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D7A07" w:rsidRPr="003A1469" w:rsidRDefault="008D7A07" w:rsidP="00466496">
      <w:pPr>
        <w:rPr>
          <w:b/>
        </w:rPr>
      </w:pPr>
    </w:p>
    <w:p w:rsidR="008D7A07" w:rsidRDefault="008D7A07" w:rsidP="00466496">
      <w:pPr>
        <w:rPr>
          <w:b/>
        </w:rPr>
      </w:pPr>
    </w:p>
    <w:p w:rsidR="00532E8A" w:rsidRDefault="00DB73AC" w:rsidP="00466496">
      <w:pPr>
        <w:rPr>
          <w:b/>
        </w:rPr>
      </w:pPr>
      <w:r>
        <w:rPr>
          <w:b/>
        </w:rPr>
        <w:t>mzIdentML</w:t>
      </w:r>
      <w:r w:rsidR="002D794A">
        <w:rPr>
          <w:b/>
        </w:rPr>
        <w:t xml:space="preserve">: </w:t>
      </w:r>
      <w:r w:rsidR="003A4DC1">
        <w:rPr>
          <w:b/>
        </w:rPr>
        <w:t>e</w:t>
      </w:r>
      <w:r w:rsidR="002D794A">
        <w:rPr>
          <w:b/>
        </w:rPr>
        <w:t xml:space="preserve">xchange </w:t>
      </w:r>
      <w:r w:rsidR="003A4DC1">
        <w:rPr>
          <w:b/>
        </w:rPr>
        <w:t>f</w:t>
      </w:r>
      <w:r w:rsidR="002D794A">
        <w:rPr>
          <w:b/>
        </w:rPr>
        <w:t xml:space="preserve">ormat for </w:t>
      </w:r>
      <w:r w:rsidR="003A4DC1">
        <w:rPr>
          <w:b/>
        </w:rPr>
        <w:t>p</w:t>
      </w:r>
      <w:r w:rsidR="002D794A">
        <w:rPr>
          <w:b/>
        </w:rPr>
        <w:t>eptides</w:t>
      </w:r>
      <w:r w:rsidR="003A4DC1">
        <w:rPr>
          <w:b/>
        </w:rPr>
        <w:t xml:space="preserve"> and proteins identified</w:t>
      </w:r>
      <w:r w:rsidR="002D794A">
        <w:rPr>
          <w:b/>
        </w:rPr>
        <w:t xml:space="preserve"> from </w:t>
      </w:r>
      <w:r w:rsidR="003A4DC1">
        <w:rPr>
          <w:b/>
        </w:rPr>
        <w:t>m</w:t>
      </w:r>
      <w:r w:rsidR="002D794A">
        <w:rPr>
          <w:b/>
        </w:rPr>
        <w:t xml:space="preserve">ass </w:t>
      </w:r>
      <w:r w:rsidR="003A4DC1">
        <w:rPr>
          <w:b/>
        </w:rPr>
        <w:t>s</w:t>
      </w:r>
      <w:r w:rsidR="002D794A">
        <w:rPr>
          <w:b/>
        </w:rPr>
        <w:t xml:space="preserve">pectra </w:t>
      </w:r>
    </w:p>
    <w:p w:rsidR="007B0DFD" w:rsidRPr="002D794A" w:rsidRDefault="007B0DFD" w:rsidP="00466496"/>
    <w:p w:rsidR="007B0DFD" w:rsidRPr="002D794A" w:rsidRDefault="007B0DFD" w:rsidP="00466496">
      <w:pPr>
        <w:rPr>
          <w:u w:val="single"/>
        </w:rPr>
      </w:pPr>
      <w:r w:rsidRPr="002D794A">
        <w:rPr>
          <w:u w:val="single"/>
        </w:rPr>
        <w:t xml:space="preserve">Status of This </w:t>
      </w:r>
      <w:r w:rsidR="006E4345" w:rsidRPr="002D794A">
        <w:rPr>
          <w:u w:val="single"/>
        </w:rPr>
        <w:t>Document</w:t>
      </w:r>
    </w:p>
    <w:p w:rsidR="007B0DFD" w:rsidRPr="002D794A" w:rsidRDefault="007B0DFD" w:rsidP="00466496"/>
    <w:p w:rsidR="007B0DFD" w:rsidRPr="002D794A" w:rsidRDefault="00F57CDB" w:rsidP="00466496">
      <w:r w:rsidRPr="002D794A">
        <w:t xml:space="preserve">This document </w:t>
      </w:r>
      <w:r w:rsidR="00023724" w:rsidRPr="002D794A">
        <w:t xml:space="preserve">presents </w:t>
      </w:r>
      <w:r w:rsidR="002D794A" w:rsidRPr="002D794A">
        <w:t xml:space="preserve">a </w:t>
      </w:r>
      <w:r w:rsidR="003B6AAB">
        <w:t>final</w:t>
      </w:r>
      <w:r w:rsidR="00526C9A">
        <w:t xml:space="preserve"> </w:t>
      </w:r>
      <w:r w:rsidR="008D7A07" w:rsidRPr="002D794A">
        <w:t>specification</w:t>
      </w:r>
      <w:r w:rsidR="00023724" w:rsidRPr="002D794A">
        <w:t xml:space="preserve"> for the </w:t>
      </w:r>
      <w:r w:rsidR="006D41B9">
        <w:t>mzIdentML</w:t>
      </w:r>
      <w:r w:rsidRPr="002D794A">
        <w:t xml:space="preserve"> </w:t>
      </w:r>
      <w:r w:rsidR="006E4345" w:rsidRPr="002D794A">
        <w:t xml:space="preserve">data format </w:t>
      </w:r>
      <w:r w:rsidR="00023724" w:rsidRPr="002D794A">
        <w:t xml:space="preserve">developed by </w:t>
      </w:r>
      <w:r w:rsidRPr="002D794A">
        <w:t xml:space="preserve">the </w:t>
      </w:r>
      <w:r w:rsidR="003F7EA3" w:rsidRPr="002D794A">
        <w:t xml:space="preserve">HUPO </w:t>
      </w:r>
      <w:r w:rsidRPr="002D794A">
        <w:t xml:space="preserve">Proteomics Standards Initiative. </w:t>
      </w:r>
      <w:r w:rsidR="007B0DFD" w:rsidRPr="002D794A">
        <w:t>Distribution is unlimited.</w:t>
      </w:r>
    </w:p>
    <w:p w:rsidR="007B0DFD" w:rsidRPr="002D794A" w:rsidRDefault="007B0DFD" w:rsidP="00466496"/>
    <w:p w:rsidR="002E367A" w:rsidRPr="002D794A" w:rsidRDefault="002E367A" w:rsidP="00466496">
      <w:pPr>
        <w:rPr>
          <w:u w:val="single"/>
        </w:rPr>
      </w:pPr>
      <w:r w:rsidRPr="002D794A">
        <w:rPr>
          <w:u w:val="single"/>
        </w:rPr>
        <w:t>Version of This Document</w:t>
      </w:r>
    </w:p>
    <w:p w:rsidR="001B6667" w:rsidRPr="002D794A" w:rsidRDefault="002E367A" w:rsidP="00466496">
      <w:r w:rsidRPr="002D794A">
        <w:t xml:space="preserve">The current version of this document is: </w:t>
      </w:r>
      <w:r w:rsidR="000B529B" w:rsidRPr="000B529B">
        <w:t>version 1.</w:t>
      </w:r>
      <w:r w:rsidR="00932575">
        <w:t>2</w:t>
      </w:r>
      <w:r w:rsidR="00B151A4">
        <w:t>.0</w:t>
      </w:r>
      <w:r w:rsidR="006749ED">
        <w:t xml:space="preserve">, draft </w:t>
      </w:r>
      <w:r w:rsidR="00CD5BEA">
        <w:t>July</w:t>
      </w:r>
      <w:r w:rsidR="006749ED">
        <w:t xml:space="preserve"> 201</w:t>
      </w:r>
      <w:r w:rsidR="00FC3D27">
        <w:t>6</w:t>
      </w:r>
      <w:r w:rsidR="001B6667" w:rsidRPr="002D794A">
        <w:t>.</w:t>
      </w:r>
    </w:p>
    <w:p w:rsidR="009F7758" w:rsidRDefault="009F7758" w:rsidP="00466496">
      <w:pPr>
        <w:pStyle w:val="Heading1"/>
        <w:numPr>
          <w:ilvl w:val="0"/>
          <w:numId w:val="0"/>
        </w:numPr>
      </w:pPr>
      <w:bookmarkStart w:id="0" w:name="_Ref525097868"/>
      <w:bookmarkStart w:id="1" w:name="_Toc118017561"/>
      <w:bookmarkStart w:id="2" w:name="_Toc156877855"/>
    </w:p>
    <w:p w:rsidR="007B0DFD" w:rsidRPr="008B6BE0" w:rsidRDefault="007B0DFD" w:rsidP="00466496">
      <w:pPr>
        <w:pStyle w:val="Heading1"/>
        <w:numPr>
          <w:ilvl w:val="0"/>
          <w:numId w:val="0"/>
        </w:numPr>
      </w:pPr>
      <w:bookmarkStart w:id="3" w:name="_Toc457214031"/>
      <w:r w:rsidRPr="008B6BE0">
        <w:t>Abstract</w:t>
      </w:r>
      <w:bookmarkEnd w:id="0"/>
      <w:bookmarkEnd w:id="1"/>
      <w:bookmarkEnd w:id="2"/>
      <w:bookmarkEnd w:id="3"/>
    </w:p>
    <w:p w:rsidR="002D794A" w:rsidRDefault="002D794A" w:rsidP="00466496">
      <w: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t>s</w:t>
      </w:r>
      <w:r>
        <w:t>es for proteins, peptides and protein modifications from mass spectrometry. This document defines an XML schema that can be used to describe the outputs of proteomics search engines</w:t>
      </w:r>
      <w:r w:rsidR="00C4740C">
        <w:t xml:space="preserve"> or similar software for peptide/protein identification from mass spectrometry (MS) data</w:t>
      </w:r>
      <w:r>
        <w:t>.</w:t>
      </w:r>
    </w:p>
    <w:p w:rsidR="007B0DFD" w:rsidRPr="002D794A" w:rsidRDefault="007B0DFD" w:rsidP="00466496"/>
    <w:p w:rsidR="00686D21" w:rsidRPr="00060CAA" w:rsidRDefault="007B0DFD" w:rsidP="00466496">
      <w:pPr>
        <w:rPr>
          <w:b/>
          <w:sz w:val="28"/>
          <w:szCs w:val="28"/>
        </w:rPr>
      </w:pPr>
      <w:r w:rsidRPr="00060CAA">
        <w:rPr>
          <w:b/>
          <w:sz w:val="28"/>
          <w:szCs w:val="28"/>
        </w:rPr>
        <w:t>Contents</w:t>
      </w:r>
    </w:p>
    <w:p w:rsidR="00C14FC6" w:rsidRPr="007F783B" w:rsidRDefault="003A117B">
      <w:pPr>
        <w:pStyle w:val="TOC1"/>
        <w:tabs>
          <w:tab w:val="right" w:leader="dot" w:pos="9962"/>
        </w:tabs>
        <w:rPr>
          <w:rFonts w:ascii="Calibri" w:hAnsi="Calibri"/>
          <w:noProof/>
          <w:sz w:val="22"/>
          <w:szCs w:val="22"/>
        </w:rPr>
      </w:pPr>
      <w:r w:rsidRPr="00E86995">
        <w:rPr>
          <w:highlight w:val="yellow"/>
        </w:rPr>
        <w:fldChar w:fldCharType="begin"/>
      </w:r>
      <w:r w:rsidRPr="00E86995">
        <w:rPr>
          <w:highlight w:val="yellow"/>
        </w:rPr>
        <w:instrText xml:space="preserve"> TOC \o "1-3" \h \z \u </w:instrText>
      </w:r>
      <w:r w:rsidRPr="00E86995">
        <w:rPr>
          <w:highlight w:val="yellow"/>
        </w:rPr>
        <w:fldChar w:fldCharType="separate"/>
      </w:r>
      <w:hyperlink w:anchor="_Toc457214031" w:history="1">
        <w:r w:rsidR="00C14FC6" w:rsidRPr="00843D3A">
          <w:rPr>
            <w:rStyle w:val="Hyperlink"/>
            <w:noProof/>
          </w:rPr>
          <w:t>Abstract</w:t>
        </w:r>
        <w:r w:rsidR="00C14FC6">
          <w:rPr>
            <w:noProof/>
            <w:webHidden/>
          </w:rPr>
          <w:tab/>
        </w:r>
        <w:r w:rsidR="00C14FC6">
          <w:rPr>
            <w:noProof/>
            <w:webHidden/>
          </w:rPr>
          <w:fldChar w:fldCharType="begin"/>
        </w:r>
        <w:r w:rsidR="00C14FC6">
          <w:rPr>
            <w:noProof/>
            <w:webHidden/>
          </w:rPr>
          <w:instrText xml:space="preserve"> PAGEREF _Toc457214031 \h </w:instrText>
        </w:r>
        <w:r w:rsidR="00C14FC6">
          <w:rPr>
            <w:noProof/>
            <w:webHidden/>
          </w:rPr>
        </w:r>
        <w:r w:rsidR="00C14FC6">
          <w:rPr>
            <w:noProof/>
            <w:webHidden/>
          </w:rPr>
          <w:fldChar w:fldCharType="separate"/>
        </w:r>
        <w:r w:rsidR="00C14FC6">
          <w:rPr>
            <w:noProof/>
            <w:webHidden/>
          </w:rPr>
          <w:t>1</w:t>
        </w:r>
        <w:r w:rsidR="00C14FC6">
          <w:rPr>
            <w:noProof/>
            <w:webHidden/>
          </w:rPr>
          <w:fldChar w:fldCharType="end"/>
        </w:r>
      </w:hyperlink>
    </w:p>
    <w:p w:rsidR="00C14FC6" w:rsidRPr="007F783B" w:rsidRDefault="00C14FC6">
      <w:pPr>
        <w:pStyle w:val="TOC1"/>
        <w:tabs>
          <w:tab w:val="left" w:pos="400"/>
          <w:tab w:val="right" w:leader="dot" w:pos="9962"/>
        </w:tabs>
        <w:rPr>
          <w:rFonts w:ascii="Calibri" w:hAnsi="Calibri"/>
          <w:noProof/>
          <w:sz w:val="22"/>
          <w:szCs w:val="22"/>
        </w:rPr>
      </w:pPr>
      <w:hyperlink w:anchor="_Toc457214032" w:history="1">
        <w:r w:rsidRPr="00843D3A">
          <w:rPr>
            <w:rStyle w:val="Hyperlink"/>
            <w:noProof/>
          </w:rPr>
          <w:t>1.</w:t>
        </w:r>
        <w:r w:rsidRPr="007F783B">
          <w:rPr>
            <w:rFonts w:ascii="Calibri" w:hAnsi="Calibri"/>
            <w:noProof/>
            <w:sz w:val="22"/>
            <w:szCs w:val="22"/>
          </w:rPr>
          <w:tab/>
        </w:r>
        <w:r w:rsidRPr="00843D3A">
          <w:rPr>
            <w:rStyle w:val="Hyperlink"/>
            <w:noProof/>
          </w:rPr>
          <w:t>Introduction</w:t>
        </w:r>
        <w:r>
          <w:rPr>
            <w:noProof/>
            <w:webHidden/>
          </w:rPr>
          <w:tab/>
        </w:r>
        <w:r>
          <w:rPr>
            <w:noProof/>
            <w:webHidden/>
          </w:rPr>
          <w:fldChar w:fldCharType="begin"/>
        </w:r>
        <w:r>
          <w:rPr>
            <w:noProof/>
            <w:webHidden/>
          </w:rPr>
          <w:instrText xml:space="preserve"> PAGEREF _Toc457214032 \h </w:instrText>
        </w:r>
        <w:r>
          <w:rPr>
            <w:noProof/>
            <w:webHidden/>
          </w:rPr>
        </w:r>
        <w:r>
          <w:rPr>
            <w:noProof/>
            <w:webHidden/>
          </w:rPr>
          <w:fldChar w:fldCharType="separate"/>
        </w:r>
        <w:r>
          <w:rPr>
            <w:noProof/>
            <w:webHidden/>
          </w:rPr>
          <w:t>3</w:t>
        </w:r>
        <w:r>
          <w:rPr>
            <w:noProof/>
            <w:webHidden/>
          </w:rPr>
          <w:fldChar w:fldCharType="end"/>
        </w:r>
      </w:hyperlink>
    </w:p>
    <w:p w:rsidR="00C14FC6" w:rsidRPr="007F783B" w:rsidRDefault="00C14FC6">
      <w:pPr>
        <w:pStyle w:val="TOC2"/>
        <w:rPr>
          <w:rFonts w:ascii="Calibri" w:hAnsi="Calibri"/>
          <w:noProof/>
          <w:sz w:val="22"/>
          <w:szCs w:val="22"/>
        </w:rPr>
      </w:pPr>
      <w:hyperlink w:anchor="_Toc457214033" w:history="1">
        <w:r w:rsidRPr="00843D3A">
          <w:rPr>
            <w:rStyle w:val="Hyperlink"/>
            <w:noProof/>
          </w:rPr>
          <w:t>1.1</w:t>
        </w:r>
        <w:r w:rsidRPr="007F783B">
          <w:rPr>
            <w:rFonts w:ascii="Calibri" w:hAnsi="Calibri"/>
            <w:noProof/>
            <w:sz w:val="22"/>
            <w:szCs w:val="22"/>
          </w:rPr>
          <w:tab/>
        </w:r>
        <w:r w:rsidRPr="00843D3A">
          <w:rPr>
            <w:rStyle w:val="Hyperlink"/>
            <w:noProof/>
          </w:rPr>
          <w:t>Background</w:t>
        </w:r>
        <w:r>
          <w:rPr>
            <w:noProof/>
            <w:webHidden/>
          </w:rPr>
          <w:tab/>
        </w:r>
        <w:r>
          <w:rPr>
            <w:noProof/>
            <w:webHidden/>
          </w:rPr>
          <w:fldChar w:fldCharType="begin"/>
        </w:r>
        <w:r>
          <w:rPr>
            <w:noProof/>
            <w:webHidden/>
          </w:rPr>
          <w:instrText xml:space="preserve"> PAGEREF _Toc457214033 \h </w:instrText>
        </w:r>
        <w:r>
          <w:rPr>
            <w:noProof/>
            <w:webHidden/>
          </w:rPr>
        </w:r>
        <w:r>
          <w:rPr>
            <w:noProof/>
            <w:webHidden/>
          </w:rPr>
          <w:fldChar w:fldCharType="separate"/>
        </w:r>
        <w:r>
          <w:rPr>
            <w:noProof/>
            <w:webHidden/>
          </w:rPr>
          <w:t>3</w:t>
        </w:r>
        <w:r>
          <w:rPr>
            <w:noProof/>
            <w:webHidden/>
          </w:rPr>
          <w:fldChar w:fldCharType="end"/>
        </w:r>
      </w:hyperlink>
    </w:p>
    <w:p w:rsidR="00C14FC6" w:rsidRPr="007F783B" w:rsidRDefault="00C14FC6">
      <w:pPr>
        <w:pStyle w:val="TOC2"/>
        <w:rPr>
          <w:rFonts w:ascii="Calibri" w:hAnsi="Calibri"/>
          <w:noProof/>
          <w:sz w:val="22"/>
          <w:szCs w:val="22"/>
        </w:rPr>
      </w:pPr>
      <w:hyperlink w:anchor="_Toc457214034" w:history="1">
        <w:r w:rsidRPr="00843D3A">
          <w:rPr>
            <w:rStyle w:val="Hyperlink"/>
            <w:noProof/>
          </w:rPr>
          <w:t>1.2</w:t>
        </w:r>
        <w:r w:rsidRPr="007F783B">
          <w:rPr>
            <w:rFonts w:ascii="Calibri" w:hAnsi="Calibri"/>
            <w:noProof/>
            <w:sz w:val="22"/>
            <w:szCs w:val="22"/>
          </w:rPr>
          <w:tab/>
        </w:r>
        <w:r w:rsidRPr="00843D3A">
          <w:rPr>
            <w:rStyle w:val="Hyperlink"/>
            <w:noProof/>
          </w:rPr>
          <w:t>Document Structure</w:t>
        </w:r>
        <w:r>
          <w:rPr>
            <w:noProof/>
            <w:webHidden/>
          </w:rPr>
          <w:tab/>
        </w:r>
        <w:r>
          <w:rPr>
            <w:noProof/>
            <w:webHidden/>
          </w:rPr>
          <w:fldChar w:fldCharType="begin"/>
        </w:r>
        <w:r>
          <w:rPr>
            <w:noProof/>
            <w:webHidden/>
          </w:rPr>
          <w:instrText xml:space="preserve"> PAGEREF _Toc457214034 \h </w:instrText>
        </w:r>
        <w:r>
          <w:rPr>
            <w:noProof/>
            <w:webHidden/>
          </w:rPr>
        </w:r>
        <w:r>
          <w:rPr>
            <w:noProof/>
            <w:webHidden/>
          </w:rPr>
          <w:fldChar w:fldCharType="separate"/>
        </w:r>
        <w:r>
          <w:rPr>
            <w:noProof/>
            <w:webHidden/>
          </w:rPr>
          <w:t>4</w:t>
        </w:r>
        <w:r>
          <w:rPr>
            <w:noProof/>
            <w:webHidden/>
          </w:rPr>
          <w:fldChar w:fldCharType="end"/>
        </w:r>
      </w:hyperlink>
    </w:p>
    <w:p w:rsidR="00C14FC6" w:rsidRPr="007F783B" w:rsidRDefault="00C14FC6">
      <w:pPr>
        <w:pStyle w:val="TOC1"/>
        <w:tabs>
          <w:tab w:val="left" w:pos="400"/>
          <w:tab w:val="right" w:leader="dot" w:pos="9962"/>
        </w:tabs>
        <w:rPr>
          <w:rFonts w:ascii="Calibri" w:hAnsi="Calibri"/>
          <w:noProof/>
          <w:sz w:val="22"/>
          <w:szCs w:val="22"/>
        </w:rPr>
      </w:pPr>
      <w:hyperlink w:anchor="_Toc457214035" w:history="1">
        <w:r w:rsidRPr="00843D3A">
          <w:rPr>
            <w:rStyle w:val="Hyperlink"/>
            <w:noProof/>
          </w:rPr>
          <w:t>2.</w:t>
        </w:r>
        <w:r w:rsidRPr="007F783B">
          <w:rPr>
            <w:rFonts w:ascii="Calibri" w:hAnsi="Calibri"/>
            <w:noProof/>
            <w:sz w:val="22"/>
            <w:szCs w:val="22"/>
          </w:rPr>
          <w:tab/>
        </w:r>
        <w:r w:rsidRPr="00843D3A">
          <w:rPr>
            <w:rStyle w:val="Hyperlink"/>
            <w:noProof/>
          </w:rPr>
          <w:t>Use Cases for mzIdentML</w:t>
        </w:r>
        <w:r>
          <w:rPr>
            <w:noProof/>
            <w:webHidden/>
          </w:rPr>
          <w:tab/>
        </w:r>
        <w:r>
          <w:rPr>
            <w:noProof/>
            <w:webHidden/>
          </w:rPr>
          <w:fldChar w:fldCharType="begin"/>
        </w:r>
        <w:r>
          <w:rPr>
            <w:noProof/>
            <w:webHidden/>
          </w:rPr>
          <w:instrText xml:space="preserve"> PAGEREF _Toc457214035 \h </w:instrText>
        </w:r>
        <w:r>
          <w:rPr>
            <w:noProof/>
            <w:webHidden/>
          </w:rPr>
        </w:r>
        <w:r>
          <w:rPr>
            <w:noProof/>
            <w:webHidden/>
          </w:rPr>
          <w:fldChar w:fldCharType="separate"/>
        </w:r>
        <w:r>
          <w:rPr>
            <w:noProof/>
            <w:webHidden/>
          </w:rPr>
          <w:t>4</w:t>
        </w:r>
        <w:r>
          <w:rPr>
            <w:noProof/>
            <w:webHidden/>
          </w:rPr>
          <w:fldChar w:fldCharType="end"/>
        </w:r>
      </w:hyperlink>
    </w:p>
    <w:p w:rsidR="00C14FC6" w:rsidRPr="007F783B" w:rsidRDefault="00C14FC6">
      <w:pPr>
        <w:pStyle w:val="TOC1"/>
        <w:tabs>
          <w:tab w:val="left" w:pos="400"/>
          <w:tab w:val="right" w:leader="dot" w:pos="9962"/>
        </w:tabs>
        <w:rPr>
          <w:rFonts w:ascii="Calibri" w:hAnsi="Calibri"/>
          <w:noProof/>
          <w:sz w:val="22"/>
          <w:szCs w:val="22"/>
        </w:rPr>
      </w:pPr>
      <w:hyperlink w:anchor="_Toc457214036" w:history="1">
        <w:r w:rsidRPr="00843D3A">
          <w:rPr>
            <w:rStyle w:val="Hyperlink"/>
            <w:noProof/>
          </w:rPr>
          <w:t>3.</w:t>
        </w:r>
        <w:r w:rsidRPr="007F783B">
          <w:rPr>
            <w:rFonts w:ascii="Calibri" w:hAnsi="Calibri"/>
            <w:noProof/>
            <w:sz w:val="22"/>
            <w:szCs w:val="22"/>
          </w:rPr>
          <w:tab/>
        </w:r>
        <w:r w:rsidRPr="00843D3A">
          <w:rPr>
            <w:rStyle w:val="Hyperlink"/>
            <w:noProof/>
          </w:rPr>
          <w:t>Concepts and Terminology</w:t>
        </w:r>
        <w:r>
          <w:rPr>
            <w:noProof/>
            <w:webHidden/>
          </w:rPr>
          <w:tab/>
        </w:r>
        <w:r>
          <w:rPr>
            <w:noProof/>
            <w:webHidden/>
          </w:rPr>
          <w:fldChar w:fldCharType="begin"/>
        </w:r>
        <w:r>
          <w:rPr>
            <w:noProof/>
            <w:webHidden/>
          </w:rPr>
          <w:instrText xml:space="preserve"> PAGEREF _Toc457214036 \h </w:instrText>
        </w:r>
        <w:r>
          <w:rPr>
            <w:noProof/>
            <w:webHidden/>
          </w:rPr>
        </w:r>
        <w:r>
          <w:rPr>
            <w:noProof/>
            <w:webHidden/>
          </w:rPr>
          <w:fldChar w:fldCharType="separate"/>
        </w:r>
        <w:r>
          <w:rPr>
            <w:noProof/>
            <w:webHidden/>
          </w:rPr>
          <w:t>5</w:t>
        </w:r>
        <w:r>
          <w:rPr>
            <w:noProof/>
            <w:webHidden/>
          </w:rPr>
          <w:fldChar w:fldCharType="end"/>
        </w:r>
      </w:hyperlink>
    </w:p>
    <w:p w:rsidR="00C14FC6" w:rsidRPr="007F783B" w:rsidRDefault="00C14FC6">
      <w:pPr>
        <w:pStyle w:val="TOC1"/>
        <w:tabs>
          <w:tab w:val="left" w:pos="400"/>
          <w:tab w:val="right" w:leader="dot" w:pos="9962"/>
        </w:tabs>
        <w:rPr>
          <w:rFonts w:ascii="Calibri" w:hAnsi="Calibri"/>
          <w:noProof/>
          <w:sz w:val="22"/>
          <w:szCs w:val="22"/>
        </w:rPr>
      </w:pPr>
      <w:hyperlink w:anchor="_Toc457214037" w:history="1">
        <w:r w:rsidRPr="00843D3A">
          <w:rPr>
            <w:rStyle w:val="Hyperlink"/>
            <w:noProof/>
          </w:rPr>
          <w:t>4.</w:t>
        </w:r>
        <w:r w:rsidRPr="007F783B">
          <w:rPr>
            <w:rFonts w:ascii="Calibri" w:hAnsi="Calibri"/>
            <w:noProof/>
            <w:sz w:val="22"/>
            <w:szCs w:val="22"/>
          </w:rPr>
          <w:tab/>
        </w:r>
        <w:r w:rsidRPr="00843D3A">
          <w:rPr>
            <w:rStyle w:val="Hyperlink"/>
            <w:noProof/>
          </w:rPr>
          <w:t>Relationship to Other Specifications</w:t>
        </w:r>
        <w:r>
          <w:rPr>
            <w:noProof/>
            <w:webHidden/>
          </w:rPr>
          <w:tab/>
        </w:r>
        <w:r>
          <w:rPr>
            <w:noProof/>
            <w:webHidden/>
          </w:rPr>
          <w:fldChar w:fldCharType="begin"/>
        </w:r>
        <w:r>
          <w:rPr>
            <w:noProof/>
            <w:webHidden/>
          </w:rPr>
          <w:instrText xml:space="preserve"> PAGEREF _Toc457214037 \h </w:instrText>
        </w:r>
        <w:r>
          <w:rPr>
            <w:noProof/>
            <w:webHidden/>
          </w:rPr>
        </w:r>
        <w:r>
          <w:rPr>
            <w:noProof/>
            <w:webHidden/>
          </w:rPr>
          <w:fldChar w:fldCharType="separate"/>
        </w:r>
        <w:r>
          <w:rPr>
            <w:noProof/>
            <w:webHidden/>
          </w:rPr>
          <w:t>5</w:t>
        </w:r>
        <w:r>
          <w:rPr>
            <w:noProof/>
            <w:webHidden/>
          </w:rPr>
          <w:fldChar w:fldCharType="end"/>
        </w:r>
      </w:hyperlink>
    </w:p>
    <w:p w:rsidR="00C14FC6" w:rsidRPr="007F783B" w:rsidRDefault="00C14FC6">
      <w:pPr>
        <w:pStyle w:val="TOC2"/>
        <w:rPr>
          <w:rFonts w:ascii="Calibri" w:hAnsi="Calibri"/>
          <w:noProof/>
          <w:sz w:val="22"/>
          <w:szCs w:val="22"/>
        </w:rPr>
      </w:pPr>
      <w:hyperlink w:anchor="_Toc457214038" w:history="1">
        <w:r w:rsidRPr="00843D3A">
          <w:rPr>
            <w:rStyle w:val="Hyperlink"/>
            <w:noProof/>
          </w:rPr>
          <w:t>4.1</w:t>
        </w:r>
        <w:r w:rsidRPr="007F783B">
          <w:rPr>
            <w:rFonts w:ascii="Calibri" w:hAnsi="Calibri"/>
            <w:noProof/>
            <w:sz w:val="22"/>
            <w:szCs w:val="22"/>
          </w:rPr>
          <w:tab/>
        </w:r>
        <w:r w:rsidRPr="00843D3A">
          <w:rPr>
            <w:rStyle w:val="Hyperlink"/>
            <w:noProof/>
          </w:rPr>
          <w:t>The PSI Mass Spectrometry Controlled Vocabulary (CV)</w:t>
        </w:r>
        <w:r>
          <w:rPr>
            <w:noProof/>
            <w:webHidden/>
          </w:rPr>
          <w:tab/>
        </w:r>
        <w:r>
          <w:rPr>
            <w:noProof/>
            <w:webHidden/>
          </w:rPr>
          <w:fldChar w:fldCharType="begin"/>
        </w:r>
        <w:r>
          <w:rPr>
            <w:noProof/>
            <w:webHidden/>
          </w:rPr>
          <w:instrText xml:space="preserve"> PAGEREF _Toc457214038 \h </w:instrText>
        </w:r>
        <w:r>
          <w:rPr>
            <w:noProof/>
            <w:webHidden/>
          </w:rPr>
        </w:r>
        <w:r>
          <w:rPr>
            <w:noProof/>
            <w:webHidden/>
          </w:rPr>
          <w:fldChar w:fldCharType="separate"/>
        </w:r>
        <w:r>
          <w:rPr>
            <w:noProof/>
            <w:webHidden/>
          </w:rPr>
          <w:t>6</w:t>
        </w:r>
        <w:r>
          <w:rPr>
            <w:noProof/>
            <w:webHidden/>
          </w:rPr>
          <w:fldChar w:fldCharType="end"/>
        </w:r>
      </w:hyperlink>
    </w:p>
    <w:p w:rsidR="00C14FC6" w:rsidRPr="007F783B" w:rsidRDefault="00C14FC6">
      <w:pPr>
        <w:pStyle w:val="TOC2"/>
        <w:rPr>
          <w:rFonts w:ascii="Calibri" w:hAnsi="Calibri"/>
          <w:noProof/>
          <w:sz w:val="22"/>
          <w:szCs w:val="22"/>
        </w:rPr>
      </w:pPr>
      <w:hyperlink w:anchor="_Toc457214039" w:history="1">
        <w:r w:rsidRPr="00843D3A">
          <w:rPr>
            <w:rStyle w:val="Hyperlink"/>
            <w:noProof/>
          </w:rPr>
          <w:t>4.2</w:t>
        </w:r>
        <w:r w:rsidRPr="007F783B">
          <w:rPr>
            <w:rFonts w:ascii="Calibri" w:hAnsi="Calibri"/>
            <w:noProof/>
            <w:sz w:val="22"/>
            <w:szCs w:val="22"/>
          </w:rPr>
          <w:tab/>
        </w:r>
        <w:r w:rsidRPr="00843D3A">
          <w:rPr>
            <w:rStyle w:val="Hyperlink"/>
            <w:noProof/>
          </w:rPr>
          <w:t>Validation of controlled vocabulary terms</w:t>
        </w:r>
        <w:r>
          <w:rPr>
            <w:noProof/>
            <w:webHidden/>
          </w:rPr>
          <w:tab/>
        </w:r>
        <w:r>
          <w:rPr>
            <w:noProof/>
            <w:webHidden/>
          </w:rPr>
          <w:fldChar w:fldCharType="begin"/>
        </w:r>
        <w:r>
          <w:rPr>
            <w:noProof/>
            <w:webHidden/>
          </w:rPr>
          <w:instrText xml:space="preserve"> PAGEREF _Toc457214039 \h </w:instrText>
        </w:r>
        <w:r>
          <w:rPr>
            <w:noProof/>
            <w:webHidden/>
          </w:rPr>
        </w:r>
        <w:r>
          <w:rPr>
            <w:noProof/>
            <w:webHidden/>
          </w:rPr>
          <w:fldChar w:fldCharType="separate"/>
        </w:r>
        <w:r>
          <w:rPr>
            <w:noProof/>
            <w:webHidden/>
          </w:rPr>
          <w:t>6</w:t>
        </w:r>
        <w:r>
          <w:rPr>
            <w:noProof/>
            <w:webHidden/>
          </w:rPr>
          <w:fldChar w:fldCharType="end"/>
        </w:r>
      </w:hyperlink>
    </w:p>
    <w:p w:rsidR="00C14FC6" w:rsidRPr="007F783B" w:rsidRDefault="00C14FC6">
      <w:pPr>
        <w:pStyle w:val="TOC2"/>
        <w:rPr>
          <w:rFonts w:ascii="Calibri" w:hAnsi="Calibri"/>
          <w:noProof/>
          <w:sz w:val="22"/>
          <w:szCs w:val="22"/>
        </w:rPr>
      </w:pPr>
      <w:hyperlink w:anchor="_Toc457214040" w:history="1">
        <w:r w:rsidRPr="00843D3A">
          <w:rPr>
            <w:rStyle w:val="Hyperlink"/>
            <w:noProof/>
          </w:rPr>
          <w:t>4.3</w:t>
        </w:r>
        <w:r w:rsidRPr="007F783B">
          <w:rPr>
            <w:rFonts w:ascii="Calibri" w:hAnsi="Calibri"/>
            <w:noProof/>
            <w:sz w:val="22"/>
            <w:szCs w:val="22"/>
          </w:rPr>
          <w:tab/>
        </w:r>
        <w:r w:rsidRPr="00843D3A">
          <w:rPr>
            <w:rStyle w:val="Hyperlink"/>
            <w:noProof/>
          </w:rPr>
          <w:t>Changes from version 1.1.0 to version 1.2.0</w:t>
        </w:r>
        <w:r>
          <w:rPr>
            <w:noProof/>
            <w:webHidden/>
          </w:rPr>
          <w:tab/>
        </w:r>
        <w:r>
          <w:rPr>
            <w:noProof/>
            <w:webHidden/>
          </w:rPr>
          <w:fldChar w:fldCharType="begin"/>
        </w:r>
        <w:r>
          <w:rPr>
            <w:noProof/>
            <w:webHidden/>
          </w:rPr>
          <w:instrText xml:space="preserve"> PAGEREF _Toc457214040 \h </w:instrText>
        </w:r>
        <w:r>
          <w:rPr>
            <w:noProof/>
            <w:webHidden/>
          </w:rPr>
        </w:r>
        <w:r>
          <w:rPr>
            <w:noProof/>
            <w:webHidden/>
          </w:rPr>
          <w:fldChar w:fldCharType="separate"/>
        </w:r>
        <w:r>
          <w:rPr>
            <w:noProof/>
            <w:webHidden/>
          </w:rPr>
          <w:t>7</w:t>
        </w:r>
        <w:r>
          <w:rPr>
            <w:noProof/>
            <w:webHidden/>
          </w:rPr>
          <w:fldChar w:fldCharType="end"/>
        </w:r>
      </w:hyperlink>
    </w:p>
    <w:p w:rsidR="00C14FC6" w:rsidRPr="007F783B" w:rsidRDefault="00C14FC6">
      <w:pPr>
        <w:pStyle w:val="TOC1"/>
        <w:tabs>
          <w:tab w:val="left" w:pos="400"/>
          <w:tab w:val="right" w:leader="dot" w:pos="9962"/>
        </w:tabs>
        <w:rPr>
          <w:rFonts w:ascii="Calibri" w:hAnsi="Calibri"/>
          <w:noProof/>
          <w:sz w:val="22"/>
          <w:szCs w:val="22"/>
        </w:rPr>
      </w:pPr>
      <w:hyperlink w:anchor="_Toc457214041" w:history="1">
        <w:r w:rsidRPr="00843D3A">
          <w:rPr>
            <w:rStyle w:val="Hyperlink"/>
            <w:noProof/>
          </w:rPr>
          <w:t>5.</w:t>
        </w:r>
        <w:r w:rsidRPr="007F783B">
          <w:rPr>
            <w:rFonts w:ascii="Calibri" w:hAnsi="Calibri"/>
            <w:noProof/>
            <w:sz w:val="22"/>
            <w:szCs w:val="22"/>
          </w:rPr>
          <w:tab/>
        </w:r>
        <w:r w:rsidRPr="00843D3A">
          <w:rPr>
            <w:rStyle w:val="Hyperlink"/>
            <w:noProof/>
          </w:rPr>
          <w:t>Format scope and specific use cases</w:t>
        </w:r>
        <w:r>
          <w:rPr>
            <w:noProof/>
            <w:webHidden/>
          </w:rPr>
          <w:tab/>
        </w:r>
        <w:r>
          <w:rPr>
            <w:noProof/>
            <w:webHidden/>
          </w:rPr>
          <w:fldChar w:fldCharType="begin"/>
        </w:r>
        <w:r>
          <w:rPr>
            <w:noProof/>
            <w:webHidden/>
          </w:rPr>
          <w:instrText xml:space="preserve"> PAGEREF _Toc457214041 \h </w:instrText>
        </w:r>
        <w:r>
          <w:rPr>
            <w:noProof/>
            <w:webHidden/>
          </w:rPr>
        </w:r>
        <w:r>
          <w:rPr>
            <w:noProof/>
            <w:webHidden/>
          </w:rPr>
          <w:fldChar w:fldCharType="separate"/>
        </w:r>
        <w:r>
          <w:rPr>
            <w:noProof/>
            <w:webHidden/>
          </w:rPr>
          <w:t>7</w:t>
        </w:r>
        <w:r>
          <w:rPr>
            <w:noProof/>
            <w:webHidden/>
          </w:rPr>
          <w:fldChar w:fldCharType="end"/>
        </w:r>
      </w:hyperlink>
    </w:p>
    <w:p w:rsidR="00C14FC6" w:rsidRPr="007F783B" w:rsidRDefault="00C14FC6">
      <w:pPr>
        <w:pStyle w:val="TOC3"/>
        <w:tabs>
          <w:tab w:val="left" w:pos="1200"/>
          <w:tab w:val="right" w:leader="dot" w:pos="9962"/>
        </w:tabs>
        <w:rPr>
          <w:rFonts w:ascii="Calibri" w:hAnsi="Calibri"/>
          <w:noProof/>
          <w:sz w:val="22"/>
          <w:szCs w:val="22"/>
        </w:rPr>
      </w:pPr>
      <w:hyperlink w:anchor="_Toc457214042" w:history="1">
        <w:r w:rsidRPr="00843D3A">
          <w:rPr>
            <w:rStyle w:val="Hyperlink"/>
            <w:noProof/>
          </w:rPr>
          <w:t>5.1.1</w:t>
        </w:r>
        <w:r w:rsidRPr="007F783B">
          <w:rPr>
            <w:rFonts w:ascii="Calibri" w:hAnsi="Calibri"/>
            <w:noProof/>
            <w:sz w:val="22"/>
            <w:szCs w:val="22"/>
          </w:rPr>
          <w:tab/>
        </w:r>
        <w:r w:rsidRPr="00843D3A">
          <w:rPr>
            <w:rStyle w:val="Hyperlink"/>
            <w:noProof/>
          </w:rPr>
          <w:t>Handling updates to the controlled vocabulary</w:t>
        </w:r>
        <w:r>
          <w:rPr>
            <w:noProof/>
            <w:webHidden/>
          </w:rPr>
          <w:tab/>
        </w:r>
        <w:r>
          <w:rPr>
            <w:noProof/>
            <w:webHidden/>
          </w:rPr>
          <w:fldChar w:fldCharType="begin"/>
        </w:r>
        <w:r>
          <w:rPr>
            <w:noProof/>
            <w:webHidden/>
          </w:rPr>
          <w:instrText xml:space="preserve"> PAGEREF _Toc457214042 \h </w:instrText>
        </w:r>
        <w:r>
          <w:rPr>
            <w:noProof/>
            <w:webHidden/>
          </w:rPr>
        </w:r>
        <w:r>
          <w:rPr>
            <w:noProof/>
            <w:webHidden/>
          </w:rPr>
          <w:fldChar w:fldCharType="separate"/>
        </w:r>
        <w:r>
          <w:rPr>
            <w:noProof/>
            <w:webHidden/>
          </w:rPr>
          <w:t>7</w:t>
        </w:r>
        <w:r>
          <w:rPr>
            <w:noProof/>
            <w:webHidden/>
          </w:rPr>
          <w:fldChar w:fldCharType="end"/>
        </w:r>
      </w:hyperlink>
    </w:p>
    <w:p w:rsidR="00C14FC6" w:rsidRPr="007F783B" w:rsidRDefault="00C14FC6">
      <w:pPr>
        <w:pStyle w:val="TOC3"/>
        <w:tabs>
          <w:tab w:val="left" w:pos="1200"/>
          <w:tab w:val="right" w:leader="dot" w:pos="9962"/>
        </w:tabs>
        <w:rPr>
          <w:rFonts w:ascii="Calibri" w:hAnsi="Calibri"/>
          <w:noProof/>
          <w:sz w:val="22"/>
          <w:szCs w:val="22"/>
        </w:rPr>
      </w:pPr>
      <w:hyperlink w:anchor="_Toc457214043" w:history="1">
        <w:r w:rsidRPr="00843D3A">
          <w:rPr>
            <w:rStyle w:val="Hyperlink"/>
            <w:noProof/>
          </w:rPr>
          <w:t>5.1.2</w:t>
        </w:r>
        <w:r w:rsidRPr="007F783B">
          <w:rPr>
            <w:rFonts w:ascii="Calibri" w:hAnsi="Calibri"/>
            <w:noProof/>
            <w:sz w:val="22"/>
            <w:szCs w:val="22"/>
          </w:rPr>
          <w:tab/>
        </w:r>
        <w:r w:rsidRPr="00843D3A">
          <w:rPr>
            <w:rStyle w:val="Hyperlink"/>
            <w:noProof/>
          </w:rPr>
          <w:t>Use of identifiers for input spectra to a search</w:t>
        </w:r>
        <w:r>
          <w:rPr>
            <w:noProof/>
            <w:webHidden/>
          </w:rPr>
          <w:tab/>
        </w:r>
        <w:r>
          <w:rPr>
            <w:noProof/>
            <w:webHidden/>
          </w:rPr>
          <w:fldChar w:fldCharType="begin"/>
        </w:r>
        <w:r>
          <w:rPr>
            <w:noProof/>
            <w:webHidden/>
          </w:rPr>
          <w:instrText xml:space="preserve"> PAGEREF _Toc457214043 \h </w:instrText>
        </w:r>
        <w:r>
          <w:rPr>
            <w:noProof/>
            <w:webHidden/>
          </w:rPr>
        </w:r>
        <w:r>
          <w:rPr>
            <w:noProof/>
            <w:webHidden/>
          </w:rPr>
          <w:fldChar w:fldCharType="separate"/>
        </w:r>
        <w:r>
          <w:rPr>
            <w:noProof/>
            <w:webHidden/>
          </w:rPr>
          <w:t>7</w:t>
        </w:r>
        <w:r>
          <w:rPr>
            <w:noProof/>
            <w:webHidden/>
          </w:rPr>
          <w:fldChar w:fldCharType="end"/>
        </w:r>
      </w:hyperlink>
    </w:p>
    <w:p w:rsidR="00C14FC6" w:rsidRPr="007F783B" w:rsidRDefault="00C14FC6">
      <w:pPr>
        <w:pStyle w:val="TOC2"/>
        <w:rPr>
          <w:rFonts w:ascii="Calibri" w:hAnsi="Calibri"/>
          <w:noProof/>
          <w:sz w:val="22"/>
          <w:szCs w:val="22"/>
        </w:rPr>
      </w:pPr>
      <w:hyperlink w:anchor="_Toc457214044" w:history="1">
        <w:r w:rsidRPr="00843D3A">
          <w:rPr>
            <w:rStyle w:val="Hyperlink"/>
            <w:noProof/>
          </w:rPr>
          <w:t>5.2</w:t>
        </w:r>
        <w:r w:rsidRPr="007F783B">
          <w:rPr>
            <w:rFonts w:ascii="Calibri" w:hAnsi="Calibri"/>
            <w:noProof/>
            <w:sz w:val="22"/>
            <w:szCs w:val="22"/>
          </w:rPr>
          <w:tab/>
        </w:r>
        <w:r w:rsidRPr="00843D3A">
          <w:rPr>
            <w:rStyle w:val="Hyperlink"/>
            <w:noProof/>
          </w:rPr>
          <w:t>Comments on Specific Use Cases</w:t>
        </w:r>
        <w:r>
          <w:rPr>
            <w:noProof/>
            <w:webHidden/>
          </w:rPr>
          <w:tab/>
        </w:r>
        <w:r>
          <w:rPr>
            <w:noProof/>
            <w:webHidden/>
          </w:rPr>
          <w:fldChar w:fldCharType="begin"/>
        </w:r>
        <w:r>
          <w:rPr>
            <w:noProof/>
            <w:webHidden/>
          </w:rPr>
          <w:instrText xml:space="preserve"> PAGEREF _Toc457214044 \h </w:instrText>
        </w:r>
        <w:r>
          <w:rPr>
            <w:noProof/>
            <w:webHidden/>
          </w:rPr>
        </w:r>
        <w:r>
          <w:rPr>
            <w:noProof/>
            <w:webHidden/>
          </w:rPr>
          <w:fldChar w:fldCharType="separate"/>
        </w:r>
        <w:r>
          <w:rPr>
            <w:noProof/>
            <w:webHidden/>
          </w:rPr>
          <w:t>10</w:t>
        </w:r>
        <w:r>
          <w:rPr>
            <w:noProof/>
            <w:webHidden/>
          </w:rPr>
          <w:fldChar w:fldCharType="end"/>
        </w:r>
      </w:hyperlink>
    </w:p>
    <w:p w:rsidR="00C14FC6" w:rsidRPr="007F783B" w:rsidRDefault="00C14FC6">
      <w:pPr>
        <w:pStyle w:val="TOC3"/>
        <w:tabs>
          <w:tab w:val="left" w:pos="1200"/>
          <w:tab w:val="right" w:leader="dot" w:pos="9962"/>
        </w:tabs>
        <w:rPr>
          <w:rFonts w:ascii="Calibri" w:hAnsi="Calibri"/>
          <w:noProof/>
          <w:sz w:val="22"/>
          <w:szCs w:val="22"/>
        </w:rPr>
      </w:pPr>
      <w:hyperlink w:anchor="_Toc457214045" w:history="1">
        <w:r w:rsidRPr="00843D3A">
          <w:rPr>
            <w:rStyle w:val="Hyperlink"/>
            <w:noProof/>
          </w:rPr>
          <w:t>5.2.1</w:t>
        </w:r>
        <w:r w:rsidRPr="007F783B">
          <w:rPr>
            <w:rFonts w:ascii="Calibri" w:hAnsi="Calibri"/>
            <w:noProof/>
            <w:sz w:val="22"/>
            <w:szCs w:val="22"/>
          </w:rPr>
          <w:tab/>
        </w:r>
        <w:r w:rsidRPr="00843D3A">
          <w:rPr>
            <w:rStyle w:val="Hyperlink"/>
            <w:noProof/>
          </w:rPr>
          <w:t>Protein grouping encoding</w:t>
        </w:r>
        <w:r>
          <w:rPr>
            <w:noProof/>
            <w:webHidden/>
          </w:rPr>
          <w:tab/>
        </w:r>
        <w:r>
          <w:rPr>
            <w:noProof/>
            <w:webHidden/>
          </w:rPr>
          <w:fldChar w:fldCharType="begin"/>
        </w:r>
        <w:r>
          <w:rPr>
            <w:noProof/>
            <w:webHidden/>
          </w:rPr>
          <w:instrText xml:space="preserve"> PAGEREF _Toc457214045 \h </w:instrText>
        </w:r>
        <w:r>
          <w:rPr>
            <w:noProof/>
            <w:webHidden/>
          </w:rPr>
        </w:r>
        <w:r>
          <w:rPr>
            <w:noProof/>
            <w:webHidden/>
          </w:rPr>
          <w:fldChar w:fldCharType="separate"/>
        </w:r>
        <w:r>
          <w:rPr>
            <w:noProof/>
            <w:webHidden/>
          </w:rPr>
          <w:t>10</w:t>
        </w:r>
        <w:r>
          <w:rPr>
            <w:noProof/>
            <w:webHidden/>
          </w:rPr>
          <w:fldChar w:fldCharType="end"/>
        </w:r>
      </w:hyperlink>
    </w:p>
    <w:p w:rsidR="00C14FC6" w:rsidRPr="007F783B" w:rsidRDefault="00C14FC6">
      <w:pPr>
        <w:pStyle w:val="TOC3"/>
        <w:tabs>
          <w:tab w:val="left" w:pos="1200"/>
          <w:tab w:val="right" w:leader="dot" w:pos="9962"/>
        </w:tabs>
        <w:rPr>
          <w:rFonts w:ascii="Calibri" w:hAnsi="Calibri"/>
          <w:noProof/>
          <w:sz w:val="22"/>
          <w:szCs w:val="22"/>
        </w:rPr>
      </w:pPr>
      <w:hyperlink w:anchor="_Toc457214046" w:history="1">
        <w:r w:rsidRPr="00843D3A">
          <w:rPr>
            <w:rStyle w:val="Hyperlink"/>
            <w:noProof/>
          </w:rPr>
          <w:t>5.2.2</w:t>
        </w:r>
        <w:r w:rsidRPr="007F783B">
          <w:rPr>
            <w:rFonts w:ascii="Calibri" w:hAnsi="Calibri"/>
            <w:noProof/>
            <w:sz w:val="22"/>
            <w:szCs w:val="22"/>
          </w:rPr>
          <w:tab/>
        </w:r>
        <w:r w:rsidRPr="00843D3A">
          <w:rPr>
            <w:rStyle w:val="Hyperlink"/>
            <w:noProof/>
          </w:rPr>
          <w:t xml:space="preserve">Support for </w:t>
        </w:r>
        <w:r w:rsidRPr="00843D3A">
          <w:rPr>
            <w:rStyle w:val="Hyperlink"/>
            <w:i/>
            <w:noProof/>
          </w:rPr>
          <w:t xml:space="preserve">de novo </w:t>
        </w:r>
        <w:r w:rsidRPr="00843D3A">
          <w:rPr>
            <w:rStyle w:val="Hyperlink"/>
            <w:noProof/>
          </w:rPr>
          <w:t>sequencing approaches</w:t>
        </w:r>
        <w:r>
          <w:rPr>
            <w:noProof/>
            <w:webHidden/>
          </w:rPr>
          <w:tab/>
        </w:r>
        <w:r>
          <w:rPr>
            <w:noProof/>
            <w:webHidden/>
          </w:rPr>
          <w:fldChar w:fldCharType="begin"/>
        </w:r>
        <w:r>
          <w:rPr>
            <w:noProof/>
            <w:webHidden/>
          </w:rPr>
          <w:instrText xml:space="preserve"> PAGEREF _Toc457214046 \h </w:instrText>
        </w:r>
        <w:r>
          <w:rPr>
            <w:noProof/>
            <w:webHidden/>
          </w:rPr>
        </w:r>
        <w:r>
          <w:rPr>
            <w:noProof/>
            <w:webHidden/>
          </w:rPr>
          <w:fldChar w:fldCharType="separate"/>
        </w:r>
        <w:r>
          <w:rPr>
            <w:noProof/>
            <w:webHidden/>
          </w:rPr>
          <w:t>13</w:t>
        </w:r>
        <w:r>
          <w:rPr>
            <w:noProof/>
            <w:webHidden/>
          </w:rPr>
          <w:fldChar w:fldCharType="end"/>
        </w:r>
      </w:hyperlink>
    </w:p>
    <w:p w:rsidR="00C14FC6" w:rsidRPr="007F783B" w:rsidRDefault="00C14FC6">
      <w:pPr>
        <w:pStyle w:val="TOC3"/>
        <w:tabs>
          <w:tab w:val="left" w:pos="1200"/>
          <w:tab w:val="right" w:leader="dot" w:pos="9962"/>
        </w:tabs>
        <w:rPr>
          <w:rFonts w:ascii="Calibri" w:hAnsi="Calibri"/>
          <w:noProof/>
          <w:sz w:val="22"/>
          <w:szCs w:val="22"/>
        </w:rPr>
      </w:pPr>
      <w:hyperlink w:anchor="_Toc457214047" w:history="1">
        <w:r w:rsidRPr="00843D3A">
          <w:rPr>
            <w:rStyle w:val="Hyperlink"/>
            <w:noProof/>
          </w:rPr>
          <w:t>5.2.3</w:t>
        </w:r>
        <w:r w:rsidRPr="007F783B">
          <w:rPr>
            <w:rFonts w:ascii="Calibri" w:hAnsi="Calibri"/>
            <w:noProof/>
            <w:sz w:val="22"/>
            <w:szCs w:val="22"/>
          </w:rPr>
          <w:tab/>
        </w:r>
        <w:r w:rsidRPr="00843D3A">
          <w:rPr>
            <w:rStyle w:val="Hyperlink"/>
            <w:noProof/>
          </w:rPr>
          <w:t>Spectral library searches</w:t>
        </w:r>
        <w:r>
          <w:rPr>
            <w:noProof/>
            <w:webHidden/>
          </w:rPr>
          <w:tab/>
        </w:r>
        <w:r>
          <w:rPr>
            <w:noProof/>
            <w:webHidden/>
          </w:rPr>
          <w:fldChar w:fldCharType="begin"/>
        </w:r>
        <w:r>
          <w:rPr>
            <w:noProof/>
            <w:webHidden/>
          </w:rPr>
          <w:instrText xml:space="preserve"> PAGEREF _Toc457214047 \h </w:instrText>
        </w:r>
        <w:r>
          <w:rPr>
            <w:noProof/>
            <w:webHidden/>
          </w:rPr>
        </w:r>
        <w:r>
          <w:rPr>
            <w:noProof/>
            <w:webHidden/>
          </w:rPr>
          <w:fldChar w:fldCharType="separate"/>
        </w:r>
        <w:r>
          <w:rPr>
            <w:noProof/>
            <w:webHidden/>
          </w:rPr>
          <w:t>13</w:t>
        </w:r>
        <w:r>
          <w:rPr>
            <w:noProof/>
            <w:webHidden/>
          </w:rPr>
          <w:fldChar w:fldCharType="end"/>
        </w:r>
      </w:hyperlink>
    </w:p>
    <w:p w:rsidR="00C14FC6" w:rsidRPr="007F783B" w:rsidRDefault="00C14FC6">
      <w:pPr>
        <w:pStyle w:val="TOC3"/>
        <w:tabs>
          <w:tab w:val="left" w:pos="1200"/>
          <w:tab w:val="right" w:leader="dot" w:pos="9962"/>
        </w:tabs>
        <w:rPr>
          <w:rFonts w:ascii="Calibri" w:hAnsi="Calibri"/>
          <w:noProof/>
          <w:sz w:val="22"/>
          <w:szCs w:val="22"/>
        </w:rPr>
      </w:pPr>
      <w:hyperlink w:anchor="_Toc457214048" w:history="1">
        <w:r w:rsidRPr="00843D3A">
          <w:rPr>
            <w:rStyle w:val="Hyperlink"/>
            <w:noProof/>
          </w:rPr>
          <w:t>5.2.4</w:t>
        </w:r>
        <w:r w:rsidRPr="007F783B">
          <w:rPr>
            <w:rFonts w:ascii="Calibri" w:hAnsi="Calibri"/>
            <w:noProof/>
            <w:sz w:val="22"/>
            <w:szCs w:val="22"/>
          </w:rPr>
          <w:tab/>
        </w:r>
        <w:r w:rsidRPr="00843D3A">
          <w:rPr>
            <w:rStyle w:val="Hyperlink"/>
            <w:noProof/>
          </w:rPr>
          <w:t>Multiple database search engines</w:t>
        </w:r>
        <w:r>
          <w:rPr>
            <w:noProof/>
            <w:webHidden/>
          </w:rPr>
          <w:tab/>
        </w:r>
        <w:r>
          <w:rPr>
            <w:noProof/>
            <w:webHidden/>
          </w:rPr>
          <w:fldChar w:fldCharType="begin"/>
        </w:r>
        <w:r>
          <w:rPr>
            <w:noProof/>
            <w:webHidden/>
          </w:rPr>
          <w:instrText xml:space="preserve"> PAGEREF _Toc457214048 \h </w:instrText>
        </w:r>
        <w:r>
          <w:rPr>
            <w:noProof/>
            <w:webHidden/>
          </w:rPr>
        </w:r>
        <w:r>
          <w:rPr>
            <w:noProof/>
            <w:webHidden/>
          </w:rPr>
          <w:fldChar w:fldCharType="separate"/>
        </w:r>
        <w:r>
          <w:rPr>
            <w:noProof/>
            <w:webHidden/>
          </w:rPr>
          <w:t>13</w:t>
        </w:r>
        <w:r>
          <w:rPr>
            <w:noProof/>
            <w:webHidden/>
          </w:rPr>
          <w:fldChar w:fldCharType="end"/>
        </w:r>
      </w:hyperlink>
    </w:p>
    <w:p w:rsidR="00C14FC6" w:rsidRPr="007F783B" w:rsidRDefault="00C14FC6">
      <w:pPr>
        <w:pStyle w:val="TOC3"/>
        <w:tabs>
          <w:tab w:val="left" w:pos="1200"/>
          <w:tab w:val="right" w:leader="dot" w:pos="9962"/>
        </w:tabs>
        <w:rPr>
          <w:rFonts w:ascii="Calibri" w:hAnsi="Calibri"/>
          <w:noProof/>
          <w:sz w:val="22"/>
          <w:szCs w:val="22"/>
        </w:rPr>
      </w:pPr>
      <w:hyperlink w:anchor="_Toc457214049" w:history="1">
        <w:r w:rsidRPr="00843D3A">
          <w:rPr>
            <w:rStyle w:val="Hyperlink"/>
            <w:noProof/>
          </w:rPr>
          <w:t>5.2.5</w:t>
        </w:r>
        <w:r w:rsidRPr="007F783B">
          <w:rPr>
            <w:rFonts w:ascii="Calibri" w:hAnsi="Calibri"/>
            <w:noProof/>
            <w:sz w:val="22"/>
            <w:szCs w:val="22"/>
          </w:rPr>
          <w:tab/>
        </w:r>
        <w:r w:rsidRPr="00843D3A">
          <w:rPr>
            <w:rStyle w:val="Hyperlink"/>
            <w:noProof/>
          </w:rPr>
          <w:t>Pre-fractionation of samples prior to MS and splitting of searches</w:t>
        </w:r>
        <w:r>
          <w:rPr>
            <w:noProof/>
            <w:webHidden/>
          </w:rPr>
          <w:tab/>
        </w:r>
        <w:r>
          <w:rPr>
            <w:noProof/>
            <w:webHidden/>
          </w:rPr>
          <w:fldChar w:fldCharType="begin"/>
        </w:r>
        <w:r>
          <w:rPr>
            <w:noProof/>
            <w:webHidden/>
          </w:rPr>
          <w:instrText xml:space="preserve"> PAGEREF _Toc457214049 \h </w:instrText>
        </w:r>
        <w:r>
          <w:rPr>
            <w:noProof/>
            <w:webHidden/>
          </w:rPr>
        </w:r>
        <w:r>
          <w:rPr>
            <w:noProof/>
            <w:webHidden/>
          </w:rPr>
          <w:fldChar w:fldCharType="separate"/>
        </w:r>
        <w:r>
          <w:rPr>
            <w:noProof/>
            <w:webHidden/>
          </w:rPr>
          <w:t>14</w:t>
        </w:r>
        <w:r>
          <w:rPr>
            <w:noProof/>
            <w:webHidden/>
          </w:rPr>
          <w:fldChar w:fldCharType="end"/>
        </w:r>
      </w:hyperlink>
    </w:p>
    <w:p w:rsidR="00C14FC6" w:rsidRPr="007F783B" w:rsidRDefault="00C14FC6">
      <w:pPr>
        <w:pStyle w:val="TOC3"/>
        <w:tabs>
          <w:tab w:val="left" w:pos="1200"/>
          <w:tab w:val="right" w:leader="dot" w:pos="9962"/>
        </w:tabs>
        <w:rPr>
          <w:rFonts w:ascii="Calibri" w:hAnsi="Calibri"/>
          <w:noProof/>
          <w:sz w:val="22"/>
          <w:szCs w:val="22"/>
        </w:rPr>
      </w:pPr>
      <w:hyperlink w:anchor="_Toc457214050" w:history="1">
        <w:r w:rsidRPr="00843D3A">
          <w:rPr>
            <w:rStyle w:val="Hyperlink"/>
            <w:noProof/>
          </w:rPr>
          <w:t>5.2.6</w:t>
        </w:r>
        <w:r w:rsidRPr="007F783B">
          <w:rPr>
            <w:rFonts w:ascii="Calibri" w:hAnsi="Calibri"/>
            <w:noProof/>
            <w:sz w:val="22"/>
            <w:szCs w:val="22"/>
          </w:rPr>
          <w:tab/>
        </w:r>
        <w:r w:rsidRPr="00843D3A">
          <w:rPr>
            <w:rStyle w:val="Hyperlink"/>
            <w:noProof/>
          </w:rPr>
          <w:t>Peptide-level scores and statistical measures</w:t>
        </w:r>
        <w:r>
          <w:rPr>
            <w:noProof/>
            <w:webHidden/>
          </w:rPr>
          <w:tab/>
        </w:r>
        <w:r>
          <w:rPr>
            <w:noProof/>
            <w:webHidden/>
          </w:rPr>
          <w:fldChar w:fldCharType="begin"/>
        </w:r>
        <w:r>
          <w:rPr>
            <w:noProof/>
            <w:webHidden/>
          </w:rPr>
          <w:instrText xml:space="preserve"> PAGEREF _Toc457214050 \h </w:instrText>
        </w:r>
        <w:r>
          <w:rPr>
            <w:noProof/>
            <w:webHidden/>
          </w:rPr>
        </w:r>
        <w:r>
          <w:rPr>
            <w:noProof/>
            <w:webHidden/>
          </w:rPr>
          <w:fldChar w:fldCharType="separate"/>
        </w:r>
        <w:r>
          <w:rPr>
            <w:noProof/>
            <w:webHidden/>
          </w:rPr>
          <w:t>14</w:t>
        </w:r>
        <w:r>
          <w:rPr>
            <w:noProof/>
            <w:webHidden/>
          </w:rPr>
          <w:fldChar w:fldCharType="end"/>
        </w:r>
      </w:hyperlink>
    </w:p>
    <w:p w:rsidR="00C14FC6" w:rsidRPr="007F783B" w:rsidRDefault="00C14FC6">
      <w:pPr>
        <w:pStyle w:val="TOC3"/>
        <w:tabs>
          <w:tab w:val="left" w:pos="1200"/>
          <w:tab w:val="right" w:leader="dot" w:pos="9962"/>
        </w:tabs>
        <w:rPr>
          <w:rFonts w:ascii="Calibri" w:hAnsi="Calibri"/>
          <w:noProof/>
          <w:sz w:val="22"/>
          <w:szCs w:val="22"/>
        </w:rPr>
      </w:pPr>
      <w:hyperlink w:anchor="_Toc457214051" w:history="1">
        <w:r w:rsidRPr="00843D3A">
          <w:rPr>
            <w:rStyle w:val="Hyperlink"/>
            <w:noProof/>
          </w:rPr>
          <w:t>5.2.7</w:t>
        </w:r>
        <w:r w:rsidRPr="007F783B">
          <w:rPr>
            <w:rFonts w:ascii="Calibri" w:hAnsi="Calibri"/>
            <w:noProof/>
            <w:sz w:val="22"/>
            <w:szCs w:val="22"/>
          </w:rPr>
          <w:tab/>
        </w:r>
        <w:r w:rsidRPr="00843D3A">
          <w:rPr>
            <w:rStyle w:val="Hyperlink"/>
            <w:noProof/>
          </w:rPr>
          <w:t>Encoding modification localisation scores</w:t>
        </w:r>
        <w:r>
          <w:rPr>
            <w:noProof/>
            <w:webHidden/>
          </w:rPr>
          <w:tab/>
        </w:r>
        <w:r>
          <w:rPr>
            <w:noProof/>
            <w:webHidden/>
          </w:rPr>
          <w:fldChar w:fldCharType="begin"/>
        </w:r>
        <w:r>
          <w:rPr>
            <w:noProof/>
            <w:webHidden/>
          </w:rPr>
          <w:instrText xml:space="preserve"> PAGEREF _Toc457214051 \h </w:instrText>
        </w:r>
        <w:r>
          <w:rPr>
            <w:noProof/>
            <w:webHidden/>
          </w:rPr>
        </w:r>
        <w:r>
          <w:rPr>
            <w:noProof/>
            <w:webHidden/>
          </w:rPr>
          <w:fldChar w:fldCharType="separate"/>
        </w:r>
        <w:r>
          <w:rPr>
            <w:noProof/>
            <w:webHidden/>
          </w:rPr>
          <w:t>17</w:t>
        </w:r>
        <w:r>
          <w:rPr>
            <w:noProof/>
            <w:webHidden/>
          </w:rPr>
          <w:fldChar w:fldCharType="end"/>
        </w:r>
      </w:hyperlink>
    </w:p>
    <w:p w:rsidR="00C14FC6" w:rsidRPr="007F783B" w:rsidRDefault="00C14FC6">
      <w:pPr>
        <w:pStyle w:val="TOC3"/>
        <w:tabs>
          <w:tab w:val="left" w:pos="1200"/>
          <w:tab w:val="right" w:leader="dot" w:pos="9962"/>
        </w:tabs>
        <w:rPr>
          <w:rFonts w:ascii="Calibri" w:hAnsi="Calibri"/>
          <w:noProof/>
          <w:sz w:val="22"/>
          <w:szCs w:val="22"/>
        </w:rPr>
      </w:pPr>
      <w:hyperlink w:anchor="_Toc457214052" w:history="1">
        <w:r w:rsidRPr="00843D3A">
          <w:rPr>
            <w:rStyle w:val="Hyperlink"/>
            <w:noProof/>
          </w:rPr>
          <w:t>5.2.8</w:t>
        </w:r>
        <w:r w:rsidRPr="007F783B">
          <w:rPr>
            <w:rFonts w:ascii="Calibri" w:hAnsi="Calibri"/>
            <w:noProof/>
            <w:sz w:val="22"/>
            <w:szCs w:val="22"/>
          </w:rPr>
          <w:tab/>
        </w:r>
        <w:r w:rsidRPr="00843D3A">
          <w:rPr>
            <w:rStyle w:val="Hyperlink"/>
            <w:noProof/>
          </w:rPr>
          <w:t>Encoding results of cross-linking searches</w:t>
        </w:r>
        <w:r>
          <w:rPr>
            <w:noProof/>
            <w:webHidden/>
          </w:rPr>
          <w:tab/>
        </w:r>
        <w:r>
          <w:rPr>
            <w:noProof/>
            <w:webHidden/>
          </w:rPr>
          <w:fldChar w:fldCharType="begin"/>
        </w:r>
        <w:r>
          <w:rPr>
            <w:noProof/>
            <w:webHidden/>
          </w:rPr>
          <w:instrText xml:space="preserve"> PAGEREF _Toc457214052 \h </w:instrText>
        </w:r>
        <w:r>
          <w:rPr>
            <w:noProof/>
            <w:webHidden/>
          </w:rPr>
        </w:r>
        <w:r>
          <w:rPr>
            <w:noProof/>
            <w:webHidden/>
          </w:rPr>
          <w:fldChar w:fldCharType="separate"/>
        </w:r>
        <w:r>
          <w:rPr>
            <w:noProof/>
            <w:webHidden/>
          </w:rPr>
          <w:t>19</w:t>
        </w:r>
        <w:r>
          <w:rPr>
            <w:noProof/>
            <w:webHidden/>
          </w:rPr>
          <w:fldChar w:fldCharType="end"/>
        </w:r>
      </w:hyperlink>
    </w:p>
    <w:p w:rsidR="00C14FC6" w:rsidRPr="007F783B" w:rsidRDefault="00C14FC6">
      <w:pPr>
        <w:pStyle w:val="TOC3"/>
        <w:tabs>
          <w:tab w:val="left" w:pos="1200"/>
          <w:tab w:val="right" w:leader="dot" w:pos="9962"/>
        </w:tabs>
        <w:rPr>
          <w:rFonts w:ascii="Calibri" w:hAnsi="Calibri"/>
          <w:noProof/>
          <w:sz w:val="22"/>
          <w:szCs w:val="22"/>
        </w:rPr>
      </w:pPr>
      <w:hyperlink w:anchor="_Toc457214053" w:history="1">
        <w:r w:rsidRPr="00843D3A">
          <w:rPr>
            <w:rStyle w:val="Hyperlink"/>
            <w:noProof/>
          </w:rPr>
          <w:t>5.2.9</w:t>
        </w:r>
        <w:r w:rsidRPr="007F783B">
          <w:rPr>
            <w:rFonts w:ascii="Calibri" w:hAnsi="Calibri"/>
            <w:noProof/>
            <w:sz w:val="22"/>
            <w:szCs w:val="22"/>
          </w:rPr>
          <w:tab/>
        </w:r>
        <w:r w:rsidRPr="00843D3A">
          <w:rPr>
            <w:rStyle w:val="Hyperlink"/>
            <w:noProof/>
          </w:rPr>
          <w:t>Encoding proteogenomics annotation data</w:t>
        </w:r>
        <w:r>
          <w:rPr>
            <w:noProof/>
            <w:webHidden/>
          </w:rPr>
          <w:tab/>
        </w:r>
        <w:r>
          <w:rPr>
            <w:noProof/>
            <w:webHidden/>
          </w:rPr>
          <w:fldChar w:fldCharType="begin"/>
        </w:r>
        <w:r>
          <w:rPr>
            <w:noProof/>
            <w:webHidden/>
          </w:rPr>
          <w:instrText xml:space="preserve"> PAGEREF _Toc457214053 \h </w:instrText>
        </w:r>
        <w:r>
          <w:rPr>
            <w:noProof/>
            <w:webHidden/>
          </w:rPr>
        </w:r>
        <w:r>
          <w:rPr>
            <w:noProof/>
            <w:webHidden/>
          </w:rPr>
          <w:fldChar w:fldCharType="separate"/>
        </w:r>
        <w:r>
          <w:rPr>
            <w:noProof/>
            <w:webHidden/>
          </w:rPr>
          <w:t>23</w:t>
        </w:r>
        <w:r>
          <w:rPr>
            <w:noProof/>
            <w:webHidden/>
          </w:rPr>
          <w:fldChar w:fldCharType="end"/>
        </w:r>
      </w:hyperlink>
    </w:p>
    <w:p w:rsidR="00C14FC6" w:rsidRPr="007F783B" w:rsidRDefault="00C14FC6">
      <w:pPr>
        <w:pStyle w:val="TOC2"/>
        <w:rPr>
          <w:rFonts w:ascii="Calibri" w:hAnsi="Calibri"/>
          <w:noProof/>
          <w:sz w:val="22"/>
          <w:szCs w:val="22"/>
        </w:rPr>
      </w:pPr>
      <w:hyperlink w:anchor="_Toc457214054" w:history="1">
        <w:r w:rsidRPr="00843D3A">
          <w:rPr>
            <w:rStyle w:val="Hyperlink"/>
            <w:noProof/>
          </w:rPr>
          <w:t>5.3</w:t>
        </w:r>
        <w:r w:rsidRPr="007F783B">
          <w:rPr>
            <w:rFonts w:ascii="Calibri" w:hAnsi="Calibri"/>
            <w:noProof/>
            <w:sz w:val="22"/>
            <w:szCs w:val="22"/>
          </w:rPr>
          <w:tab/>
        </w:r>
        <w:r w:rsidRPr="00843D3A">
          <w:rPr>
            <w:rStyle w:val="Hyperlink"/>
            <w:noProof/>
          </w:rPr>
          <w:t>Other supporting materials</w:t>
        </w:r>
        <w:r>
          <w:rPr>
            <w:noProof/>
            <w:webHidden/>
          </w:rPr>
          <w:tab/>
        </w:r>
        <w:r>
          <w:rPr>
            <w:noProof/>
            <w:webHidden/>
          </w:rPr>
          <w:fldChar w:fldCharType="begin"/>
        </w:r>
        <w:r>
          <w:rPr>
            <w:noProof/>
            <w:webHidden/>
          </w:rPr>
          <w:instrText xml:space="preserve"> PAGEREF _Toc457214054 \h </w:instrText>
        </w:r>
        <w:r>
          <w:rPr>
            <w:noProof/>
            <w:webHidden/>
          </w:rPr>
        </w:r>
        <w:r>
          <w:rPr>
            <w:noProof/>
            <w:webHidden/>
          </w:rPr>
          <w:fldChar w:fldCharType="separate"/>
        </w:r>
        <w:r>
          <w:rPr>
            <w:noProof/>
            <w:webHidden/>
          </w:rPr>
          <w:t>25</w:t>
        </w:r>
        <w:r>
          <w:rPr>
            <w:noProof/>
            <w:webHidden/>
          </w:rPr>
          <w:fldChar w:fldCharType="end"/>
        </w:r>
      </w:hyperlink>
    </w:p>
    <w:p w:rsidR="00C14FC6" w:rsidRPr="007F783B" w:rsidRDefault="00C14FC6">
      <w:pPr>
        <w:pStyle w:val="TOC1"/>
        <w:tabs>
          <w:tab w:val="left" w:pos="400"/>
          <w:tab w:val="right" w:leader="dot" w:pos="9962"/>
        </w:tabs>
        <w:rPr>
          <w:rFonts w:ascii="Calibri" w:hAnsi="Calibri"/>
          <w:noProof/>
          <w:sz w:val="22"/>
          <w:szCs w:val="22"/>
        </w:rPr>
      </w:pPr>
      <w:hyperlink w:anchor="_Toc457214055" w:history="1">
        <w:r w:rsidRPr="00843D3A">
          <w:rPr>
            <w:rStyle w:val="Hyperlink"/>
            <w:noProof/>
          </w:rPr>
          <w:t>6.</w:t>
        </w:r>
        <w:r w:rsidRPr="007F783B">
          <w:rPr>
            <w:rFonts w:ascii="Calibri" w:hAnsi="Calibri"/>
            <w:noProof/>
            <w:sz w:val="22"/>
            <w:szCs w:val="22"/>
          </w:rPr>
          <w:tab/>
        </w:r>
        <w:r w:rsidRPr="00843D3A">
          <w:rPr>
            <w:rStyle w:val="Hyperlink"/>
            <w:noProof/>
          </w:rPr>
          <w:t>Model in XML Schema</w:t>
        </w:r>
        <w:r>
          <w:rPr>
            <w:noProof/>
            <w:webHidden/>
          </w:rPr>
          <w:tab/>
        </w:r>
        <w:r>
          <w:rPr>
            <w:noProof/>
            <w:webHidden/>
          </w:rPr>
          <w:fldChar w:fldCharType="begin"/>
        </w:r>
        <w:r>
          <w:rPr>
            <w:noProof/>
            <w:webHidden/>
          </w:rPr>
          <w:instrText xml:space="preserve"> PAGEREF _Toc457214055 \h </w:instrText>
        </w:r>
        <w:r>
          <w:rPr>
            <w:noProof/>
            <w:webHidden/>
          </w:rPr>
        </w:r>
        <w:r>
          <w:rPr>
            <w:noProof/>
            <w:webHidden/>
          </w:rPr>
          <w:fldChar w:fldCharType="separate"/>
        </w:r>
        <w:r>
          <w:rPr>
            <w:noProof/>
            <w:webHidden/>
          </w:rPr>
          <w:t>25</w:t>
        </w:r>
        <w:r>
          <w:rPr>
            <w:noProof/>
            <w:webHidden/>
          </w:rPr>
          <w:fldChar w:fldCharType="end"/>
        </w:r>
      </w:hyperlink>
    </w:p>
    <w:p w:rsidR="00C14FC6" w:rsidRPr="007F783B" w:rsidRDefault="00C14FC6">
      <w:pPr>
        <w:pStyle w:val="TOC2"/>
        <w:rPr>
          <w:rFonts w:ascii="Calibri" w:hAnsi="Calibri"/>
          <w:noProof/>
          <w:sz w:val="22"/>
          <w:szCs w:val="22"/>
        </w:rPr>
      </w:pPr>
      <w:hyperlink w:anchor="_Toc457214056" w:history="1">
        <w:r w:rsidRPr="00843D3A">
          <w:rPr>
            <w:rStyle w:val="Hyperlink"/>
            <w:noProof/>
          </w:rPr>
          <w:t>6.1</w:t>
        </w:r>
        <w:r w:rsidRPr="007F783B">
          <w:rPr>
            <w:rFonts w:ascii="Calibri" w:hAnsi="Calibri"/>
            <w:noProof/>
            <w:sz w:val="22"/>
            <w:szCs w:val="22"/>
          </w:rPr>
          <w:tab/>
        </w:r>
        <w:r w:rsidRPr="00843D3A">
          <w:rPr>
            <w:rStyle w:val="Hyperlink"/>
            <w:noProof/>
          </w:rPr>
          <w:t>Element &lt;MzIdentML&gt;</w:t>
        </w:r>
        <w:r>
          <w:rPr>
            <w:noProof/>
            <w:webHidden/>
          </w:rPr>
          <w:tab/>
        </w:r>
        <w:r>
          <w:rPr>
            <w:noProof/>
            <w:webHidden/>
          </w:rPr>
          <w:fldChar w:fldCharType="begin"/>
        </w:r>
        <w:r>
          <w:rPr>
            <w:noProof/>
            <w:webHidden/>
          </w:rPr>
          <w:instrText xml:space="preserve"> PAGEREF _Toc457214056 \h </w:instrText>
        </w:r>
        <w:r>
          <w:rPr>
            <w:noProof/>
            <w:webHidden/>
          </w:rPr>
        </w:r>
        <w:r>
          <w:rPr>
            <w:noProof/>
            <w:webHidden/>
          </w:rPr>
          <w:fldChar w:fldCharType="separate"/>
        </w:r>
        <w:r>
          <w:rPr>
            <w:noProof/>
            <w:webHidden/>
          </w:rPr>
          <w:t>25</w:t>
        </w:r>
        <w:r>
          <w:rPr>
            <w:noProof/>
            <w:webHidden/>
          </w:rPr>
          <w:fldChar w:fldCharType="end"/>
        </w:r>
      </w:hyperlink>
    </w:p>
    <w:p w:rsidR="00C14FC6" w:rsidRPr="007F783B" w:rsidRDefault="00C14FC6">
      <w:pPr>
        <w:pStyle w:val="TOC2"/>
        <w:rPr>
          <w:rFonts w:ascii="Calibri" w:hAnsi="Calibri"/>
          <w:noProof/>
          <w:sz w:val="22"/>
          <w:szCs w:val="22"/>
        </w:rPr>
      </w:pPr>
      <w:hyperlink w:anchor="_Toc457214057" w:history="1">
        <w:r w:rsidRPr="00843D3A">
          <w:rPr>
            <w:rStyle w:val="Hyperlink"/>
            <w:noProof/>
          </w:rPr>
          <w:t>6.2</w:t>
        </w:r>
        <w:r w:rsidRPr="007F783B">
          <w:rPr>
            <w:rFonts w:ascii="Calibri" w:hAnsi="Calibri"/>
            <w:noProof/>
            <w:sz w:val="22"/>
            <w:szCs w:val="22"/>
          </w:rPr>
          <w:tab/>
        </w:r>
        <w:r w:rsidRPr="00843D3A">
          <w:rPr>
            <w:rStyle w:val="Hyperlink"/>
            <w:noProof/>
          </w:rPr>
          <w:t>Element &lt;AdditionalSearchParams&gt;</w:t>
        </w:r>
        <w:r>
          <w:rPr>
            <w:noProof/>
            <w:webHidden/>
          </w:rPr>
          <w:tab/>
        </w:r>
        <w:r>
          <w:rPr>
            <w:noProof/>
            <w:webHidden/>
          </w:rPr>
          <w:fldChar w:fldCharType="begin"/>
        </w:r>
        <w:r>
          <w:rPr>
            <w:noProof/>
            <w:webHidden/>
          </w:rPr>
          <w:instrText xml:space="preserve"> PAGEREF _Toc457214057 \h </w:instrText>
        </w:r>
        <w:r>
          <w:rPr>
            <w:noProof/>
            <w:webHidden/>
          </w:rPr>
        </w:r>
        <w:r>
          <w:rPr>
            <w:noProof/>
            <w:webHidden/>
          </w:rPr>
          <w:fldChar w:fldCharType="separate"/>
        </w:r>
        <w:r>
          <w:rPr>
            <w:noProof/>
            <w:webHidden/>
          </w:rPr>
          <w:t>27</w:t>
        </w:r>
        <w:r>
          <w:rPr>
            <w:noProof/>
            <w:webHidden/>
          </w:rPr>
          <w:fldChar w:fldCharType="end"/>
        </w:r>
      </w:hyperlink>
    </w:p>
    <w:p w:rsidR="00C14FC6" w:rsidRPr="007F783B" w:rsidRDefault="00C14FC6">
      <w:pPr>
        <w:pStyle w:val="TOC2"/>
        <w:rPr>
          <w:rFonts w:ascii="Calibri" w:hAnsi="Calibri"/>
          <w:noProof/>
          <w:sz w:val="22"/>
          <w:szCs w:val="22"/>
        </w:rPr>
      </w:pPr>
      <w:hyperlink w:anchor="_Toc457214058" w:history="1">
        <w:r w:rsidRPr="00843D3A">
          <w:rPr>
            <w:rStyle w:val="Hyperlink"/>
            <w:noProof/>
          </w:rPr>
          <w:t>6.3</w:t>
        </w:r>
        <w:r w:rsidRPr="007F783B">
          <w:rPr>
            <w:rFonts w:ascii="Calibri" w:hAnsi="Calibri"/>
            <w:noProof/>
            <w:sz w:val="22"/>
            <w:szCs w:val="22"/>
          </w:rPr>
          <w:tab/>
        </w:r>
        <w:r w:rsidRPr="00843D3A">
          <w:rPr>
            <w:rStyle w:val="Hyperlink"/>
            <w:noProof/>
          </w:rPr>
          <w:t>Element &lt;Affiliation&gt;</w:t>
        </w:r>
        <w:r>
          <w:rPr>
            <w:noProof/>
            <w:webHidden/>
          </w:rPr>
          <w:tab/>
        </w:r>
        <w:r>
          <w:rPr>
            <w:noProof/>
            <w:webHidden/>
          </w:rPr>
          <w:fldChar w:fldCharType="begin"/>
        </w:r>
        <w:r>
          <w:rPr>
            <w:noProof/>
            <w:webHidden/>
          </w:rPr>
          <w:instrText xml:space="preserve"> PAGEREF _Toc457214058 \h </w:instrText>
        </w:r>
        <w:r>
          <w:rPr>
            <w:noProof/>
            <w:webHidden/>
          </w:rPr>
        </w:r>
        <w:r>
          <w:rPr>
            <w:noProof/>
            <w:webHidden/>
          </w:rPr>
          <w:fldChar w:fldCharType="separate"/>
        </w:r>
        <w:r>
          <w:rPr>
            <w:noProof/>
            <w:webHidden/>
          </w:rPr>
          <w:t>29</w:t>
        </w:r>
        <w:r>
          <w:rPr>
            <w:noProof/>
            <w:webHidden/>
          </w:rPr>
          <w:fldChar w:fldCharType="end"/>
        </w:r>
      </w:hyperlink>
    </w:p>
    <w:p w:rsidR="00C14FC6" w:rsidRPr="007F783B" w:rsidRDefault="00C14FC6">
      <w:pPr>
        <w:pStyle w:val="TOC2"/>
        <w:rPr>
          <w:rFonts w:ascii="Calibri" w:hAnsi="Calibri"/>
          <w:noProof/>
          <w:sz w:val="22"/>
          <w:szCs w:val="22"/>
        </w:rPr>
      </w:pPr>
      <w:hyperlink w:anchor="_Toc457214059" w:history="1">
        <w:r w:rsidRPr="00843D3A">
          <w:rPr>
            <w:rStyle w:val="Hyperlink"/>
            <w:noProof/>
          </w:rPr>
          <w:t>6.4</w:t>
        </w:r>
        <w:r w:rsidRPr="007F783B">
          <w:rPr>
            <w:rFonts w:ascii="Calibri" w:hAnsi="Calibri"/>
            <w:noProof/>
            <w:sz w:val="22"/>
            <w:szCs w:val="22"/>
          </w:rPr>
          <w:tab/>
        </w:r>
        <w:r w:rsidRPr="00843D3A">
          <w:rPr>
            <w:rStyle w:val="Hyperlink"/>
            <w:noProof/>
          </w:rPr>
          <w:t>Element &lt;AmbiguousResidue&gt;</w:t>
        </w:r>
        <w:r>
          <w:rPr>
            <w:noProof/>
            <w:webHidden/>
          </w:rPr>
          <w:tab/>
        </w:r>
        <w:r>
          <w:rPr>
            <w:noProof/>
            <w:webHidden/>
          </w:rPr>
          <w:fldChar w:fldCharType="begin"/>
        </w:r>
        <w:r>
          <w:rPr>
            <w:noProof/>
            <w:webHidden/>
          </w:rPr>
          <w:instrText xml:space="preserve"> PAGEREF _Toc457214059 \h </w:instrText>
        </w:r>
        <w:r>
          <w:rPr>
            <w:noProof/>
            <w:webHidden/>
          </w:rPr>
        </w:r>
        <w:r>
          <w:rPr>
            <w:noProof/>
            <w:webHidden/>
          </w:rPr>
          <w:fldChar w:fldCharType="separate"/>
        </w:r>
        <w:r>
          <w:rPr>
            <w:noProof/>
            <w:webHidden/>
          </w:rPr>
          <w:t>29</w:t>
        </w:r>
        <w:r>
          <w:rPr>
            <w:noProof/>
            <w:webHidden/>
          </w:rPr>
          <w:fldChar w:fldCharType="end"/>
        </w:r>
      </w:hyperlink>
    </w:p>
    <w:p w:rsidR="00C14FC6" w:rsidRPr="007F783B" w:rsidRDefault="00C14FC6">
      <w:pPr>
        <w:pStyle w:val="TOC2"/>
        <w:rPr>
          <w:rFonts w:ascii="Calibri" w:hAnsi="Calibri"/>
          <w:noProof/>
          <w:sz w:val="22"/>
          <w:szCs w:val="22"/>
        </w:rPr>
      </w:pPr>
      <w:hyperlink w:anchor="_Toc457214060" w:history="1">
        <w:r w:rsidRPr="00843D3A">
          <w:rPr>
            <w:rStyle w:val="Hyperlink"/>
            <w:noProof/>
          </w:rPr>
          <w:t>6.5</w:t>
        </w:r>
        <w:r w:rsidRPr="007F783B">
          <w:rPr>
            <w:rFonts w:ascii="Calibri" w:hAnsi="Calibri"/>
            <w:noProof/>
            <w:sz w:val="22"/>
            <w:szCs w:val="22"/>
          </w:rPr>
          <w:tab/>
        </w:r>
        <w:r w:rsidRPr="00843D3A">
          <w:rPr>
            <w:rStyle w:val="Hyperlink"/>
            <w:noProof/>
          </w:rPr>
          <w:t>Element &lt;AnalysisCollection&gt;</w:t>
        </w:r>
        <w:r>
          <w:rPr>
            <w:noProof/>
            <w:webHidden/>
          </w:rPr>
          <w:tab/>
        </w:r>
        <w:r>
          <w:rPr>
            <w:noProof/>
            <w:webHidden/>
          </w:rPr>
          <w:fldChar w:fldCharType="begin"/>
        </w:r>
        <w:r>
          <w:rPr>
            <w:noProof/>
            <w:webHidden/>
          </w:rPr>
          <w:instrText xml:space="preserve"> PAGEREF _Toc457214060 \h </w:instrText>
        </w:r>
        <w:r>
          <w:rPr>
            <w:noProof/>
            <w:webHidden/>
          </w:rPr>
        </w:r>
        <w:r>
          <w:rPr>
            <w:noProof/>
            <w:webHidden/>
          </w:rPr>
          <w:fldChar w:fldCharType="separate"/>
        </w:r>
        <w:r>
          <w:rPr>
            <w:noProof/>
            <w:webHidden/>
          </w:rPr>
          <w:t>29</w:t>
        </w:r>
        <w:r>
          <w:rPr>
            <w:noProof/>
            <w:webHidden/>
          </w:rPr>
          <w:fldChar w:fldCharType="end"/>
        </w:r>
      </w:hyperlink>
    </w:p>
    <w:p w:rsidR="00C14FC6" w:rsidRPr="007F783B" w:rsidRDefault="00C14FC6">
      <w:pPr>
        <w:pStyle w:val="TOC2"/>
        <w:rPr>
          <w:rFonts w:ascii="Calibri" w:hAnsi="Calibri"/>
          <w:noProof/>
          <w:sz w:val="22"/>
          <w:szCs w:val="22"/>
        </w:rPr>
      </w:pPr>
      <w:hyperlink w:anchor="_Toc457214061" w:history="1">
        <w:r w:rsidRPr="00843D3A">
          <w:rPr>
            <w:rStyle w:val="Hyperlink"/>
            <w:noProof/>
          </w:rPr>
          <w:t>6.6</w:t>
        </w:r>
        <w:r w:rsidRPr="007F783B">
          <w:rPr>
            <w:rFonts w:ascii="Calibri" w:hAnsi="Calibri"/>
            <w:noProof/>
            <w:sz w:val="22"/>
            <w:szCs w:val="22"/>
          </w:rPr>
          <w:tab/>
        </w:r>
        <w:r w:rsidRPr="00843D3A">
          <w:rPr>
            <w:rStyle w:val="Hyperlink"/>
            <w:noProof/>
          </w:rPr>
          <w:t>Element &lt;AnalysisData&gt;</w:t>
        </w:r>
        <w:r>
          <w:rPr>
            <w:noProof/>
            <w:webHidden/>
          </w:rPr>
          <w:tab/>
        </w:r>
        <w:r>
          <w:rPr>
            <w:noProof/>
            <w:webHidden/>
          </w:rPr>
          <w:fldChar w:fldCharType="begin"/>
        </w:r>
        <w:r>
          <w:rPr>
            <w:noProof/>
            <w:webHidden/>
          </w:rPr>
          <w:instrText xml:space="preserve"> PAGEREF _Toc457214061 \h </w:instrText>
        </w:r>
        <w:r>
          <w:rPr>
            <w:noProof/>
            <w:webHidden/>
          </w:rPr>
        </w:r>
        <w:r>
          <w:rPr>
            <w:noProof/>
            <w:webHidden/>
          </w:rPr>
          <w:fldChar w:fldCharType="separate"/>
        </w:r>
        <w:r>
          <w:rPr>
            <w:noProof/>
            <w:webHidden/>
          </w:rPr>
          <w:t>30</w:t>
        </w:r>
        <w:r>
          <w:rPr>
            <w:noProof/>
            <w:webHidden/>
          </w:rPr>
          <w:fldChar w:fldCharType="end"/>
        </w:r>
      </w:hyperlink>
    </w:p>
    <w:p w:rsidR="00C14FC6" w:rsidRPr="007F783B" w:rsidRDefault="00C14FC6">
      <w:pPr>
        <w:pStyle w:val="TOC2"/>
        <w:rPr>
          <w:rFonts w:ascii="Calibri" w:hAnsi="Calibri"/>
          <w:noProof/>
          <w:sz w:val="22"/>
          <w:szCs w:val="22"/>
        </w:rPr>
      </w:pPr>
      <w:hyperlink w:anchor="_Toc457214062" w:history="1">
        <w:r w:rsidRPr="00843D3A">
          <w:rPr>
            <w:rStyle w:val="Hyperlink"/>
            <w:noProof/>
          </w:rPr>
          <w:t>6.7</w:t>
        </w:r>
        <w:r w:rsidRPr="007F783B">
          <w:rPr>
            <w:rFonts w:ascii="Calibri" w:hAnsi="Calibri"/>
            <w:noProof/>
            <w:sz w:val="22"/>
            <w:szCs w:val="22"/>
          </w:rPr>
          <w:tab/>
        </w:r>
        <w:r w:rsidRPr="00843D3A">
          <w:rPr>
            <w:rStyle w:val="Hyperlink"/>
            <w:noProof/>
          </w:rPr>
          <w:t>Element &lt;AnalysisParams&gt;</w:t>
        </w:r>
        <w:r>
          <w:rPr>
            <w:noProof/>
            <w:webHidden/>
          </w:rPr>
          <w:tab/>
        </w:r>
        <w:r>
          <w:rPr>
            <w:noProof/>
            <w:webHidden/>
          </w:rPr>
          <w:fldChar w:fldCharType="begin"/>
        </w:r>
        <w:r>
          <w:rPr>
            <w:noProof/>
            <w:webHidden/>
          </w:rPr>
          <w:instrText xml:space="preserve"> PAGEREF _Toc457214062 \h </w:instrText>
        </w:r>
        <w:r>
          <w:rPr>
            <w:noProof/>
            <w:webHidden/>
          </w:rPr>
        </w:r>
        <w:r>
          <w:rPr>
            <w:noProof/>
            <w:webHidden/>
          </w:rPr>
          <w:fldChar w:fldCharType="separate"/>
        </w:r>
        <w:r>
          <w:rPr>
            <w:noProof/>
            <w:webHidden/>
          </w:rPr>
          <w:t>30</w:t>
        </w:r>
        <w:r>
          <w:rPr>
            <w:noProof/>
            <w:webHidden/>
          </w:rPr>
          <w:fldChar w:fldCharType="end"/>
        </w:r>
      </w:hyperlink>
    </w:p>
    <w:p w:rsidR="00C14FC6" w:rsidRPr="007F783B" w:rsidRDefault="00C14FC6">
      <w:pPr>
        <w:pStyle w:val="TOC2"/>
        <w:rPr>
          <w:rFonts w:ascii="Calibri" w:hAnsi="Calibri"/>
          <w:noProof/>
          <w:sz w:val="22"/>
          <w:szCs w:val="22"/>
        </w:rPr>
      </w:pPr>
      <w:hyperlink w:anchor="_Toc457214063" w:history="1">
        <w:r w:rsidRPr="00843D3A">
          <w:rPr>
            <w:rStyle w:val="Hyperlink"/>
            <w:noProof/>
          </w:rPr>
          <w:t>6.8</w:t>
        </w:r>
        <w:r w:rsidRPr="007F783B">
          <w:rPr>
            <w:rFonts w:ascii="Calibri" w:hAnsi="Calibri"/>
            <w:noProof/>
            <w:sz w:val="22"/>
            <w:szCs w:val="22"/>
          </w:rPr>
          <w:tab/>
        </w:r>
        <w:r w:rsidRPr="00843D3A">
          <w:rPr>
            <w:rStyle w:val="Hyperlink"/>
            <w:noProof/>
          </w:rPr>
          <w:t>Element &lt;AnalysisProtocolCollection&gt;</w:t>
        </w:r>
        <w:r>
          <w:rPr>
            <w:noProof/>
            <w:webHidden/>
          </w:rPr>
          <w:tab/>
        </w:r>
        <w:r>
          <w:rPr>
            <w:noProof/>
            <w:webHidden/>
          </w:rPr>
          <w:fldChar w:fldCharType="begin"/>
        </w:r>
        <w:r>
          <w:rPr>
            <w:noProof/>
            <w:webHidden/>
          </w:rPr>
          <w:instrText xml:space="preserve"> PAGEREF _Toc457214063 \h </w:instrText>
        </w:r>
        <w:r>
          <w:rPr>
            <w:noProof/>
            <w:webHidden/>
          </w:rPr>
        </w:r>
        <w:r>
          <w:rPr>
            <w:noProof/>
            <w:webHidden/>
          </w:rPr>
          <w:fldChar w:fldCharType="separate"/>
        </w:r>
        <w:r>
          <w:rPr>
            <w:noProof/>
            <w:webHidden/>
          </w:rPr>
          <w:t>31</w:t>
        </w:r>
        <w:r>
          <w:rPr>
            <w:noProof/>
            <w:webHidden/>
          </w:rPr>
          <w:fldChar w:fldCharType="end"/>
        </w:r>
      </w:hyperlink>
    </w:p>
    <w:p w:rsidR="00C14FC6" w:rsidRPr="007F783B" w:rsidRDefault="00C14FC6">
      <w:pPr>
        <w:pStyle w:val="TOC2"/>
        <w:rPr>
          <w:rFonts w:ascii="Calibri" w:hAnsi="Calibri"/>
          <w:noProof/>
          <w:sz w:val="22"/>
          <w:szCs w:val="22"/>
        </w:rPr>
      </w:pPr>
      <w:hyperlink w:anchor="_Toc457214064" w:history="1">
        <w:r w:rsidRPr="00843D3A">
          <w:rPr>
            <w:rStyle w:val="Hyperlink"/>
            <w:noProof/>
          </w:rPr>
          <w:t>6.9</w:t>
        </w:r>
        <w:r w:rsidRPr="007F783B">
          <w:rPr>
            <w:rFonts w:ascii="Calibri" w:hAnsi="Calibri"/>
            <w:noProof/>
            <w:sz w:val="22"/>
            <w:szCs w:val="22"/>
          </w:rPr>
          <w:tab/>
        </w:r>
        <w:r w:rsidRPr="00843D3A">
          <w:rPr>
            <w:rStyle w:val="Hyperlink"/>
            <w:noProof/>
          </w:rPr>
          <w:t>Element &lt;AnalysisSampleCollection&gt;</w:t>
        </w:r>
        <w:r>
          <w:rPr>
            <w:noProof/>
            <w:webHidden/>
          </w:rPr>
          <w:tab/>
        </w:r>
        <w:r>
          <w:rPr>
            <w:noProof/>
            <w:webHidden/>
          </w:rPr>
          <w:fldChar w:fldCharType="begin"/>
        </w:r>
        <w:r>
          <w:rPr>
            <w:noProof/>
            <w:webHidden/>
          </w:rPr>
          <w:instrText xml:space="preserve"> PAGEREF _Toc457214064 \h </w:instrText>
        </w:r>
        <w:r>
          <w:rPr>
            <w:noProof/>
            <w:webHidden/>
          </w:rPr>
        </w:r>
        <w:r>
          <w:rPr>
            <w:noProof/>
            <w:webHidden/>
          </w:rPr>
          <w:fldChar w:fldCharType="separate"/>
        </w:r>
        <w:r>
          <w:rPr>
            <w:noProof/>
            <w:webHidden/>
          </w:rPr>
          <w:t>31</w:t>
        </w:r>
        <w:r>
          <w:rPr>
            <w:noProof/>
            <w:webHidden/>
          </w:rPr>
          <w:fldChar w:fldCharType="end"/>
        </w:r>
      </w:hyperlink>
    </w:p>
    <w:p w:rsidR="00C14FC6" w:rsidRPr="007F783B" w:rsidRDefault="00C14FC6">
      <w:pPr>
        <w:pStyle w:val="TOC2"/>
        <w:rPr>
          <w:rFonts w:ascii="Calibri" w:hAnsi="Calibri"/>
          <w:noProof/>
          <w:sz w:val="22"/>
          <w:szCs w:val="22"/>
        </w:rPr>
      </w:pPr>
      <w:hyperlink w:anchor="_Toc457214065" w:history="1">
        <w:r w:rsidRPr="00843D3A">
          <w:rPr>
            <w:rStyle w:val="Hyperlink"/>
            <w:noProof/>
          </w:rPr>
          <w:t>6.10</w:t>
        </w:r>
        <w:r w:rsidRPr="007F783B">
          <w:rPr>
            <w:rFonts w:ascii="Calibri" w:hAnsi="Calibri"/>
            <w:noProof/>
            <w:sz w:val="22"/>
            <w:szCs w:val="22"/>
          </w:rPr>
          <w:tab/>
        </w:r>
        <w:r w:rsidRPr="00843D3A">
          <w:rPr>
            <w:rStyle w:val="Hyperlink"/>
            <w:noProof/>
          </w:rPr>
          <w:t>Element &lt;AnalysisSoftware&gt;</w:t>
        </w:r>
        <w:r>
          <w:rPr>
            <w:noProof/>
            <w:webHidden/>
          </w:rPr>
          <w:tab/>
        </w:r>
        <w:r>
          <w:rPr>
            <w:noProof/>
            <w:webHidden/>
          </w:rPr>
          <w:fldChar w:fldCharType="begin"/>
        </w:r>
        <w:r>
          <w:rPr>
            <w:noProof/>
            <w:webHidden/>
          </w:rPr>
          <w:instrText xml:space="preserve"> PAGEREF _Toc457214065 \h </w:instrText>
        </w:r>
        <w:r>
          <w:rPr>
            <w:noProof/>
            <w:webHidden/>
          </w:rPr>
        </w:r>
        <w:r>
          <w:rPr>
            <w:noProof/>
            <w:webHidden/>
          </w:rPr>
          <w:fldChar w:fldCharType="separate"/>
        </w:r>
        <w:r>
          <w:rPr>
            <w:noProof/>
            <w:webHidden/>
          </w:rPr>
          <w:t>32</w:t>
        </w:r>
        <w:r>
          <w:rPr>
            <w:noProof/>
            <w:webHidden/>
          </w:rPr>
          <w:fldChar w:fldCharType="end"/>
        </w:r>
      </w:hyperlink>
    </w:p>
    <w:p w:rsidR="00C14FC6" w:rsidRPr="007F783B" w:rsidRDefault="00C14FC6">
      <w:pPr>
        <w:pStyle w:val="TOC2"/>
        <w:rPr>
          <w:rFonts w:ascii="Calibri" w:hAnsi="Calibri"/>
          <w:noProof/>
          <w:sz w:val="22"/>
          <w:szCs w:val="22"/>
        </w:rPr>
      </w:pPr>
      <w:hyperlink w:anchor="_Toc457214066" w:history="1">
        <w:r w:rsidRPr="00843D3A">
          <w:rPr>
            <w:rStyle w:val="Hyperlink"/>
            <w:noProof/>
          </w:rPr>
          <w:t>6.11</w:t>
        </w:r>
        <w:r w:rsidRPr="007F783B">
          <w:rPr>
            <w:rFonts w:ascii="Calibri" w:hAnsi="Calibri"/>
            <w:noProof/>
            <w:sz w:val="22"/>
            <w:szCs w:val="22"/>
          </w:rPr>
          <w:tab/>
        </w:r>
        <w:r w:rsidRPr="00843D3A">
          <w:rPr>
            <w:rStyle w:val="Hyperlink"/>
            <w:noProof/>
          </w:rPr>
          <w:t>Element &lt;AnalysisSoftwareList&gt;</w:t>
        </w:r>
        <w:r>
          <w:rPr>
            <w:noProof/>
            <w:webHidden/>
          </w:rPr>
          <w:tab/>
        </w:r>
        <w:r>
          <w:rPr>
            <w:noProof/>
            <w:webHidden/>
          </w:rPr>
          <w:fldChar w:fldCharType="begin"/>
        </w:r>
        <w:r>
          <w:rPr>
            <w:noProof/>
            <w:webHidden/>
          </w:rPr>
          <w:instrText xml:space="preserve"> PAGEREF _Toc457214066 \h </w:instrText>
        </w:r>
        <w:r>
          <w:rPr>
            <w:noProof/>
            <w:webHidden/>
          </w:rPr>
        </w:r>
        <w:r>
          <w:rPr>
            <w:noProof/>
            <w:webHidden/>
          </w:rPr>
          <w:fldChar w:fldCharType="separate"/>
        </w:r>
        <w:r>
          <w:rPr>
            <w:noProof/>
            <w:webHidden/>
          </w:rPr>
          <w:t>32</w:t>
        </w:r>
        <w:r>
          <w:rPr>
            <w:noProof/>
            <w:webHidden/>
          </w:rPr>
          <w:fldChar w:fldCharType="end"/>
        </w:r>
      </w:hyperlink>
    </w:p>
    <w:p w:rsidR="00C14FC6" w:rsidRPr="007F783B" w:rsidRDefault="00C14FC6">
      <w:pPr>
        <w:pStyle w:val="TOC2"/>
        <w:rPr>
          <w:rFonts w:ascii="Calibri" w:hAnsi="Calibri"/>
          <w:noProof/>
          <w:sz w:val="22"/>
          <w:szCs w:val="22"/>
        </w:rPr>
      </w:pPr>
      <w:hyperlink w:anchor="_Toc457214067" w:history="1">
        <w:r w:rsidRPr="00843D3A">
          <w:rPr>
            <w:rStyle w:val="Hyperlink"/>
            <w:noProof/>
          </w:rPr>
          <w:t>6.12</w:t>
        </w:r>
        <w:r w:rsidRPr="007F783B">
          <w:rPr>
            <w:rFonts w:ascii="Calibri" w:hAnsi="Calibri"/>
            <w:noProof/>
            <w:sz w:val="22"/>
            <w:szCs w:val="22"/>
          </w:rPr>
          <w:tab/>
        </w:r>
        <w:r w:rsidRPr="00843D3A">
          <w:rPr>
            <w:rStyle w:val="Hyperlink"/>
            <w:noProof/>
          </w:rPr>
          <w:t>Element &lt;AuditCollection&gt;</w:t>
        </w:r>
        <w:r>
          <w:rPr>
            <w:noProof/>
            <w:webHidden/>
          </w:rPr>
          <w:tab/>
        </w:r>
        <w:r>
          <w:rPr>
            <w:noProof/>
            <w:webHidden/>
          </w:rPr>
          <w:fldChar w:fldCharType="begin"/>
        </w:r>
        <w:r>
          <w:rPr>
            <w:noProof/>
            <w:webHidden/>
          </w:rPr>
          <w:instrText xml:space="preserve"> PAGEREF _Toc457214067 \h </w:instrText>
        </w:r>
        <w:r>
          <w:rPr>
            <w:noProof/>
            <w:webHidden/>
          </w:rPr>
        </w:r>
        <w:r>
          <w:rPr>
            <w:noProof/>
            <w:webHidden/>
          </w:rPr>
          <w:fldChar w:fldCharType="separate"/>
        </w:r>
        <w:r>
          <w:rPr>
            <w:noProof/>
            <w:webHidden/>
          </w:rPr>
          <w:t>33</w:t>
        </w:r>
        <w:r>
          <w:rPr>
            <w:noProof/>
            <w:webHidden/>
          </w:rPr>
          <w:fldChar w:fldCharType="end"/>
        </w:r>
      </w:hyperlink>
    </w:p>
    <w:p w:rsidR="00C14FC6" w:rsidRPr="007F783B" w:rsidRDefault="00C14FC6">
      <w:pPr>
        <w:pStyle w:val="TOC2"/>
        <w:rPr>
          <w:rFonts w:ascii="Calibri" w:hAnsi="Calibri"/>
          <w:noProof/>
          <w:sz w:val="22"/>
          <w:szCs w:val="22"/>
        </w:rPr>
      </w:pPr>
      <w:hyperlink w:anchor="_Toc457214068" w:history="1">
        <w:r w:rsidRPr="00843D3A">
          <w:rPr>
            <w:rStyle w:val="Hyperlink"/>
            <w:noProof/>
          </w:rPr>
          <w:t>6.13</w:t>
        </w:r>
        <w:r w:rsidRPr="007F783B">
          <w:rPr>
            <w:rFonts w:ascii="Calibri" w:hAnsi="Calibri"/>
            <w:noProof/>
            <w:sz w:val="22"/>
            <w:szCs w:val="22"/>
          </w:rPr>
          <w:tab/>
        </w:r>
        <w:r w:rsidRPr="00843D3A">
          <w:rPr>
            <w:rStyle w:val="Hyperlink"/>
            <w:noProof/>
          </w:rPr>
          <w:t>Element &lt;BibliographicReference&gt;</w:t>
        </w:r>
        <w:r>
          <w:rPr>
            <w:noProof/>
            <w:webHidden/>
          </w:rPr>
          <w:tab/>
        </w:r>
        <w:r>
          <w:rPr>
            <w:noProof/>
            <w:webHidden/>
          </w:rPr>
          <w:fldChar w:fldCharType="begin"/>
        </w:r>
        <w:r>
          <w:rPr>
            <w:noProof/>
            <w:webHidden/>
          </w:rPr>
          <w:instrText xml:space="preserve"> PAGEREF _Toc457214068 \h </w:instrText>
        </w:r>
        <w:r>
          <w:rPr>
            <w:noProof/>
            <w:webHidden/>
          </w:rPr>
        </w:r>
        <w:r>
          <w:rPr>
            <w:noProof/>
            <w:webHidden/>
          </w:rPr>
          <w:fldChar w:fldCharType="separate"/>
        </w:r>
        <w:r>
          <w:rPr>
            <w:noProof/>
            <w:webHidden/>
          </w:rPr>
          <w:t>33</w:t>
        </w:r>
        <w:r>
          <w:rPr>
            <w:noProof/>
            <w:webHidden/>
          </w:rPr>
          <w:fldChar w:fldCharType="end"/>
        </w:r>
      </w:hyperlink>
    </w:p>
    <w:p w:rsidR="00C14FC6" w:rsidRPr="007F783B" w:rsidRDefault="00C14FC6">
      <w:pPr>
        <w:pStyle w:val="TOC2"/>
        <w:rPr>
          <w:rFonts w:ascii="Calibri" w:hAnsi="Calibri"/>
          <w:noProof/>
          <w:sz w:val="22"/>
          <w:szCs w:val="22"/>
        </w:rPr>
      </w:pPr>
      <w:hyperlink w:anchor="_Toc457214069" w:history="1">
        <w:r w:rsidRPr="00843D3A">
          <w:rPr>
            <w:rStyle w:val="Hyperlink"/>
            <w:noProof/>
          </w:rPr>
          <w:t>6.14</w:t>
        </w:r>
        <w:r w:rsidRPr="007F783B">
          <w:rPr>
            <w:rFonts w:ascii="Calibri" w:hAnsi="Calibri"/>
            <w:noProof/>
            <w:sz w:val="22"/>
            <w:szCs w:val="22"/>
          </w:rPr>
          <w:tab/>
        </w:r>
        <w:r w:rsidRPr="00843D3A">
          <w:rPr>
            <w:rStyle w:val="Hyperlink"/>
            <w:noProof/>
          </w:rPr>
          <w:t>Element &lt;ContactRole&gt;</w:t>
        </w:r>
        <w:r>
          <w:rPr>
            <w:noProof/>
            <w:webHidden/>
          </w:rPr>
          <w:tab/>
        </w:r>
        <w:r>
          <w:rPr>
            <w:noProof/>
            <w:webHidden/>
          </w:rPr>
          <w:fldChar w:fldCharType="begin"/>
        </w:r>
        <w:r>
          <w:rPr>
            <w:noProof/>
            <w:webHidden/>
          </w:rPr>
          <w:instrText xml:space="preserve"> PAGEREF _Toc457214069 \h </w:instrText>
        </w:r>
        <w:r>
          <w:rPr>
            <w:noProof/>
            <w:webHidden/>
          </w:rPr>
        </w:r>
        <w:r>
          <w:rPr>
            <w:noProof/>
            <w:webHidden/>
          </w:rPr>
          <w:fldChar w:fldCharType="separate"/>
        </w:r>
        <w:r>
          <w:rPr>
            <w:noProof/>
            <w:webHidden/>
          </w:rPr>
          <w:t>34</w:t>
        </w:r>
        <w:r>
          <w:rPr>
            <w:noProof/>
            <w:webHidden/>
          </w:rPr>
          <w:fldChar w:fldCharType="end"/>
        </w:r>
      </w:hyperlink>
    </w:p>
    <w:p w:rsidR="00C14FC6" w:rsidRPr="007F783B" w:rsidRDefault="00C14FC6">
      <w:pPr>
        <w:pStyle w:val="TOC2"/>
        <w:rPr>
          <w:rFonts w:ascii="Calibri" w:hAnsi="Calibri"/>
          <w:noProof/>
          <w:sz w:val="22"/>
          <w:szCs w:val="22"/>
        </w:rPr>
      </w:pPr>
      <w:hyperlink w:anchor="_Toc457214070" w:history="1">
        <w:r w:rsidRPr="00843D3A">
          <w:rPr>
            <w:rStyle w:val="Hyperlink"/>
            <w:noProof/>
          </w:rPr>
          <w:t>6.15</w:t>
        </w:r>
        <w:r w:rsidRPr="007F783B">
          <w:rPr>
            <w:rFonts w:ascii="Calibri" w:hAnsi="Calibri"/>
            <w:noProof/>
            <w:sz w:val="22"/>
            <w:szCs w:val="22"/>
          </w:rPr>
          <w:tab/>
        </w:r>
        <w:r w:rsidRPr="00843D3A">
          <w:rPr>
            <w:rStyle w:val="Hyperlink"/>
            <w:noProof/>
          </w:rPr>
          <w:t>Element &lt;Customizations&gt;</w:t>
        </w:r>
        <w:r>
          <w:rPr>
            <w:noProof/>
            <w:webHidden/>
          </w:rPr>
          <w:tab/>
        </w:r>
        <w:r>
          <w:rPr>
            <w:noProof/>
            <w:webHidden/>
          </w:rPr>
          <w:fldChar w:fldCharType="begin"/>
        </w:r>
        <w:r>
          <w:rPr>
            <w:noProof/>
            <w:webHidden/>
          </w:rPr>
          <w:instrText xml:space="preserve"> PAGEREF _Toc457214070 \h </w:instrText>
        </w:r>
        <w:r>
          <w:rPr>
            <w:noProof/>
            <w:webHidden/>
          </w:rPr>
        </w:r>
        <w:r>
          <w:rPr>
            <w:noProof/>
            <w:webHidden/>
          </w:rPr>
          <w:fldChar w:fldCharType="separate"/>
        </w:r>
        <w:r>
          <w:rPr>
            <w:noProof/>
            <w:webHidden/>
          </w:rPr>
          <w:t>34</w:t>
        </w:r>
        <w:r>
          <w:rPr>
            <w:noProof/>
            <w:webHidden/>
          </w:rPr>
          <w:fldChar w:fldCharType="end"/>
        </w:r>
      </w:hyperlink>
    </w:p>
    <w:p w:rsidR="00C14FC6" w:rsidRPr="007F783B" w:rsidRDefault="00C14FC6">
      <w:pPr>
        <w:pStyle w:val="TOC2"/>
        <w:rPr>
          <w:rFonts w:ascii="Calibri" w:hAnsi="Calibri"/>
          <w:noProof/>
          <w:sz w:val="22"/>
          <w:szCs w:val="22"/>
        </w:rPr>
      </w:pPr>
      <w:hyperlink w:anchor="_Toc457214071" w:history="1">
        <w:r w:rsidRPr="00843D3A">
          <w:rPr>
            <w:rStyle w:val="Hyperlink"/>
            <w:noProof/>
          </w:rPr>
          <w:t>6.16</w:t>
        </w:r>
        <w:r w:rsidRPr="007F783B">
          <w:rPr>
            <w:rFonts w:ascii="Calibri" w:hAnsi="Calibri"/>
            <w:noProof/>
            <w:sz w:val="22"/>
            <w:szCs w:val="22"/>
          </w:rPr>
          <w:tab/>
        </w:r>
        <w:r w:rsidRPr="00843D3A">
          <w:rPr>
            <w:rStyle w:val="Hyperlink"/>
            <w:noProof/>
          </w:rPr>
          <w:t>Element &lt;cv&gt;</w:t>
        </w:r>
        <w:r>
          <w:rPr>
            <w:noProof/>
            <w:webHidden/>
          </w:rPr>
          <w:tab/>
        </w:r>
        <w:r>
          <w:rPr>
            <w:noProof/>
            <w:webHidden/>
          </w:rPr>
          <w:fldChar w:fldCharType="begin"/>
        </w:r>
        <w:r>
          <w:rPr>
            <w:noProof/>
            <w:webHidden/>
          </w:rPr>
          <w:instrText xml:space="preserve"> PAGEREF _Toc457214071 \h </w:instrText>
        </w:r>
        <w:r>
          <w:rPr>
            <w:noProof/>
            <w:webHidden/>
          </w:rPr>
        </w:r>
        <w:r>
          <w:rPr>
            <w:noProof/>
            <w:webHidden/>
          </w:rPr>
          <w:fldChar w:fldCharType="separate"/>
        </w:r>
        <w:r>
          <w:rPr>
            <w:noProof/>
            <w:webHidden/>
          </w:rPr>
          <w:t>34</w:t>
        </w:r>
        <w:r>
          <w:rPr>
            <w:noProof/>
            <w:webHidden/>
          </w:rPr>
          <w:fldChar w:fldCharType="end"/>
        </w:r>
      </w:hyperlink>
    </w:p>
    <w:p w:rsidR="00C14FC6" w:rsidRPr="007F783B" w:rsidRDefault="00C14FC6">
      <w:pPr>
        <w:pStyle w:val="TOC2"/>
        <w:rPr>
          <w:rFonts w:ascii="Calibri" w:hAnsi="Calibri"/>
          <w:noProof/>
          <w:sz w:val="22"/>
          <w:szCs w:val="22"/>
        </w:rPr>
      </w:pPr>
      <w:hyperlink w:anchor="_Toc457214072" w:history="1">
        <w:r w:rsidRPr="00843D3A">
          <w:rPr>
            <w:rStyle w:val="Hyperlink"/>
            <w:noProof/>
          </w:rPr>
          <w:t>6.17</w:t>
        </w:r>
        <w:r w:rsidRPr="007F783B">
          <w:rPr>
            <w:rFonts w:ascii="Calibri" w:hAnsi="Calibri"/>
            <w:noProof/>
            <w:sz w:val="22"/>
            <w:szCs w:val="22"/>
          </w:rPr>
          <w:tab/>
        </w:r>
        <w:r w:rsidRPr="00843D3A">
          <w:rPr>
            <w:rStyle w:val="Hyperlink"/>
            <w:noProof/>
          </w:rPr>
          <w:t>Element &lt;cvList&gt;</w:t>
        </w:r>
        <w:r>
          <w:rPr>
            <w:noProof/>
            <w:webHidden/>
          </w:rPr>
          <w:tab/>
        </w:r>
        <w:r>
          <w:rPr>
            <w:noProof/>
            <w:webHidden/>
          </w:rPr>
          <w:fldChar w:fldCharType="begin"/>
        </w:r>
        <w:r>
          <w:rPr>
            <w:noProof/>
            <w:webHidden/>
          </w:rPr>
          <w:instrText xml:space="preserve"> PAGEREF _Toc457214072 \h </w:instrText>
        </w:r>
        <w:r>
          <w:rPr>
            <w:noProof/>
            <w:webHidden/>
          </w:rPr>
        </w:r>
        <w:r>
          <w:rPr>
            <w:noProof/>
            <w:webHidden/>
          </w:rPr>
          <w:fldChar w:fldCharType="separate"/>
        </w:r>
        <w:r>
          <w:rPr>
            <w:noProof/>
            <w:webHidden/>
          </w:rPr>
          <w:t>35</w:t>
        </w:r>
        <w:r>
          <w:rPr>
            <w:noProof/>
            <w:webHidden/>
          </w:rPr>
          <w:fldChar w:fldCharType="end"/>
        </w:r>
      </w:hyperlink>
    </w:p>
    <w:p w:rsidR="00C14FC6" w:rsidRPr="007F783B" w:rsidRDefault="00C14FC6">
      <w:pPr>
        <w:pStyle w:val="TOC2"/>
        <w:rPr>
          <w:rFonts w:ascii="Calibri" w:hAnsi="Calibri"/>
          <w:noProof/>
          <w:sz w:val="22"/>
          <w:szCs w:val="22"/>
        </w:rPr>
      </w:pPr>
      <w:hyperlink w:anchor="_Toc457214073" w:history="1">
        <w:r w:rsidRPr="00843D3A">
          <w:rPr>
            <w:rStyle w:val="Hyperlink"/>
            <w:noProof/>
          </w:rPr>
          <w:t>6.18</w:t>
        </w:r>
        <w:r w:rsidRPr="007F783B">
          <w:rPr>
            <w:rFonts w:ascii="Calibri" w:hAnsi="Calibri"/>
            <w:noProof/>
            <w:sz w:val="22"/>
            <w:szCs w:val="22"/>
          </w:rPr>
          <w:tab/>
        </w:r>
        <w:r w:rsidRPr="00843D3A">
          <w:rPr>
            <w:rStyle w:val="Hyperlink"/>
            <w:noProof/>
          </w:rPr>
          <w:t>Element &lt;cvParam&gt;</w:t>
        </w:r>
        <w:r>
          <w:rPr>
            <w:noProof/>
            <w:webHidden/>
          </w:rPr>
          <w:tab/>
        </w:r>
        <w:r>
          <w:rPr>
            <w:noProof/>
            <w:webHidden/>
          </w:rPr>
          <w:fldChar w:fldCharType="begin"/>
        </w:r>
        <w:r>
          <w:rPr>
            <w:noProof/>
            <w:webHidden/>
          </w:rPr>
          <w:instrText xml:space="preserve"> PAGEREF _Toc457214073 \h </w:instrText>
        </w:r>
        <w:r>
          <w:rPr>
            <w:noProof/>
            <w:webHidden/>
          </w:rPr>
        </w:r>
        <w:r>
          <w:rPr>
            <w:noProof/>
            <w:webHidden/>
          </w:rPr>
          <w:fldChar w:fldCharType="separate"/>
        </w:r>
        <w:r>
          <w:rPr>
            <w:noProof/>
            <w:webHidden/>
          </w:rPr>
          <w:t>35</w:t>
        </w:r>
        <w:r>
          <w:rPr>
            <w:noProof/>
            <w:webHidden/>
          </w:rPr>
          <w:fldChar w:fldCharType="end"/>
        </w:r>
      </w:hyperlink>
    </w:p>
    <w:p w:rsidR="00C14FC6" w:rsidRPr="007F783B" w:rsidRDefault="00C14FC6">
      <w:pPr>
        <w:pStyle w:val="TOC2"/>
        <w:rPr>
          <w:rFonts w:ascii="Calibri" w:hAnsi="Calibri"/>
          <w:noProof/>
          <w:sz w:val="22"/>
          <w:szCs w:val="22"/>
        </w:rPr>
      </w:pPr>
      <w:hyperlink w:anchor="_Toc457214074" w:history="1">
        <w:r w:rsidRPr="00843D3A">
          <w:rPr>
            <w:rStyle w:val="Hyperlink"/>
            <w:noProof/>
          </w:rPr>
          <w:t>6.19</w:t>
        </w:r>
        <w:r w:rsidRPr="007F783B">
          <w:rPr>
            <w:rFonts w:ascii="Calibri" w:hAnsi="Calibri"/>
            <w:noProof/>
            <w:sz w:val="22"/>
            <w:szCs w:val="22"/>
          </w:rPr>
          <w:tab/>
        </w:r>
        <w:r w:rsidRPr="00843D3A">
          <w:rPr>
            <w:rStyle w:val="Hyperlink"/>
            <w:noProof/>
          </w:rPr>
          <w:t>Element &lt;DatabaseFilters&gt;</w:t>
        </w:r>
        <w:r>
          <w:rPr>
            <w:noProof/>
            <w:webHidden/>
          </w:rPr>
          <w:tab/>
        </w:r>
        <w:r>
          <w:rPr>
            <w:noProof/>
            <w:webHidden/>
          </w:rPr>
          <w:fldChar w:fldCharType="begin"/>
        </w:r>
        <w:r>
          <w:rPr>
            <w:noProof/>
            <w:webHidden/>
          </w:rPr>
          <w:instrText xml:space="preserve"> PAGEREF _Toc457214074 \h </w:instrText>
        </w:r>
        <w:r>
          <w:rPr>
            <w:noProof/>
            <w:webHidden/>
          </w:rPr>
        </w:r>
        <w:r>
          <w:rPr>
            <w:noProof/>
            <w:webHidden/>
          </w:rPr>
          <w:fldChar w:fldCharType="separate"/>
        </w:r>
        <w:r>
          <w:rPr>
            <w:noProof/>
            <w:webHidden/>
          </w:rPr>
          <w:t>35</w:t>
        </w:r>
        <w:r>
          <w:rPr>
            <w:noProof/>
            <w:webHidden/>
          </w:rPr>
          <w:fldChar w:fldCharType="end"/>
        </w:r>
      </w:hyperlink>
    </w:p>
    <w:p w:rsidR="00C14FC6" w:rsidRPr="007F783B" w:rsidRDefault="00C14FC6">
      <w:pPr>
        <w:pStyle w:val="TOC2"/>
        <w:rPr>
          <w:rFonts w:ascii="Calibri" w:hAnsi="Calibri"/>
          <w:noProof/>
          <w:sz w:val="22"/>
          <w:szCs w:val="22"/>
        </w:rPr>
      </w:pPr>
      <w:hyperlink w:anchor="_Toc457214075" w:history="1">
        <w:r w:rsidRPr="00843D3A">
          <w:rPr>
            <w:rStyle w:val="Hyperlink"/>
            <w:noProof/>
          </w:rPr>
          <w:t>6.20</w:t>
        </w:r>
        <w:r w:rsidRPr="007F783B">
          <w:rPr>
            <w:rFonts w:ascii="Calibri" w:hAnsi="Calibri"/>
            <w:noProof/>
            <w:sz w:val="22"/>
            <w:szCs w:val="22"/>
          </w:rPr>
          <w:tab/>
        </w:r>
        <w:r w:rsidRPr="00843D3A">
          <w:rPr>
            <w:rStyle w:val="Hyperlink"/>
            <w:noProof/>
          </w:rPr>
          <w:t>Element &lt;DatabaseName&gt;</w:t>
        </w:r>
        <w:r>
          <w:rPr>
            <w:noProof/>
            <w:webHidden/>
          </w:rPr>
          <w:tab/>
        </w:r>
        <w:r>
          <w:rPr>
            <w:noProof/>
            <w:webHidden/>
          </w:rPr>
          <w:fldChar w:fldCharType="begin"/>
        </w:r>
        <w:r>
          <w:rPr>
            <w:noProof/>
            <w:webHidden/>
          </w:rPr>
          <w:instrText xml:space="preserve"> PAGEREF _Toc457214075 \h </w:instrText>
        </w:r>
        <w:r>
          <w:rPr>
            <w:noProof/>
            <w:webHidden/>
          </w:rPr>
        </w:r>
        <w:r>
          <w:rPr>
            <w:noProof/>
            <w:webHidden/>
          </w:rPr>
          <w:fldChar w:fldCharType="separate"/>
        </w:r>
        <w:r>
          <w:rPr>
            <w:noProof/>
            <w:webHidden/>
          </w:rPr>
          <w:t>36</w:t>
        </w:r>
        <w:r>
          <w:rPr>
            <w:noProof/>
            <w:webHidden/>
          </w:rPr>
          <w:fldChar w:fldCharType="end"/>
        </w:r>
      </w:hyperlink>
    </w:p>
    <w:p w:rsidR="00C14FC6" w:rsidRPr="007F783B" w:rsidRDefault="00C14FC6">
      <w:pPr>
        <w:pStyle w:val="TOC2"/>
        <w:rPr>
          <w:rFonts w:ascii="Calibri" w:hAnsi="Calibri"/>
          <w:noProof/>
          <w:sz w:val="22"/>
          <w:szCs w:val="22"/>
        </w:rPr>
      </w:pPr>
      <w:hyperlink w:anchor="_Toc457214076" w:history="1">
        <w:r w:rsidRPr="00843D3A">
          <w:rPr>
            <w:rStyle w:val="Hyperlink"/>
            <w:noProof/>
          </w:rPr>
          <w:t>6.21</w:t>
        </w:r>
        <w:r w:rsidRPr="007F783B">
          <w:rPr>
            <w:rFonts w:ascii="Calibri" w:hAnsi="Calibri"/>
            <w:noProof/>
            <w:sz w:val="22"/>
            <w:szCs w:val="22"/>
          </w:rPr>
          <w:tab/>
        </w:r>
        <w:r w:rsidRPr="00843D3A">
          <w:rPr>
            <w:rStyle w:val="Hyperlink"/>
            <w:noProof/>
          </w:rPr>
          <w:t>Element &lt;DatabaseTranslation&gt;</w:t>
        </w:r>
        <w:r>
          <w:rPr>
            <w:noProof/>
            <w:webHidden/>
          </w:rPr>
          <w:tab/>
        </w:r>
        <w:r>
          <w:rPr>
            <w:noProof/>
            <w:webHidden/>
          </w:rPr>
          <w:fldChar w:fldCharType="begin"/>
        </w:r>
        <w:r>
          <w:rPr>
            <w:noProof/>
            <w:webHidden/>
          </w:rPr>
          <w:instrText xml:space="preserve"> PAGEREF _Toc457214076 \h </w:instrText>
        </w:r>
        <w:r>
          <w:rPr>
            <w:noProof/>
            <w:webHidden/>
          </w:rPr>
        </w:r>
        <w:r>
          <w:rPr>
            <w:noProof/>
            <w:webHidden/>
          </w:rPr>
          <w:fldChar w:fldCharType="separate"/>
        </w:r>
        <w:r>
          <w:rPr>
            <w:noProof/>
            <w:webHidden/>
          </w:rPr>
          <w:t>36</w:t>
        </w:r>
        <w:r>
          <w:rPr>
            <w:noProof/>
            <w:webHidden/>
          </w:rPr>
          <w:fldChar w:fldCharType="end"/>
        </w:r>
      </w:hyperlink>
    </w:p>
    <w:p w:rsidR="00C14FC6" w:rsidRPr="007F783B" w:rsidRDefault="00C14FC6">
      <w:pPr>
        <w:pStyle w:val="TOC2"/>
        <w:rPr>
          <w:rFonts w:ascii="Calibri" w:hAnsi="Calibri"/>
          <w:noProof/>
          <w:sz w:val="22"/>
          <w:szCs w:val="22"/>
        </w:rPr>
      </w:pPr>
      <w:hyperlink w:anchor="_Toc457214077" w:history="1">
        <w:r w:rsidRPr="00843D3A">
          <w:rPr>
            <w:rStyle w:val="Hyperlink"/>
            <w:noProof/>
          </w:rPr>
          <w:t>6.22</w:t>
        </w:r>
        <w:r w:rsidRPr="007F783B">
          <w:rPr>
            <w:rFonts w:ascii="Calibri" w:hAnsi="Calibri"/>
            <w:noProof/>
            <w:sz w:val="22"/>
            <w:szCs w:val="22"/>
          </w:rPr>
          <w:tab/>
        </w:r>
        <w:r w:rsidRPr="00843D3A">
          <w:rPr>
            <w:rStyle w:val="Hyperlink"/>
            <w:noProof/>
          </w:rPr>
          <w:t>Element &lt;DataCollection&gt;</w:t>
        </w:r>
        <w:r>
          <w:rPr>
            <w:noProof/>
            <w:webHidden/>
          </w:rPr>
          <w:tab/>
        </w:r>
        <w:r>
          <w:rPr>
            <w:noProof/>
            <w:webHidden/>
          </w:rPr>
          <w:fldChar w:fldCharType="begin"/>
        </w:r>
        <w:r>
          <w:rPr>
            <w:noProof/>
            <w:webHidden/>
          </w:rPr>
          <w:instrText xml:space="preserve"> PAGEREF _Toc457214077 \h </w:instrText>
        </w:r>
        <w:r>
          <w:rPr>
            <w:noProof/>
            <w:webHidden/>
          </w:rPr>
        </w:r>
        <w:r>
          <w:rPr>
            <w:noProof/>
            <w:webHidden/>
          </w:rPr>
          <w:fldChar w:fldCharType="separate"/>
        </w:r>
        <w:r>
          <w:rPr>
            <w:noProof/>
            <w:webHidden/>
          </w:rPr>
          <w:t>37</w:t>
        </w:r>
        <w:r>
          <w:rPr>
            <w:noProof/>
            <w:webHidden/>
          </w:rPr>
          <w:fldChar w:fldCharType="end"/>
        </w:r>
      </w:hyperlink>
    </w:p>
    <w:p w:rsidR="00C14FC6" w:rsidRPr="007F783B" w:rsidRDefault="00C14FC6">
      <w:pPr>
        <w:pStyle w:val="TOC2"/>
        <w:rPr>
          <w:rFonts w:ascii="Calibri" w:hAnsi="Calibri"/>
          <w:noProof/>
          <w:sz w:val="22"/>
          <w:szCs w:val="22"/>
        </w:rPr>
      </w:pPr>
      <w:hyperlink w:anchor="_Toc457214078" w:history="1">
        <w:r w:rsidRPr="00843D3A">
          <w:rPr>
            <w:rStyle w:val="Hyperlink"/>
            <w:noProof/>
          </w:rPr>
          <w:t>6.23</w:t>
        </w:r>
        <w:r w:rsidRPr="007F783B">
          <w:rPr>
            <w:rFonts w:ascii="Calibri" w:hAnsi="Calibri"/>
            <w:noProof/>
            <w:sz w:val="22"/>
            <w:szCs w:val="22"/>
          </w:rPr>
          <w:tab/>
        </w:r>
        <w:r w:rsidRPr="00843D3A">
          <w:rPr>
            <w:rStyle w:val="Hyperlink"/>
            <w:noProof/>
          </w:rPr>
          <w:t>Element &lt;DBSequence&gt;</w:t>
        </w:r>
        <w:r>
          <w:rPr>
            <w:noProof/>
            <w:webHidden/>
          </w:rPr>
          <w:tab/>
        </w:r>
        <w:r>
          <w:rPr>
            <w:noProof/>
            <w:webHidden/>
          </w:rPr>
          <w:fldChar w:fldCharType="begin"/>
        </w:r>
        <w:r>
          <w:rPr>
            <w:noProof/>
            <w:webHidden/>
          </w:rPr>
          <w:instrText xml:space="preserve"> PAGEREF _Toc457214078 \h </w:instrText>
        </w:r>
        <w:r>
          <w:rPr>
            <w:noProof/>
            <w:webHidden/>
          </w:rPr>
        </w:r>
        <w:r>
          <w:rPr>
            <w:noProof/>
            <w:webHidden/>
          </w:rPr>
          <w:fldChar w:fldCharType="separate"/>
        </w:r>
        <w:r>
          <w:rPr>
            <w:noProof/>
            <w:webHidden/>
          </w:rPr>
          <w:t>38</w:t>
        </w:r>
        <w:r>
          <w:rPr>
            <w:noProof/>
            <w:webHidden/>
          </w:rPr>
          <w:fldChar w:fldCharType="end"/>
        </w:r>
      </w:hyperlink>
    </w:p>
    <w:p w:rsidR="00C14FC6" w:rsidRPr="007F783B" w:rsidRDefault="00C14FC6">
      <w:pPr>
        <w:pStyle w:val="TOC2"/>
        <w:rPr>
          <w:rFonts w:ascii="Calibri" w:hAnsi="Calibri"/>
          <w:noProof/>
          <w:sz w:val="22"/>
          <w:szCs w:val="22"/>
        </w:rPr>
      </w:pPr>
      <w:hyperlink w:anchor="_Toc457214079" w:history="1">
        <w:r w:rsidRPr="00843D3A">
          <w:rPr>
            <w:rStyle w:val="Hyperlink"/>
            <w:noProof/>
          </w:rPr>
          <w:t>6.24</w:t>
        </w:r>
        <w:r w:rsidRPr="007F783B">
          <w:rPr>
            <w:rFonts w:ascii="Calibri" w:hAnsi="Calibri"/>
            <w:noProof/>
            <w:sz w:val="22"/>
            <w:szCs w:val="22"/>
          </w:rPr>
          <w:tab/>
        </w:r>
        <w:r w:rsidRPr="00843D3A">
          <w:rPr>
            <w:rStyle w:val="Hyperlink"/>
            <w:noProof/>
          </w:rPr>
          <w:t>Element &lt;Enzyme&gt;</w:t>
        </w:r>
        <w:r>
          <w:rPr>
            <w:noProof/>
            <w:webHidden/>
          </w:rPr>
          <w:tab/>
        </w:r>
        <w:r>
          <w:rPr>
            <w:noProof/>
            <w:webHidden/>
          </w:rPr>
          <w:fldChar w:fldCharType="begin"/>
        </w:r>
        <w:r>
          <w:rPr>
            <w:noProof/>
            <w:webHidden/>
          </w:rPr>
          <w:instrText xml:space="preserve"> PAGEREF _Toc457214079 \h </w:instrText>
        </w:r>
        <w:r>
          <w:rPr>
            <w:noProof/>
            <w:webHidden/>
          </w:rPr>
        </w:r>
        <w:r>
          <w:rPr>
            <w:noProof/>
            <w:webHidden/>
          </w:rPr>
          <w:fldChar w:fldCharType="separate"/>
        </w:r>
        <w:r>
          <w:rPr>
            <w:noProof/>
            <w:webHidden/>
          </w:rPr>
          <w:t>39</w:t>
        </w:r>
        <w:r>
          <w:rPr>
            <w:noProof/>
            <w:webHidden/>
          </w:rPr>
          <w:fldChar w:fldCharType="end"/>
        </w:r>
      </w:hyperlink>
    </w:p>
    <w:p w:rsidR="00C14FC6" w:rsidRPr="007F783B" w:rsidRDefault="00C14FC6">
      <w:pPr>
        <w:pStyle w:val="TOC2"/>
        <w:rPr>
          <w:rFonts w:ascii="Calibri" w:hAnsi="Calibri"/>
          <w:noProof/>
          <w:sz w:val="22"/>
          <w:szCs w:val="22"/>
        </w:rPr>
      </w:pPr>
      <w:hyperlink w:anchor="_Toc457214080" w:history="1">
        <w:r w:rsidRPr="00843D3A">
          <w:rPr>
            <w:rStyle w:val="Hyperlink"/>
            <w:noProof/>
          </w:rPr>
          <w:t>6.25</w:t>
        </w:r>
        <w:r w:rsidRPr="007F783B">
          <w:rPr>
            <w:rFonts w:ascii="Calibri" w:hAnsi="Calibri"/>
            <w:noProof/>
            <w:sz w:val="22"/>
            <w:szCs w:val="22"/>
          </w:rPr>
          <w:tab/>
        </w:r>
        <w:r w:rsidRPr="00843D3A">
          <w:rPr>
            <w:rStyle w:val="Hyperlink"/>
            <w:noProof/>
          </w:rPr>
          <w:t>Element &lt;EnzymeName&gt;</w:t>
        </w:r>
        <w:r>
          <w:rPr>
            <w:noProof/>
            <w:webHidden/>
          </w:rPr>
          <w:tab/>
        </w:r>
        <w:r>
          <w:rPr>
            <w:noProof/>
            <w:webHidden/>
          </w:rPr>
          <w:fldChar w:fldCharType="begin"/>
        </w:r>
        <w:r>
          <w:rPr>
            <w:noProof/>
            <w:webHidden/>
          </w:rPr>
          <w:instrText xml:space="preserve"> PAGEREF _Toc457214080 \h </w:instrText>
        </w:r>
        <w:r>
          <w:rPr>
            <w:noProof/>
            <w:webHidden/>
          </w:rPr>
        </w:r>
        <w:r>
          <w:rPr>
            <w:noProof/>
            <w:webHidden/>
          </w:rPr>
          <w:fldChar w:fldCharType="separate"/>
        </w:r>
        <w:r>
          <w:rPr>
            <w:noProof/>
            <w:webHidden/>
          </w:rPr>
          <w:t>39</w:t>
        </w:r>
        <w:r>
          <w:rPr>
            <w:noProof/>
            <w:webHidden/>
          </w:rPr>
          <w:fldChar w:fldCharType="end"/>
        </w:r>
      </w:hyperlink>
    </w:p>
    <w:p w:rsidR="00C14FC6" w:rsidRPr="007F783B" w:rsidRDefault="00C14FC6">
      <w:pPr>
        <w:pStyle w:val="TOC2"/>
        <w:rPr>
          <w:rFonts w:ascii="Calibri" w:hAnsi="Calibri"/>
          <w:noProof/>
          <w:sz w:val="22"/>
          <w:szCs w:val="22"/>
        </w:rPr>
      </w:pPr>
      <w:hyperlink w:anchor="_Toc457214081" w:history="1">
        <w:r w:rsidRPr="00843D3A">
          <w:rPr>
            <w:rStyle w:val="Hyperlink"/>
            <w:noProof/>
          </w:rPr>
          <w:t>6.26</w:t>
        </w:r>
        <w:r w:rsidRPr="007F783B">
          <w:rPr>
            <w:rFonts w:ascii="Calibri" w:hAnsi="Calibri"/>
            <w:noProof/>
            <w:sz w:val="22"/>
            <w:szCs w:val="22"/>
          </w:rPr>
          <w:tab/>
        </w:r>
        <w:r w:rsidRPr="00843D3A">
          <w:rPr>
            <w:rStyle w:val="Hyperlink"/>
            <w:noProof/>
          </w:rPr>
          <w:t>Element &lt;Enzymes&gt;</w:t>
        </w:r>
        <w:r>
          <w:rPr>
            <w:noProof/>
            <w:webHidden/>
          </w:rPr>
          <w:tab/>
        </w:r>
        <w:r>
          <w:rPr>
            <w:noProof/>
            <w:webHidden/>
          </w:rPr>
          <w:fldChar w:fldCharType="begin"/>
        </w:r>
        <w:r>
          <w:rPr>
            <w:noProof/>
            <w:webHidden/>
          </w:rPr>
          <w:instrText xml:space="preserve"> PAGEREF _Toc457214081 \h </w:instrText>
        </w:r>
        <w:r>
          <w:rPr>
            <w:noProof/>
            <w:webHidden/>
          </w:rPr>
        </w:r>
        <w:r>
          <w:rPr>
            <w:noProof/>
            <w:webHidden/>
          </w:rPr>
          <w:fldChar w:fldCharType="separate"/>
        </w:r>
        <w:r>
          <w:rPr>
            <w:noProof/>
            <w:webHidden/>
          </w:rPr>
          <w:t>40</w:t>
        </w:r>
        <w:r>
          <w:rPr>
            <w:noProof/>
            <w:webHidden/>
          </w:rPr>
          <w:fldChar w:fldCharType="end"/>
        </w:r>
      </w:hyperlink>
    </w:p>
    <w:p w:rsidR="00C14FC6" w:rsidRPr="007F783B" w:rsidRDefault="00C14FC6">
      <w:pPr>
        <w:pStyle w:val="TOC2"/>
        <w:rPr>
          <w:rFonts w:ascii="Calibri" w:hAnsi="Calibri"/>
          <w:noProof/>
          <w:sz w:val="22"/>
          <w:szCs w:val="22"/>
        </w:rPr>
      </w:pPr>
      <w:hyperlink w:anchor="_Toc457214082" w:history="1">
        <w:r w:rsidRPr="00843D3A">
          <w:rPr>
            <w:rStyle w:val="Hyperlink"/>
            <w:noProof/>
          </w:rPr>
          <w:t>6.27</w:t>
        </w:r>
        <w:r w:rsidRPr="007F783B">
          <w:rPr>
            <w:rFonts w:ascii="Calibri" w:hAnsi="Calibri"/>
            <w:noProof/>
            <w:sz w:val="22"/>
            <w:szCs w:val="22"/>
          </w:rPr>
          <w:tab/>
        </w:r>
        <w:r w:rsidRPr="00843D3A">
          <w:rPr>
            <w:rStyle w:val="Hyperlink"/>
            <w:noProof/>
          </w:rPr>
          <w:t>Element &lt;Exclude&gt;</w:t>
        </w:r>
        <w:r>
          <w:rPr>
            <w:noProof/>
            <w:webHidden/>
          </w:rPr>
          <w:tab/>
        </w:r>
        <w:r>
          <w:rPr>
            <w:noProof/>
            <w:webHidden/>
          </w:rPr>
          <w:fldChar w:fldCharType="begin"/>
        </w:r>
        <w:r>
          <w:rPr>
            <w:noProof/>
            <w:webHidden/>
          </w:rPr>
          <w:instrText xml:space="preserve"> PAGEREF _Toc457214082 \h </w:instrText>
        </w:r>
        <w:r>
          <w:rPr>
            <w:noProof/>
            <w:webHidden/>
          </w:rPr>
        </w:r>
        <w:r>
          <w:rPr>
            <w:noProof/>
            <w:webHidden/>
          </w:rPr>
          <w:fldChar w:fldCharType="separate"/>
        </w:r>
        <w:r>
          <w:rPr>
            <w:noProof/>
            <w:webHidden/>
          </w:rPr>
          <w:t>40</w:t>
        </w:r>
        <w:r>
          <w:rPr>
            <w:noProof/>
            <w:webHidden/>
          </w:rPr>
          <w:fldChar w:fldCharType="end"/>
        </w:r>
      </w:hyperlink>
    </w:p>
    <w:p w:rsidR="00C14FC6" w:rsidRPr="007F783B" w:rsidRDefault="00C14FC6">
      <w:pPr>
        <w:pStyle w:val="TOC2"/>
        <w:rPr>
          <w:rFonts w:ascii="Calibri" w:hAnsi="Calibri"/>
          <w:noProof/>
          <w:sz w:val="22"/>
          <w:szCs w:val="22"/>
        </w:rPr>
      </w:pPr>
      <w:hyperlink w:anchor="_Toc457214083" w:history="1">
        <w:r w:rsidRPr="00843D3A">
          <w:rPr>
            <w:rStyle w:val="Hyperlink"/>
            <w:noProof/>
          </w:rPr>
          <w:t>6.28</w:t>
        </w:r>
        <w:r w:rsidRPr="007F783B">
          <w:rPr>
            <w:rFonts w:ascii="Calibri" w:hAnsi="Calibri"/>
            <w:noProof/>
            <w:sz w:val="22"/>
            <w:szCs w:val="22"/>
          </w:rPr>
          <w:tab/>
        </w:r>
        <w:r w:rsidRPr="00843D3A">
          <w:rPr>
            <w:rStyle w:val="Hyperlink"/>
            <w:noProof/>
          </w:rPr>
          <w:t>Element &lt;ExternalFormatDocumentation&gt;</w:t>
        </w:r>
        <w:r>
          <w:rPr>
            <w:noProof/>
            <w:webHidden/>
          </w:rPr>
          <w:tab/>
        </w:r>
        <w:r>
          <w:rPr>
            <w:noProof/>
            <w:webHidden/>
          </w:rPr>
          <w:fldChar w:fldCharType="begin"/>
        </w:r>
        <w:r>
          <w:rPr>
            <w:noProof/>
            <w:webHidden/>
          </w:rPr>
          <w:instrText xml:space="preserve"> PAGEREF _Toc457214083 \h </w:instrText>
        </w:r>
        <w:r>
          <w:rPr>
            <w:noProof/>
            <w:webHidden/>
          </w:rPr>
        </w:r>
        <w:r>
          <w:rPr>
            <w:noProof/>
            <w:webHidden/>
          </w:rPr>
          <w:fldChar w:fldCharType="separate"/>
        </w:r>
        <w:r>
          <w:rPr>
            <w:noProof/>
            <w:webHidden/>
          </w:rPr>
          <w:t>41</w:t>
        </w:r>
        <w:r>
          <w:rPr>
            <w:noProof/>
            <w:webHidden/>
          </w:rPr>
          <w:fldChar w:fldCharType="end"/>
        </w:r>
      </w:hyperlink>
    </w:p>
    <w:p w:rsidR="00C14FC6" w:rsidRPr="007F783B" w:rsidRDefault="00C14FC6">
      <w:pPr>
        <w:pStyle w:val="TOC2"/>
        <w:rPr>
          <w:rFonts w:ascii="Calibri" w:hAnsi="Calibri"/>
          <w:noProof/>
          <w:sz w:val="22"/>
          <w:szCs w:val="22"/>
        </w:rPr>
      </w:pPr>
      <w:hyperlink w:anchor="_Toc457214084" w:history="1">
        <w:r w:rsidRPr="00843D3A">
          <w:rPr>
            <w:rStyle w:val="Hyperlink"/>
            <w:noProof/>
          </w:rPr>
          <w:t>6.29</w:t>
        </w:r>
        <w:r w:rsidRPr="007F783B">
          <w:rPr>
            <w:rFonts w:ascii="Calibri" w:hAnsi="Calibri"/>
            <w:noProof/>
            <w:sz w:val="22"/>
            <w:szCs w:val="22"/>
          </w:rPr>
          <w:tab/>
        </w:r>
        <w:r w:rsidRPr="00843D3A">
          <w:rPr>
            <w:rStyle w:val="Hyperlink"/>
            <w:noProof/>
          </w:rPr>
          <w:t>Element &lt;FileFormat&gt;</w:t>
        </w:r>
        <w:r>
          <w:rPr>
            <w:noProof/>
            <w:webHidden/>
          </w:rPr>
          <w:tab/>
        </w:r>
        <w:r>
          <w:rPr>
            <w:noProof/>
            <w:webHidden/>
          </w:rPr>
          <w:fldChar w:fldCharType="begin"/>
        </w:r>
        <w:r>
          <w:rPr>
            <w:noProof/>
            <w:webHidden/>
          </w:rPr>
          <w:instrText xml:space="preserve"> PAGEREF _Toc457214084 \h </w:instrText>
        </w:r>
        <w:r>
          <w:rPr>
            <w:noProof/>
            <w:webHidden/>
          </w:rPr>
        </w:r>
        <w:r>
          <w:rPr>
            <w:noProof/>
            <w:webHidden/>
          </w:rPr>
          <w:fldChar w:fldCharType="separate"/>
        </w:r>
        <w:r>
          <w:rPr>
            <w:noProof/>
            <w:webHidden/>
          </w:rPr>
          <w:t>41</w:t>
        </w:r>
        <w:r>
          <w:rPr>
            <w:noProof/>
            <w:webHidden/>
          </w:rPr>
          <w:fldChar w:fldCharType="end"/>
        </w:r>
      </w:hyperlink>
    </w:p>
    <w:p w:rsidR="00C14FC6" w:rsidRPr="007F783B" w:rsidRDefault="00C14FC6">
      <w:pPr>
        <w:pStyle w:val="TOC2"/>
        <w:rPr>
          <w:rFonts w:ascii="Calibri" w:hAnsi="Calibri"/>
          <w:noProof/>
          <w:sz w:val="22"/>
          <w:szCs w:val="22"/>
        </w:rPr>
      </w:pPr>
      <w:hyperlink w:anchor="_Toc457214085" w:history="1">
        <w:r w:rsidRPr="00843D3A">
          <w:rPr>
            <w:rStyle w:val="Hyperlink"/>
            <w:noProof/>
          </w:rPr>
          <w:t>6.30</w:t>
        </w:r>
        <w:r w:rsidRPr="007F783B">
          <w:rPr>
            <w:rFonts w:ascii="Calibri" w:hAnsi="Calibri"/>
            <w:noProof/>
            <w:sz w:val="22"/>
            <w:szCs w:val="22"/>
          </w:rPr>
          <w:tab/>
        </w:r>
        <w:r w:rsidRPr="00843D3A">
          <w:rPr>
            <w:rStyle w:val="Hyperlink"/>
            <w:noProof/>
          </w:rPr>
          <w:t>Element &lt;Filter&gt;</w:t>
        </w:r>
        <w:r>
          <w:rPr>
            <w:noProof/>
            <w:webHidden/>
          </w:rPr>
          <w:tab/>
        </w:r>
        <w:r>
          <w:rPr>
            <w:noProof/>
            <w:webHidden/>
          </w:rPr>
          <w:fldChar w:fldCharType="begin"/>
        </w:r>
        <w:r>
          <w:rPr>
            <w:noProof/>
            <w:webHidden/>
          </w:rPr>
          <w:instrText xml:space="preserve"> PAGEREF _Toc457214085 \h </w:instrText>
        </w:r>
        <w:r>
          <w:rPr>
            <w:noProof/>
            <w:webHidden/>
          </w:rPr>
        </w:r>
        <w:r>
          <w:rPr>
            <w:noProof/>
            <w:webHidden/>
          </w:rPr>
          <w:fldChar w:fldCharType="separate"/>
        </w:r>
        <w:r>
          <w:rPr>
            <w:noProof/>
            <w:webHidden/>
          </w:rPr>
          <w:t>42</w:t>
        </w:r>
        <w:r>
          <w:rPr>
            <w:noProof/>
            <w:webHidden/>
          </w:rPr>
          <w:fldChar w:fldCharType="end"/>
        </w:r>
      </w:hyperlink>
    </w:p>
    <w:p w:rsidR="00C14FC6" w:rsidRPr="007F783B" w:rsidRDefault="00C14FC6">
      <w:pPr>
        <w:pStyle w:val="TOC2"/>
        <w:rPr>
          <w:rFonts w:ascii="Calibri" w:hAnsi="Calibri"/>
          <w:noProof/>
          <w:sz w:val="22"/>
          <w:szCs w:val="22"/>
        </w:rPr>
      </w:pPr>
      <w:hyperlink w:anchor="_Toc457214086" w:history="1">
        <w:r w:rsidRPr="00843D3A">
          <w:rPr>
            <w:rStyle w:val="Hyperlink"/>
            <w:noProof/>
          </w:rPr>
          <w:t>6.31</w:t>
        </w:r>
        <w:r w:rsidRPr="007F783B">
          <w:rPr>
            <w:rFonts w:ascii="Calibri" w:hAnsi="Calibri"/>
            <w:noProof/>
            <w:sz w:val="22"/>
            <w:szCs w:val="22"/>
          </w:rPr>
          <w:tab/>
        </w:r>
        <w:r w:rsidRPr="00843D3A">
          <w:rPr>
            <w:rStyle w:val="Hyperlink"/>
            <w:noProof/>
          </w:rPr>
          <w:t>Element &lt;FilterType&gt;</w:t>
        </w:r>
        <w:r>
          <w:rPr>
            <w:noProof/>
            <w:webHidden/>
          </w:rPr>
          <w:tab/>
        </w:r>
        <w:r>
          <w:rPr>
            <w:noProof/>
            <w:webHidden/>
          </w:rPr>
          <w:fldChar w:fldCharType="begin"/>
        </w:r>
        <w:r>
          <w:rPr>
            <w:noProof/>
            <w:webHidden/>
          </w:rPr>
          <w:instrText xml:space="preserve"> PAGEREF _Toc457214086 \h </w:instrText>
        </w:r>
        <w:r>
          <w:rPr>
            <w:noProof/>
            <w:webHidden/>
          </w:rPr>
        </w:r>
        <w:r>
          <w:rPr>
            <w:noProof/>
            <w:webHidden/>
          </w:rPr>
          <w:fldChar w:fldCharType="separate"/>
        </w:r>
        <w:r>
          <w:rPr>
            <w:noProof/>
            <w:webHidden/>
          </w:rPr>
          <w:t>42</w:t>
        </w:r>
        <w:r>
          <w:rPr>
            <w:noProof/>
            <w:webHidden/>
          </w:rPr>
          <w:fldChar w:fldCharType="end"/>
        </w:r>
      </w:hyperlink>
    </w:p>
    <w:p w:rsidR="00C14FC6" w:rsidRPr="007F783B" w:rsidRDefault="00C14FC6">
      <w:pPr>
        <w:pStyle w:val="TOC2"/>
        <w:rPr>
          <w:rFonts w:ascii="Calibri" w:hAnsi="Calibri"/>
          <w:noProof/>
          <w:sz w:val="22"/>
          <w:szCs w:val="22"/>
        </w:rPr>
      </w:pPr>
      <w:hyperlink w:anchor="_Toc457214087" w:history="1">
        <w:r w:rsidRPr="00843D3A">
          <w:rPr>
            <w:rStyle w:val="Hyperlink"/>
            <w:noProof/>
          </w:rPr>
          <w:t>6.32</w:t>
        </w:r>
        <w:r w:rsidRPr="007F783B">
          <w:rPr>
            <w:rFonts w:ascii="Calibri" w:hAnsi="Calibri"/>
            <w:noProof/>
            <w:sz w:val="22"/>
            <w:szCs w:val="22"/>
          </w:rPr>
          <w:tab/>
        </w:r>
        <w:r w:rsidRPr="00843D3A">
          <w:rPr>
            <w:rStyle w:val="Hyperlink"/>
            <w:noProof/>
          </w:rPr>
          <w:t>Element &lt;FragmentArray&gt;</w:t>
        </w:r>
        <w:r>
          <w:rPr>
            <w:noProof/>
            <w:webHidden/>
          </w:rPr>
          <w:tab/>
        </w:r>
        <w:r>
          <w:rPr>
            <w:noProof/>
            <w:webHidden/>
          </w:rPr>
          <w:fldChar w:fldCharType="begin"/>
        </w:r>
        <w:r>
          <w:rPr>
            <w:noProof/>
            <w:webHidden/>
          </w:rPr>
          <w:instrText xml:space="preserve"> PAGEREF _Toc457214087 \h </w:instrText>
        </w:r>
        <w:r>
          <w:rPr>
            <w:noProof/>
            <w:webHidden/>
          </w:rPr>
        </w:r>
        <w:r>
          <w:rPr>
            <w:noProof/>
            <w:webHidden/>
          </w:rPr>
          <w:fldChar w:fldCharType="separate"/>
        </w:r>
        <w:r>
          <w:rPr>
            <w:noProof/>
            <w:webHidden/>
          </w:rPr>
          <w:t>42</w:t>
        </w:r>
        <w:r>
          <w:rPr>
            <w:noProof/>
            <w:webHidden/>
          </w:rPr>
          <w:fldChar w:fldCharType="end"/>
        </w:r>
      </w:hyperlink>
    </w:p>
    <w:p w:rsidR="00C14FC6" w:rsidRPr="007F783B" w:rsidRDefault="00C14FC6">
      <w:pPr>
        <w:pStyle w:val="TOC2"/>
        <w:rPr>
          <w:rFonts w:ascii="Calibri" w:hAnsi="Calibri"/>
          <w:noProof/>
          <w:sz w:val="22"/>
          <w:szCs w:val="22"/>
        </w:rPr>
      </w:pPr>
      <w:hyperlink w:anchor="_Toc457214088" w:history="1">
        <w:r w:rsidRPr="00843D3A">
          <w:rPr>
            <w:rStyle w:val="Hyperlink"/>
            <w:noProof/>
          </w:rPr>
          <w:t>6.33</w:t>
        </w:r>
        <w:r w:rsidRPr="007F783B">
          <w:rPr>
            <w:rFonts w:ascii="Calibri" w:hAnsi="Calibri"/>
            <w:noProof/>
            <w:sz w:val="22"/>
            <w:szCs w:val="22"/>
          </w:rPr>
          <w:tab/>
        </w:r>
        <w:r w:rsidRPr="00843D3A">
          <w:rPr>
            <w:rStyle w:val="Hyperlink"/>
            <w:noProof/>
          </w:rPr>
          <w:t>Element &lt;Fragmentation&gt;</w:t>
        </w:r>
        <w:r>
          <w:rPr>
            <w:noProof/>
            <w:webHidden/>
          </w:rPr>
          <w:tab/>
        </w:r>
        <w:r>
          <w:rPr>
            <w:noProof/>
            <w:webHidden/>
          </w:rPr>
          <w:fldChar w:fldCharType="begin"/>
        </w:r>
        <w:r>
          <w:rPr>
            <w:noProof/>
            <w:webHidden/>
          </w:rPr>
          <w:instrText xml:space="preserve"> PAGEREF _Toc457214088 \h </w:instrText>
        </w:r>
        <w:r>
          <w:rPr>
            <w:noProof/>
            <w:webHidden/>
          </w:rPr>
        </w:r>
        <w:r>
          <w:rPr>
            <w:noProof/>
            <w:webHidden/>
          </w:rPr>
          <w:fldChar w:fldCharType="separate"/>
        </w:r>
        <w:r>
          <w:rPr>
            <w:noProof/>
            <w:webHidden/>
          </w:rPr>
          <w:t>43</w:t>
        </w:r>
        <w:r>
          <w:rPr>
            <w:noProof/>
            <w:webHidden/>
          </w:rPr>
          <w:fldChar w:fldCharType="end"/>
        </w:r>
      </w:hyperlink>
    </w:p>
    <w:p w:rsidR="00C14FC6" w:rsidRPr="007F783B" w:rsidRDefault="00C14FC6">
      <w:pPr>
        <w:pStyle w:val="TOC2"/>
        <w:rPr>
          <w:rFonts w:ascii="Calibri" w:hAnsi="Calibri"/>
          <w:noProof/>
          <w:sz w:val="22"/>
          <w:szCs w:val="22"/>
        </w:rPr>
      </w:pPr>
      <w:hyperlink w:anchor="_Toc457214089" w:history="1">
        <w:r w:rsidRPr="00843D3A">
          <w:rPr>
            <w:rStyle w:val="Hyperlink"/>
            <w:noProof/>
          </w:rPr>
          <w:t>6.34</w:t>
        </w:r>
        <w:r w:rsidRPr="007F783B">
          <w:rPr>
            <w:rFonts w:ascii="Calibri" w:hAnsi="Calibri"/>
            <w:noProof/>
            <w:sz w:val="22"/>
            <w:szCs w:val="22"/>
          </w:rPr>
          <w:tab/>
        </w:r>
        <w:r w:rsidRPr="00843D3A">
          <w:rPr>
            <w:rStyle w:val="Hyperlink"/>
            <w:noProof/>
          </w:rPr>
          <w:t>Element &lt;FragmentationTable&gt;</w:t>
        </w:r>
        <w:r>
          <w:rPr>
            <w:noProof/>
            <w:webHidden/>
          </w:rPr>
          <w:tab/>
        </w:r>
        <w:r>
          <w:rPr>
            <w:noProof/>
            <w:webHidden/>
          </w:rPr>
          <w:fldChar w:fldCharType="begin"/>
        </w:r>
        <w:r>
          <w:rPr>
            <w:noProof/>
            <w:webHidden/>
          </w:rPr>
          <w:instrText xml:space="preserve"> PAGEREF _Toc457214089 \h </w:instrText>
        </w:r>
        <w:r>
          <w:rPr>
            <w:noProof/>
            <w:webHidden/>
          </w:rPr>
        </w:r>
        <w:r>
          <w:rPr>
            <w:noProof/>
            <w:webHidden/>
          </w:rPr>
          <w:fldChar w:fldCharType="separate"/>
        </w:r>
        <w:r>
          <w:rPr>
            <w:noProof/>
            <w:webHidden/>
          </w:rPr>
          <w:t>43</w:t>
        </w:r>
        <w:r>
          <w:rPr>
            <w:noProof/>
            <w:webHidden/>
          </w:rPr>
          <w:fldChar w:fldCharType="end"/>
        </w:r>
      </w:hyperlink>
    </w:p>
    <w:p w:rsidR="00C14FC6" w:rsidRPr="007F783B" w:rsidRDefault="00C14FC6">
      <w:pPr>
        <w:pStyle w:val="TOC2"/>
        <w:rPr>
          <w:rFonts w:ascii="Calibri" w:hAnsi="Calibri"/>
          <w:noProof/>
          <w:sz w:val="22"/>
          <w:szCs w:val="22"/>
        </w:rPr>
      </w:pPr>
      <w:hyperlink w:anchor="_Toc457214090" w:history="1">
        <w:r w:rsidRPr="00843D3A">
          <w:rPr>
            <w:rStyle w:val="Hyperlink"/>
            <w:noProof/>
          </w:rPr>
          <w:t>6.35</w:t>
        </w:r>
        <w:r w:rsidRPr="007F783B">
          <w:rPr>
            <w:rFonts w:ascii="Calibri" w:hAnsi="Calibri"/>
            <w:noProof/>
            <w:sz w:val="22"/>
            <w:szCs w:val="22"/>
          </w:rPr>
          <w:tab/>
        </w:r>
        <w:r w:rsidRPr="00843D3A">
          <w:rPr>
            <w:rStyle w:val="Hyperlink"/>
            <w:noProof/>
          </w:rPr>
          <w:t>Element &lt;FragmentTolerance&gt;</w:t>
        </w:r>
        <w:r>
          <w:rPr>
            <w:noProof/>
            <w:webHidden/>
          </w:rPr>
          <w:tab/>
        </w:r>
        <w:r>
          <w:rPr>
            <w:noProof/>
            <w:webHidden/>
          </w:rPr>
          <w:fldChar w:fldCharType="begin"/>
        </w:r>
        <w:r>
          <w:rPr>
            <w:noProof/>
            <w:webHidden/>
          </w:rPr>
          <w:instrText xml:space="preserve"> PAGEREF _Toc457214090 \h </w:instrText>
        </w:r>
        <w:r>
          <w:rPr>
            <w:noProof/>
            <w:webHidden/>
          </w:rPr>
        </w:r>
        <w:r>
          <w:rPr>
            <w:noProof/>
            <w:webHidden/>
          </w:rPr>
          <w:fldChar w:fldCharType="separate"/>
        </w:r>
        <w:r>
          <w:rPr>
            <w:noProof/>
            <w:webHidden/>
          </w:rPr>
          <w:t>44</w:t>
        </w:r>
        <w:r>
          <w:rPr>
            <w:noProof/>
            <w:webHidden/>
          </w:rPr>
          <w:fldChar w:fldCharType="end"/>
        </w:r>
      </w:hyperlink>
    </w:p>
    <w:p w:rsidR="00C14FC6" w:rsidRPr="007F783B" w:rsidRDefault="00C14FC6">
      <w:pPr>
        <w:pStyle w:val="TOC2"/>
        <w:rPr>
          <w:rFonts w:ascii="Calibri" w:hAnsi="Calibri"/>
          <w:noProof/>
          <w:sz w:val="22"/>
          <w:szCs w:val="22"/>
        </w:rPr>
      </w:pPr>
      <w:hyperlink w:anchor="_Toc457214091" w:history="1">
        <w:r w:rsidRPr="00843D3A">
          <w:rPr>
            <w:rStyle w:val="Hyperlink"/>
            <w:noProof/>
          </w:rPr>
          <w:t>6.36</w:t>
        </w:r>
        <w:r w:rsidRPr="007F783B">
          <w:rPr>
            <w:rFonts w:ascii="Calibri" w:hAnsi="Calibri"/>
            <w:noProof/>
            <w:sz w:val="22"/>
            <w:szCs w:val="22"/>
          </w:rPr>
          <w:tab/>
        </w:r>
        <w:r w:rsidRPr="00843D3A">
          <w:rPr>
            <w:rStyle w:val="Hyperlink"/>
            <w:noProof/>
          </w:rPr>
          <w:t>Element &lt;Include&gt;</w:t>
        </w:r>
        <w:r>
          <w:rPr>
            <w:noProof/>
            <w:webHidden/>
          </w:rPr>
          <w:tab/>
        </w:r>
        <w:r>
          <w:rPr>
            <w:noProof/>
            <w:webHidden/>
          </w:rPr>
          <w:fldChar w:fldCharType="begin"/>
        </w:r>
        <w:r>
          <w:rPr>
            <w:noProof/>
            <w:webHidden/>
          </w:rPr>
          <w:instrText xml:space="preserve"> PAGEREF _Toc457214091 \h </w:instrText>
        </w:r>
        <w:r>
          <w:rPr>
            <w:noProof/>
            <w:webHidden/>
          </w:rPr>
        </w:r>
        <w:r>
          <w:rPr>
            <w:noProof/>
            <w:webHidden/>
          </w:rPr>
          <w:fldChar w:fldCharType="separate"/>
        </w:r>
        <w:r>
          <w:rPr>
            <w:noProof/>
            <w:webHidden/>
          </w:rPr>
          <w:t>44</w:t>
        </w:r>
        <w:r>
          <w:rPr>
            <w:noProof/>
            <w:webHidden/>
          </w:rPr>
          <w:fldChar w:fldCharType="end"/>
        </w:r>
      </w:hyperlink>
    </w:p>
    <w:p w:rsidR="00C14FC6" w:rsidRPr="007F783B" w:rsidRDefault="00C14FC6">
      <w:pPr>
        <w:pStyle w:val="TOC2"/>
        <w:rPr>
          <w:rFonts w:ascii="Calibri" w:hAnsi="Calibri"/>
          <w:noProof/>
          <w:sz w:val="22"/>
          <w:szCs w:val="22"/>
        </w:rPr>
      </w:pPr>
      <w:hyperlink w:anchor="_Toc457214092" w:history="1">
        <w:r w:rsidRPr="00843D3A">
          <w:rPr>
            <w:rStyle w:val="Hyperlink"/>
            <w:noProof/>
          </w:rPr>
          <w:t>6.37</w:t>
        </w:r>
        <w:r w:rsidRPr="007F783B">
          <w:rPr>
            <w:rFonts w:ascii="Calibri" w:hAnsi="Calibri"/>
            <w:noProof/>
            <w:sz w:val="22"/>
            <w:szCs w:val="22"/>
          </w:rPr>
          <w:tab/>
        </w:r>
        <w:r w:rsidRPr="00843D3A">
          <w:rPr>
            <w:rStyle w:val="Hyperlink"/>
            <w:noProof/>
          </w:rPr>
          <w:t>Element &lt;Inputs&gt;</w:t>
        </w:r>
        <w:r>
          <w:rPr>
            <w:noProof/>
            <w:webHidden/>
          </w:rPr>
          <w:tab/>
        </w:r>
        <w:r>
          <w:rPr>
            <w:noProof/>
            <w:webHidden/>
          </w:rPr>
          <w:fldChar w:fldCharType="begin"/>
        </w:r>
        <w:r>
          <w:rPr>
            <w:noProof/>
            <w:webHidden/>
          </w:rPr>
          <w:instrText xml:space="preserve"> PAGEREF _Toc457214092 \h </w:instrText>
        </w:r>
        <w:r>
          <w:rPr>
            <w:noProof/>
            <w:webHidden/>
          </w:rPr>
        </w:r>
        <w:r>
          <w:rPr>
            <w:noProof/>
            <w:webHidden/>
          </w:rPr>
          <w:fldChar w:fldCharType="separate"/>
        </w:r>
        <w:r>
          <w:rPr>
            <w:noProof/>
            <w:webHidden/>
          </w:rPr>
          <w:t>44</w:t>
        </w:r>
        <w:r>
          <w:rPr>
            <w:noProof/>
            <w:webHidden/>
          </w:rPr>
          <w:fldChar w:fldCharType="end"/>
        </w:r>
      </w:hyperlink>
    </w:p>
    <w:p w:rsidR="00C14FC6" w:rsidRPr="007F783B" w:rsidRDefault="00C14FC6">
      <w:pPr>
        <w:pStyle w:val="TOC2"/>
        <w:rPr>
          <w:rFonts w:ascii="Calibri" w:hAnsi="Calibri"/>
          <w:noProof/>
          <w:sz w:val="22"/>
          <w:szCs w:val="22"/>
        </w:rPr>
      </w:pPr>
      <w:hyperlink w:anchor="_Toc457214093" w:history="1">
        <w:r w:rsidRPr="00843D3A">
          <w:rPr>
            <w:rStyle w:val="Hyperlink"/>
            <w:noProof/>
          </w:rPr>
          <w:t>6.38</w:t>
        </w:r>
        <w:r w:rsidRPr="007F783B">
          <w:rPr>
            <w:rFonts w:ascii="Calibri" w:hAnsi="Calibri"/>
            <w:noProof/>
            <w:sz w:val="22"/>
            <w:szCs w:val="22"/>
          </w:rPr>
          <w:tab/>
        </w:r>
        <w:r w:rsidRPr="00843D3A">
          <w:rPr>
            <w:rStyle w:val="Hyperlink"/>
            <w:noProof/>
          </w:rPr>
          <w:t>Element &lt;InputSpectra&gt;</w:t>
        </w:r>
        <w:r>
          <w:rPr>
            <w:noProof/>
            <w:webHidden/>
          </w:rPr>
          <w:tab/>
        </w:r>
        <w:r>
          <w:rPr>
            <w:noProof/>
            <w:webHidden/>
          </w:rPr>
          <w:fldChar w:fldCharType="begin"/>
        </w:r>
        <w:r>
          <w:rPr>
            <w:noProof/>
            <w:webHidden/>
          </w:rPr>
          <w:instrText xml:space="preserve"> PAGEREF _Toc457214093 \h </w:instrText>
        </w:r>
        <w:r>
          <w:rPr>
            <w:noProof/>
            <w:webHidden/>
          </w:rPr>
        </w:r>
        <w:r>
          <w:rPr>
            <w:noProof/>
            <w:webHidden/>
          </w:rPr>
          <w:fldChar w:fldCharType="separate"/>
        </w:r>
        <w:r>
          <w:rPr>
            <w:noProof/>
            <w:webHidden/>
          </w:rPr>
          <w:t>45</w:t>
        </w:r>
        <w:r>
          <w:rPr>
            <w:noProof/>
            <w:webHidden/>
          </w:rPr>
          <w:fldChar w:fldCharType="end"/>
        </w:r>
      </w:hyperlink>
    </w:p>
    <w:p w:rsidR="00C14FC6" w:rsidRPr="007F783B" w:rsidRDefault="00C14FC6">
      <w:pPr>
        <w:pStyle w:val="TOC2"/>
        <w:rPr>
          <w:rFonts w:ascii="Calibri" w:hAnsi="Calibri"/>
          <w:noProof/>
          <w:sz w:val="22"/>
          <w:szCs w:val="22"/>
        </w:rPr>
      </w:pPr>
      <w:hyperlink w:anchor="_Toc457214094" w:history="1">
        <w:r w:rsidRPr="00843D3A">
          <w:rPr>
            <w:rStyle w:val="Hyperlink"/>
            <w:noProof/>
          </w:rPr>
          <w:t>6.39</w:t>
        </w:r>
        <w:r w:rsidRPr="007F783B">
          <w:rPr>
            <w:rFonts w:ascii="Calibri" w:hAnsi="Calibri"/>
            <w:noProof/>
            <w:sz w:val="22"/>
            <w:szCs w:val="22"/>
          </w:rPr>
          <w:tab/>
        </w:r>
        <w:r w:rsidRPr="00843D3A">
          <w:rPr>
            <w:rStyle w:val="Hyperlink"/>
            <w:noProof/>
          </w:rPr>
          <w:t>Element &lt;InputSpectrumIdentifications&gt;</w:t>
        </w:r>
        <w:r>
          <w:rPr>
            <w:noProof/>
            <w:webHidden/>
          </w:rPr>
          <w:tab/>
        </w:r>
        <w:r>
          <w:rPr>
            <w:noProof/>
            <w:webHidden/>
          </w:rPr>
          <w:fldChar w:fldCharType="begin"/>
        </w:r>
        <w:r>
          <w:rPr>
            <w:noProof/>
            <w:webHidden/>
          </w:rPr>
          <w:instrText xml:space="preserve"> PAGEREF _Toc457214094 \h </w:instrText>
        </w:r>
        <w:r>
          <w:rPr>
            <w:noProof/>
            <w:webHidden/>
          </w:rPr>
        </w:r>
        <w:r>
          <w:rPr>
            <w:noProof/>
            <w:webHidden/>
          </w:rPr>
          <w:fldChar w:fldCharType="separate"/>
        </w:r>
        <w:r>
          <w:rPr>
            <w:noProof/>
            <w:webHidden/>
          </w:rPr>
          <w:t>45</w:t>
        </w:r>
        <w:r>
          <w:rPr>
            <w:noProof/>
            <w:webHidden/>
          </w:rPr>
          <w:fldChar w:fldCharType="end"/>
        </w:r>
      </w:hyperlink>
    </w:p>
    <w:p w:rsidR="00C14FC6" w:rsidRPr="007F783B" w:rsidRDefault="00C14FC6">
      <w:pPr>
        <w:pStyle w:val="TOC2"/>
        <w:rPr>
          <w:rFonts w:ascii="Calibri" w:hAnsi="Calibri"/>
          <w:noProof/>
          <w:sz w:val="22"/>
          <w:szCs w:val="22"/>
        </w:rPr>
      </w:pPr>
      <w:hyperlink w:anchor="_Toc457214095" w:history="1">
        <w:r w:rsidRPr="00843D3A">
          <w:rPr>
            <w:rStyle w:val="Hyperlink"/>
            <w:noProof/>
          </w:rPr>
          <w:t>6.40</w:t>
        </w:r>
        <w:r w:rsidRPr="007F783B">
          <w:rPr>
            <w:rFonts w:ascii="Calibri" w:hAnsi="Calibri"/>
            <w:noProof/>
            <w:sz w:val="22"/>
            <w:szCs w:val="22"/>
          </w:rPr>
          <w:tab/>
        </w:r>
        <w:r w:rsidRPr="00843D3A">
          <w:rPr>
            <w:rStyle w:val="Hyperlink"/>
            <w:noProof/>
          </w:rPr>
          <w:t>Element &lt;IonType&gt;</w:t>
        </w:r>
        <w:r>
          <w:rPr>
            <w:noProof/>
            <w:webHidden/>
          </w:rPr>
          <w:tab/>
        </w:r>
        <w:r>
          <w:rPr>
            <w:noProof/>
            <w:webHidden/>
          </w:rPr>
          <w:fldChar w:fldCharType="begin"/>
        </w:r>
        <w:r>
          <w:rPr>
            <w:noProof/>
            <w:webHidden/>
          </w:rPr>
          <w:instrText xml:space="preserve"> PAGEREF _Toc457214095 \h </w:instrText>
        </w:r>
        <w:r>
          <w:rPr>
            <w:noProof/>
            <w:webHidden/>
          </w:rPr>
        </w:r>
        <w:r>
          <w:rPr>
            <w:noProof/>
            <w:webHidden/>
          </w:rPr>
          <w:fldChar w:fldCharType="separate"/>
        </w:r>
        <w:r>
          <w:rPr>
            <w:noProof/>
            <w:webHidden/>
          </w:rPr>
          <w:t>45</w:t>
        </w:r>
        <w:r>
          <w:rPr>
            <w:noProof/>
            <w:webHidden/>
          </w:rPr>
          <w:fldChar w:fldCharType="end"/>
        </w:r>
      </w:hyperlink>
    </w:p>
    <w:p w:rsidR="00C14FC6" w:rsidRPr="007F783B" w:rsidRDefault="00C14FC6">
      <w:pPr>
        <w:pStyle w:val="TOC2"/>
        <w:rPr>
          <w:rFonts w:ascii="Calibri" w:hAnsi="Calibri"/>
          <w:noProof/>
          <w:sz w:val="22"/>
          <w:szCs w:val="22"/>
        </w:rPr>
      </w:pPr>
      <w:hyperlink w:anchor="_Toc457214096" w:history="1">
        <w:r w:rsidRPr="00843D3A">
          <w:rPr>
            <w:rStyle w:val="Hyperlink"/>
            <w:noProof/>
          </w:rPr>
          <w:t>6.41</w:t>
        </w:r>
        <w:r w:rsidRPr="007F783B">
          <w:rPr>
            <w:rFonts w:ascii="Calibri" w:hAnsi="Calibri"/>
            <w:noProof/>
            <w:sz w:val="22"/>
            <w:szCs w:val="22"/>
          </w:rPr>
          <w:tab/>
        </w:r>
        <w:r w:rsidRPr="00843D3A">
          <w:rPr>
            <w:rStyle w:val="Hyperlink"/>
            <w:noProof/>
          </w:rPr>
          <w:t>Element &lt;MassTable&gt;</w:t>
        </w:r>
        <w:r>
          <w:rPr>
            <w:noProof/>
            <w:webHidden/>
          </w:rPr>
          <w:tab/>
        </w:r>
        <w:r>
          <w:rPr>
            <w:noProof/>
            <w:webHidden/>
          </w:rPr>
          <w:fldChar w:fldCharType="begin"/>
        </w:r>
        <w:r>
          <w:rPr>
            <w:noProof/>
            <w:webHidden/>
          </w:rPr>
          <w:instrText xml:space="preserve"> PAGEREF _Toc457214096 \h </w:instrText>
        </w:r>
        <w:r>
          <w:rPr>
            <w:noProof/>
            <w:webHidden/>
          </w:rPr>
        </w:r>
        <w:r>
          <w:rPr>
            <w:noProof/>
            <w:webHidden/>
          </w:rPr>
          <w:fldChar w:fldCharType="separate"/>
        </w:r>
        <w:r>
          <w:rPr>
            <w:noProof/>
            <w:webHidden/>
          </w:rPr>
          <w:t>47</w:t>
        </w:r>
        <w:r>
          <w:rPr>
            <w:noProof/>
            <w:webHidden/>
          </w:rPr>
          <w:fldChar w:fldCharType="end"/>
        </w:r>
      </w:hyperlink>
    </w:p>
    <w:p w:rsidR="00C14FC6" w:rsidRPr="007F783B" w:rsidRDefault="00C14FC6">
      <w:pPr>
        <w:pStyle w:val="TOC2"/>
        <w:rPr>
          <w:rFonts w:ascii="Calibri" w:hAnsi="Calibri"/>
          <w:noProof/>
          <w:sz w:val="22"/>
          <w:szCs w:val="22"/>
        </w:rPr>
      </w:pPr>
      <w:hyperlink w:anchor="_Toc457214097" w:history="1">
        <w:r w:rsidRPr="00843D3A">
          <w:rPr>
            <w:rStyle w:val="Hyperlink"/>
            <w:noProof/>
          </w:rPr>
          <w:t>6.42</w:t>
        </w:r>
        <w:r w:rsidRPr="007F783B">
          <w:rPr>
            <w:rFonts w:ascii="Calibri" w:hAnsi="Calibri"/>
            <w:noProof/>
            <w:sz w:val="22"/>
            <w:szCs w:val="22"/>
          </w:rPr>
          <w:tab/>
        </w:r>
        <w:r w:rsidRPr="00843D3A">
          <w:rPr>
            <w:rStyle w:val="Hyperlink"/>
            <w:noProof/>
          </w:rPr>
          <w:t>Element &lt;Measure&gt;</w:t>
        </w:r>
        <w:r>
          <w:rPr>
            <w:noProof/>
            <w:webHidden/>
          </w:rPr>
          <w:tab/>
        </w:r>
        <w:r>
          <w:rPr>
            <w:noProof/>
            <w:webHidden/>
          </w:rPr>
          <w:fldChar w:fldCharType="begin"/>
        </w:r>
        <w:r>
          <w:rPr>
            <w:noProof/>
            <w:webHidden/>
          </w:rPr>
          <w:instrText xml:space="preserve"> PAGEREF _Toc457214097 \h </w:instrText>
        </w:r>
        <w:r>
          <w:rPr>
            <w:noProof/>
            <w:webHidden/>
          </w:rPr>
        </w:r>
        <w:r>
          <w:rPr>
            <w:noProof/>
            <w:webHidden/>
          </w:rPr>
          <w:fldChar w:fldCharType="separate"/>
        </w:r>
        <w:r>
          <w:rPr>
            <w:noProof/>
            <w:webHidden/>
          </w:rPr>
          <w:t>48</w:t>
        </w:r>
        <w:r>
          <w:rPr>
            <w:noProof/>
            <w:webHidden/>
          </w:rPr>
          <w:fldChar w:fldCharType="end"/>
        </w:r>
      </w:hyperlink>
    </w:p>
    <w:p w:rsidR="00C14FC6" w:rsidRPr="007F783B" w:rsidRDefault="00C14FC6">
      <w:pPr>
        <w:pStyle w:val="TOC2"/>
        <w:rPr>
          <w:rFonts w:ascii="Calibri" w:hAnsi="Calibri"/>
          <w:noProof/>
          <w:sz w:val="22"/>
          <w:szCs w:val="22"/>
        </w:rPr>
      </w:pPr>
      <w:hyperlink w:anchor="_Toc457214098" w:history="1">
        <w:r w:rsidRPr="00843D3A">
          <w:rPr>
            <w:rStyle w:val="Hyperlink"/>
            <w:noProof/>
          </w:rPr>
          <w:t>6.43</w:t>
        </w:r>
        <w:r w:rsidRPr="007F783B">
          <w:rPr>
            <w:rFonts w:ascii="Calibri" w:hAnsi="Calibri"/>
            <w:noProof/>
            <w:sz w:val="22"/>
            <w:szCs w:val="22"/>
          </w:rPr>
          <w:tab/>
        </w:r>
        <w:r w:rsidRPr="00843D3A">
          <w:rPr>
            <w:rStyle w:val="Hyperlink"/>
            <w:noProof/>
          </w:rPr>
          <w:t>Element &lt;Modification&gt;</w:t>
        </w:r>
        <w:r>
          <w:rPr>
            <w:noProof/>
            <w:webHidden/>
          </w:rPr>
          <w:tab/>
        </w:r>
        <w:r>
          <w:rPr>
            <w:noProof/>
            <w:webHidden/>
          </w:rPr>
          <w:fldChar w:fldCharType="begin"/>
        </w:r>
        <w:r>
          <w:rPr>
            <w:noProof/>
            <w:webHidden/>
          </w:rPr>
          <w:instrText xml:space="preserve"> PAGEREF _Toc457214098 \h </w:instrText>
        </w:r>
        <w:r>
          <w:rPr>
            <w:noProof/>
            <w:webHidden/>
          </w:rPr>
        </w:r>
        <w:r>
          <w:rPr>
            <w:noProof/>
            <w:webHidden/>
          </w:rPr>
          <w:fldChar w:fldCharType="separate"/>
        </w:r>
        <w:r>
          <w:rPr>
            <w:noProof/>
            <w:webHidden/>
          </w:rPr>
          <w:t>48</w:t>
        </w:r>
        <w:r>
          <w:rPr>
            <w:noProof/>
            <w:webHidden/>
          </w:rPr>
          <w:fldChar w:fldCharType="end"/>
        </w:r>
      </w:hyperlink>
    </w:p>
    <w:p w:rsidR="00C14FC6" w:rsidRPr="007F783B" w:rsidRDefault="00C14FC6">
      <w:pPr>
        <w:pStyle w:val="TOC2"/>
        <w:rPr>
          <w:rFonts w:ascii="Calibri" w:hAnsi="Calibri"/>
          <w:noProof/>
          <w:sz w:val="22"/>
          <w:szCs w:val="22"/>
        </w:rPr>
      </w:pPr>
      <w:hyperlink w:anchor="_Toc457214099" w:history="1">
        <w:r w:rsidRPr="00843D3A">
          <w:rPr>
            <w:rStyle w:val="Hyperlink"/>
            <w:noProof/>
          </w:rPr>
          <w:t>6.44</w:t>
        </w:r>
        <w:r w:rsidRPr="007F783B">
          <w:rPr>
            <w:rFonts w:ascii="Calibri" w:hAnsi="Calibri"/>
            <w:noProof/>
            <w:sz w:val="22"/>
            <w:szCs w:val="22"/>
          </w:rPr>
          <w:tab/>
        </w:r>
        <w:r w:rsidRPr="00843D3A">
          <w:rPr>
            <w:rStyle w:val="Hyperlink"/>
            <w:noProof/>
          </w:rPr>
          <w:t>Element &lt;ModificationParams&gt;</w:t>
        </w:r>
        <w:r>
          <w:rPr>
            <w:noProof/>
            <w:webHidden/>
          </w:rPr>
          <w:tab/>
        </w:r>
        <w:r>
          <w:rPr>
            <w:noProof/>
            <w:webHidden/>
          </w:rPr>
          <w:fldChar w:fldCharType="begin"/>
        </w:r>
        <w:r>
          <w:rPr>
            <w:noProof/>
            <w:webHidden/>
          </w:rPr>
          <w:instrText xml:space="preserve"> PAGEREF _Toc457214099 \h </w:instrText>
        </w:r>
        <w:r>
          <w:rPr>
            <w:noProof/>
            <w:webHidden/>
          </w:rPr>
        </w:r>
        <w:r>
          <w:rPr>
            <w:noProof/>
            <w:webHidden/>
          </w:rPr>
          <w:fldChar w:fldCharType="separate"/>
        </w:r>
        <w:r>
          <w:rPr>
            <w:noProof/>
            <w:webHidden/>
          </w:rPr>
          <w:t>49</w:t>
        </w:r>
        <w:r>
          <w:rPr>
            <w:noProof/>
            <w:webHidden/>
          </w:rPr>
          <w:fldChar w:fldCharType="end"/>
        </w:r>
      </w:hyperlink>
    </w:p>
    <w:p w:rsidR="00C14FC6" w:rsidRPr="007F783B" w:rsidRDefault="00C14FC6">
      <w:pPr>
        <w:pStyle w:val="TOC2"/>
        <w:rPr>
          <w:rFonts w:ascii="Calibri" w:hAnsi="Calibri"/>
          <w:noProof/>
          <w:sz w:val="22"/>
          <w:szCs w:val="22"/>
        </w:rPr>
      </w:pPr>
      <w:hyperlink w:anchor="_Toc457214100" w:history="1">
        <w:r w:rsidRPr="00843D3A">
          <w:rPr>
            <w:rStyle w:val="Hyperlink"/>
            <w:noProof/>
          </w:rPr>
          <w:t>6.45</w:t>
        </w:r>
        <w:r w:rsidRPr="007F783B">
          <w:rPr>
            <w:rFonts w:ascii="Calibri" w:hAnsi="Calibri"/>
            <w:noProof/>
            <w:sz w:val="22"/>
            <w:szCs w:val="22"/>
          </w:rPr>
          <w:tab/>
        </w:r>
        <w:r w:rsidRPr="00843D3A">
          <w:rPr>
            <w:rStyle w:val="Hyperlink"/>
            <w:noProof/>
          </w:rPr>
          <w:t>Element &lt;Organization&gt;</w:t>
        </w:r>
        <w:r>
          <w:rPr>
            <w:noProof/>
            <w:webHidden/>
          </w:rPr>
          <w:tab/>
        </w:r>
        <w:r>
          <w:rPr>
            <w:noProof/>
            <w:webHidden/>
          </w:rPr>
          <w:fldChar w:fldCharType="begin"/>
        </w:r>
        <w:r>
          <w:rPr>
            <w:noProof/>
            <w:webHidden/>
          </w:rPr>
          <w:instrText xml:space="preserve"> PAGEREF _Toc457214100 \h </w:instrText>
        </w:r>
        <w:r>
          <w:rPr>
            <w:noProof/>
            <w:webHidden/>
          </w:rPr>
        </w:r>
        <w:r>
          <w:rPr>
            <w:noProof/>
            <w:webHidden/>
          </w:rPr>
          <w:fldChar w:fldCharType="separate"/>
        </w:r>
        <w:r>
          <w:rPr>
            <w:noProof/>
            <w:webHidden/>
          </w:rPr>
          <w:t>50</w:t>
        </w:r>
        <w:r>
          <w:rPr>
            <w:noProof/>
            <w:webHidden/>
          </w:rPr>
          <w:fldChar w:fldCharType="end"/>
        </w:r>
      </w:hyperlink>
    </w:p>
    <w:p w:rsidR="00C14FC6" w:rsidRPr="007F783B" w:rsidRDefault="00C14FC6">
      <w:pPr>
        <w:pStyle w:val="TOC2"/>
        <w:rPr>
          <w:rFonts w:ascii="Calibri" w:hAnsi="Calibri"/>
          <w:noProof/>
          <w:sz w:val="22"/>
          <w:szCs w:val="22"/>
        </w:rPr>
      </w:pPr>
      <w:hyperlink w:anchor="_Toc457214101" w:history="1">
        <w:r w:rsidRPr="00843D3A">
          <w:rPr>
            <w:rStyle w:val="Hyperlink"/>
            <w:noProof/>
          </w:rPr>
          <w:t>6.46</w:t>
        </w:r>
        <w:r w:rsidRPr="007F783B">
          <w:rPr>
            <w:rFonts w:ascii="Calibri" w:hAnsi="Calibri"/>
            <w:noProof/>
            <w:sz w:val="22"/>
            <w:szCs w:val="22"/>
          </w:rPr>
          <w:tab/>
        </w:r>
        <w:r w:rsidRPr="00843D3A">
          <w:rPr>
            <w:rStyle w:val="Hyperlink"/>
            <w:noProof/>
          </w:rPr>
          <w:t>Element &lt;Parent&gt;</w:t>
        </w:r>
        <w:r>
          <w:rPr>
            <w:noProof/>
            <w:webHidden/>
          </w:rPr>
          <w:tab/>
        </w:r>
        <w:r>
          <w:rPr>
            <w:noProof/>
            <w:webHidden/>
          </w:rPr>
          <w:fldChar w:fldCharType="begin"/>
        </w:r>
        <w:r>
          <w:rPr>
            <w:noProof/>
            <w:webHidden/>
          </w:rPr>
          <w:instrText xml:space="preserve"> PAGEREF _Toc457214101 \h </w:instrText>
        </w:r>
        <w:r>
          <w:rPr>
            <w:noProof/>
            <w:webHidden/>
          </w:rPr>
        </w:r>
        <w:r>
          <w:rPr>
            <w:noProof/>
            <w:webHidden/>
          </w:rPr>
          <w:fldChar w:fldCharType="separate"/>
        </w:r>
        <w:r>
          <w:rPr>
            <w:noProof/>
            <w:webHidden/>
          </w:rPr>
          <w:t>51</w:t>
        </w:r>
        <w:r>
          <w:rPr>
            <w:noProof/>
            <w:webHidden/>
          </w:rPr>
          <w:fldChar w:fldCharType="end"/>
        </w:r>
      </w:hyperlink>
    </w:p>
    <w:p w:rsidR="00C14FC6" w:rsidRPr="007F783B" w:rsidRDefault="00C14FC6">
      <w:pPr>
        <w:pStyle w:val="TOC2"/>
        <w:rPr>
          <w:rFonts w:ascii="Calibri" w:hAnsi="Calibri"/>
          <w:noProof/>
          <w:sz w:val="22"/>
          <w:szCs w:val="22"/>
        </w:rPr>
      </w:pPr>
      <w:hyperlink w:anchor="_Toc457214102" w:history="1">
        <w:r w:rsidRPr="00843D3A">
          <w:rPr>
            <w:rStyle w:val="Hyperlink"/>
            <w:noProof/>
          </w:rPr>
          <w:t>6.47</w:t>
        </w:r>
        <w:r w:rsidRPr="007F783B">
          <w:rPr>
            <w:rFonts w:ascii="Calibri" w:hAnsi="Calibri"/>
            <w:noProof/>
            <w:sz w:val="22"/>
            <w:szCs w:val="22"/>
          </w:rPr>
          <w:tab/>
        </w:r>
        <w:r w:rsidRPr="00843D3A">
          <w:rPr>
            <w:rStyle w:val="Hyperlink"/>
            <w:noProof/>
          </w:rPr>
          <w:t>Element &lt;ParentTolerance&gt;</w:t>
        </w:r>
        <w:r>
          <w:rPr>
            <w:noProof/>
            <w:webHidden/>
          </w:rPr>
          <w:tab/>
        </w:r>
        <w:r>
          <w:rPr>
            <w:noProof/>
            <w:webHidden/>
          </w:rPr>
          <w:fldChar w:fldCharType="begin"/>
        </w:r>
        <w:r>
          <w:rPr>
            <w:noProof/>
            <w:webHidden/>
          </w:rPr>
          <w:instrText xml:space="preserve"> PAGEREF _Toc457214102 \h </w:instrText>
        </w:r>
        <w:r>
          <w:rPr>
            <w:noProof/>
            <w:webHidden/>
          </w:rPr>
        </w:r>
        <w:r>
          <w:rPr>
            <w:noProof/>
            <w:webHidden/>
          </w:rPr>
          <w:fldChar w:fldCharType="separate"/>
        </w:r>
        <w:r>
          <w:rPr>
            <w:noProof/>
            <w:webHidden/>
          </w:rPr>
          <w:t>51</w:t>
        </w:r>
        <w:r>
          <w:rPr>
            <w:noProof/>
            <w:webHidden/>
          </w:rPr>
          <w:fldChar w:fldCharType="end"/>
        </w:r>
      </w:hyperlink>
    </w:p>
    <w:p w:rsidR="00C14FC6" w:rsidRPr="007F783B" w:rsidRDefault="00C14FC6">
      <w:pPr>
        <w:pStyle w:val="TOC2"/>
        <w:rPr>
          <w:rFonts w:ascii="Calibri" w:hAnsi="Calibri"/>
          <w:noProof/>
          <w:sz w:val="22"/>
          <w:szCs w:val="22"/>
        </w:rPr>
      </w:pPr>
      <w:hyperlink w:anchor="_Toc457214103" w:history="1">
        <w:r w:rsidRPr="00843D3A">
          <w:rPr>
            <w:rStyle w:val="Hyperlink"/>
            <w:noProof/>
          </w:rPr>
          <w:t>6.48</w:t>
        </w:r>
        <w:r w:rsidRPr="007F783B">
          <w:rPr>
            <w:rFonts w:ascii="Calibri" w:hAnsi="Calibri"/>
            <w:noProof/>
            <w:sz w:val="22"/>
            <w:szCs w:val="22"/>
          </w:rPr>
          <w:tab/>
        </w:r>
        <w:r w:rsidRPr="00843D3A">
          <w:rPr>
            <w:rStyle w:val="Hyperlink"/>
            <w:noProof/>
          </w:rPr>
          <w:t>Element &lt;Peptide&gt;</w:t>
        </w:r>
        <w:r>
          <w:rPr>
            <w:noProof/>
            <w:webHidden/>
          </w:rPr>
          <w:tab/>
        </w:r>
        <w:r>
          <w:rPr>
            <w:noProof/>
            <w:webHidden/>
          </w:rPr>
          <w:fldChar w:fldCharType="begin"/>
        </w:r>
        <w:r>
          <w:rPr>
            <w:noProof/>
            <w:webHidden/>
          </w:rPr>
          <w:instrText xml:space="preserve"> PAGEREF _Toc457214103 \h </w:instrText>
        </w:r>
        <w:r>
          <w:rPr>
            <w:noProof/>
            <w:webHidden/>
          </w:rPr>
        </w:r>
        <w:r>
          <w:rPr>
            <w:noProof/>
            <w:webHidden/>
          </w:rPr>
          <w:fldChar w:fldCharType="separate"/>
        </w:r>
        <w:r>
          <w:rPr>
            <w:noProof/>
            <w:webHidden/>
          </w:rPr>
          <w:t>51</w:t>
        </w:r>
        <w:r>
          <w:rPr>
            <w:noProof/>
            <w:webHidden/>
          </w:rPr>
          <w:fldChar w:fldCharType="end"/>
        </w:r>
      </w:hyperlink>
    </w:p>
    <w:p w:rsidR="00C14FC6" w:rsidRPr="007F783B" w:rsidRDefault="00C14FC6">
      <w:pPr>
        <w:pStyle w:val="TOC2"/>
        <w:rPr>
          <w:rFonts w:ascii="Calibri" w:hAnsi="Calibri"/>
          <w:noProof/>
          <w:sz w:val="22"/>
          <w:szCs w:val="22"/>
        </w:rPr>
      </w:pPr>
      <w:hyperlink w:anchor="_Toc457214104" w:history="1">
        <w:r w:rsidRPr="00843D3A">
          <w:rPr>
            <w:rStyle w:val="Hyperlink"/>
            <w:noProof/>
          </w:rPr>
          <w:t>6.49</w:t>
        </w:r>
        <w:r w:rsidRPr="007F783B">
          <w:rPr>
            <w:rFonts w:ascii="Calibri" w:hAnsi="Calibri"/>
            <w:noProof/>
            <w:sz w:val="22"/>
            <w:szCs w:val="22"/>
          </w:rPr>
          <w:tab/>
        </w:r>
        <w:r w:rsidRPr="00843D3A">
          <w:rPr>
            <w:rStyle w:val="Hyperlink"/>
            <w:noProof/>
          </w:rPr>
          <w:t>Element &lt;PeptideEvidence&gt;</w:t>
        </w:r>
        <w:r>
          <w:rPr>
            <w:noProof/>
            <w:webHidden/>
          </w:rPr>
          <w:tab/>
        </w:r>
        <w:r>
          <w:rPr>
            <w:noProof/>
            <w:webHidden/>
          </w:rPr>
          <w:fldChar w:fldCharType="begin"/>
        </w:r>
        <w:r>
          <w:rPr>
            <w:noProof/>
            <w:webHidden/>
          </w:rPr>
          <w:instrText xml:space="preserve"> PAGEREF _Toc457214104 \h </w:instrText>
        </w:r>
        <w:r>
          <w:rPr>
            <w:noProof/>
            <w:webHidden/>
          </w:rPr>
        </w:r>
        <w:r>
          <w:rPr>
            <w:noProof/>
            <w:webHidden/>
          </w:rPr>
          <w:fldChar w:fldCharType="separate"/>
        </w:r>
        <w:r>
          <w:rPr>
            <w:noProof/>
            <w:webHidden/>
          </w:rPr>
          <w:t>52</w:t>
        </w:r>
        <w:r>
          <w:rPr>
            <w:noProof/>
            <w:webHidden/>
          </w:rPr>
          <w:fldChar w:fldCharType="end"/>
        </w:r>
      </w:hyperlink>
    </w:p>
    <w:p w:rsidR="00C14FC6" w:rsidRPr="007F783B" w:rsidRDefault="00C14FC6">
      <w:pPr>
        <w:pStyle w:val="TOC2"/>
        <w:rPr>
          <w:rFonts w:ascii="Calibri" w:hAnsi="Calibri"/>
          <w:noProof/>
          <w:sz w:val="22"/>
          <w:szCs w:val="22"/>
        </w:rPr>
      </w:pPr>
      <w:hyperlink w:anchor="_Toc457214105" w:history="1">
        <w:r w:rsidRPr="00843D3A">
          <w:rPr>
            <w:rStyle w:val="Hyperlink"/>
            <w:noProof/>
          </w:rPr>
          <w:t>6.50</w:t>
        </w:r>
        <w:r w:rsidRPr="007F783B">
          <w:rPr>
            <w:rFonts w:ascii="Calibri" w:hAnsi="Calibri"/>
            <w:noProof/>
            <w:sz w:val="22"/>
            <w:szCs w:val="22"/>
          </w:rPr>
          <w:tab/>
        </w:r>
        <w:r w:rsidRPr="00843D3A">
          <w:rPr>
            <w:rStyle w:val="Hyperlink"/>
            <w:noProof/>
          </w:rPr>
          <w:t>Element &lt;PeptideEvidenceRef&gt;</w:t>
        </w:r>
        <w:r>
          <w:rPr>
            <w:noProof/>
            <w:webHidden/>
          </w:rPr>
          <w:tab/>
        </w:r>
        <w:r>
          <w:rPr>
            <w:noProof/>
            <w:webHidden/>
          </w:rPr>
          <w:fldChar w:fldCharType="begin"/>
        </w:r>
        <w:r>
          <w:rPr>
            <w:noProof/>
            <w:webHidden/>
          </w:rPr>
          <w:instrText xml:space="preserve"> PAGEREF _Toc457214105 \h </w:instrText>
        </w:r>
        <w:r>
          <w:rPr>
            <w:noProof/>
            <w:webHidden/>
          </w:rPr>
        </w:r>
        <w:r>
          <w:rPr>
            <w:noProof/>
            <w:webHidden/>
          </w:rPr>
          <w:fldChar w:fldCharType="separate"/>
        </w:r>
        <w:r>
          <w:rPr>
            <w:noProof/>
            <w:webHidden/>
          </w:rPr>
          <w:t>54</w:t>
        </w:r>
        <w:r>
          <w:rPr>
            <w:noProof/>
            <w:webHidden/>
          </w:rPr>
          <w:fldChar w:fldCharType="end"/>
        </w:r>
      </w:hyperlink>
    </w:p>
    <w:p w:rsidR="00C14FC6" w:rsidRPr="007F783B" w:rsidRDefault="00C14FC6">
      <w:pPr>
        <w:pStyle w:val="TOC2"/>
        <w:rPr>
          <w:rFonts w:ascii="Calibri" w:hAnsi="Calibri"/>
          <w:noProof/>
          <w:sz w:val="22"/>
          <w:szCs w:val="22"/>
        </w:rPr>
      </w:pPr>
      <w:hyperlink w:anchor="_Toc457214106" w:history="1">
        <w:r w:rsidRPr="00843D3A">
          <w:rPr>
            <w:rStyle w:val="Hyperlink"/>
            <w:noProof/>
          </w:rPr>
          <w:t>6.51</w:t>
        </w:r>
        <w:r w:rsidRPr="007F783B">
          <w:rPr>
            <w:rFonts w:ascii="Calibri" w:hAnsi="Calibri"/>
            <w:noProof/>
            <w:sz w:val="22"/>
            <w:szCs w:val="22"/>
          </w:rPr>
          <w:tab/>
        </w:r>
        <w:r w:rsidRPr="00843D3A">
          <w:rPr>
            <w:rStyle w:val="Hyperlink"/>
            <w:noProof/>
          </w:rPr>
          <w:t>Element &lt;PeptideHypothesis&gt;</w:t>
        </w:r>
        <w:r>
          <w:rPr>
            <w:noProof/>
            <w:webHidden/>
          </w:rPr>
          <w:tab/>
        </w:r>
        <w:r>
          <w:rPr>
            <w:noProof/>
            <w:webHidden/>
          </w:rPr>
          <w:fldChar w:fldCharType="begin"/>
        </w:r>
        <w:r>
          <w:rPr>
            <w:noProof/>
            <w:webHidden/>
          </w:rPr>
          <w:instrText xml:space="preserve"> PAGEREF _Toc457214106 \h </w:instrText>
        </w:r>
        <w:r>
          <w:rPr>
            <w:noProof/>
            <w:webHidden/>
          </w:rPr>
        </w:r>
        <w:r>
          <w:rPr>
            <w:noProof/>
            <w:webHidden/>
          </w:rPr>
          <w:fldChar w:fldCharType="separate"/>
        </w:r>
        <w:r>
          <w:rPr>
            <w:noProof/>
            <w:webHidden/>
          </w:rPr>
          <w:t>54</w:t>
        </w:r>
        <w:r>
          <w:rPr>
            <w:noProof/>
            <w:webHidden/>
          </w:rPr>
          <w:fldChar w:fldCharType="end"/>
        </w:r>
      </w:hyperlink>
    </w:p>
    <w:p w:rsidR="00C14FC6" w:rsidRPr="007F783B" w:rsidRDefault="00C14FC6">
      <w:pPr>
        <w:pStyle w:val="TOC2"/>
        <w:rPr>
          <w:rFonts w:ascii="Calibri" w:hAnsi="Calibri"/>
          <w:noProof/>
          <w:sz w:val="22"/>
          <w:szCs w:val="22"/>
        </w:rPr>
      </w:pPr>
      <w:hyperlink w:anchor="_Toc457214107" w:history="1">
        <w:r w:rsidRPr="00843D3A">
          <w:rPr>
            <w:rStyle w:val="Hyperlink"/>
            <w:noProof/>
          </w:rPr>
          <w:t>6.52</w:t>
        </w:r>
        <w:r w:rsidRPr="007F783B">
          <w:rPr>
            <w:rFonts w:ascii="Calibri" w:hAnsi="Calibri"/>
            <w:noProof/>
            <w:sz w:val="22"/>
            <w:szCs w:val="22"/>
          </w:rPr>
          <w:tab/>
        </w:r>
        <w:r w:rsidRPr="00843D3A">
          <w:rPr>
            <w:rStyle w:val="Hyperlink"/>
            <w:noProof/>
          </w:rPr>
          <w:t>Element &lt;PeptideSequence&gt;</w:t>
        </w:r>
        <w:r>
          <w:rPr>
            <w:noProof/>
            <w:webHidden/>
          </w:rPr>
          <w:tab/>
        </w:r>
        <w:r>
          <w:rPr>
            <w:noProof/>
            <w:webHidden/>
          </w:rPr>
          <w:fldChar w:fldCharType="begin"/>
        </w:r>
        <w:r>
          <w:rPr>
            <w:noProof/>
            <w:webHidden/>
          </w:rPr>
          <w:instrText xml:space="preserve"> PAGEREF _Toc457214107 \h </w:instrText>
        </w:r>
        <w:r>
          <w:rPr>
            <w:noProof/>
            <w:webHidden/>
          </w:rPr>
        </w:r>
        <w:r>
          <w:rPr>
            <w:noProof/>
            <w:webHidden/>
          </w:rPr>
          <w:fldChar w:fldCharType="separate"/>
        </w:r>
        <w:r>
          <w:rPr>
            <w:noProof/>
            <w:webHidden/>
          </w:rPr>
          <w:t>55</w:t>
        </w:r>
        <w:r>
          <w:rPr>
            <w:noProof/>
            <w:webHidden/>
          </w:rPr>
          <w:fldChar w:fldCharType="end"/>
        </w:r>
      </w:hyperlink>
    </w:p>
    <w:p w:rsidR="00C14FC6" w:rsidRPr="007F783B" w:rsidRDefault="00C14FC6">
      <w:pPr>
        <w:pStyle w:val="TOC2"/>
        <w:rPr>
          <w:rFonts w:ascii="Calibri" w:hAnsi="Calibri"/>
          <w:noProof/>
          <w:sz w:val="22"/>
          <w:szCs w:val="22"/>
        </w:rPr>
      </w:pPr>
      <w:hyperlink w:anchor="_Toc457214108" w:history="1">
        <w:r w:rsidRPr="00843D3A">
          <w:rPr>
            <w:rStyle w:val="Hyperlink"/>
            <w:noProof/>
          </w:rPr>
          <w:t>6.53</w:t>
        </w:r>
        <w:r w:rsidRPr="007F783B">
          <w:rPr>
            <w:rFonts w:ascii="Calibri" w:hAnsi="Calibri"/>
            <w:noProof/>
            <w:sz w:val="22"/>
            <w:szCs w:val="22"/>
          </w:rPr>
          <w:tab/>
        </w:r>
        <w:r w:rsidRPr="00843D3A">
          <w:rPr>
            <w:rStyle w:val="Hyperlink"/>
            <w:noProof/>
          </w:rPr>
          <w:t>Element &lt;Person&gt;</w:t>
        </w:r>
        <w:r>
          <w:rPr>
            <w:noProof/>
            <w:webHidden/>
          </w:rPr>
          <w:tab/>
        </w:r>
        <w:r>
          <w:rPr>
            <w:noProof/>
            <w:webHidden/>
          </w:rPr>
          <w:fldChar w:fldCharType="begin"/>
        </w:r>
        <w:r>
          <w:rPr>
            <w:noProof/>
            <w:webHidden/>
          </w:rPr>
          <w:instrText xml:space="preserve"> PAGEREF _Toc457214108 \h </w:instrText>
        </w:r>
        <w:r>
          <w:rPr>
            <w:noProof/>
            <w:webHidden/>
          </w:rPr>
        </w:r>
        <w:r>
          <w:rPr>
            <w:noProof/>
            <w:webHidden/>
          </w:rPr>
          <w:fldChar w:fldCharType="separate"/>
        </w:r>
        <w:r>
          <w:rPr>
            <w:noProof/>
            <w:webHidden/>
          </w:rPr>
          <w:t>55</w:t>
        </w:r>
        <w:r>
          <w:rPr>
            <w:noProof/>
            <w:webHidden/>
          </w:rPr>
          <w:fldChar w:fldCharType="end"/>
        </w:r>
      </w:hyperlink>
    </w:p>
    <w:p w:rsidR="00C14FC6" w:rsidRPr="007F783B" w:rsidRDefault="00C14FC6">
      <w:pPr>
        <w:pStyle w:val="TOC2"/>
        <w:rPr>
          <w:rFonts w:ascii="Calibri" w:hAnsi="Calibri"/>
          <w:noProof/>
          <w:sz w:val="22"/>
          <w:szCs w:val="22"/>
        </w:rPr>
      </w:pPr>
      <w:hyperlink w:anchor="_Toc457214109" w:history="1">
        <w:r w:rsidRPr="00843D3A">
          <w:rPr>
            <w:rStyle w:val="Hyperlink"/>
            <w:noProof/>
          </w:rPr>
          <w:t>6.54</w:t>
        </w:r>
        <w:r w:rsidRPr="007F783B">
          <w:rPr>
            <w:rFonts w:ascii="Calibri" w:hAnsi="Calibri"/>
            <w:noProof/>
            <w:sz w:val="22"/>
            <w:szCs w:val="22"/>
          </w:rPr>
          <w:tab/>
        </w:r>
        <w:r w:rsidRPr="00843D3A">
          <w:rPr>
            <w:rStyle w:val="Hyperlink"/>
            <w:noProof/>
          </w:rPr>
          <w:t>Element &lt;ProteinAmbiguityGroup&gt;</w:t>
        </w:r>
        <w:r>
          <w:rPr>
            <w:noProof/>
            <w:webHidden/>
          </w:rPr>
          <w:tab/>
        </w:r>
        <w:r>
          <w:rPr>
            <w:noProof/>
            <w:webHidden/>
          </w:rPr>
          <w:fldChar w:fldCharType="begin"/>
        </w:r>
        <w:r>
          <w:rPr>
            <w:noProof/>
            <w:webHidden/>
          </w:rPr>
          <w:instrText xml:space="preserve"> PAGEREF _Toc457214109 \h </w:instrText>
        </w:r>
        <w:r>
          <w:rPr>
            <w:noProof/>
            <w:webHidden/>
          </w:rPr>
        </w:r>
        <w:r>
          <w:rPr>
            <w:noProof/>
            <w:webHidden/>
          </w:rPr>
          <w:fldChar w:fldCharType="separate"/>
        </w:r>
        <w:r>
          <w:rPr>
            <w:noProof/>
            <w:webHidden/>
          </w:rPr>
          <w:t>56</w:t>
        </w:r>
        <w:r>
          <w:rPr>
            <w:noProof/>
            <w:webHidden/>
          </w:rPr>
          <w:fldChar w:fldCharType="end"/>
        </w:r>
      </w:hyperlink>
    </w:p>
    <w:p w:rsidR="00C14FC6" w:rsidRPr="007F783B" w:rsidRDefault="00C14FC6">
      <w:pPr>
        <w:pStyle w:val="TOC2"/>
        <w:rPr>
          <w:rFonts w:ascii="Calibri" w:hAnsi="Calibri"/>
          <w:noProof/>
          <w:sz w:val="22"/>
          <w:szCs w:val="22"/>
        </w:rPr>
      </w:pPr>
      <w:hyperlink w:anchor="_Toc457214110" w:history="1">
        <w:r w:rsidRPr="00843D3A">
          <w:rPr>
            <w:rStyle w:val="Hyperlink"/>
            <w:noProof/>
          </w:rPr>
          <w:t>6.55</w:t>
        </w:r>
        <w:r w:rsidRPr="007F783B">
          <w:rPr>
            <w:rFonts w:ascii="Calibri" w:hAnsi="Calibri"/>
            <w:noProof/>
            <w:sz w:val="22"/>
            <w:szCs w:val="22"/>
          </w:rPr>
          <w:tab/>
        </w:r>
        <w:r w:rsidRPr="00843D3A">
          <w:rPr>
            <w:rStyle w:val="Hyperlink"/>
            <w:noProof/>
          </w:rPr>
          <w:t>Element &lt;ProteinDetection&gt;</w:t>
        </w:r>
        <w:r>
          <w:rPr>
            <w:noProof/>
            <w:webHidden/>
          </w:rPr>
          <w:tab/>
        </w:r>
        <w:r>
          <w:rPr>
            <w:noProof/>
            <w:webHidden/>
          </w:rPr>
          <w:fldChar w:fldCharType="begin"/>
        </w:r>
        <w:r>
          <w:rPr>
            <w:noProof/>
            <w:webHidden/>
          </w:rPr>
          <w:instrText xml:space="preserve"> PAGEREF _Toc457214110 \h </w:instrText>
        </w:r>
        <w:r>
          <w:rPr>
            <w:noProof/>
            <w:webHidden/>
          </w:rPr>
        </w:r>
        <w:r>
          <w:rPr>
            <w:noProof/>
            <w:webHidden/>
          </w:rPr>
          <w:fldChar w:fldCharType="separate"/>
        </w:r>
        <w:r>
          <w:rPr>
            <w:noProof/>
            <w:webHidden/>
          </w:rPr>
          <w:t>57</w:t>
        </w:r>
        <w:r>
          <w:rPr>
            <w:noProof/>
            <w:webHidden/>
          </w:rPr>
          <w:fldChar w:fldCharType="end"/>
        </w:r>
      </w:hyperlink>
    </w:p>
    <w:p w:rsidR="00C14FC6" w:rsidRPr="007F783B" w:rsidRDefault="00C14FC6">
      <w:pPr>
        <w:pStyle w:val="TOC2"/>
        <w:rPr>
          <w:rFonts w:ascii="Calibri" w:hAnsi="Calibri"/>
          <w:noProof/>
          <w:sz w:val="22"/>
          <w:szCs w:val="22"/>
        </w:rPr>
      </w:pPr>
      <w:hyperlink w:anchor="_Toc457214111" w:history="1">
        <w:r w:rsidRPr="00843D3A">
          <w:rPr>
            <w:rStyle w:val="Hyperlink"/>
            <w:noProof/>
          </w:rPr>
          <w:t>6.56</w:t>
        </w:r>
        <w:r w:rsidRPr="007F783B">
          <w:rPr>
            <w:rFonts w:ascii="Calibri" w:hAnsi="Calibri"/>
            <w:noProof/>
            <w:sz w:val="22"/>
            <w:szCs w:val="22"/>
          </w:rPr>
          <w:tab/>
        </w:r>
        <w:r w:rsidRPr="00843D3A">
          <w:rPr>
            <w:rStyle w:val="Hyperlink"/>
            <w:noProof/>
          </w:rPr>
          <w:t>Element &lt;ProteinDetectionHypothesis&gt;</w:t>
        </w:r>
        <w:r>
          <w:rPr>
            <w:noProof/>
            <w:webHidden/>
          </w:rPr>
          <w:tab/>
        </w:r>
        <w:r>
          <w:rPr>
            <w:noProof/>
            <w:webHidden/>
          </w:rPr>
          <w:fldChar w:fldCharType="begin"/>
        </w:r>
        <w:r>
          <w:rPr>
            <w:noProof/>
            <w:webHidden/>
          </w:rPr>
          <w:instrText xml:space="preserve"> PAGEREF _Toc457214111 \h </w:instrText>
        </w:r>
        <w:r>
          <w:rPr>
            <w:noProof/>
            <w:webHidden/>
          </w:rPr>
        </w:r>
        <w:r>
          <w:rPr>
            <w:noProof/>
            <w:webHidden/>
          </w:rPr>
          <w:fldChar w:fldCharType="separate"/>
        </w:r>
        <w:r>
          <w:rPr>
            <w:noProof/>
            <w:webHidden/>
          </w:rPr>
          <w:t>57</w:t>
        </w:r>
        <w:r>
          <w:rPr>
            <w:noProof/>
            <w:webHidden/>
          </w:rPr>
          <w:fldChar w:fldCharType="end"/>
        </w:r>
      </w:hyperlink>
    </w:p>
    <w:p w:rsidR="00C14FC6" w:rsidRPr="007F783B" w:rsidRDefault="00C14FC6">
      <w:pPr>
        <w:pStyle w:val="TOC2"/>
        <w:rPr>
          <w:rFonts w:ascii="Calibri" w:hAnsi="Calibri"/>
          <w:noProof/>
          <w:sz w:val="22"/>
          <w:szCs w:val="22"/>
        </w:rPr>
      </w:pPr>
      <w:hyperlink w:anchor="_Toc457214112" w:history="1">
        <w:r w:rsidRPr="00843D3A">
          <w:rPr>
            <w:rStyle w:val="Hyperlink"/>
            <w:noProof/>
          </w:rPr>
          <w:t>6.57</w:t>
        </w:r>
        <w:r w:rsidRPr="007F783B">
          <w:rPr>
            <w:rFonts w:ascii="Calibri" w:hAnsi="Calibri"/>
            <w:noProof/>
            <w:sz w:val="22"/>
            <w:szCs w:val="22"/>
          </w:rPr>
          <w:tab/>
        </w:r>
        <w:r w:rsidRPr="00843D3A">
          <w:rPr>
            <w:rStyle w:val="Hyperlink"/>
            <w:noProof/>
          </w:rPr>
          <w:t>Element &lt;ProteinDetectionList&gt;</w:t>
        </w:r>
        <w:r>
          <w:rPr>
            <w:noProof/>
            <w:webHidden/>
          </w:rPr>
          <w:tab/>
        </w:r>
        <w:r>
          <w:rPr>
            <w:noProof/>
            <w:webHidden/>
          </w:rPr>
          <w:fldChar w:fldCharType="begin"/>
        </w:r>
        <w:r>
          <w:rPr>
            <w:noProof/>
            <w:webHidden/>
          </w:rPr>
          <w:instrText xml:space="preserve"> PAGEREF _Toc457214112 \h </w:instrText>
        </w:r>
        <w:r>
          <w:rPr>
            <w:noProof/>
            <w:webHidden/>
          </w:rPr>
        </w:r>
        <w:r>
          <w:rPr>
            <w:noProof/>
            <w:webHidden/>
          </w:rPr>
          <w:fldChar w:fldCharType="separate"/>
        </w:r>
        <w:r>
          <w:rPr>
            <w:noProof/>
            <w:webHidden/>
          </w:rPr>
          <w:t>59</w:t>
        </w:r>
        <w:r>
          <w:rPr>
            <w:noProof/>
            <w:webHidden/>
          </w:rPr>
          <w:fldChar w:fldCharType="end"/>
        </w:r>
      </w:hyperlink>
    </w:p>
    <w:p w:rsidR="00C14FC6" w:rsidRPr="007F783B" w:rsidRDefault="00C14FC6">
      <w:pPr>
        <w:pStyle w:val="TOC2"/>
        <w:rPr>
          <w:rFonts w:ascii="Calibri" w:hAnsi="Calibri"/>
          <w:noProof/>
          <w:sz w:val="22"/>
          <w:szCs w:val="22"/>
        </w:rPr>
      </w:pPr>
      <w:hyperlink w:anchor="_Toc457214113" w:history="1">
        <w:r w:rsidRPr="00843D3A">
          <w:rPr>
            <w:rStyle w:val="Hyperlink"/>
            <w:noProof/>
          </w:rPr>
          <w:t>6.58</w:t>
        </w:r>
        <w:r w:rsidRPr="007F783B">
          <w:rPr>
            <w:rFonts w:ascii="Calibri" w:hAnsi="Calibri"/>
            <w:noProof/>
            <w:sz w:val="22"/>
            <w:szCs w:val="22"/>
          </w:rPr>
          <w:tab/>
        </w:r>
        <w:r w:rsidRPr="00843D3A">
          <w:rPr>
            <w:rStyle w:val="Hyperlink"/>
            <w:noProof/>
          </w:rPr>
          <w:t>Element &lt;ProteinDetectionProtocol&gt;</w:t>
        </w:r>
        <w:r>
          <w:rPr>
            <w:noProof/>
            <w:webHidden/>
          </w:rPr>
          <w:tab/>
        </w:r>
        <w:r>
          <w:rPr>
            <w:noProof/>
            <w:webHidden/>
          </w:rPr>
          <w:fldChar w:fldCharType="begin"/>
        </w:r>
        <w:r>
          <w:rPr>
            <w:noProof/>
            <w:webHidden/>
          </w:rPr>
          <w:instrText xml:space="preserve"> PAGEREF _Toc457214113 \h </w:instrText>
        </w:r>
        <w:r>
          <w:rPr>
            <w:noProof/>
            <w:webHidden/>
          </w:rPr>
        </w:r>
        <w:r>
          <w:rPr>
            <w:noProof/>
            <w:webHidden/>
          </w:rPr>
          <w:fldChar w:fldCharType="separate"/>
        </w:r>
        <w:r>
          <w:rPr>
            <w:noProof/>
            <w:webHidden/>
          </w:rPr>
          <w:t>59</w:t>
        </w:r>
        <w:r>
          <w:rPr>
            <w:noProof/>
            <w:webHidden/>
          </w:rPr>
          <w:fldChar w:fldCharType="end"/>
        </w:r>
      </w:hyperlink>
    </w:p>
    <w:p w:rsidR="00C14FC6" w:rsidRPr="007F783B" w:rsidRDefault="00C14FC6">
      <w:pPr>
        <w:pStyle w:val="TOC2"/>
        <w:rPr>
          <w:rFonts w:ascii="Calibri" w:hAnsi="Calibri"/>
          <w:noProof/>
          <w:sz w:val="22"/>
          <w:szCs w:val="22"/>
        </w:rPr>
      </w:pPr>
      <w:hyperlink w:anchor="_Toc457214114" w:history="1">
        <w:r w:rsidRPr="00843D3A">
          <w:rPr>
            <w:rStyle w:val="Hyperlink"/>
            <w:noProof/>
          </w:rPr>
          <w:t>6.59</w:t>
        </w:r>
        <w:r w:rsidRPr="007F783B">
          <w:rPr>
            <w:rFonts w:ascii="Calibri" w:hAnsi="Calibri"/>
            <w:noProof/>
            <w:sz w:val="22"/>
            <w:szCs w:val="22"/>
          </w:rPr>
          <w:tab/>
        </w:r>
        <w:r w:rsidRPr="00843D3A">
          <w:rPr>
            <w:rStyle w:val="Hyperlink"/>
            <w:noProof/>
          </w:rPr>
          <w:t>Element &lt;Provider&gt;</w:t>
        </w:r>
        <w:r>
          <w:rPr>
            <w:noProof/>
            <w:webHidden/>
          </w:rPr>
          <w:tab/>
        </w:r>
        <w:r>
          <w:rPr>
            <w:noProof/>
            <w:webHidden/>
          </w:rPr>
          <w:fldChar w:fldCharType="begin"/>
        </w:r>
        <w:r>
          <w:rPr>
            <w:noProof/>
            <w:webHidden/>
          </w:rPr>
          <w:instrText xml:space="preserve"> PAGEREF _Toc457214114 \h </w:instrText>
        </w:r>
        <w:r>
          <w:rPr>
            <w:noProof/>
            <w:webHidden/>
          </w:rPr>
        </w:r>
        <w:r>
          <w:rPr>
            <w:noProof/>
            <w:webHidden/>
          </w:rPr>
          <w:fldChar w:fldCharType="separate"/>
        </w:r>
        <w:r>
          <w:rPr>
            <w:noProof/>
            <w:webHidden/>
          </w:rPr>
          <w:t>60</w:t>
        </w:r>
        <w:r>
          <w:rPr>
            <w:noProof/>
            <w:webHidden/>
          </w:rPr>
          <w:fldChar w:fldCharType="end"/>
        </w:r>
      </w:hyperlink>
    </w:p>
    <w:p w:rsidR="00C14FC6" w:rsidRPr="007F783B" w:rsidRDefault="00C14FC6">
      <w:pPr>
        <w:pStyle w:val="TOC2"/>
        <w:rPr>
          <w:rFonts w:ascii="Calibri" w:hAnsi="Calibri"/>
          <w:noProof/>
          <w:sz w:val="22"/>
          <w:szCs w:val="22"/>
        </w:rPr>
      </w:pPr>
      <w:hyperlink w:anchor="_Toc457214115" w:history="1">
        <w:r w:rsidRPr="00843D3A">
          <w:rPr>
            <w:rStyle w:val="Hyperlink"/>
            <w:noProof/>
          </w:rPr>
          <w:t>6.60</w:t>
        </w:r>
        <w:r w:rsidRPr="007F783B">
          <w:rPr>
            <w:rFonts w:ascii="Calibri" w:hAnsi="Calibri"/>
            <w:noProof/>
            <w:sz w:val="22"/>
            <w:szCs w:val="22"/>
          </w:rPr>
          <w:tab/>
        </w:r>
        <w:r w:rsidRPr="00843D3A">
          <w:rPr>
            <w:rStyle w:val="Hyperlink"/>
            <w:noProof/>
          </w:rPr>
          <w:t>Element &lt;Residue&gt;</w:t>
        </w:r>
        <w:r>
          <w:rPr>
            <w:noProof/>
            <w:webHidden/>
          </w:rPr>
          <w:tab/>
        </w:r>
        <w:r>
          <w:rPr>
            <w:noProof/>
            <w:webHidden/>
          </w:rPr>
          <w:fldChar w:fldCharType="begin"/>
        </w:r>
        <w:r>
          <w:rPr>
            <w:noProof/>
            <w:webHidden/>
          </w:rPr>
          <w:instrText xml:space="preserve"> PAGEREF _Toc457214115 \h </w:instrText>
        </w:r>
        <w:r>
          <w:rPr>
            <w:noProof/>
            <w:webHidden/>
          </w:rPr>
        </w:r>
        <w:r>
          <w:rPr>
            <w:noProof/>
            <w:webHidden/>
          </w:rPr>
          <w:fldChar w:fldCharType="separate"/>
        </w:r>
        <w:r>
          <w:rPr>
            <w:noProof/>
            <w:webHidden/>
          </w:rPr>
          <w:t>61</w:t>
        </w:r>
        <w:r>
          <w:rPr>
            <w:noProof/>
            <w:webHidden/>
          </w:rPr>
          <w:fldChar w:fldCharType="end"/>
        </w:r>
      </w:hyperlink>
    </w:p>
    <w:p w:rsidR="00C14FC6" w:rsidRPr="007F783B" w:rsidRDefault="00C14FC6">
      <w:pPr>
        <w:pStyle w:val="TOC2"/>
        <w:rPr>
          <w:rFonts w:ascii="Calibri" w:hAnsi="Calibri"/>
          <w:noProof/>
          <w:sz w:val="22"/>
          <w:szCs w:val="22"/>
        </w:rPr>
      </w:pPr>
      <w:hyperlink w:anchor="_Toc457214116" w:history="1">
        <w:r w:rsidRPr="00843D3A">
          <w:rPr>
            <w:rStyle w:val="Hyperlink"/>
            <w:noProof/>
          </w:rPr>
          <w:t>6.61</w:t>
        </w:r>
        <w:r w:rsidRPr="007F783B">
          <w:rPr>
            <w:rFonts w:ascii="Calibri" w:hAnsi="Calibri"/>
            <w:noProof/>
            <w:sz w:val="22"/>
            <w:szCs w:val="22"/>
          </w:rPr>
          <w:tab/>
        </w:r>
        <w:r w:rsidRPr="00843D3A">
          <w:rPr>
            <w:rStyle w:val="Hyperlink"/>
            <w:noProof/>
          </w:rPr>
          <w:t>Element &lt;Role&gt;</w:t>
        </w:r>
        <w:r>
          <w:rPr>
            <w:noProof/>
            <w:webHidden/>
          </w:rPr>
          <w:tab/>
        </w:r>
        <w:r>
          <w:rPr>
            <w:noProof/>
            <w:webHidden/>
          </w:rPr>
          <w:fldChar w:fldCharType="begin"/>
        </w:r>
        <w:r>
          <w:rPr>
            <w:noProof/>
            <w:webHidden/>
          </w:rPr>
          <w:instrText xml:space="preserve"> PAGEREF _Toc457214116 \h </w:instrText>
        </w:r>
        <w:r>
          <w:rPr>
            <w:noProof/>
            <w:webHidden/>
          </w:rPr>
        </w:r>
        <w:r>
          <w:rPr>
            <w:noProof/>
            <w:webHidden/>
          </w:rPr>
          <w:fldChar w:fldCharType="separate"/>
        </w:r>
        <w:r>
          <w:rPr>
            <w:noProof/>
            <w:webHidden/>
          </w:rPr>
          <w:t>61</w:t>
        </w:r>
        <w:r>
          <w:rPr>
            <w:noProof/>
            <w:webHidden/>
          </w:rPr>
          <w:fldChar w:fldCharType="end"/>
        </w:r>
      </w:hyperlink>
    </w:p>
    <w:p w:rsidR="00C14FC6" w:rsidRPr="007F783B" w:rsidRDefault="00C14FC6">
      <w:pPr>
        <w:pStyle w:val="TOC2"/>
        <w:rPr>
          <w:rFonts w:ascii="Calibri" w:hAnsi="Calibri"/>
          <w:noProof/>
          <w:sz w:val="22"/>
          <w:szCs w:val="22"/>
        </w:rPr>
      </w:pPr>
      <w:hyperlink w:anchor="_Toc457214117" w:history="1">
        <w:r w:rsidRPr="00843D3A">
          <w:rPr>
            <w:rStyle w:val="Hyperlink"/>
            <w:noProof/>
          </w:rPr>
          <w:t>6.62</w:t>
        </w:r>
        <w:r w:rsidRPr="007F783B">
          <w:rPr>
            <w:rFonts w:ascii="Calibri" w:hAnsi="Calibri"/>
            <w:noProof/>
            <w:sz w:val="22"/>
            <w:szCs w:val="22"/>
          </w:rPr>
          <w:tab/>
        </w:r>
        <w:r w:rsidRPr="00843D3A">
          <w:rPr>
            <w:rStyle w:val="Hyperlink"/>
            <w:noProof/>
          </w:rPr>
          <w:t>Element &lt;Sample&gt;</w:t>
        </w:r>
        <w:r>
          <w:rPr>
            <w:noProof/>
            <w:webHidden/>
          </w:rPr>
          <w:tab/>
        </w:r>
        <w:r>
          <w:rPr>
            <w:noProof/>
            <w:webHidden/>
          </w:rPr>
          <w:fldChar w:fldCharType="begin"/>
        </w:r>
        <w:r>
          <w:rPr>
            <w:noProof/>
            <w:webHidden/>
          </w:rPr>
          <w:instrText xml:space="preserve"> PAGEREF _Toc457214117 \h </w:instrText>
        </w:r>
        <w:r>
          <w:rPr>
            <w:noProof/>
            <w:webHidden/>
          </w:rPr>
        </w:r>
        <w:r>
          <w:rPr>
            <w:noProof/>
            <w:webHidden/>
          </w:rPr>
          <w:fldChar w:fldCharType="separate"/>
        </w:r>
        <w:r>
          <w:rPr>
            <w:noProof/>
            <w:webHidden/>
          </w:rPr>
          <w:t>62</w:t>
        </w:r>
        <w:r>
          <w:rPr>
            <w:noProof/>
            <w:webHidden/>
          </w:rPr>
          <w:fldChar w:fldCharType="end"/>
        </w:r>
      </w:hyperlink>
    </w:p>
    <w:p w:rsidR="00C14FC6" w:rsidRPr="007F783B" w:rsidRDefault="00C14FC6">
      <w:pPr>
        <w:pStyle w:val="TOC2"/>
        <w:rPr>
          <w:rFonts w:ascii="Calibri" w:hAnsi="Calibri"/>
          <w:noProof/>
          <w:sz w:val="22"/>
          <w:szCs w:val="22"/>
        </w:rPr>
      </w:pPr>
      <w:hyperlink w:anchor="_Toc457214118" w:history="1">
        <w:r w:rsidRPr="00843D3A">
          <w:rPr>
            <w:rStyle w:val="Hyperlink"/>
            <w:noProof/>
          </w:rPr>
          <w:t>6.63</w:t>
        </w:r>
        <w:r w:rsidRPr="007F783B">
          <w:rPr>
            <w:rFonts w:ascii="Calibri" w:hAnsi="Calibri"/>
            <w:noProof/>
            <w:sz w:val="22"/>
            <w:szCs w:val="22"/>
          </w:rPr>
          <w:tab/>
        </w:r>
        <w:r w:rsidRPr="00843D3A">
          <w:rPr>
            <w:rStyle w:val="Hyperlink"/>
            <w:noProof/>
          </w:rPr>
          <w:t>Element &lt;SearchDatabase&gt;</w:t>
        </w:r>
        <w:r>
          <w:rPr>
            <w:noProof/>
            <w:webHidden/>
          </w:rPr>
          <w:tab/>
        </w:r>
        <w:r>
          <w:rPr>
            <w:noProof/>
            <w:webHidden/>
          </w:rPr>
          <w:fldChar w:fldCharType="begin"/>
        </w:r>
        <w:r>
          <w:rPr>
            <w:noProof/>
            <w:webHidden/>
          </w:rPr>
          <w:instrText xml:space="preserve"> PAGEREF _Toc457214118 \h </w:instrText>
        </w:r>
        <w:r>
          <w:rPr>
            <w:noProof/>
            <w:webHidden/>
          </w:rPr>
        </w:r>
        <w:r>
          <w:rPr>
            <w:noProof/>
            <w:webHidden/>
          </w:rPr>
          <w:fldChar w:fldCharType="separate"/>
        </w:r>
        <w:r>
          <w:rPr>
            <w:noProof/>
            <w:webHidden/>
          </w:rPr>
          <w:t>62</w:t>
        </w:r>
        <w:r>
          <w:rPr>
            <w:noProof/>
            <w:webHidden/>
          </w:rPr>
          <w:fldChar w:fldCharType="end"/>
        </w:r>
      </w:hyperlink>
    </w:p>
    <w:p w:rsidR="00C14FC6" w:rsidRPr="007F783B" w:rsidRDefault="00C14FC6">
      <w:pPr>
        <w:pStyle w:val="TOC2"/>
        <w:rPr>
          <w:rFonts w:ascii="Calibri" w:hAnsi="Calibri"/>
          <w:noProof/>
          <w:sz w:val="22"/>
          <w:szCs w:val="22"/>
        </w:rPr>
      </w:pPr>
      <w:hyperlink w:anchor="_Toc457214119" w:history="1">
        <w:r w:rsidRPr="00843D3A">
          <w:rPr>
            <w:rStyle w:val="Hyperlink"/>
            <w:noProof/>
          </w:rPr>
          <w:t>6.64</w:t>
        </w:r>
        <w:r w:rsidRPr="007F783B">
          <w:rPr>
            <w:rFonts w:ascii="Calibri" w:hAnsi="Calibri"/>
            <w:noProof/>
            <w:sz w:val="22"/>
            <w:szCs w:val="22"/>
          </w:rPr>
          <w:tab/>
        </w:r>
        <w:r w:rsidRPr="00843D3A">
          <w:rPr>
            <w:rStyle w:val="Hyperlink"/>
            <w:noProof/>
          </w:rPr>
          <w:t>Element &lt;SearchDatabaseRef&gt;</w:t>
        </w:r>
        <w:r>
          <w:rPr>
            <w:noProof/>
            <w:webHidden/>
          </w:rPr>
          <w:tab/>
        </w:r>
        <w:r>
          <w:rPr>
            <w:noProof/>
            <w:webHidden/>
          </w:rPr>
          <w:fldChar w:fldCharType="begin"/>
        </w:r>
        <w:r>
          <w:rPr>
            <w:noProof/>
            <w:webHidden/>
          </w:rPr>
          <w:instrText xml:space="preserve"> PAGEREF _Toc457214119 \h </w:instrText>
        </w:r>
        <w:r>
          <w:rPr>
            <w:noProof/>
            <w:webHidden/>
          </w:rPr>
        </w:r>
        <w:r>
          <w:rPr>
            <w:noProof/>
            <w:webHidden/>
          </w:rPr>
          <w:fldChar w:fldCharType="separate"/>
        </w:r>
        <w:r>
          <w:rPr>
            <w:noProof/>
            <w:webHidden/>
          </w:rPr>
          <w:t>63</w:t>
        </w:r>
        <w:r>
          <w:rPr>
            <w:noProof/>
            <w:webHidden/>
          </w:rPr>
          <w:fldChar w:fldCharType="end"/>
        </w:r>
      </w:hyperlink>
    </w:p>
    <w:p w:rsidR="00C14FC6" w:rsidRPr="007F783B" w:rsidRDefault="00C14FC6">
      <w:pPr>
        <w:pStyle w:val="TOC2"/>
        <w:rPr>
          <w:rFonts w:ascii="Calibri" w:hAnsi="Calibri"/>
          <w:noProof/>
          <w:sz w:val="22"/>
          <w:szCs w:val="22"/>
        </w:rPr>
      </w:pPr>
      <w:hyperlink w:anchor="_Toc457214120" w:history="1">
        <w:r w:rsidRPr="00843D3A">
          <w:rPr>
            <w:rStyle w:val="Hyperlink"/>
            <w:noProof/>
          </w:rPr>
          <w:t>6.65</w:t>
        </w:r>
        <w:r w:rsidRPr="007F783B">
          <w:rPr>
            <w:rFonts w:ascii="Calibri" w:hAnsi="Calibri"/>
            <w:noProof/>
            <w:sz w:val="22"/>
            <w:szCs w:val="22"/>
          </w:rPr>
          <w:tab/>
        </w:r>
        <w:r w:rsidRPr="00843D3A">
          <w:rPr>
            <w:rStyle w:val="Hyperlink"/>
            <w:noProof/>
          </w:rPr>
          <w:t>Element &lt;SearchModification&gt;</w:t>
        </w:r>
        <w:r>
          <w:rPr>
            <w:noProof/>
            <w:webHidden/>
          </w:rPr>
          <w:tab/>
        </w:r>
        <w:r>
          <w:rPr>
            <w:noProof/>
            <w:webHidden/>
          </w:rPr>
          <w:fldChar w:fldCharType="begin"/>
        </w:r>
        <w:r>
          <w:rPr>
            <w:noProof/>
            <w:webHidden/>
          </w:rPr>
          <w:instrText xml:space="preserve"> PAGEREF _Toc457214120 \h </w:instrText>
        </w:r>
        <w:r>
          <w:rPr>
            <w:noProof/>
            <w:webHidden/>
          </w:rPr>
        </w:r>
        <w:r>
          <w:rPr>
            <w:noProof/>
            <w:webHidden/>
          </w:rPr>
          <w:fldChar w:fldCharType="separate"/>
        </w:r>
        <w:r>
          <w:rPr>
            <w:noProof/>
            <w:webHidden/>
          </w:rPr>
          <w:t>63</w:t>
        </w:r>
        <w:r>
          <w:rPr>
            <w:noProof/>
            <w:webHidden/>
          </w:rPr>
          <w:fldChar w:fldCharType="end"/>
        </w:r>
      </w:hyperlink>
    </w:p>
    <w:p w:rsidR="00C14FC6" w:rsidRPr="007F783B" w:rsidRDefault="00C14FC6">
      <w:pPr>
        <w:pStyle w:val="TOC2"/>
        <w:rPr>
          <w:rFonts w:ascii="Calibri" w:hAnsi="Calibri"/>
          <w:noProof/>
          <w:sz w:val="22"/>
          <w:szCs w:val="22"/>
        </w:rPr>
      </w:pPr>
      <w:hyperlink w:anchor="_Toc457214121" w:history="1">
        <w:r w:rsidRPr="00843D3A">
          <w:rPr>
            <w:rStyle w:val="Hyperlink"/>
            <w:noProof/>
          </w:rPr>
          <w:t>6.66</w:t>
        </w:r>
        <w:r w:rsidRPr="007F783B">
          <w:rPr>
            <w:rFonts w:ascii="Calibri" w:hAnsi="Calibri"/>
            <w:noProof/>
            <w:sz w:val="22"/>
            <w:szCs w:val="22"/>
          </w:rPr>
          <w:tab/>
        </w:r>
        <w:r w:rsidRPr="00843D3A">
          <w:rPr>
            <w:rStyle w:val="Hyperlink"/>
            <w:noProof/>
          </w:rPr>
          <w:t>Element &lt;SearchType&gt;</w:t>
        </w:r>
        <w:r>
          <w:rPr>
            <w:noProof/>
            <w:webHidden/>
          </w:rPr>
          <w:tab/>
        </w:r>
        <w:r>
          <w:rPr>
            <w:noProof/>
            <w:webHidden/>
          </w:rPr>
          <w:fldChar w:fldCharType="begin"/>
        </w:r>
        <w:r>
          <w:rPr>
            <w:noProof/>
            <w:webHidden/>
          </w:rPr>
          <w:instrText xml:space="preserve"> PAGEREF _Toc457214121 \h </w:instrText>
        </w:r>
        <w:r>
          <w:rPr>
            <w:noProof/>
            <w:webHidden/>
          </w:rPr>
        </w:r>
        <w:r>
          <w:rPr>
            <w:noProof/>
            <w:webHidden/>
          </w:rPr>
          <w:fldChar w:fldCharType="separate"/>
        </w:r>
        <w:r>
          <w:rPr>
            <w:noProof/>
            <w:webHidden/>
          </w:rPr>
          <w:t>65</w:t>
        </w:r>
        <w:r>
          <w:rPr>
            <w:noProof/>
            <w:webHidden/>
          </w:rPr>
          <w:fldChar w:fldCharType="end"/>
        </w:r>
      </w:hyperlink>
    </w:p>
    <w:p w:rsidR="00C14FC6" w:rsidRPr="007F783B" w:rsidRDefault="00C14FC6">
      <w:pPr>
        <w:pStyle w:val="TOC2"/>
        <w:rPr>
          <w:rFonts w:ascii="Calibri" w:hAnsi="Calibri"/>
          <w:noProof/>
          <w:sz w:val="22"/>
          <w:szCs w:val="22"/>
        </w:rPr>
      </w:pPr>
      <w:hyperlink w:anchor="_Toc457214122" w:history="1">
        <w:r w:rsidRPr="00843D3A">
          <w:rPr>
            <w:rStyle w:val="Hyperlink"/>
            <w:noProof/>
          </w:rPr>
          <w:t>6.67</w:t>
        </w:r>
        <w:r w:rsidRPr="007F783B">
          <w:rPr>
            <w:rFonts w:ascii="Calibri" w:hAnsi="Calibri"/>
            <w:noProof/>
            <w:sz w:val="22"/>
            <w:szCs w:val="22"/>
          </w:rPr>
          <w:tab/>
        </w:r>
        <w:r w:rsidRPr="00843D3A">
          <w:rPr>
            <w:rStyle w:val="Hyperlink"/>
            <w:noProof/>
          </w:rPr>
          <w:t>Element &lt;Seq&gt;</w:t>
        </w:r>
        <w:r>
          <w:rPr>
            <w:noProof/>
            <w:webHidden/>
          </w:rPr>
          <w:tab/>
        </w:r>
        <w:r>
          <w:rPr>
            <w:noProof/>
            <w:webHidden/>
          </w:rPr>
          <w:fldChar w:fldCharType="begin"/>
        </w:r>
        <w:r>
          <w:rPr>
            <w:noProof/>
            <w:webHidden/>
          </w:rPr>
          <w:instrText xml:space="preserve"> PAGEREF _Toc457214122 \h </w:instrText>
        </w:r>
        <w:r>
          <w:rPr>
            <w:noProof/>
            <w:webHidden/>
          </w:rPr>
        </w:r>
        <w:r>
          <w:rPr>
            <w:noProof/>
            <w:webHidden/>
          </w:rPr>
          <w:fldChar w:fldCharType="separate"/>
        </w:r>
        <w:r>
          <w:rPr>
            <w:noProof/>
            <w:webHidden/>
          </w:rPr>
          <w:t>65</w:t>
        </w:r>
        <w:r>
          <w:rPr>
            <w:noProof/>
            <w:webHidden/>
          </w:rPr>
          <w:fldChar w:fldCharType="end"/>
        </w:r>
      </w:hyperlink>
    </w:p>
    <w:p w:rsidR="00C14FC6" w:rsidRPr="007F783B" w:rsidRDefault="00C14FC6">
      <w:pPr>
        <w:pStyle w:val="TOC2"/>
        <w:rPr>
          <w:rFonts w:ascii="Calibri" w:hAnsi="Calibri"/>
          <w:noProof/>
          <w:sz w:val="22"/>
          <w:szCs w:val="22"/>
        </w:rPr>
      </w:pPr>
      <w:hyperlink w:anchor="_Toc457214123" w:history="1">
        <w:r w:rsidRPr="00843D3A">
          <w:rPr>
            <w:rStyle w:val="Hyperlink"/>
            <w:noProof/>
          </w:rPr>
          <w:t>6.68</w:t>
        </w:r>
        <w:r w:rsidRPr="007F783B">
          <w:rPr>
            <w:rFonts w:ascii="Calibri" w:hAnsi="Calibri"/>
            <w:noProof/>
            <w:sz w:val="22"/>
            <w:szCs w:val="22"/>
          </w:rPr>
          <w:tab/>
        </w:r>
        <w:r w:rsidRPr="00843D3A">
          <w:rPr>
            <w:rStyle w:val="Hyperlink"/>
            <w:noProof/>
          </w:rPr>
          <w:t>Element &lt;SequenceCollection&gt;</w:t>
        </w:r>
        <w:r>
          <w:rPr>
            <w:noProof/>
            <w:webHidden/>
          </w:rPr>
          <w:tab/>
        </w:r>
        <w:r>
          <w:rPr>
            <w:noProof/>
            <w:webHidden/>
          </w:rPr>
          <w:fldChar w:fldCharType="begin"/>
        </w:r>
        <w:r>
          <w:rPr>
            <w:noProof/>
            <w:webHidden/>
          </w:rPr>
          <w:instrText xml:space="preserve"> PAGEREF _Toc457214123 \h </w:instrText>
        </w:r>
        <w:r>
          <w:rPr>
            <w:noProof/>
            <w:webHidden/>
          </w:rPr>
        </w:r>
        <w:r>
          <w:rPr>
            <w:noProof/>
            <w:webHidden/>
          </w:rPr>
          <w:fldChar w:fldCharType="separate"/>
        </w:r>
        <w:r>
          <w:rPr>
            <w:noProof/>
            <w:webHidden/>
          </w:rPr>
          <w:t>65</w:t>
        </w:r>
        <w:r>
          <w:rPr>
            <w:noProof/>
            <w:webHidden/>
          </w:rPr>
          <w:fldChar w:fldCharType="end"/>
        </w:r>
      </w:hyperlink>
    </w:p>
    <w:p w:rsidR="00C14FC6" w:rsidRPr="007F783B" w:rsidRDefault="00C14FC6">
      <w:pPr>
        <w:pStyle w:val="TOC2"/>
        <w:rPr>
          <w:rFonts w:ascii="Calibri" w:hAnsi="Calibri"/>
          <w:noProof/>
          <w:sz w:val="22"/>
          <w:szCs w:val="22"/>
        </w:rPr>
      </w:pPr>
      <w:hyperlink w:anchor="_Toc457214124" w:history="1">
        <w:r w:rsidRPr="00843D3A">
          <w:rPr>
            <w:rStyle w:val="Hyperlink"/>
            <w:noProof/>
          </w:rPr>
          <w:t>6.69</w:t>
        </w:r>
        <w:r w:rsidRPr="007F783B">
          <w:rPr>
            <w:rFonts w:ascii="Calibri" w:hAnsi="Calibri"/>
            <w:noProof/>
            <w:sz w:val="22"/>
            <w:szCs w:val="22"/>
          </w:rPr>
          <w:tab/>
        </w:r>
        <w:r w:rsidRPr="00843D3A">
          <w:rPr>
            <w:rStyle w:val="Hyperlink"/>
            <w:noProof/>
          </w:rPr>
          <w:t>Element &lt;SiteRegexp&gt;</w:t>
        </w:r>
        <w:r>
          <w:rPr>
            <w:noProof/>
            <w:webHidden/>
          </w:rPr>
          <w:tab/>
        </w:r>
        <w:r>
          <w:rPr>
            <w:noProof/>
            <w:webHidden/>
          </w:rPr>
          <w:fldChar w:fldCharType="begin"/>
        </w:r>
        <w:r>
          <w:rPr>
            <w:noProof/>
            <w:webHidden/>
          </w:rPr>
          <w:instrText xml:space="preserve"> PAGEREF _Toc457214124 \h </w:instrText>
        </w:r>
        <w:r>
          <w:rPr>
            <w:noProof/>
            <w:webHidden/>
          </w:rPr>
        </w:r>
        <w:r>
          <w:rPr>
            <w:noProof/>
            <w:webHidden/>
          </w:rPr>
          <w:fldChar w:fldCharType="separate"/>
        </w:r>
        <w:r>
          <w:rPr>
            <w:noProof/>
            <w:webHidden/>
          </w:rPr>
          <w:t>67</w:t>
        </w:r>
        <w:r>
          <w:rPr>
            <w:noProof/>
            <w:webHidden/>
          </w:rPr>
          <w:fldChar w:fldCharType="end"/>
        </w:r>
      </w:hyperlink>
    </w:p>
    <w:p w:rsidR="00C14FC6" w:rsidRPr="007F783B" w:rsidRDefault="00C14FC6">
      <w:pPr>
        <w:pStyle w:val="TOC2"/>
        <w:rPr>
          <w:rFonts w:ascii="Calibri" w:hAnsi="Calibri"/>
          <w:noProof/>
          <w:sz w:val="22"/>
          <w:szCs w:val="22"/>
        </w:rPr>
      </w:pPr>
      <w:hyperlink w:anchor="_Toc457214125" w:history="1">
        <w:r w:rsidRPr="00843D3A">
          <w:rPr>
            <w:rStyle w:val="Hyperlink"/>
            <w:noProof/>
          </w:rPr>
          <w:t>6.70</w:t>
        </w:r>
        <w:r w:rsidRPr="007F783B">
          <w:rPr>
            <w:rFonts w:ascii="Calibri" w:hAnsi="Calibri"/>
            <w:noProof/>
            <w:sz w:val="22"/>
            <w:szCs w:val="22"/>
          </w:rPr>
          <w:tab/>
        </w:r>
        <w:r w:rsidRPr="00843D3A">
          <w:rPr>
            <w:rStyle w:val="Hyperlink"/>
            <w:noProof/>
          </w:rPr>
          <w:t>Element &lt;SoftwareName&gt;</w:t>
        </w:r>
        <w:r>
          <w:rPr>
            <w:noProof/>
            <w:webHidden/>
          </w:rPr>
          <w:tab/>
        </w:r>
        <w:r>
          <w:rPr>
            <w:noProof/>
            <w:webHidden/>
          </w:rPr>
          <w:fldChar w:fldCharType="begin"/>
        </w:r>
        <w:r>
          <w:rPr>
            <w:noProof/>
            <w:webHidden/>
          </w:rPr>
          <w:instrText xml:space="preserve"> PAGEREF _Toc457214125 \h </w:instrText>
        </w:r>
        <w:r>
          <w:rPr>
            <w:noProof/>
            <w:webHidden/>
          </w:rPr>
        </w:r>
        <w:r>
          <w:rPr>
            <w:noProof/>
            <w:webHidden/>
          </w:rPr>
          <w:fldChar w:fldCharType="separate"/>
        </w:r>
        <w:r>
          <w:rPr>
            <w:noProof/>
            <w:webHidden/>
          </w:rPr>
          <w:t>67</w:t>
        </w:r>
        <w:r>
          <w:rPr>
            <w:noProof/>
            <w:webHidden/>
          </w:rPr>
          <w:fldChar w:fldCharType="end"/>
        </w:r>
      </w:hyperlink>
    </w:p>
    <w:p w:rsidR="00C14FC6" w:rsidRPr="007F783B" w:rsidRDefault="00C14FC6">
      <w:pPr>
        <w:pStyle w:val="TOC2"/>
        <w:rPr>
          <w:rFonts w:ascii="Calibri" w:hAnsi="Calibri"/>
          <w:noProof/>
          <w:sz w:val="22"/>
          <w:szCs w:val="22"/>
        </w:rPr>
      </w:pPr>
      <w:hyperlink w:anchor="_Toc457214126" w:history="1">
        <w:r w:rsidRPr="00843D3A">
          <w:rPr>
            <w:rStyle w:val="Hyperlink"/>
            <w:noProof/>
          </w:rPr>
          <w:t>6.71</w:t>
        </w:r>
        <w:r w:rsidRPr="007F783B">
          <w:rPr>
            <w:rFonts w:ascii="Calibri" w:hAnsi="Calibri"/>
            <w:noProof/>
            <w:sz w:val="22"/>
            <w:szCs w:val="22"/>
          </w:rPr>
          <w:tab/>
        </w:r>
        <w:r w:rsidRPr="00843D3A">
          <w:rPr>
            <w:rStyle w:val="Hyperlink"/>
            <w:noProof/>
          </w:rPr>
          <w:t>Element &lt;SourceFile&gt;</w:t>
        </w:r>
        <w:r>
          <w:rPr>
            <w:noProof/>
            <w:webHidden/>
          </w:rPr>
          <w:tab/>
        </w:r>
        <w:r>
          <w:rPr>
            <w:noProof/>
            <w:webHidden/>
          </w:rPr>
          <w:fldChar w:fldCharType="begin"/>
        </w:r>
        <w:r>
          <w:rPr>
            <w:noProof/>
            <w:webHidden/>
          </w:rPr>
          <w:instrText xml:space="preserve"> PAGEREF _Toc457214126 \h </w:instrText>
        </w:r>
        <w:r>
          <w:rPr>
            <w:noProof/>
            <w:webHidden/>
          </w:rPr>
        </w:r>
        <w:r>
          <w:rPr>
            <w:noProof/>
            <w:webHidden/>
          </w:rPr>
          <w:fldChar w:fldCharType="separate"/>
        </w:r>
        <w:r>
          <w:rPr>
            <w:noProof/>
            <w:webHidden/>
          </w:rPr>
          <w:t>67</w:t>
        </w:r>
        <w:r>
          <w:rPr>
            <w:noProof/>
            <w:webHidden/>
          </w:rPr>
          <w:fldChar w:fldCharType="end"/>
        </w:r>
      </w:hyperlink>
    </w:p>
    <w:p w:rsidR="00C14FC6" w:rsidRPr="007F783B" w:rsidRDefault="00C14FC6">
      <w:pPr>
        <w:pStyle w:val="TOC2"/>
        <w:rPr>
          <w:rFonts w:ascii="Calibri" w:hAnsi="Calibri"/>
          <w:noProof/>
          <w:sz w:val="22"/>
          <w:szCs w:val="22"/>
        </w:rPr>
      </w:pPr>
      <w:hyperlink w:anchor="_Toc457214127" w:history="1">
        <w:r w:rsidRPr="00843D3A">
          <w:rPr>
            <w:rStyle w:val="Hyperlink"/>
            <w:noProof/>
          </w:rPr>
          <w:t>6.72</w:t>
        </w:r>
        <w:r w:rsidRPr="007F783B">
          <w:rPr>
            <w:rFonts w:ascii="Calibri" w:hAnsi="Calibri"/>
            <w:noProof/>
            <w:sz w:val="22"/>
            <w:szCs w:val="22"/>
          </w:rPr>
          <w:tab/>
        </w:r>
        <w:r w:rsidRPr="00843D3A">
          <w:rPr>
            <w:rStyle w:val="Hyperlink"/>
            <w:noProof/>
          </w:rPr>
          <w:t>Element &lt;SpecificityRules&gt;</w:t>
        </w:r>
        <w:r>
          <w:rPr>
            <w:noProof/>
            <w:webHidden/>
          </w:rPr>
          <w:tab/>
        </w:r>
        <w:r>
          <w:rPr>
            <w:noProof/>
            <w:webHidden/>
          </w:rPr>
          <w:fldChar w:fldCharType="begin"/>
        </w:r>
        <w:r>
          <w:rPr>
            <w:noProof/>
            <w:webHidden/>
          </w:rPr>
          <w:instrText xml:space="preserve"> PAGEREF _Toc457214127 \h </w:instrText>
        </w:r>
        <w:r>
          <w:rPr>
            <w:noProof/>
            <w:webHidden/>
          </w:rPr>
        </w:r>
        <w:r>
          <w:rPr>
            <w:noProof/>
            <w:webHidden/>
          </w:rPr>
          <w:fldChar w:fldCharType="separate"/>
        </w:r>
        <w:r>
          <w:rPr>
            <w:noProof/>
            <w:webHidden/>
          </w:rPr>
          <w:t>68</w:t>
        </w:r>
        <w:r>
          <w:rPr>
            <w:noProof/>
            <w:webHidden/>
          </w:rPr>
          <w:fldChar w:fldCharType="end"/>
        </w:r>
      </w:hyperlink>
    </w:p>
    <w:p w:rsidR="00C14FC6" w:rsidRPr="007F783B" w:rsidRDefault="00C14FC6">
      <w:pPr>
        <w:pStyle w:val="TOC2"/>
        <w:rPr>
          <w:rFonts w:ascii="Calibri" w:hAnsi="Calibri"/>
          <w:noProof/>
          <w:sz w:val="22"/>
          <w:szCs w:val="22"/>
        </w:rPr>
      </w:pPr>
      <w:hyperlink w:anchor="_Toc457214128" w:history="1">
        <w:r w:rsidRPr="00843D3A">
          <w:rPr>
            <w:rStyle w:val="Hyperlink"/>
            <w:noProof/>
          </w:rPr>
          <w:t>6.73</w:t>
        </w:r>
        <w:r w:rsidRPr="007F783B">
          <w:rPr>
            <w:rFonts w:ascii="Calibri" w:hAnsi="Calibri"/>
            <w:noProof/>
            <w:sz w:val="22"/>
            <w:szCs w:val="22"/>
          </w:rPr>
          <w:tab/>
        </w:r>
        <w:r w:rsidRPr="00843D3A">
          <w:rPr>
            <w:rStyle w:val="Hyperlink"/>
            <w:noProof/>
          </w:rPr>
          <w:t>Element &lt;SpectraData&gt;</w:t>
        </w:r>
        <w:r>
          <w:rPr>
            <w:noProof/>
            <w:webHidden/>
          </w:rPr>
          <w:tab/>
        </w:r>
        <w:r>
          <w:rPr>
            <w:noProof/>
            <w:webHidden/>
          </w:rPr>
          <w:fldChar w:fldCharType="begin"/>
        </w:r>
        <w:r>
          <w:rPr>
            <w:noProof/>
            <w:webHidden/>
          </w:rPr>
          <w:instrText xml:space="preserve"> PAGEREF _Toc457214128 \h </w:instrText>
        </w:r>
        <w:r>
          <w:rPr>
            <w:noProof/>
            <w:webHidden/>
          </w:rPr>
        </w:r>
        <w:r>
          <w:rPr>
            <w:noProof/>
            <w:webHidden/>
          </w:rPr>
          <w:fldChar w:fldCharType="separate"/>
        </w:r>
        <w:r>
          <w:rPr>
            <w:noProof/>
            <w:webHidden/>
          </w:rPr>
          <w:t>69</w:t>
        </w:r>
        <w:r>
          <w:rPr>
            <w:noProof/>
            <w:webHidden/>
          </w:rPr>
          <w:fldChar w:fldCharType="end"/>
        </w:r>
      </w:hyperlink>
    </w:p>
    <w:p w:rsidR="00C14FC6" w:rsidRPr="007F783B" w:rsidRDefault="00C14FC6">
      <w:pPr>
        <w:pStyle w:val="TOC2"/>
        <w:rPr>
          <w:rFonts w:ascii="Calibri" w:hAnsi="Calibri"/>
          <w:noProof/>
          <w:sz w:val="22"/>
          <w:szCs w:val="22"/>
        </w:rPr>
      </w:pPr>
      <w:hyperlink w:anchor="_Toc457214129" w:history="1">
        <w:r w:rsidRPr="00843D3A">
          <w:rPr>
            <w:rStyle w:val="Hyperlink"/>
            <w:noProof/>
          </w:rPr>
          <w:t>6.74</w:t>
        </w:r>
        <w:r w:rsidRPr="007F783B">
          <w:rPr>
            <w:rFonts w:ascii="Calibri" w:hAnsi="Calibri"/>
            <w:noProof/>
            <w:sz w:val="22"/>
            <w:szCs w:val="22"/>
          </w:rPr>
          <w:tab/>
        </w:r>
        <w:r w:rsidRPr="00843D3A">
          <w:rPr>
            <w:rStyle w:val="Hyperlink"/>
            <w:noProof/>
          </w:rPr>
          <w:t>Element &lt;SpectrumIdentification&gt;</w:t>
        </w:r>
        <w:r>
          <w:rPr>
            <w:noProof/>
            <w:webHidden/>
          </w:rPr>
          <w:tab/>
        </w:r>
        <w:r>
          <w:rPr>
            <w:noProof/>
            <w:webHidden/>
          </w:rPr>
          <w:fldChar w:fldCharType="begin"/>
        </w:r>
        <w:r>
          <w:rPr>
            <w:noProof/>
            <w:webHidden/>
          </w:rPr>
          <w:instrText xml:space="preserve"> PAGEREF _Toc457214129 \h </w:instrText>
        </w:r>
        <w:r>
          <w:rPr>
            <w:noProof/>
            <w:webHidden/>
          </w:rPr>
        </w:r>
        <w:r>
          <w:rPr>
            <w:noProof/>
            <w:webHidden/>
          </w:rPr>
          <w:fldChar w:fldCharType="separate"/>
        </w:r>
        <w:r>
          <w:rPr>
            <w:noProof/>
            <w:webHidden/>
          </w:rPr>
          <w:t>69</w:t>
        </w:r>
        <w:r>
          <w:rPr>
            <w:noProof/>
            <w:webHidden/>
          </w:rPr>
          <w:fldChar w:fldCharType="end"/>
        </w:r>
      </w:hyperlink>
    </w:p>
    <w:p w:rsidR="00C14FC6" w:rsidRPr="007F783B" w:rsidRDefault="00C14FC6">
      <w:pPr>
        <w:pStyle w:val="TOC2"/>
        <w:rPr>
          <w:rFonts w:ascii="Calibri" w:hAnsi="Calibri"/>
          <w:noProof/>
          <w:sz w:val="22"/>
          <w:szCs w:val="22"/>
        </w:rPr>
      </w:pPr>
      <w:hyperlink w:anchor="_Toc457214130" w:history="1">
        <w:r w:rsidRPr="00843D3A">
          <w:rPr>
            <w:rStyle w:val="Hyperlink"/>
            <w:noProof/>
          </w:rPr>
          <w:t>6.75</w:t>
        </w:r>
        <w:r w:rsidRPr="007F783B">
          <w:rPr>
            <w:rFonts w:ascii="Calibri" w:hAnsi="Calibri"/>
            <w:noProof/>
            <w:sz w:val="22"/>
            <w:szCs w:val="22"/>
          </w:rPr>
          <w:tab/>
        </w:r>
        <w:r w:rsidRPr="00843D3A">
          <w:rPr>
            <w:rStyle w:val="Hyperlink"/>
            <w:noProof/>
          </w:rPr>
          <w:t>Element &lt;SpectrumIdentificationItem&gt;</w:t>
        </w:r>
        <w:r>
          <w:rPr>
            <w:noProof/>
            <w:webHidden/>
          </w:rPr>
          <w:tab/>
        </w:r>
        <w:r>
          <w:rPr>
            <w:noProof/>
            <w:webHidden/>
          </w:rPr>
          <w:fldChar w:fldCharType="begin"/>
        </w:r>
        <w:r>
          <w:rPr>
            <w:noProof/>
            <w:webHidden/>
          </w:rPr>
          <w:instrText xml:space="preserve"> PAGEREF _Toc457214130 \h </w:instrText>
        </w:r>
        <w:r>
          <w:rPr>
            <w:noProof/>
            <w:webHidden/>
          </w:rPr>
        </w:r>
        <w:r>
          <w:rPr>
            <w:noProof/>
            <w:webHidden/>
          </w:rPr>
          <w:fldChar w:fldCharType="separate"/>
        </w:r>
        <w:r>
          <w:rPr>
            <w:noProof/>
            <w:webHidden/>
          </w:rPr>
          <w:t>70</w:t>
        </w:r>
        <w:r>
          <w:rPr>
            <w:noProof/>
            <w:webHidden/>
          </w:rPr>
          <w:fldChar w:fldCharType="end"/>
        </w:r>
      </w:hyperlink>
    </w:p>
    <w:p w:rsidR="00C14FC6" w:rsidRPr="007F783B" w:rsidRDefault="00C14FC6">
      <w:pPr>
        <w:pStyle w:val="TOC2"/>
        <w:rPr>
          <w:rFonts w:ascii="Calibri" w:hAnsi="Calibri"/>
          <w:noProof/>
          <w:sz w:val="22"/>
          <w:szCs w:val="22"/>
        </w:rPr>
      </w:pPr>
      <w:hyperlink w:anchor="_Toc457214131" w:history="1">
        <w:r w:rsidRPr="00843D3A">
          <w:rPr>
            <w:rStyle w:val="Hyperlink"/>
            <w:noProof/>
          </w:rPr>
          <w:t>6.76</w:t>
        </w:r>
        <w:r w:rsidRPr="007F783B">
          <w:rPr>
            <w:rFonts w:ascii="Calibri" w:hAnsi="Calibri"/>
            <w:noProof/>
            <w:sz w:val="22"/>
            <w:szCs w:val="22"/>
          </w:rPr>
          <w:tab/>
        </w:r>
        <w:r w:rsidRPr="00843D3A">
          <w:rPr>
            <w:rStyle w:val="Hyperlink"/>
            <w:noProof/>
          </w:rPr>
          <w:t>Element &lt;SpectrumIdentificationItemRef&gt;</w:t>
        </w:r>
        <w:r>
          <w:rPr>
            <w:noProof/>
            <w:webHidden/>
          </w:rPr>
          <w:tab/>
        </w:r>
        <w:r>
          <w:rPr>
            <w:noProof/>
            <w:webHidden/>
          </w:rPr>
          <w:fldChar w:fldCharType="begin"/>
        </w:r>
        <w:r>
          <w:rPr>
            <w:noProof/>
            <w:webHidden/>
          </w:rPr>
          <w:instrText xml:space="preserve"> PAGEREF _Toc457214131 \h </w:instrText>
        </w:r>
        <w:r>
          <w:rPr>
            <w:noProof/>
            <w:webHidden/>
          </w:rPr>
        </w:r>
        <w:r>
          <w:rPr>
            <w:noProof/>
            <w:webHidden/>
          </w:rPr>
          <w:fldChar w:fldCharType="separate"/>
        </w:r>
        <w:r>
          <w:rPr>
            <w:noProof/>
            <w:webHidden/>
          </w:rPr>
          <w:t>73</w:t>
        </w:r>
        <w:r>
          <w:rPr>
            <w:noProof/>
            <w:webHidden/>
          </w:rPr>
          <w:fldChar w:fldCharType="end"/>
        </w:r>
      </w:hyperlink>
    </w:p>
    <w:p w:rsidR="00C14FC6" w:rsidRPr="007F783B" w:rsidRDefault="00C14FC6">
      <w:pPr>
        <w:pStyle w:val="TOC2"/>
        <w:rPr>
          <w:rFonts w:ascii="Calibri" w:hAnsi="Calibri"/>
          <w:noProof/>
          <w:sz w:val="22"/>
          <w:szCs w:val="22"/>
        </w:rPr>
      </w:pPr>
      <w:hyperlink w:anchor="_Toc457214132" w:history="1">
        <w:r w:rsidRPr="00843D3A">
          <w:rPr>
            <w:rStyle w:val="Hyperlink"/>
            <w:noProof/>
          </w:rPr>
          <w:t>6.77</w:t>
        </w:r>
        <w:r w:rsidRPr="007F783B">
          <w:rPr>
            <w:rFonts w:ascii="Calibri" w:hAnsi="Calibri"/>
            <w:noProof/>
            <w:sz w:val="22"/>
            <w:szCs w:val="22"/>
          </w:rPr>
          <w:tab/>
        </w:r>
        <w:r w:rsidRPr="00843D3A">
          <w:rPr>
            <w:rStyle w:val="Hyperlink"/>
            <w:noProof/>
          </w:rPr>
          <w:t>Element &lt;SpectrumIdentificationList&gt;</w:t>
        </w:r>
        <w:r>
          <w:rPr>
            <w:noProof/>
            <w:webHidden/>
          </w:rPr>
          <w:tab/>
        </w:r>
        <w:r>
          <w:rPr>
            <w:noProof/>
            <w:webHidden/>
          </w:rPr>
          <w:fldChar w:fldCharType="begin"/>
        </w:r>
        <w:r>
          <w:rPr>
            <w:noProof/>
            <w:webHidden/>
          </w:rPr>
          <w:instrText xml:space="preserve"> PAGEREF _Toc457214132 \h </w:instrText>
        </w:r>
        <w:r>
          <w:rPr>
            <w:noProof/>
            <w:webHidden/>
          </w:rPr>
        </w:r>
        <w:r>
          <w:rPr>
            <w:noProof/>
            <w:webHidden/>
          </w:rPr>
          <w:fldChar w:fldCharType="separate"/>
        </w:r>
        <w:r>
          <w:rPr>
            <w:noProof/>
            <w:webHidden/>
          </w:rPr>
          <w:t>73</w:t>
        </w:r>
        <w:r>
          <w:rPr>
            <w:noProof/>
            <w:webHidden/>
          </w:rPr>
          <w:fldChar w:fldCharType="end"/>
        </w:r>
      </w:hyperlink>
    </w:p>
    <w:p w:rsidR="00C14FC6" w:rsidRPr="007F783B" w:rsidRDefault="00C14FC6">
      <w:pPr>
        <w:pStyle w:val="TOC2"/>
        <w:rPr>
          <w:rFonts w:ascii="Calibri" w:hAnsi="Calibri"/>
          <w:noProof/>
          <w:sz w:val="22"/>
          <w:szCs w:val="22"/>
        </w:rPr>
      </w:pPr>
      <w:hyperlink w:anchor="_Toc457214133" w:history="1">
        <w:r w:rsidRPr="00843D3A">
          <w:rPr>
            <w:rStyle w:val="Hyperlink"/>
            <w:noProof/>
          </w:rPr>
          <w:t>6.78</w:t>
        </w:r>
        <w:r w:rsidRPr="007F783B">
          <w:rPr>
            <w:rFonts w:ascii="Calibri" w:hAnsi="Calibri"/>
            <w:noProof/>
            <w:sz w:val="22"/>
            <w:szCs w:val="22"/>
          </w:rPr>
          <w:tab/>
        </w:r>
        <w:r w:rsidRPr="00843D3A">
          <w:rPr>
            <w:rStyle w:val="Hyperlink"/>
            <w:noProof/>
          </w:rPr>
          <w:t>Element &lt;SpectrumIdentificationProtocol&gt;</w:t>
        </w:r>
        <w:r>
          <w:rPr>
            <w:noProof/>
            <w:webHidden/>
          </w:rPr>
          <w:tab/>
        </w:r>
        <w:r>
          <w:rPr>
            <w:noProof/>
            <w:webHidden/>
          </w:rPr>
          <w:fldChar w:fldCharType="begin"/>
        </w:r>
        <w:r>
          <w:rPr>
            <w:noProof/>
            <w:webHidden/>
          </w:rPr>
          <w:instrText xml:space="preserve"> PAGEREF _Toc457214133 \h </w:instrText>
        </w:r>
        <w:r>
          <w:rPr>
            <w:noProof/>
            <w:webHidden/>
          </w:rPr>
        </w:r>
        <w:r>
          <w:rPr>
            <w:noProof/>
            <w:webHidden/>
          </w:rPr>
          <w:fldChar w:fldCharType="separate"/>
        </w:r>
        <w:r>
          <w:rPr>
            <w:noProof/>
            <w:webHidden/>
          </w:rPr>
          <w:t>74</w:t>
        </w:r>
        <w:r>
          <w:rPr>
            <w:noProof/>
            <w:webHidden/>
          </w:rPr>
          <w:fldChar w:fldCharType="end"/>
        </w:r>
      </w:hyperlink>
    </w:p>
    <w:p w:rsidR="00C14FC6" w:rsidRPr="007F783B" w:rsidRDefault="00C14FC6">
      <w:pPr>
        <w:pStyle w:val="TOC2"/>
        <w:rPr>
          <w:rFonts w:ascii="Calibri" w:hAnsi="Calibri"/>
          <w:noProof/>
          <w:sz w:val="22"/>
          <w:szCs w:val="22"/>
        </w:rPr>
      </w:pPr>
      <w:hyperlink w:anchor="_Toc457214134" w:history="1">
        <w:r w:rsidRPr="00843D3A">
          <w:rPr>
            <w:rStyle w:val="Hyperlink"/>
            <w:noProof/>
          </w:rPr>
          <w:t>6.79</w:t>
        </w:r>
        <w:r w:rsidRPr="007F783B">
          <w:rPr>
            <w:rFonts w:ascii="Calibri" w:hAnsi="Calibri"/>
            <w:noProof/>
            <w:sz w:val="22"/>
            <w:szCs w:val="22"/>
          </w:rPr>
          <w:tab/>
        </w:r>
        <w:r w:rsidRPr="00843D3A">
          <w:rPr>
            <w:rStyle w:val="Hyperlink"/>
            <w:noProof/>
          </w:rPr>
          <w:t>Element &lt;SpectrumIdentificationResult&gt;</w:t>
        </w:r>
        <w:r>
          <w:rPr>
            <w:noProof/>
            <w:webHidden/>
          </w:rPr>
          <w:tab/>
        </w:r>
        <w:r>
          <w:rPr>
            <w:noProof/>
            <w:webHidden/>
          </w:rPr>
          <w:fldChar w:fldCharType="begin"/>
        </w:r>
        <w:r>
          <w:rPr>
            <w:noProof/>
            <w:webHidden/>
          </w:rPr>
          <w:instrText xml:space="preserve"> PAGEREF _Toc457214134 \h </w:instrText>
        </w:r>
        <w:r>
          <w:rPr>
            <w:noProof/>
            <w:webHidden/>
          </w:rPr>
        </w:r>
        <w:r>
          <w:rPr>
            <w:noProof/>
            <w:webHidden/>
          </w:rPr>
          <w:fldChar w:fldCharType="separate"/>
        </w:r>
        <w:r>
          <w:rPr>
            <w:noProof/>
            <w:webHidden/>
          </w:rPr>
          <w:t>77</w:t>
        </w:r>
        <w:r>
          <w:rPr>
            <w:noProof/>
            <w:webHidden/>
          </w:rPr>
          <w:fldChar w:fldCharType="end"/>
        </w:r>
      </w:hyperlink>
    </w:p>
    <w:p w:rsidR="00C14FC6" w:rsidRPr="007F783B" w:rsidRDefault="00C14FC6">
      <w:pPr>
        <w:pStyle w:val="TOC2"/>
        <w:rPr>
          <w:rFonts w:ascii="Calibri" w:hAnsi="Calibri"/>
          <w:noProof/>
          <w:sz w:val="22"/>
          <w:szCs w:val="22"/>
        </w:rPr>
      </w:pPr>
      <w:hyperlink w:anchor="_Toc457214135" w:history="1">
        <w:r w:rsidRPr="00843D3A">
          <w:rPr>
            <w:rStyle w:val="Hyperlink"/>
            <w:noProof/>
          </w:rPr>
          <w:t>6.80</w:t>
        </w:r>
        <w:r w:rsidRPr="007F783B">
          <w:rPr>
            <w:rFonts w:ascii="Calibri" w:hAnsi="Calibri"/>
            <w:noProof/>
            <w:sz w:val="22"/>
            <w:szCs w:val="22"/>
          </w:rPr>
          <w:tab/>
        </w:r>
        <w:r w:rsidRPr="00843D3A">
          <w:rPr>
            <w:rStyle w:val="Hyperlink"/>
            <w:noProof/>
          </w:rPr>
          <w:t>Element &lt;SpectrumIDFormat&gt;</w:t>
        </w:r>
        <w:r>
          <w:rPr>
            <w:noProof/>
            <w:webHidden/>
          </w:rPr>
          <w:tab/>
        </w:r>
        <w:r>
          <w:rPr>
            <w:noProof/>
            <w:webHidden/>
          </w:rPr>
          <w:fldChar w:fldCharType="begin"/>
        </w:r>
        <w:r>
          <w:rPr>
            <w:noProof/>
            <w:webHidden/>
          </w:rPr>
          <w:instrText xml:space="preserve"> PAGEREF _Toc457214135 \h </w:instrText>
        </w:r>
        <w:r>
          <w:rPr>
            <w:noProof/>
            <w:webHidden/>
          </w:rPr>
        </w:r>
        <w:r>
          <w:rPr>
            <w:noProof/>
            <w:webHidden/>
          </w:rPr>
          <w:fldChar w:fldCharType="separate"/>
        </w:r>
        <w:r>
          <w:rPr>
            <w:noProof/>
            <w:webHidden/>
          </w:rPr>
          <w:t>78</w:t>
        </w:r>
        <w:r>
          <w:rPr>
            <w:noProof/>
            <w:webHidden/>
          </w:rPr>
          <w:fldChar w:fldCharType="end"/>
        </w:r>
      </w:hyperlink>
    </w:p>
    <w:p w:rsidR="00C14FC6" w:rsidRPr="007F783B" w:rsidRDefault="00C14FC6">
      <w:pPr>
        <w:pStyle w:val="TOC2"/>
        <w:rPr>
          <w:rFonts w:ascii="Calibri" w:hAnsi="Calibri"/>
          <w:noProof/>
          <w:sz w:val="22"/>
          <w:szCs w:val="22"/>
        </w:rPr>
      </w:pPr>
      <w:hyperlink w:anchor="_Toc457214136" w:history="1">
        <w:r w:rsidRPr="00843D3A">
          <w:rPr>
            <w:rStyle w:val="Hyperlink"/>
            <w:noProof/>
          </w:rPr>
          <w:t>6.81</w:t>
        </w:r>
        <w:r w:rsidRPr="007F783B">
          <w:rPr>
            <w:rFonts w:ascii="Calibri" w:hAnsi="Calibri"/>
            <w:noProof/>
            <w:sz w:val="22"/>
            <w:szCs w:val="22"/>
          </w:rPr>
          <w:tab/>
        </w:r>
        <w:r w:rsidRPr="00843D3A">
          <w:rPr>
            <w:rStyle w:val="Hyperlink"/>
            <w:noProof/>
          </w:rPr>
          <w:t>Element &lt;SubSample&gt;</w:t>
        </w:r>
        <w:r>
          <w:rPr>
            <w:noProof/>
            <w:webHidden/>
          </w:rPr>
          <w:tab/>
        </w:r>
        <w:r>
          <w:rPr>
            <w:noProof/>
            <w:webHidden/>
          </w:rPr>
          <w:fldChar w:fldCharType="begin"/>
        </w:r>
        <w:r>
          <w:rPr>
            <w:noProof/>
            <w:webHidden/>
          </w:rPr>
          <w:instrText xml:space="preserve"> PAGEREF _Toc457214136 \h </w:instrText>
        </w:r>
        <w:r>
          <w:rPr>
            <w:noProof/>
            <w:webHidden/>
          </w:rPr>
        </w:r>
        <w:r>
          <w:rPr>
            <w:noProof/>
            <w:webHidden/>
          </w:rPr>
          <w:fldChar w:fldCharType="separate"/>
        </w:r>
        <w:r>
          <w:rPr>
            <w:noProof/>
            <w:webHidden/>
          </w:rPr>
          <w:t>78</w:t>
        </w:r>
        <w:r>
          <w:rPr>
            <w:noProof/>
            <w:webHidden/>
          </w:rPr>
          <w:fldChar w:fldCharType="end"/>
        </w:r>
      </w:hyperlink>
    </w:p>
    <w:p w:rsidR="00C14FC6" w:rsidRPr="007F783B" w:rsidRDefault="00C14FC6">
      <w:pPr>
        <w:pStyle w:val="TOC2"/>
        <w:rPr>
          <w:rFonts w:ascii="Calibri" w:hAnsi="Calibri"/>
          <w:noProof/>
          <w:sz w:val="22"/>
          <w:szCs w:val="22"/>
        </w:rPr>
      </w:pPr>
      <w:hyperlink w:anchor="_Toc457214137" w:history="1">
        <w:r w:rsidRPr="00843D3A">
          <w:rPr>
            <w:rStyle w:val="Hyperlink"/>
            <w:noProof/>
          </w:rPr>
          <w:t>6.82</w:t>
        </w:r>
        <w:r w:rsidRPr="007F783B">
          <w:rPr>
            <w:rFonts w:ascii="Calibri" w:hAnsi="Calibri"/>
            <w:noProof/>
            <w:sz w:val="22"/>
            <w:szCs w:val="22"/>
          </w:rPr>
          <w:tab/>
        </w:r>
        <w:r w:rsidRPr="00843D3A">
          <w:rPr>
            <w:rStyle w:val="Hyperlink"/>
            <w:noProof/>
          </w:rPr>
          <w:t>Element &lt;SubstitutionModification&gt;</w:t>
        </w:r>
        <w:r>
          <w:rPr>
            <w:noProof/>
            <w:webHidden/>
          </w:rPr>
          <w:tab/>
        </w:r>
        <w:r>
          <w:rPr>
            <w:noProof/>
            <w:webHidden/>
          </w:rPr>
          <w:fldChar w:fldCharType="begin"/>
        </w:r>
        <w:r>
          <w:rPr>
            <w:noProof/>
            <w:webHidden/>
          </w:rPr>
          <w:instrText xml:space="preserve"> PAGEREF _Toc457214137 \h </w:instrText>
        </w:r>
        <w:r>
          <w:rPr>
            <w:noProof/>
            <w:webHidden/>
          </w:rPr>
        </w:r>
        <w:r>
          <w:rPr>
            <w:noProof/>
            <w:webHidden/>
          </w:rPr>
          <w:fldChar w:fldCharType="separate"/>
        </w:r>
        <w:r>
          <w:rPr>
            <w:noProof/>
            <w:webHidden/>
          </w:rPr>
          <w:t>78</w:t>
        </w:r>
        <w:r>
          <w:rPr>
            <w:noProof/>
            <w:webHidden/>
          </w:rPr>
          <w:fldChar w:fldCharType="end"/>
        </w:r>
      </w:hyperlink>
    </w:p>
    <w:p w:rsidR="00C14FC6" w:rsidRPr="007F783B" w:rsidRDefault="00C14FC6">
      <w:pPr>
        <w:pStyle w:val="TOC2"/>
        <w:rPr>
          <w:rFonts w:ascii="Calibri" w:hAnsi="Calibri"/>
          <w:noProof/>
          <w:sz w:val="22"/>
          <w:szCs w:val="22"/>
        </w:rPr>
      </w:pPr>
      <w:hyperlink w:anchor="_Toc457214138" w:history="1">
        <w:r w:rsidRPr="00843D3A">
          <w:rPr>
            <w:rStyle w:val="Hyperlink"/>
            <w:noProof/>
          </w:rPr>
          <w:t>6.83</w:t>
        </w:r>
        <w:r w:rsidRPr="007F783B">
          <w:rPr>
            <w:rFonts w:ascii="Calibri" w:hAnsi="Calibri"/>
            <w:noProof/>
            <w:sz w:val="22"/>
            <w:szCs w:val="22"/>
          </w:rPr>
          <w:tab/>
        </w:r>
        <w:r w:rsidRPr="00843D3A">
          <w:rPr>
            <w:rStyle w:val="Hyperlink"/>
            <w:noProof/>
          </w:rPr>
          <w:t>Element &lt;Threshold&gt;</w:t>
        </w:r>
        <w:r>
          <w:rPr>
            <w:noProof/>
            <w:webHidden/>
          </w:rPr>
          <w:tab/>
        </w:r>
        <w:r>
          <w:rPr>
            <w:noProof/>
            <w:webHidden/>
          </w:rPr>
          <w:fldChar w:fldCharType="begin"/>
        </w:r>
        <w:r>
          <w:rPr>
            <w:noProof/>
            <w:webHidden/>
          </w:rPr>
          <w:instrText xml:space="preserve"> PAGEREF _Toc457214138 \h </w:instrText>
        </w:r>
        <w:r>
          <w:rPr>
            <w:noProof/>
            <w:webHidden/>
          </w:rPr>
        </w:r>
        <w:r>
          <w:rPr>
            <w:noProof/>
            <w:webHidden/>
          </w:rPr>
          <w:fldChar w:fldCharType="separate"/>
        </w:r>
        <w:r>
          <w:rPr>
            <w:noProof/>
            <w:webHidden/>
          </w:rPr>
          <w:t>79</w:t>
        </w:r>
        <w:r>
          <w:rPr>
            <w:noProof/>
            <w:webHidden/>
          </w:rPr>
          <w:fldChar w:fldCharType="end"/>
        </w:r>
      </w:hyperlink>
    </w:p>
    <w:p w:rsidR="00C14FC6" w:rsidRPr="007F783B" w:rsidRDefault="00C14FC6">
      <w:pPr>
        <w:pStyle w:val="TOC2"/>
        <w:rPr>
          <w:rFonts w:ascii="Calibri" w:hAnsi="Calibri"/>
          <w:noProof/>
          <w:sz w:val="22"/>
          <w:szCs w:val="22"/>
        </w:rPr>
      </w:pPr>
      <w:hyperlink w:anchor="_Toc457214139" w:history="1">
        <w:r w:rsidRPr="00843D3A">
          <w:rPr>
            <w:rStyle w:val="Hyperlink"/>
            <w:noProof/>
          </w:rPr>
          <w:t>6.84</w:t>
        </w:r>
        <w:r w:rsidRPr="007F783B">
          <w:rPr>
            <w:rFonts w:ascii="Calibri" w:hAnsi="Calibri"/>
            <w:noProof/>
            <w:sz w:val="22"/>
            <w:szCs w:val="22"/>
          </w:rPr>
          <w:tab/>
        </w:r>
        <w:r w:rsidRPr="00843D3A">
          <w:rPr>
            <w:rStyle w:val="Hyperlink"/>
            <w:noProof/>
          </w:rPr>
          <w:t>Element &lt;TranslationTable&gt;</w:t>
        </w:r>
        <w:r>
          <w:rPr>
            <w:noProof/>
            <w:webHidden/>
          </w:rPr>
          <w:tab/>
        </w:r>
        <w:r>
          <w:rPr>
            <w:noProof/>
            <w:webHidden/>
          </w:rPr>
          <w:fldChar w:fldCharType="begin"/>
        </w:r>
        <w:r>
          <w:rPr>
            <w:noProof/>
            <w:webHidden/>
          </w:rPr>
          <w:instrText xml:space="preserve"> PAGEREF _Toc457214139 \h </w:instrText>
        </w:r>
        <w:r>
          <w:rPr>
            <w:noProof/>
            <w:webHidden/>
          </w:rPr>
        </w:r>
        <w:r>
          <w:rPr>
            <w:noProof/>
            <w:webHidden/>
          </w:rPr>
          <w:fldChar w:fldCharType="separate"/>
        </w:r>
        <w:r>
          <w:rPr>
            <w:noProof/>
            <w:webHidden/>
          </w:rPr>
          <w:t>80</w:t>
        </w:r>
        <w:r>
          <w:rPr>
            <w:noProof/>
            <w:webHidden/>
          </w:rPr>
          <w:fldChar w:fldCharType="end"/>
        </w:r>
      </w:hyperlink>
    </w:p>
    <w:p w:rsidR="00C14FC6" w:rsidRPr="007F783B" w:rsidRDefault="00C14FC6">
      <w:pPr>
        <w:pStyle w:val="TOC2"/>
        <w:rPr>
          <w:rFonts w:ascii="Calibri" w:hAnsi="Calibri"/>
          <w:noProof/>
          <w:sz w:val="22"/>
          <w:szCs w:val="22"/>
        </w:rPr>
      </w:pPr>
      <w:hyperlink w:anchor="_Toc457214140" w:history="1">
        <w:r w:rsidRPr="00843D3A">
          <w:rPr>
            <w:rStyle w:val="Hyperlink"/>
            <w:noProof/>
          </w:rPr>
          <w:t>6.85</w:t>
        </w:r>
        <w:r w:rsidRPr="007F783B">
          <w:rPr>
            <w:rFonts w:ascii="Calibri" w:hAnsi="Calibri"/>
            <w:noProof/>
            <w:sz w:val="22"/>
            <w:szCs w:val="22"/>
          </w:rPr>
          <w:tab/>
        </w:r>
        <w:r w:rsidRPr="00843D3A">
          <w:rPr>
            <w:rStyle w:val="Hyperlink"/>
            <w:noProof/>
          </w:rPr>
          <w:t>Element &lt;userParam&gt;</w:t>
        </w:r>
        <w:r>
          <w:rPr>
            <w:noProof/>
            <w:webHidden/>
          </w:rPr>
          <w:tab/>
        </w:r>
        <w:r>
          <w:rPr>
            <w:noProof/>
            <w:webHidden/>
          </w:rPr>
          <w:fldChar w:fldCharType="begin"/>
        </w:r>
        <w:r>
          <w:rPr>
            <w:noProof/>
            <w:webHidden/>
          </w:rPr>
          <w:instrText xml:space="preserve"> PAGEREF _Toc457214140 \h </w:instrText>
        </w:r>
        <w:r>
          <w:rPr>
            <w:noProof/>
            <w:webHidden/>
          </w:rPr>
        </w:r>
        <w:r>
          <w:rPr>
            <w:noProof/>
            <w:webHidden/>
          </w:rPr>
          <w:fldChar w:fldCharType="separate"/>
        </w:r>
        <w:r>
          <w:rPr>
            <w:noProof/>
            <w:webHidden/>
          </w:rPr>
          <w:t>81</w:t>
        </w:r>
        <w:r>
          <w:rPr>
            <w:noProof/>
            <w:webHidden/>
          </w:rPr>
          <w:fldChar w:fldCharType="end"/>
        </w:r>
      </w:hyperlink>
    </w:p>
    <w:p w:rsidR="00C14FC6" w:rsidRPr="007F783B" w:rsidRDefault="00C14FC6">
      <w:pPr>
        <w:pStyle w:val="TOC1"/>
        <w:tabs>
          <w:tab w:val="left" w:pos="400"/>
          <w:tab w:val="right" w:leader="dot" w:pos="9962"/>
        </w:tabs>
        <w:rPr>
          <w:rFonts w:ascii="Calibri" w:hAnsi="Calibri"/>
          <w:noProof/>
          <w:sz w:val="22"/>
          <w:szCs w:val="22"/>
        </w:rPr>
      </w:pPr>
      <w:hyperlink w:anchor="_Toc457214141" w:history="1">
        <w:r w:rsidRPr="00843D3A">
          <w:rPr>
            <w:rStyle w:val="Hyperlink"/>
            <w:noProof/>
          </w:rPr>
          <w:t>7.</w:t>
        </w:r>
        <w:r w:rsidRPr="007F783B">
          <w:rPr>
            <w:rFonts w:ascii="Calibri" w:hAnsi="Calibri"/>
            <w:noProof/>
            <w:sz w:val="22"/>
            <w:szCs w:val="22"/>
          </w:rPr>
          <w:tab/>
        </w:r>
        <w:r w:rsidRPr="00843D3A">
          <w:rPr>
            <w:rStyle w:val="Hyperlink"/>
            <w:noProof/>
          </w:rPr>
          <w:t>Specific Comments on schema</w:t>
        </w:r>
        <w:r>
          <w:rPr>
            <w:noProof/>
            <w:webHidden/>
          </w:rPr>
          <w:tab/>
        </w:r>
        <w:r>
          <w:rPr>
            <w:noProof/>
            <w:webHidden/>
          </w:rPr>
          <w:fldChar w:fldCharType="begin"/>
        </w:r>
        <w:r>
          <w:rPr>
            <w:noProof/>
            <w:webHidden/>
          </w:rPr>
          <w:instrText xml:space="preserve"> PAGEREF _Toc457214141 \h </w:instrText>
        </w:r>
        <w:r>
          <w:rPr>
            <w:noProof/>
            <w:webHidden/>
          </w:rPr>
        </w:r>
        <w:r>
          <w:rPr>
            <w:noProof/>
            <w:webHidden/>
          </w:rPr>
          <w:fldChar w:fldCharType="separate"/>
        </w:r>
        <w:r>
          <w:rPr>
            <w:noProof/>
            <w:webHidden/>
          </w:rPr>
          <w:t>81</w:t>
        </w:r>
        <w:r>
          <w:rPr>
            <w:noProof/>
            <w:webHidden/>
          </w:rPr>
          <w:fldChar w:fldCharType="end"/>
        </w:r>
      </w:hyperlink>
    </w:p>
    <w:p w:rsidR="00C14FC6" w:rsidRPr="007F783B" w:rsidRDefault="00C14FC6">
      <w:pPr>
        <w:pStyle w:val="TOC2"/>
        <w:rPr>
          <w:rFonts w:ascii="Calibri" w:hAnsi="Calibri"/>
          <w:noProof/>
          <w:sz w:val="22"/>
          <w:szCs w:val="22"/>
        </w:rPr>
      </w:pPr>
      <w:hyperlink w:anchor="_Toc457214142" w:history="1">
        <w:r w:rsidRPr="00843D3A">
          <w:rPr>
            <w:rStyle w:val="Hyperlink"/>
            <w:noProof/>
          </w:rPr>
          <w:t>7.1</w:t>
        </w:r>
        <w:r w:rsidRPr="007F783B">
          <w:rPr>
            <w:rFonts w:ascii="Calibri" w:hAnsi="Calibri"/>
            <w:noProof/>
            <w:sz w:val="22"/>
            <w:szCs w:val="22"/>
          </w:rPr>
          <w:tab/>
        </w:r>
        <w:r w:rsidRPr="00843D3A">
          <w:rPr>
            <w:rStyle w:val="Hyperlink"/>
            <w:noProof/>
          </w:rPr>
          <w:t>File extension and compression</w:t>
        </w:r>
        <w:r>
          <w:rPr>
            <w:noProof/>
            <w:webHidden/>
          </w:rPr>
          <w:tab/>
        </w:r>
        <w:r>
          <w:rPr>
            <w:noProof/>
            <w:webHidden/>
          </w:rPr>
          <w:fldChar w:fldCharType="begin"/>
        </w:r>
        <w:r>
          <w:rPr>
            <w:noProof/>
            <w:webHidden/>
          </w:rPr>
          <w:instrText xml:space="preserve"> PAGEREF _Toc457214142 \h </w:instrText>
        </w:r>
        <w:r>
          <w:rPr>
            <w:noProof/>
            <w:webHidden/>
          </w:rPr>
        </w:r>
        <w:r>
          <w:rPr>
            <w:noProof/>
            <w:webHidden/>
          </w:rPr>
          <w:fldChar w:fldCharType="separate"/>
        </w:r>
        <w:r>
          <w:rPr>
            <w:noProof/>
            <w:webHidden/>
          </w:rPr>
          <w:t>81</w:t>
        </w:r>
        <w:r>
          <w:rPr>
            <w:noProof/>
            <w:webHidden/>
          </w:rPr>
          <w:fldChar w:fldCharType="end"/>
        </w:r>
      </w:hyperlink>
    </w:p>
    <w:p w:rsidR="00C14FC6" w:rsidRPr="007F783B" w:rsidRDefault="00C14FC6">
      <w:pPr>
        <w:pStyle w:val="TOC2"/>
        <w:rPr>
          <w:rFonts w:ascii="Calibri" w:hAnsi="Calibri"/>
          <w:noProof/>
          <w:sz w:val="22"/>
          <w:szCs w:val="22"/>
        </w:rPr>
      </w:pPr>
      <w:hyperlink w:anchor="_Toc457214143" w:history="1">
        <w:r w:rsidRPr="00843D3A">
          <w:rPr>
            <w:rStyle w:val="Hyperlink"/>
            <w:noProof/>
          </w:rPr>
          <w:t>7.2</w:t>
        </w:r>
        <w:r w:rsidRPr="007F783B">
          <w:rPr>
            <w:rFonts w:ascii="Calibri" w:hAnsi="Calibri"/>
            <w:noProof/>
            <w:sz w:val="22"/>
            <w:szCs w:val="22"/>
          </w:rPr>
          <w:tab/>
        </w:r>
        <w:r w:rsidRPr="00843D3A">
          <w:rPr>
            <w:rStyle w:val="Hyperlink"/>
            <w:noProof/>
          </w:rPr>
          <w:t>Referencing elements within the document</w:t>
        </w:r>
        <w:r>
          <w:rPr>
            <w:noProof/>
            <w:webHidden/>
          </w:rPr>
          <w:tab/>
        </w:r>
        <w:r>
          <w:rPr>
            <w:noProof/>
            <w:webHidden/>
          </w:rPr>
          <w:fldChar w:fldCharType="begin"/>
        </w:r>
        <w:r>
          <w:rPr>
            <w:noProof/>
            <w:webHidden/>
          </w:rPr>
          <w:instrText xml:space="preserve"> PAGEREF _Toc457214143 \h </w:instrText>
        </w:r>
        <w:r>
          <w:rPr>
            <w:noProof/>
            <w:webHidden/>
          </w:rPr>
        </w:r>
        <w:r>
          <w:rPr>
            <w:noProof/>
            <w:webHidden/>
          </w:rPr>
          <w:fldChar w:fldCharType="separate"/>
        </w:r>
        <w:r>
          <w:rPr>
            <w:noProof/>
            <w:webHidden/>
          </w:rPr>
          <w:t>81</w:t>
        </w:r>
        <w:r>
          <w:rPr>
            <w:noProof/>
            <w:webHidden/>
          </w:rPr>
          <w:fldChar w:fldCharType="end"/>
        </w:r>
      </w:hyperlink>
    </w:p>
    <w:p w:rsidR="00C14FC6" w:rsidRPr="007F783B" w:rsidRDefault="00C14FC6">
      <w:pPr>
        <w:pStyle w:val="TOC2"/>
        <w:rPr>
          <w:rFonts w:ascii="Calibri" w:hAnsi="Calibri"/>
          <w:noProof/>
          <w:sz w:val="22"/>
          <w:szCs w:val="22"/>
        </w:rPr>
      </w:pPr>
      <w:hyperlink w:anchor="_Toc457214144" w:history="1">
        <w:r w:rsidRPr="00843D3A">
          <w:rPr>
            <w:rStyle w:val="Hyperlink"/>
            <w:noProof/>
          </w:rPr>
          <w:t>7.3</w:t>
        </w:r>
        <w:r w:rsidRPr="007F783B">
          <w:rPr>
            <w:rFonts w:ascii="Calibri" w:hAnsi="Calibri"/>
            <w:noProof/>
            <w:sz w:val="22"/>
            <w:szCs w:val="22"/>
          </w:rPr>
          <w:tab/>
        </w:r>
        <w:r w:rsidRPr="00843D3A">
          <w:rPr>
            <w:rStyle w:val="Hyperlink"/>
            <w:noProof/>
          </w:rPr>
          <w:t>Searches against nucleotide sequences</w:t>
        </w:r>
        <w:r>
          <w:rPr>
            <w:noProof/>
            <w:webHidden/>
          </w:rPr>
          <w:tab/>
        </w:r>
        <w:r>
          <w:rPr>
            <w:noProof/>
            <w:webHidden/>
          </w:rPr>
          <w:fldChar w:fldCharType="begin"/>
        </w:r>
        <w:r>
          <w:rPr>
            <w:noProof/>
            <w:webHidden/>
          </w:rPr>
          <w:instrText xml:space="preserve"> PAGEREF _Toc457214144 \h </w:instrText>
        </w:r>
        <w:r>
          <w:rPr>
            <w:noProof/>
            <w:webHidden/>
          </w:rPr>
        </w:r>
        <w:r>
          <w:rPr>
            <w:noProof/>
            <w:webHidden/>
          </w:rPr>
          <w:fldChar w:fldCharType="separate"/>
        </w:r>
        <w:r>
          <w:rPr>
            <w:noProof/>
            <w:webHidden/>
          </w:rPr>
          <w:t>82</w:t>
        </w:r>
        <w:r>
          <w:rPr>
            <w:noProof/>
            <w:webHidden/>
          </w:rPr>
          <w:fldChar w:fldCharType="end"/>
        </w:r>
      </w:hyperlink>
    </w:p>
    <w:p w:rsidR="00C14FC6" w:rsidRPr="007F783B" w:rsidRDefault="00C14FC6">
      <w:pPr>
        <w:pStyle w:val="TOC2"/>
        <w:rPr>
          <w:rFonts w:ascii="Calibri" w:hAnsi="Calibri"/>
          <w:noProof/>
          <w:sz w:val="22"/>
          <w:szCs w:val="22"/>
        </w:rPr>
      </w:pPr>
      <w:hyperlink w:anchor="_Toc457214145" w:history="1">
        <w:r w:rsidRPr="00843D3A">
          <w:rPr>
            <w:rStyle w:val="Hyperlink"/>
            <w:noProof/>
          </w:rPr>
          <w:t>7.4</w:t>
        </w:r>
        <w:r w:rsidRPr="007F783B">
          <w:rPr>
            <w:rFonts w:ascii="Calibri" w:hAnsi="Calibri"/>
            <w:noProof/>
            <w:sz w:val="22"/>
            <w:szCs w:val="22"/>
          </w:rPr>
          <w:tab/>
        </w:r>
        <w:r w:rsidRPr="00843D3A">
          <w:rPr>
            <w:rStyle w:val="Hyperlink"/>
            <w:noProof/>
          </w:rPr>
          <w:t>Reporting peptide and protein identifications passing a significance threshold</w:t>
        </w:r>
        <w:r>
          <w:rPr>
            <w:noProof/>
            <w:webHidden/>
          </w:rPr>
          <w:tab/>
        </w:r>
        <w:r>
          <w:rPr>
            <w:noProof/>
            <w:webHidden/>
          </w:rPr>
          <w:fldChar w:fldCharType="begin"/>
        </w:r>
        <w:r>
          <w:rPr>
            <w:noProof/>
            <w:webHidden/>
          </w:rPr>
          <w:instrText xml:space="preserve"> PAGEREF _Toc457214145 \h </w:instrText>
        </w:r>
        <w:r>
          <w:rPr>
            <w:noProof/>
            <w:webHidden/>
          </w:rPr>
        </w:r>
        <w:r>
          <w:rPr>
            <w:noProof/>
            <w:webHidden/>
          </w:rPr>
          <w:fldChar w:fldCharType="separate"/>
        </w:r>
        <w:r>
          <w:rPr>
            <w:noProof/>
            <w:webHidden/>
          </w:rPr>
          <w:t>82</w:t>
        </w:r>
        <w:r>
          <w:rPr>
            <w:noProof/>
            <w:webHidden/>
          </w:rPr>
          <w:fldChar w:fldCharType="end"/>
        </w:r>
      </w:hyperlink>
    </w:p>
    <w:p w:rsidR="00C14FC6" w:rsidRPr="007F783B" w:rsidRDefault="00C14FC6">
      <w:pPr>
        <w:pStyle w:val="TOC2"/>
        <w:rPr>
          <w:rFonts w:ascii="Calibri" w:hAnsi="Calibri"/>
          <w:noProof/>
          <w:sz w:val="22"/>
          <w:szCs w:val="22"/>
        </w:rPr>
      </w:pPr>
      <w:hyperlink w:anchor="_Toc457214146" w:history="1">
        <w:r w:rsidRPr="00843D3A">
          <w:rPr>
            <w:rStyle w:val="Hyperlink"/>
            <w:noProof/>
          </w:rPr>
          <w:t>7.5</w:t>
        </w:r>
        <w:r w:rsidRPr="007F783B">
          <w:rPr>
            <w:rFonts w:ascii="Calibri" w:hAnsi="Calibri"/>
            <w:noProof/>
            <w:sz w:val="22"/>
            <w:szCs w:val="22"/>
          </w:rPr>
          <w:tab/>
        </w:r>
        <w:r w:rsidRPr="00843D3A">
          <w:rPr>
            <w:rStyle w:val="Hyperlink"/>
            <w:noProof/>
          </w:rPr>
          <w:t>Using decoy databases to set different thresholds of false discovery rate</w:t>
        </w:r>
        <w:r>
          <w:rPr>
            <w:noProof/>
            <w:webHidden/>
          </w:rPr>
          <w:tab/>
        </w:r>
        <w:r>
          <w:rPr>
            <w:noProof/>
            <w:webHidden/>
          </w:rPr>
          <w:fldChar w:fldCharType="begin"/>
        </w:r>
        <w:r>
          <w:rPr>
            <w:noProof/>
            <w:webHidden/>
          </w:rPr>
          <w:instrText xml:space="preserve"> PAGEREF _Toc457214146 \h </w:instrText>
        </w:r>
        <w:r>
          <w:rPr>
            <w:noProof/>
            <w:webHidden/>
          </w:rPr>
        </w:r>
        <w:r>
          <w:rPr>
            <w:noProof/>
            <w:webHidden/>
          </w:rPr>
          <w:fldChar w:fldCharType="separate"/>
        </w:r>
        <w:r>
          <w:rPr>
            <w:noProof/>
            <w:webHidden/>
          </w:rPr>
          <w:t>83</w:t>
        </w:r>
        <w:r>
          <w:rPr>
            <w:noProof/>
            <w:webHidden/>
          </w:rPr>
          <w:fldChar w:fldCharType="end"/>
        </w:r>
      </w:hyperlink>
    </w:p>
    <w:p w:rsidR="00C14FC6" w:rsidRPr="007F783B" w:rsidRDefault="00C14FC6">
      <w:pPr>
        <w:pStyle w:val="TOC2"/>
        <w:rPr>
          <w:rFonts w:ascii="Calibri" w:hAnsi="Calibri"/>
          <w:noProof/>
          <w:sz w:val="22"/>
          <w:szCs w:val="22"/>
        </w:rPr>
      </w:pPr>
      <w:hyperlink w:anchor="_Toc457214147" w:history="1">
        <w:r w:rsidRPr="00843D3A">
          <w:rPr>
            <w:rStyle w:val="Hyperlink"/>
            <w:noProof/>
          </w:rPr>
          <w:t>7.6</w:t>
        </w:r>
        <w:r w:rsidRPr="007F783B">
          <w:rPr>
            <w:rFonts w:ascii="Calibri" w:hAnsi="Calibri"/>
            <w:noProof/>
            <w:sz w:val="22"/>
            <w:szCs w:val="22"/>
          </w:rPr>
          <w:tab/>
        </w:r>
        <w:r w:rsidRPr="00843D3A">
          <w:rPr>
            <w:rStyle w:val="Hyperlink"/>
            <w:noProof/>
          </w:rPr>
          <w:t>Database Filter</w:t>
        </w:r>
        <w:r>
          <w:rPr>
            <w:noProof/>
            <w:webHidden/>
          </w:rPr>
          <w:tab/>
        </w:r>
        <w:r>
          <w:rPr>
            <w:noProof/>
            <w:webHidden/>
          </w:rPr>
          <w:fldChar w:fldCharType="begin"/>
        </w:r>
        <w:r>
          <w:rPr>
            <w:noProof/>
            <w:webHidden/>
          </w:rPr>
          <w:instrText xml:space="preserve"> PAGEREF _Toc457214147 \h </w:instrText>
        </w:r>
        <w:r>
          <w:rPr>
            <w:noProof/>
            <w:webHidden/>
          </w:rPr>
        </w:r>
        <w:r>
          <w:rPr>
            <w:noProof/>
            <w:webHidden/>
          </w:rPr>
          <w:fldChar w:fldCharType="separate"/>
        </w:r>
        <w:r>
          <w:rPr>
            <w:noProof/>
            <w:webHidden/>
          </w:rPr>
          <w:t>83</w:t>
        </w:r>
        <w:r>
          <w:rPr>
            <w:noProof/>
            <w:webHidden/>
          </w:rPr>
          <w:fldChar w:fldCharType="end"/>
        </w:r>
      </w:hyperlink>
    </w:p>
    <w:p w:rsidR="00C14FC6" w:rsidRPr="007F783B" w:rsidRDefault="00C14FC6">
      <w:pPr>
        <w:pStyle w:val="TOC2"/>
        <w:rPr>
          <w:rFonts w:ascii="Calibri" w:hAnsi="Calibri"/>
          <w:noProof/>
          <w:sz w:val="22"/>
          <w:szCs w:val="22"/>
        </w:rPr>
      </w:pPr>
      <w:hyperlink w:anchor="_Toc457214148" w:history="1">
        <w:r w:rsidRPr="00843D3A">
          <w:rPr>
            <w:rStyle w:val="Hyperlink"/>
            <w:noProof/>
          </w:rPr>
          <w:t>7.7</w:t>
        </w:r>
        <w:r w:rsidRPr="007F783B">
          <w:rPr>
            <w:rFonts w:ascii="Calibri" w:hAnsi="Calibri"/>
            <w:noProof/>
            <w:sz w:val="22"/>
            <w:szCs w:val="22"/>
          </w:rPr>
          <w:tab/>
        </w:r>
        <w:r w:rsidRPr="00843D3A">
          <w:rPr>
            <w:rStyle w:val="Hyperlink"/>
            <w:noProof/>
          </w:rPr>
          <w:t>Types of parameters and values</w:t>
        </w:r>
        <w:r>
          <w:rPr>
            <w:noProof/>
            <w:webHidden/>
          </w:rPr>
          <w:tab/>
        </w:r>
        <w:r>
          <w:rPr>
            <w:noProof/>
            <w:webHidden/>
          </w:rPr>
          <w:fldChar w:fldCharType="begin"/>
        </w:r>
        <w:r>
          <w:rPr>
            <w:noProof/>
            <w:webHidden/>
          </w:rPr>
          <w:instrText xml:space="preserve"> PAGEREF _Toc457214148 \h </w:instrText>
        </w:r>
        <w:r>
          <w:rPr>
            <w:noProof/>
            <w:webHidden/>
          </w:rPr>
        </w:r>
        <w:r>
          <w:rPr>
            <w:noProof/>
            <w:webHidden/>
          </w:rPr>
          <w:fldChar w:fldCharType="separate"/>
        </w:r>
        <w:r>
          <w:rPr>
            <w:noProof/>
            <w:webHidden/>
          </w:rPr>
          <w:t>84</w:t>
        </w:r>
        <w:r>
          <w:rPr>
            <w:noProof/>
            <w:webHidden/>
          </w:rPr>
          <w:fldChar w:fldCharType="end"/>
        </w:r>
      </w:hyperlink>
    </w:p>
    <w:p w:rsidR="00C14FC6" w:rsidRPr="007F783B" w:rsidRDefault="00C14FC6">
      <w:pPr>
        <w:pStyle w:val="TOC2"/>
        <w:rPr>
          <w:rFonts w:ascii="Calibri" w:hAnsi="Calibri"/>
          <w:noProof/>
          <w:sz w:val="22"/>
          <w:szCs w:val="22"/>
        </w:rPr>
      </w:pPr>
      <w:hyperlink w:anchor="_Toc457214149" w:history="1">
        <w:r w:rsidRPr="00843D3A">
          <w:rPr>
            <w:rStyle w:val="Hyperlink"/>
            <w:noProof/>
          </w:rPr>
          <w:t>7.8</w:t>
        </w:r>
        <w:r w:rsidRPr="007F783B">
          <w:rPr>
            <w:rFonts w:ascii="Calibri" w:hAnsi="Calibri"/>
            <w:noProof/>
            <w:sz w:val="22"/>
            <w:szCs w:val="22"/>
          </w:rPr>
          <w:tab/>
        </w:r>
        <w:r w:rsidRPr="00843D3A">
          <w:rPr>
            <w:rStyle w:val="Hyperlink"/>
            <w:noProof/>
          </w:rPr>
          <w:t>Reporting fragmentation ions</w:t>
        </w:r>
        <w:r>
          <w:rPr>
            <w:noProof/>
            <w:webHidden/>
          </w:rPr>
          <w:tab/>
        </w:r>
        <w:r>
          <w:rPr>
            <w:noProof/>
            <w:webHidden/>
          </w:rPr>
          <w:fldChar w:fldCharType="begin"/>
        </w:r>
        <w:r>
          <w:rPr>
            <w:noProof/>
            <w:webHidden/>
          </w:rPr>
          <w:instrText xml:space="preserve"> PAGEREF _Toc457214149 \h </w:instrText>
        </w:r>
        <w:r>
          <w:rPr>
            <w:noProof/>
            <w:webHidden/>
          </w:rPr>
        </w:r>
        <w:r>
          <w:rPr>
            <w:noProof/>
            <w:webHidden/>
          </w:rPr>
          <w:fldChar w:fldCharType="separate"/>
        </w:r>
        <w:r>
          <w:rPr>
            <w:noProof/>
            <w:webHidden/>
          </w:rPr>
          <w:t>84</w:t>
        </w:r>
        <w:r>
          <w:rPr>
            <w:noProof/>
            <w:webHidden/>
          </w:rPr>
          <w:fldChar w:fldCharType="end"/>
        </w:r>
      </w:hyperlink>
    </w:p>
    <w:p w:rsidR="00C14FC6" w:rsidRPr="007F783B" w:rsidRDefault="00C14FC6">
      <w:pPr>
        <w:pStyle w:val="TOC3"/>
        <w:tabs>
          <w:tab w:val="left" w:pos="1200"/>
          <w:tab w:val="right" w:leader="dot" w:pos="9962"/>
        </w:tabs>
        <w:rPr>
          <w:rFonts w:ascii="Calibri" w:hAnsi="Calibri"/>
          <w:noProof/>
          <w:sz w:val="22"/>
          <w:szCs w:val="22"/>
        </w:rPr>
      </w:pPr>
      <w:hyperlink w:anchor="_Toc457214150" w:history="1">
        <w:r w:rsidRPr="00843D3A">
          <w:rPr>
            <w:rStyle w:val="Hyperlink"/>
            <w:noProof/>
          </w:rPr>
          <w:t>7.8.1</w:t>
        </w:r>
        <w:r w:rsidRPr="007F783B">
          <w:rPr>
            <w:rFonts w:ascii="Calibri" w:hAnsi="Calibri"/>
            <w:noProof/>
            <w:sz w:val="22"/>
            <w:szCs w:val="22"/>
          </w:rPr>
          <w:tab/>
        </w:r>
        <w:r w:rsidRPr="00843D3A">
          <w:rPr>
            <w:rStyle w:val="Hyperlink"/>
            <w:noProof/>
          </w:rPr>
          <w:t>Internal fragments and immonium ions</w:t>
        </w:r>
        <w:r>
          <w:rPr>
            <w:noProof/>
            <w:webHidden/>
          </w:rPr>
          <w:tab/>
        </w:r>
        <w:r>
          <w:rPr>
            <w:noProof/>
            <w:webHidden/>
          </w:rPr>
          <w:fldChar w:fldCharType="begin"/>
        </w:r>
        <w:r>
          <w:rPr>
            <w:noProof/>
            <w:webHidden/>
          </w:rPr>
          <w:instrText xml:space="preserve"> PAGEREF _Toc457214150 \h </w:instrText>
        </w:r>
        <w:r>
          <w:rPr>
            <w:noProof/>
            <w:webHidden/>
          </w:rPr>
        </w:r>
        <w:r>
          <w:rPr>
            <w:noProof/>
            <w:webHidden/>
          </w:rPr>
          <w:fldChar w:fldCharType="separate"/>
        </w:r>
        <w:r>
          <w:rPr>
            <w:noProof/>
            <w:webHidden/>
          </w:rPr>
          <w:t>84</w:t>
        </w:r>
        <w:r>
          <w:rPr>
            <w:noProof/>
            <w:webHidden/>
          </w:rPr>
          <w:fldChar w:fldCharType="end"/>
        </w:r>
      </w:hyperlink>
    </w:p>
    <w:p w:rsidR="00C14FC6" w:rsidRPr="007F783B" w:rsidRDefault="00C14FC6">
      <w:pPr>
        <w:pStyle w:val="TOC3"/>
        <w:tabs>
          <w:tab w:val="left" w:pos="1200"/>
          <w:tab w:val="right" w:leader="dot" w:pos="9962"/>
        </w:tabs>
        <w:rPr>
          <w:rFonts w:ascii="Calibri" w:hAnsi="Calibri"/>
          <w:noProof/>
          <w:sz w:val="22"/>
          <w:szCs w:val="22"/>
        </w:rPr>
      </w:pPr>
      <w:hyperlink w:anchor="_Toc457214151" w:history="1">
        <w:r w:rsidRPr="00843D3A">
          <w:rPr>
            <w:rStyle w:val="Hyperlink"/>
            <w:noProof/>
          </w:rPr>
          <w:t>7.8.2</w:t>
        </w:r>
        <w:r w:rsidRPr="007F783B">
          <w:rPr>
            <w:rFonts w:ascii="Calibri" w:hAnsi="Calibri"/>
            <w:noProof/>
            <w:sz w:val="22"/>
            <w:szCs w:val="22"/>
          </w:rPr>
          <w:tab/>
        </w:r>
        <w:r w:rsidRPr="00843D3A">
          <w:rPr>
            <w:rStyle w:val="Hyperlink"/>
            <w:noProof/>
          </w:rPr>
          <w:t>Encoding Neutral loss fragment ions</w:t>
        </w:r>
        <w:r>
          <w:rPr>
            <w:noProof/>
            <w:webHidden/>
          </w:rPr>
          <w:tab/>
        </w:r>
        <w:r>
          <w:rPr>
            <w:noProof/>
            <w:webHidden/>
          </w:rPr>
          <w:fldChar w:fldCharType="begin"/>
        </w:r>
        <w:r>
          <w:rPr>
            <w:noProof/>
            <w:webHidden/>
          </w:rPr>
          <w:instrText xml:space="preserve"> PAGEREF _Toc457214151 \h </w:instrText>
        </w:r>
        <w:r>
          <w:rPr>
            <w:noProof/>
            <w:webHidden/>
          </w:rPr>
        </w:r>
        <w:r>
          <w:rPr>
            <w:noProof/>
            <w:webHidden/>
          </w:rPr>
          <w:fldChar w:fldCharType="separate"/>
        </w:r>
        <w:r>
          <w:rPr>
            <w:noProof/>
            <w:webHidden/>
          </w:rPr>
          <w:t>85</w:t>
        </w:r>
        <w:r>
          <w:rPr>
            <w:noProof/>
            <w:webHidden/>
          </w:rPr>
          <w:fldChar w:fldCharType="end"/>
        </w:r>
      </w:hyperlink>
    </w:p>
    <w:p w:rsidR="00C14FC6" w:rsidRPr="007F783B" w:rsidRDefault="00C14FC6">
      <w:pPr>
        <w:pStyle w:val="TOC2"/>
        <w:rPr>
          <w:rFonts w:ascii="Calibri" w:hAnsi="Calibri"/>
          <w:noProof/>
          <w:sz w:val="22"/>
          <w:szCs w:val="22"/>
        </w:rPr>
      </w:pPr>
      <w:hyperlink w:anchor="_Toc457214152" w:history="1">
        <w:r w:rsidRPr="00843D3A">
          <w:rPr>
            <w:rStyle w:val="Hyperlink"/>
            <w:noProof/>
          </w:rPr>
          <w:t>7.9</w:t>
        </w:r>
        <w:r w:rsidRPr="007F783B">
          <w:rPr>
            <w:rFonts w:ascii="Calibri" w:hAnsi="Calibri"/>
            <w:noProof/>
            <w:sz w:val="22"/>
            <w:szCs w:val="22"/>
          </w:rPr>
          <w:tab/>
        </w:r>
        <w:r w:rsidRPr="00843D3A">
          <w:rPr>
            <w:rStyle w:val="Hyperlink"/>
            <w:noProof/>
          </w:rPr>
          <w:t>Enzyme definition</w:t>
        </w:r>
        <w:r>
          <w:rPr>
            <w:noProof/>
            <w:webHidden/>
          </w:rPr>
          <w:tab/>
        </w:r>
        <w:r>
          <w:rPr>
            <w:noProof/>
            <w:webHidden/>
          </w:rPr>
          <w:fldChar w:fldCharType="begin"/>
        </w:r>
        <w:r>
          <w:rPr>
            <w:noProof/>
            <w:webHidden/>
          </w:rPr>
          <w:instrText xml:space="preserve"> PAGEREF _Toc457214152 \h </w:instrText>
        </w:r>
        <w:r>
          <w:rPr>
            <w:noProof/>
            <w:webHidden/>
          </w:rPr>
        </w:r>
        <w:r>
          <w:rPr>
            <w:noProof/>
            <w:webHidden/>
          </w:rPr>
          <w:fldChar w:fldCharType="separate"/>
        </w:r>
        <w:r>
          <w:rPr>
            <w:noProof/>
            <w:webHidden/>
          </w:rPr>
          <w:t>85</w:t>
        </w:r>
        <w:r>
          <w:rPr>
            <w:noProof/>
            <w:webHidden/>
          </w:rPr>
          <w:fldChar w:fldCharType="end"/>
        </w:r>
      </w:hyperlink>
    </w:p>
    <w:p w:rsidR="00C14FC6" w:rsidRPr="007F783B" w:rsidRDefault="00C14FC6">
      <w:pPr>
        <w:pStyle w:val="TOC2"/>
        <w:rPr>
          <w:rFonts w:ascii="Calibri" w:hAnsi="Calibri"/>
          <w:noProof/>
          <w:sz w:val="22"/>
          <w:szCs w:val="22"/>
        </w:rPr>
      </w:pPr>
      <w:hyperlink w:anchor="_Toc457214153" w:history="1">
        <w:r w:rsidRPr="00843D3A">
          <w:rPr>
            <w:rStyle w:val="Hyperlink"/>
            <w:noProof/>
          </w:rPr>
          <w:t>7.10</w:t>
        </w:r>
        <w:r w:rsidRPr="007F783B">
          <w:rPr>
            <w:rFonts w:ascii="Calibri" w:hAnsi="Calibri"/>
            <w:noProof/>
            <w:sz w:val="22"/>
            <w:szCs w:val="22"/>
          </w:rPr>
          <w:tab/>
        </w:r>
        <w:r w:rsidRPr="00843D3A">
          <w:rPr>
            <w:rStyle w:val="Hyperlink"/>
            <w:noProof/>
          </w:rPr>
          <w:t>Unknown modifications</w:t>
        </w:r>
        <w:r>
          <w:rPr>
            <w:noProof/>
            <w:webHidden/>
          </w:rPr>
          <w:tab/>
        </w:r>
        <w:r>
          <w:rPr>
            <w:noProof/>
            <w:webHidden/>
          </w:rPr>
          <w:fldChar w:fldCharType="begin"/>
        </w:r>
        <w:r>
          <w:rPr>
            <w:noProof/>
            <w:webHidden/>
          </w:rPr>
          <w:instrText xml:space="preserve"> PAGEREF _Toc457214153 \h </w:instrText>
        </w:r>
        <w:r>
          <w:rPr>
            <w:noProof/>
            <w:webHidden/>
          </w:rPr>
        </w:r>
        <w:r>
          <w:rPr>
            <w:noProof/>
            <w:webHidden/>
          </w:rPr>
          <w:fldChar w:fldCharType="separate"/>
        </w:r>
        <w:r>
          <w:rPr>
            <w:noProof/>
            <w:webHidden/>
          </w:rPr>
          <w:t>86</w:t>
        </w:r>
        <w:r>
          <w:rPr>
            <w:noProof/>
            <w:webHidden/>
          </w:rPr>
          <w:fldChar w:fldCharType="end"/>
        </w:r>
      </w:hyperlink>
    </w:p>
    <w:p w:rsidR="00C14FC6" w:rsidRPr="007F783B" w:rsidRDefault="00C14FC6">
      <w:pPr>
        <w:pStyle w:val="TOC1"/>
        <w:tabs>
          <w:tab w:val="left" w:pos="400"/>
          <w:tab w:val="right" w:leader="dot" w:pos="9962"/>
        </w:tabs>
        <w:rPr>
          <w:rFonts w:ascii="Calibri" w:hAnsi="Calibri"/>
          <w:noProof/>
          <w:sz w:val="22"/>
          <w:szCs w:val="22"/>
        </w:rPr>
      </w:pPr>
      <w:hyperlink w:anchor="_Toc457214154" w:history="1">
        <w:r w:rsidRPr="00843D3A">
          <w:rPr>
            <w:rStyle w:val="Hyperlink"/>
            <w:noProof/>
          </w:rPr>
          <w:t>8.</w:t>
        </w:r>
        <w:r w:rsidRPr="007F783B">
          <w:rPr>
            <w:rFonts w:ascii="Calibri" w:hAnsi="Calibri"/>
            <w:noProof/>
            <w:sz w:val="22"/>
            <w:szCs w:val="22"/>
          </w:rPr>
          <w:tab/>
        </w:r>
        <w:r w:rsidRPr="00843D3A">
          <w:rPr>
            <w:rStyle w:val="Hyperlink"/>
            <w:noProof/>
          </w:rPr>
          <w:t>Conclusions</w:t>
        </w:r>
        <w:r>
          <w:rPr>
            <w:noProof/>
            <w:webHidden/>
          </w:rPr>
          <w:tab/>
        </w:r>
        <w:r>
          <w:rPr>
            <w:noProof/>
            <w:webHidden/>
          </w:rPr>
          <w:fldChar w:fldCharType="begin"/>
        </w:r>
        <w:r>
          <w:rPr>
            <w:noProof/>
            <w:webHidden/>
          </w:rPr>
          <w:instrText xml:space="preserve"> PAGEREF _Toc457214154 \h </w:instrText>
        </w:r>
        <w:r>
          <w:rPr>
            <w:noProof/>
            <w:webHidden/>
          </w:rPr>
        </w:r>
        <w:r>
          <w:rPr>
            <w:noProof/>
            <w:webHidden/>
          </w:rPr>
          <w:fldChar w:fldCharType="separate"/>
        </w:r>
        <w:r>
          <w:rPr>
            <w:noProof/>
            <w:webHidden/>
          </w:rPr>
          <w:t>86</w:t>
        </w:r>
        <w:r>
          <w:rPr>
            <w:noProof/>
            <w:webHidden/>
          </w:rPr>
          <w:fldChar w:fldCharType="end"/>
        </w:r>
      </w:hyperlink>
    </w:p>
    <w:p w:rsidR="00C14FC6" w:rsidRPr="007F783B" w:rsidRDefault="00C14FC6">
      <w:pPr>
        <w:pStyle w:val="TOC1"/>
        <w:tabs>
          <w:tab w:val="left" w:pos="400"/>
          <w:tab w:val="right" w:leader="dot" w:pos="9962"/>
        </w:tabs>
        <w:rPr>
          <w:rFonts w:ascii="Calibri" w:hAnsi="Calibri"/>
          <w:noProof/>
          <w:sz w:val="22"/>
          <w:szCs w:val="22"/>
        </w:rPr>
      </w:pPr>
      <w:hyperlink w:anchor="_Toc457214155" w:history="1">
        <w:r w:rsidRPr="00843D3A">
          <w:rPr>
            <w:rStyle w:val="Hyperlink"/>
            <w:noProof/>
          </w:rPr>
          <w:t>9.</w:t>
        </w:r>
        <w:r w:rsidRPr="007F783B">
          <w:rPr>
            <w:rFonts w:ascii="Calibri" w:hAnsi="Calibri"/>
            <w:noProof/>
            <w:sz w:val="22"/>
            <w:szCs w:val="22"/>
          </w:rPr>
          <w:tab/>
        </w:r>
        <w:r w:rsidRPr="00843D3A">
          <w:rPr>
            <w:rStyle w:val="Hyperlink"/>
            <w:noProof/>
          </w:rPr>
          <w:t>Authors and Contributors</w:t>
        </w:r>
        <w:r>
          <w:rPr>
            <w:noProof/>
            <w:webHidden/>
          </w:rPr>
          <w:tab/>
        </w:r>
        <w:r>
          <w:rPr>
            <w:noProof/>
            <w:webHidden/>
          </w:rPr>
          <w:fldChar w:fldCharType="begin"/>
        </w:r>
        <w:r>
          <w:rPr>
            <w:noProof/>
            <w:webHidden/>
          </w:rPr>
          <w:instrText xml:space="preserve"> PAGEREF _Toc457214155 \h </w:instrText>
        </w:r>
        <w:r>
          <w:rPr>
            <w:noProof/>
            <w:webHidden/>
          </w:rPr>
        </w:r>
        <w:r>
          <w:rPr>
            <w:noProof/>
            <w:webHidden/>
          </w:rPr>
          <w:fldChar w:fldCharType="separate"/>
        </w:r>
        <w:r>
          <w:rPr>
            <w:noProof/>
            <w:webHidden/>
          </w:rPr>
          <w:t>87</w:t>
        </w:r>
        <w:r>
          <w:rPr>
            <w:noProof/>
            <w:webHidden/>
          </w:rPr>
          <w:fldChar w:fldCharType="end"/>
        </w:r>
      </w:hyperlink>
    </w:p>
    <w:p w:rsidR="00C14FC6" w:rsidRPr="007F783B" w:rsidRDefault="00C14FC6">
      <w:pPr>
        <w:pStyle w:val="TOC1"/>
        <w:tabs>
          <w:tab w:val="left" w:pos="600"/>
          <w:tab w:val="right" w:leader="dot" w:pos="9962"/>
        </w:tabs>
        <w:rPr>
          <w:rFonts w:ascii="Calibri" w:hAnsi="Calibri"/>
          <w:noProof/>
          <w:sz w:val="22"/>
          <w:szCs w:val="22"/>
        </w:rPr>
      </w:pPr>
      <w:hyperlink w:anchor="_Toc457214156" w:history="1">
        <w:r w:rsidRPr="00843D3A">
          <w:rPr>
            <w:rStyle w:val="Hyperlink"/>
            <w:noProof/>
          </w:rPr>
          <w:t>10.</w:t>
        </w:r>
        <w:r w:rsidRPr="007F783B">
          <w:rPr>
            <w:rFonts w:ascii="Calibri" w:hAnsi="Calibri"/>
            <w:noProof/>
            <w:sz w:val="22"/>
            <w:szCs w:val="22"/>
          </w:rPr>
          <w:tab/>
        </w:r>
        <w:r w:rsidRPr="00843D3A">
          <w:rPr>
            <w:rStyle w:val="Hyperlink"/>
            <w:noProof/>
          </w:rPr>
          <w:t>References</w:t>
        </w:r>
        <w:r>
          <w:rPr>
            <w:noProof/>
            <w:webHidden/>
          </w:rPr>
          <w:tab/>
        </w:r>
        <w:r>
          <w:rPr>
            <w:noProof/>
            <w:webHidden/>
          </w:rPr>
          <w:fldChar w:fldCharType="begin"/>
        </w:r>
        <w:r>
          <w:rPr>
            <w:noProof/>
            <w:webHidden/>
          </w:rPr>
          <w:instrText xml:space="preserve"> PAGEREF _Toc457214156 \h </w:instrText>
        </w:r>
        <w:r>
          <w:rPr>
            <w:noProof/>
            <w:webHidden/>
          </w:rPr>
        </w:r>
        <w:r>
          <w:rPr>
            <w:noProof/>
            <w:webHidden/>
          </w:rPr>
          <w:fldChar w:fldCharType="separate"/>
        </w:r>
        <w:r>
          <w:rPr>
            <w:noProof/>
            <w:webHidden/>
          </w:rPr>
          <w:t>88</w:t>
        </w:r>
        <w:r>
          <w:rPr>
            <w:noProof/>
            <w:webHidden/>
          </w:rPr>
          <w:fldChar w:fldCharType="end"/>
        </w:r>
      </w:hyperlink>
    </w:p>
    <w:p w:rsidR="00C14FC6" w:rsidRPr="007F783B" w:rsidRDefault="00C14FC6">
      <w:pPr>
        <w:pStyle w:val="TOC1"/>
        <w:tabs>
          <w:tab w:val="left" w:pos="600"/>
          <w:tab w:val="right" w:leader="dot" w:pos="9962"/>
        </w:tabs>
        <w:rPr>
          <w:rFonts w:ascii="Calibri" w:hAnsi="Calibri"/>
          <w:noProof/>
          <w:sz w:val="22"/>
          <w:szCs w:val="22"/>
        </w:rPr>
      </w:pPr>
      <w:hyperlink w:anchor="_Toc457214157" w:history="1">
        <w:r w:rsidRPr="00843D3A">
          <w:rPr>
            <w:rStyle w:val="Hyperlink"/>
            <w:noProof/>
          </w:rPr>
          <w:t>11.</w:t>
        </w:r>
        <w:r w:rsidRPr="007F783B">
          <w:rPr>
            <w:rFonts w:ascii="Calibri" w:hAnsi="Calibri"/>
            <w:noProof/>
            <w:sz w:val="22"/>
            <w:szCs w:val="22"/>
          </w:rPr>
          <w:tab/>
        </w:r>
        <w:r w:rsidRPr="00843D3A">
          <w:rPr>
            <w:rStyle w:val="Hyperlink"/>
            <w:noProof/>
          </w:rPr>
          <w:t>Intellectual Property Statement</w:t>
        </w:r>
        <w:r>
          <w:rPr>
            <w:noProof/>
            <w:webHidden/>
          </w:rPr>
          <w:tab/>
        </w:r>
        <w:r>
          <w:rPr>
            <w:noProof/>
            <w:webHidden/>
          </w:rPr>
          <w:fldChar w:fldCharType="begin"/>
        </w:r>
        <w:r>
          <w:rPr>
            <w:noProof/>
            <w:webHidden/>
          </w:rPr>
          <w:instrText xml:space="preserve"> PAGEREF _Toc457214157 \h </w:instrText>
        </w:r>
        <w:r>
          <w:rPr>
            <w:noProof/>
            <w:webHidden/>
          </w:rPr>
        </w:r>
        <w:r>
          <w:rPr>
            <w:noProof/>
            <w:webHidden/>
          </w:rPr>
          <w:fldChar w:fldCharType="separate"/>
        </w:r>
        <w:r>
          <w:rPr>
            <w:noProof/>
            <w:webHidden/>
          </w:rPr>
          <w:t>88</w:t>
        </w:r>
        <w:r>
          <w:rPr>
            <w:noProof/>
            <w:webHidden/>
          </w:rPr>
          <w:fldChar w:fldCharType="end"/>
        </w:r>
      </w:hyperlink>
    </w:p>
    <w:p w:rsidR="00C14FC6" w:rsidRPr="007F783B" w:rsidRDefault="00C14FC6">
      <w:pPr>
        <w:pStyle w:val="TOC1"/>
        <w:tabs>
          <w:tab w:val="right" w:leader="dot" w:pos="9962"/>
        </w:tabs>
        <w:rPr>
          <w:rFonts w:ascii="Calibri" w:hAnsi="Calibri"/>
          <w:noProof/>
          <w:sz w:val="22"/>
          <w:szCs w:val="22"/>
        </w:rPr>
      </w:pPr>
      <w:hyperlink w:anchor="_Toc457214158" w:history="1">
        <w:r w:rsidRPr="00843D3A">
          <w:rPr>
            <w:rStyle w:val="Hyperlink"/>
            <w:noProof/>
          </w:rPr>
          <w:t>Copyright Notice</w:t>
        </w:r>
        <w:r>
          <w:rPr>
            <w:noProof/>
            <w:webHidden/>
          </w:rPr>
          <w:tab/>
        </w:r>
        <w:r>
          <w:rPr>
            <w:noProof/>
            <w:webHidden/>
          </w:rPr>
          <w:fldChar w:fldCharType="begin"/>
        </w:r>
        <w:r>
          <w:rPr>
            <w:noProof/>
            <w:webHidden/>
          </w:rPr>
          <w:instrText xml:space="preserve"> PAGEREF _Toc457214158 \h </w:instrText>
        </w:r>
        <w:r>
          <w:rPr>
            <w:noProof/>
            <w:webHidden/>
          </w:rPr>
        </w:r>
        <w:r>
          <w:rPr>
            <w:noProof/>
            <w:webHidden/>
          </w:rPr>
          <w:fldChar w:fldCharType="separate"/>
        </w:r>
        <w:r>
          <w:rPr>
            <w:noProof/>
            <w:webHidden/>
          </w:rPr>
          <w:t>88</w:t>
        </w:r>
        <w:r>
          <w:rPr>
            <w:noProof/>
            <w:webHidden/>
          </w:rPr>
          <w:fldChar w:fldCharType="end"/>
        </w:r>
      </w:hyperlink>
    </w:p>
    <w:p w:rsidR="007B0DFD" w:rsidRPr="00E86995" w:rsidRDefault="003A117B" w:rsidP="00466496">
      <w:pPr>
        <w:rPr>
          <w:highlight w:val="yellow"/>
        </w:rPr>
      </w:pPr>
      <w:r w:rsidRPr="00E86995">
        <w:rPr>
          <w:highlight w:val="yellow"/>
        </w:rPr>
        <w:fldChar w:fldCharType="end"/>
      </w:r>
    </w:p>
    <w:p w:rsidR="008F1CA6" w:rsidRPr="00DB3ECF" w:rsidRDefault="008F1CA6" w:rsidP="00466496">
      <w:pPr>
        <w:pStyle w:val="Heading1"/>
      </w:pPr>
      <w:bookmarkStart w:id="4" w:name="_Ref116882289"/>
      <w:bookmarkStart w:id="5" w:name="_Toc118017562"/>
      <w:bookmarkStart w:id="6" w:name="_Toc156877856"/>
      <w:bookmarkStart w:id="7" w:name="_Toc457214032"/>
      <w:r w:rsidRPr="00DB3ECF">
        <w:t>Introduction</w:t>
      </w:r>
      <w:bookmarkEnd w:id="4"/>
      <w:bookmarkEnd w:id="5"/>
      <w:bookmarkEnd w:id="6"/>
      <w:bookmarkEnd w:id="7"/>
    </w:p>
    <w:p w:rsidR="008F1CA6" w:rsidRPr="00DB3ECF" w:rsidRDefault="008F1CA6" w:rsidP="00466496">
      <w:pPr>
        <w:pStyle w:val="Heading2"/>
      </w:pPr>
      <w:bookmarkStart w:id="8" w:name="_Toc457214033"/>
      <w:r w:rsidRPr="00DB3ECF">
        <w:t>Background</w:t>
      </w:r>
      <w:bookmarkEnd w:id="8"/>
    </w:p>
    <w:p w:rsidR="002D794A" w:rsidRDefault="002D794A" w:rsidP="00EC4FAF">
      <w:pPr>
        <w:jc w:val="both"/>
      </w:pPr>
      <w:r>
        <w:t xml:space="preserve">This document addresses the systematic description of </w:t>
      </w:r>
      <w:r w:rsidR="009C311D">
        <w:t>(</w:t>
      </w:r>
      <w:r>
        <w:t>poly</w:t>
      </w:r>
      <w:r w:rsidR="009C311D">
        <w:t>)</w:t>
      </w:r>
      <w:r>
        <w:t>peptide identification</w:t>
      </w:r>
      <w:r w:rsidR="0047671D">
        <w:t xml:space="preserve"> and</w:t>
      </w:r>
      <w:r>
        <w:t xml:space="preserve"> characterisation based upon mass spectrometry</w:t>
      </w:r>
      <w:r w:rsidR="00C4740C">
        <w:t xml:space="preserve"> (MS)</w:t>
      </w:r>
      <w:r>
        <w:t xml:space="preserve">. A large number of different proteomics search engines are available that produce output in a variety of different formats. It is intended that </w:t>
      </w:r>
      <w:r w:rsidR="006D41B9">
        <w:t>mzIdentML</w:t>
      </w:r>
      <w:r>
        <w:t xml:space="preserve"> will provide a common </w:t>
      </w:r>
      <w:r w:rsidR="00C4740C">
        <w:t xml:space="preserve">standard </w:t>
      </w:r>
      <w:r>
        <w:t xml:space="preserve">format for </w:t>
      </w:r>
      <w:r w:rsidR="003B7EDB">
        <w:t>identification</w:t>
      </w:r>
      <w:r>
        <w:t xml:space="preserve"> results </w:t>
      </w:r>
      <w:r w:rsidR="00C4740C">
        <w:t xml:space="preserve">to support a range of scenarios encountered in proteome informatics. </w:t>
      </w:r>
      <w:r w:rsidR="006D41B9">
        <w:t>mzIdentML</w:t>
      </w:r>
      <w:r>
        <w:t xml:space="preserve"> has been developed with a view to supporting the following </w:t>
      </w:r>
      <w:r w:rsidR="00512DAA">
        <w:t xml:space="preserve">general </w:t>
      </w:r>
      <w:r>
        <w:t>tasks</w:t>
      </w:r>
      <w:r w:rsidR="00512DAA">
        <w:t xml:space="preserve"> (more specific use cases are provided in Section </w:t>
      </w:r>
      <w:r w:rsidR="00512DAA">
        <w:fldChar w:fldCharType="begin"/>
      </w:r>
      <w:r w:rsidR="00512DAA">
        <w:instrText xml:space="preserve"> REF _Ref211659702 \r \h </w:instrText>
      </w:r>
      <w:r w:rsidR="00466496">
        <w:instrText xml:space="preserve"> \* MERGEFORMAT </w:instrText>
      </w:r>
      <w:r w:rsidR="00512DAA">
        <w:fldChar w:fldCharType="separate"/>
      </w:r>
      <w:r w:rsidR="003C46AF">
        <w:t>2</w:t>
      </w:r>
      <w:r w:rsidR="00512DAA">
        <w:fldChar w:fldCharType="end"/>
      </w:r>
      <w:r w:rsidR="00512DAA">
        <w:t>)</w:t>
      </w:r>
      <w:r>
        <w:t>:</w:t>
      </w:r>
    </w:p>
    <w:p w:rsidR="002D794A" w:rsidRDefault="002D794A" w:rsidP="00466496"/>
    <w:p w:rsidR="002D794A" w:rsidRDefault="002D794A" w:rsidP="00EC4FAF">
      <w:pPr>
        <w:numPr>
          <w:ilvl w:val="0"/>
          <w:numId w:val="12"/>
        </w:numPr>
        <w:jc w:val="both"/>
      </w:pPr>
      <w:r>
        <w:rPr>
          <w:i/>
        </w:rPr>
        <w:t xml:space="preserve">The discovery of relevant results, </w:t>
      </w:r>
      <w:r>
        <w:t>so that, for example, data sets in a database that use a particular technique or combination of techniques can be identified and studied by experimentalists during experiment design or data analysis.</w:t>
      </w:r>
      <w:bookmarkStart w:id="9" w:name="_GoBack"/>
      <w:bookmarkEnd w:id="9"/>
    </w:p>
    <w:p w:rsidR="002D794A" w:rsidRDefault="002D794A" w:rsidP="00EC4FAF">
      <w:pPr>
        <w:numPr>
          <w:ilvl w:val="0"/>
          <w:numId w:val="12"/>
        </w:numPr>
        <w:jc w:val="both"/>
      </w:pPr>
      <w:r>
        <w:rPr>
          <w:i/>
        </w:rPr>
        <w:lastRenderedPageBreak/>
        <w:t>The sharing of best practice</w:t>
      </w:r>
      <w:r w:rsidR="001614C1">
        <w:t xml:space="preserve">, so that, for example, </w:t>
      </w:r>
      <w:r w:rsidR="00512DAA">
        <w:t xml:space="preserve">analyses </w:t>
      </w:r>
      <w:r w:rsidR="00A50A1E">
        <w:t>that have been particularly successful at identifying a certain group of peptides</w:t>
      </w:r>
      <w:r w:rsidR="009E750A">
        <w:t>/proteins</w:t>
      </w:r>
      <w:r w:rsidR="00A50A1E">
        <w:t xml:space="preserve"> can be interpreted by consumers of the data.</w:t>
      </w:r>
    </w:p>
    <w:p w:rsidR="002D794A" w:rsidRDefault="002D794A" w:rsidP="00EC4FAF">
      <w:pPr>
        <w:numPr>
          <w:ilvl w:val="0"/>
          <w:numId w:val="12"/>
        </w:numPr>
        <w:jc w:val="both"/>
      </w:pPr>
      <w:r>
        <w:rPr>
          <w:i/>
        </w:rPr>
        <w:t>The evaluation of results</w:t>
      </w:r>
      <w:r w:rsidR="00347A46">
        <w:t>, so that</w:t>
      </w:r>
      <w:r w:rsidR="00C43714">
        <w:t>, for example,</w:t>
      </w:r>
      <w:r w:rsidR="00347A46">
        <w:t xml:space="preserve"> sufficient information is provided </w:t>
      </w:r>
      <w:r w:rsidR="00C43714">
        <w:t xml:space="preserve">about </w:t>
      </w:r>
      <w:r w:rsidR="003412B3">
        <w:t xml:space="preserve">how </w:t>
      </w:r>
      <w:r w:rsidR="00C43714">
        <w:t>a particular</w:t>
      </w:r>
      <w:r w:rsidR="003412B3">
        <w:t xml:space="preserve"> </w:t>
      </w:r>
      <w:r w:rsidR="00C43714">
        <w:t xml:space="preserve">analysis was performed </w:t>
      </w:r>
      <w:r w:rsidR="00016521">
        <w:t>to allow the results to be critically evaluated</w:t>
      </w:r>
      <w:r>
        <w:t>.</w:t>
      </w:r>
    </w:p>
    <w:p w:rsidR="002D794A" w:rsidRDefault="002D794A" w:rsidP="00EC4FAF">
      <w:pPr>
        <w:numPr>
          <w:ilvl w:val="0"/>
          <w:numId w:val="12"/>
        </w:numPr>
        <w:jc w:val="both"/>
      </w:pPr>
      <w:r>
        <w:rPr>
          <w:i/>
        </w:rPr>
        <w:t xml:space="preserve">The sharing of data sets, </w:t>
      </w:r>
      <w:r>
        <w:t>so that, for example, public repositories can import or export data, or multi-site projects can share results to support integrated analysis.</w:t>
      </w:r>
    </w:p>
    <w:p w:rsidR="002D794A" w:rsidRDefault="00E740E1" w:rsidP="00EC4FAF">
      <w:pPr>
        <w:numPr>
          <w:ilvl w:val="0"/>
          <w:numId w:val="12"/>
        </w:numPr>
        <w:jc w:val="both"/>
      </w:pPr>
      <w:r>
        <w:rPr>
          <w:i/>
          <w:iCs/>
        </w:rPr>
        <w:t>The creation of a</w:t>
      </w:r>
      <w:r w:rsidR="002D794A">
        <w:rPr>
          <w:i/>
          <w:iCs/>
        </w:rPr>
        <w:t xml:space="preserve"> format for input to analysis software</w:t>
      </w:r>
      <w:r w:rsidR="002D794A">
        <w:t xml:space="preserve">, for example, </w:t>
      </w:r>
      <w:r w:rsidR="00750EB3">
        <w:t xml:space="preserve">allowing </w:t>
      </w:r>
      <w:r w:rsidR="002D794A">
        <w:t xml:space="preserve">software </w:t>
      </w:r>
      <w:r w:rsidR="00EC3EAA">
        <w:t>to be designed that</w:t>
      </w:r>
      <w:r w:rsidR="002D794A">
        <w:t xml:space="preserve"> provide</w:t>
      </w:r>
      <w:r w:rsidR="00EC3EAA">
        <w:t>s</w:t>
      </w:r>
      <w:r w:rsidR="002D794A">
        <w:t xml:space="preserve"> a meta-score over the output from several search engines.</w:t>
      </w:r>
    </w:p>
    <w:p w:rsidR="00F9664C" w:rsidRDefault="00F9664C" w:rsidP="00EC4FAF">
      <w:pPr>
        <w:numPr>
          <w:ilvl w:val="0"/>
          <w:numId w:val="12"/>
        </w:numPr>
        <w:jc w:val="both"/>
      </w:pPr>
      <w:r>
        <w:rPr>
          <w:i/>
          <w:iCs/>
        </w:rPr>
        <w:t>An internal format for pipeline analysis software</w:t>
      </w:r>
      <w:r>
        <w:rPr>
          <w:iCs/>
        </w:rPr>
        <w:t>, for example, allowing analysis software to store intermediate results from different stages of an identification pipeline, prior to the final results being assembled in a single mzIdentML file.</w:t>
      </w:r>
    </w:p>
    <w:p w:rsidR="002D794A" w:rsidRDefault="002D794A" w:rsidP="00466496">
      <w:pPr>
        <w:ind w:left="360"/>
      </w:pPr>
    </w:p>
    <w:p w:rsidR="002D794A" w:rsidRDefault="002D794A" w:rsidP="002A4683">
      <w:pPr>
        <w:jc w:val="both"/>
      </w:pPr>
      <w: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w:t>
      </w:r>
      <w:r w:rsidR="00EC4FAF">
        <w:t>Tutorial material can be located on the PSI website</w:t>
      </w:r>
      <w:r w:rsidR="00B563A1">
        <w:t xml:space="preserve"> (see </w:t>
      </w:r>
      <w:hyperlink r:id="rId8" w:history="1">
        <w:r w:rsidR="00B563A1" w:rsidRPr="00B563A1">
          <w:rPr>
            <w:rStyle w:val="Hyperlink"/>
          </w:rPr>
          <w:t>http://www.psidev.info/mzidentml</w:t>
        </w:r>
      </w:hyperlink>
      <w:r w:rsidR="00B563A1">
        <w:t>)</w:t>
      </w:r>
      <w:r w:rsidR="00EC4FAF">
        <w:t>.</w:t>
      </w:r>
    </w:p>
    <w:p w:rsidR="002E0228" w:rsidRPr="00DB3ECF" w:rsidRDefault="002E0228" w:rsidP="002A4683">
      <w:pPr>
        <w:jc w:val="both"/>
        <w:rPr>
          <w:highlight w:val="cyan"/>
        </w:rPr>
      </w:pPr>
    </w:p>
    <w:p w:rsidR="00DB3ECF" w:rsidRPr="00E85AED" w:rsidRDefault="00DB3ECF" w:rsidP="002A4683">
      <w:pPr>
        <w:pStyle w:val="Heading2"/>
        <w:jc w:val="both"/>
      </w:pPr>
      <w:bookmarkStart w:id="10" w:name="_Toc457214034"/>
      <w:r w:rsidRPr="00E85AED">
        <w:t>Document Structure</w:t>
      </w:r>
      <w:bookmarkEnd w:id="10"/>
    </w:p>
    <w:p w:rsidR="00970B31" w:rsidRPr="00E86995" w:rsidRDefault="00970B31" w:rsidP="002A4683">
      <w:pPr>
        <w:jc w:val="both"/>
        <w:rPr>
          <w:highlight w:val="yellow"/>
        </w:rPr>
      </w:pPr>
      <w:r>
        <w:t>The remainder of this document is structured as follows. Section</w:t>
      </w:r>
      <w:r w:rsidR="00717537">
        <w:t xml:space="preserve"> </w:t>
      </w:r>
      <w:r w:rsidR="00717537">
        <w:fldChar w:fldCharType="begin"/>
      </w:r>
      <w:r w:rsidR="00717537">
        <w:instrText xml:space="preserve"> REF _Ref216758743 \r \h </w:instrText>
      </w:r>
      <w:r w:rsidR="00466496">
        <w:instrText xml:space="preserve"> \* MERGEFORMAT </w:instrText>
      </w:r>
      <w:r w:rsidR="00717537">
        <w:fldChar w:fldCharType="separate"/>
      </w:r>
      <w:r w:rsidR="003C46AF">
        <w:t>2</w:t>
      </w:r>
      <w:r w:rsidR="00717537">
        <w:fldChar w:fldCharType="end"/>
      </w:r>
      <w:r>
        <w:t xml:space="preserve"> </w:t>
      </w:r>
      <w:r w:rsidR="00DB3ECF">
        <w:t>lists</w:t>
      </w:r>
      <w:r>
        <w:t xml:space="preserve"> </w:t>
      </w:r>
      <w:r w:rsidR="00DB3ECF">
        <w:t xml:space="preserve">use cases </w:t>
      </w:r>
      <w:r w:rsidR="006D41B9">
        <w:t>mzIdentML</w:t>
      </w:r>
      <w:r w:rsidR="00DB3ECF">
        <w:t xml:space="preserve"> is </w:t>
      </w:r>
      <w:r w:rsidR="00792676">
        <w:t>designed</w:t>
      </w:r>
      <w:r w:rsidR="00EA6550">
        <w:t xml:space="preserve"> to support</w:t>
      </w:r>
      <w:r>
        <w:t xml:space="preserve">. </w:t>
      </w:r>
      <w:r w:rsidR="00DB3ECF">
        <w:t xml:space="preserve">Section </w:t>
      </w:r>
      <w:r w:rsidR="00DB3ECF">
        <w:fldChar w:fldCharType="begin"/>
      </w:r>
      <w:r w:rsidR="00DB3ECF">
        <w:instrText xml:space="preserve"> REF _Ref206411919 \r \h </w:instrText>
      </w:r>
      <w:r w:rsidR="00466496">
        <w:instrText xml:space="preserve"> \* MERGEFORMAT </w:instrText>
      </w:r>
      <w:r w:rsidR="00DB3ECF">
        <w:fldChar w:fldCharType="separate"/>
      </w:r>
      <w:r w:rsidR="003C46AF">
        <w:t>3</w:t>
      </w:r>
      <w:r w:rsidR="00DB3ECF">
        <w:fldChar w:fldCharType="end"/>
      </w:r>
      <w:r w:rsidR="00DB3ECF">
        <w:t xml:space="preserve"> describes the terminology</w:t>
      </w:r>
      <w:r w:rsidR="004271FC" w:rsidRPr="004271FC">
        <w:t xml:space="preserve"> used</w:t>
      </w:r>
      <w:r w:rsidR="00DB3ECF">
        <w:t xml:space="preserve">. </w:t>
      </w:r>
      <w:r>
        <w:t>Section</w:t>
      </w:r>
      <w:r w:rsidR="00717537">
        <w:t xml:space="preserve"> </w:t>
      </w:r>
      <w:r w:rsidR="00717537">
        <w:fldChar w:fldCharType="begin"/>
      </w:r>
      <w:r w:rsidR="00717537">
        <w:instrText xml:space="preserve"> REF _Ref216758768 \r \h </w:instrText>
      </w:r>
      <w:r w:rsidR="00466496">
        <w:instrText xml:space="preserve"> \* MERGEFORMAT </w:instrText>
      </w:r>
      <w:r w:rsidR="00717537">
        <w:fldChar w:fldCharType="separate"/>
      </w:r>
      <w:r w:rsidR="003C46AF">
        <w:t>4</w:t>
      </w:r>
      <w:r w:rsidR="00717537">
        <w:fldChar w:fldCharType="end"/>
      </w:r>
      <w:r>
        <w:t xml:space="preserve"> describes how the specification presented in Section</w:t>
      </w:r>
      <w:r w:rsidR="002A4683">
        <w:t xml:space="preserve"> </w:t>
      </w:r>
      <w:r w:rsidR="002A4683">
        <w:fldChar w:fldCharType="begin"/>
      </w:r>
      <w:r w:rsidR="002A4683">
        <w:instrText xml:space="preserve"> REF _Ref453235444 \r \h  \* MERGEFORMAT </w:instrText>
      </w:r>
      <w:r w:rsidR="002A4683">
        <w:fldChar w:fldCharType="separate"/>
      </w:r>
      <w:r w:rsidR="002A4683">
        <w:t>4</w:t>
      </w:r>
      <w:r w:rsidR="002A4683">
        <w:fldChar w:fldCharType="end"/>
      </w:r>
      <w:r w:rsidR="00807D71">
        <w:t xml:space="preserve"> </w:t>
      </w:r>
      <w:r>
        <w:t xml:space="preserve"> relates to other specifications, both those that it extends and those that it is intended to complement. </w:t>
      </w:r>
      <w:r w:rsidR="00AB581B" w:rsidRPr="00AB581B">
        <w:t>Section</w:t>
      </w:r>
      <w:r w:rsidR="00807D71">
        <w:t xml:space="preserve"> </w:t>
      </w:r>
      <w:r w:rsidR="00807D71">
        <w:fldChar w:fldCharType="begin"/>
      </w:r>
      <w:r w:rsidR="00807D71">
        <w:instrText xml:space="preserve"> REF _Ref116791170 \r \h </w:instrText>
      </w:r>
      <w:r w:rsidR="00466496">
        <w:instrText xml:space="preserve"> \* MERGEFORMAT </w:instrText>
      </w:r>
      <w:r w:rsidR="00807D71">
        <w:fldChar w:fldCharType="separate"/>
      </w:r>
      <w:r w:rsidR="003C46AF">
        <w:t>6</w:t>
      </w:r>
      <w:r w:rsidR="00807D71">
        <w:fldChar w:fldCharType="end"/>
      </w:r>
      <w:r w:rsidR="00AB581B" w:rsidRPr="00AB581B">
        <w:t xml:space="preserve"> </w:t>
      </w:r>
      <w:r w:rsidR="00AB581B">
        <w:t>contains the documentation for the</w:t>
      </w:r>
      <w:r>
        <w:t xml:space="preserve"> XML schema</w:t>
      </w:r>
      <w:r w:rsidR="00503DF9">
        <w:t xml:space="preserve"> which is generated automatically and several parts of the schema are documented in more detail in Section </w:t>
      </w:r>
      <w:r w:rsidR="00503DF9">
        <w:fldChar w:fldCharType="begin"/>
      </w:r>
      <w:r w:rsidR="00503DF9">
        <w:instrText xml:space="preserve"> REF _Ref217199331 \r \h </w:instrText>
      </w:r>
      <w:r w:rsidR="00466496">
        <w:instrText xml:space="preserve"> \* MERGEFORMAT </w:instrText>
      </w:r>
      <w:r w:rsidR="00503DF9">
        <w:fldChar w:fldCharType="separate"/>
      </w:r>
      <w:r w:rsidR="003C46AF">
        <w:t>6.1</w:t>
      </w:r>
      <w:r w:rsidR="00503DF9">
        <w:fldChar w:fldCharType="end"/>
      </w:r>
      <w:r w:rsidR="00503DF9">
        <w:t>. C</w:t>
      </w:r>
      <w:r>
        <w:t xml:space="preserve">onclusions are presented in Section </w:t>
      </w:r>
      <w:r>
        <w:fldChar w:fldCharType="begin"/>
      </w:r>
      <w:r>
        <w:instrText xml:space="preserve"> REF _Ref170622236 \r \h </w:instrText>
      </w:r>
      <w:r w:rsidR="00466496">
        <w:instrText xml:space="preserve"> \* MERGEFORMAT </w:instrText>
      </w:r>
      <w:r>
        <w:fldChar w:fldCharType="separate"/>
      </w:r>
      <w:r w:rsidR="003C46AF">
        <w:t>8</w:t>
      </w:r>
      <w:r>
        <w:fldChar w:fldCharType="end"/>
      </w:r>
      <w:r>
        <w:t>.</w:t>
      </w:r>
    </w:p>
    <w:p w:rsidR="00970B31" w:rsidRDefault="00970B31" w:rsidP="00466496">
      <w:pPr>
        <w:rPr>
          <w:highlight w:val="yellow"/>
        </w:rPr>
      </w:pPr>
    </w:p>
    <w:p w:rsidR="00970B31" w:rsidRDefault="00970B31" w:rsidP="00466496">
      <w:pPr>
        <w:pStyle w:val="Heading1"/>
      </w:pPr>
      <w:bookmarkStart w:id="11" w:name="_Toc170636040"/>
      <w:bookmarkStart w:id="12" w:name="_Ref211659702"/>
      <w:bookmarkStart w:id="13" w:name="_Ref216758743"/>
      <w:bookmarkStart w:id="14" w:name="_Toc457214035"/>
      <w:r>
        <w:t xml:space="preserve">Use Cases for </w:t>
      </w:r>
      <w:r w:rsidR="006D41B9">
        <w:t>mzIdentML</w:t>
      </w:r>
      <w:bookmarkEnd w:id="11"/>
      <w:bookmarkEnd w:id="12"/>
      <w:bookmarkEnd w:id="13"/>
      <w:bookmarkEnd w:id="14"/>
    </w:p>
    <w:p w:rsidR="00970B31" w:rsidRDefault="00970B31" w:rsidP="00FC5361">
      <w:pPr>
        <w:jc w:val="both"/>
      </w:pPr>
      <w:r>
        <w:t xml:space="preserve">The following use cases have driven the development of the </w:t>
      </w:r>
      <w:r w:rsidR="006D41B9">
        <w:t>mzIdentML</w:t>
      </w:r>
      <w:r>
        <w:t xml:space="preserve"> data model and XML schema</w:t>
      </w:r>
      <w:r w:rsidR="00B42BC1">
        <w:t>, and are used to define the scope of the format</w:t>
      </w:r>
      <w:r w:rsidR="000B7E48">
        <w:t xml:space="preserve"> </w:t>
      </w:r>
      <w:r w:rsidR="009B06C5">
        <w:t>in the current version</w:t>
      </w:r>
      <w:r w:rsidR="000B7E48">
        <w:t>.</w:t>
      </w:r>
      <w:r>
        <w:t xml:space="preserve"> </w:t>
      </w:r>
    </w:p>
    <w:p w:rsidR="000B7E48" w:rsidRPr="000A1F2D" w:rsidRDefault="000B7E48" w:rsidP="00FC5361">
      <w:pPr>
        <w:jc w:val="both"/>
      </w:pPr>
    </w:p>
    <w:p w:rsidR="000A1F2D" w:rsidRPr="000A1F2D" w:rsidRDefault="00DA3F55" w:rsidP="00B7287D">
      <w:pPr>
        <w:numPr>
          <w:ilvl w:val="0"/>
          <w:numId w:val="27"/>
        </w:numPr>
        <w:tabs>
          <w:tab w:val="clear" w:pos="720"/>
          <w:tab w:val="num" w:pos="360"/>
        </w:tabs>
        <w:ind w:left="360"/>
        <w:jc w:val="both"/>
      </w:pPr>
      <w:r w:rsidRPr="00DA3F55">
        <w:t>It should be possible to create a tool that loads an mzIdentML document and enables users to examine results from an MS or MSn analysis. However, there is no support for aggregating evidence from multiple MS levels</w:t>
      </w:r>
      <w:r>
        <w:t>.</w:t>
      </w:r>
      <w:r w:rsidRPr="00DA3F55">
        <w:t xml:space="preserve"> </w:t>
      </w:r>
      <w:r w:rsidR="000A1F2D" w:rsidRPr="000A1F2D">
        <w:t>There should be sufficient information for the tool to generate output reports that conform to the requirements made by journals for publication and that conform to the relevant MIAPE guidelines. For example:</w:t>
      </w:r>
      <w:r w:rsidR="000A1F2D" w:rsidRPr="000A1F2D">
        <w:br/>
        <w:t xml:space="preserve">·    For a </w:t>
      </w:r>
      <w:r w:rsidR="00F653BC">
        <w:t>Peptide Mass Fingerprint (</w:t>
      </w:r>
      <w:r w:rsidR="000A1F2D" w:rsidRPr="000A1F2D">
        <w:t>PMF</w:t>
      </w:r>
      <w:r w:rsidR="00F653BC">
        <w:t>)</w:t>
      </w:r>
      <w:r w:rsidR="000A1F2D" w:rsidRPr="000A1F2D">
        <w:t xml:space="preserve"> search, it should be possible to display the spectrum and show the matches of the peaks to the relevant peptides.</w:t>
      </w:r>
      <w:r w:rsidR="000A1F2D" w:rsidRPr="000A1F2D">
        <w:br/>
        <w:t>·    For an MS</w:t>
      </w:r>
      <w:r w:rsidR="00F63CE9">
        <w:t>/</w:t>
      </w:r>
      <w:r w:rsidR="000A1F2D" w:rsidRPr="000A1F2D">
        <w:t>MS search, it should be possible to locate whi</w:t>
      </w:r>
      <w:r w:rsidR="00505C8C">
        <w:t>c</w:t>
      </w:r>
      <w:r w:rsidR="000A1F2D" w:rsidRPr="000A1F2D">
        <w:t>h spectrum matched to which peptide in the original file.</w:t>
      </w:r>
    </w:p>
    <w:p w:rsidR="000A1F2D" w:rsidRPr="000A1F2D" w:rsidRDefault="000A1F2D" w:rsidP="00B7287D">
      <w:pPr>
        <w:numPr>
          <w:ilvl w:val="0"/>
          <w:numId w:val="27"/>
        </w:numPr>
        <w:tabs>
          <w:tab w:val="clear" w:pos="720"/>
          <w:tab w:val="num" w:pos="360"/>
        </w:tabs>
        <w:ind w:left="360"/>
        <w:jc w:val="both"/>
      </w:pPr>
      <w:r w:rsidRPr="000A1F2D">
        <w:t xml:space="preserve">There should be sufficient information stored in the instance document to enable a user to run </w:t>
      </w:r>
      <w:r w:rsidR="006F1E04" w:rsidRPr="006F1E04">
        <w:t>the same or a similar</w:t>
      </w:r>
      <w:r w:rsidR="006F1E04">
        <w:t xml:space="preserve"> </w:t>
      </w:r>
      <w:r w:rsidRPr="000A1F2D">
        <w:t>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rsidR="000A1F2D" w:rsidRPr="000A1F2D" w:rsidRDefault="000A1F2D" w:rsidP="00B7287D">
      <w:pPr>
        <w:numPr>
          <w:ilvl w:val="0"/>
          <w:numId w:val="27"/>
        </w:numPr>
        <w:tabs>
          <w:tab w:val="clear" w:pos="720"/>
          <w:tab w:val="num" w:pos="360"/>
        </w:tabs>
        <w:ind w:left="360"/>
        <w:jc w:val="both"/>
      </w:pPr>
      <w:r w:rsidRPr="000A1F2D">
        <w:t xml:space="preserve">It should be possible to save the results of searching a decoy database in the same instance document as the results from the </w:t>
      </w:r>
      <w:r w:rsidR="00505659">
        <w:t>target</w:t>
      </w:r>
      <w:r w:rsidRPr="000A1F2D">
        <w:t xml:space="preserve"> database. It should then be possible to write a viewer application that enables a user to investigate the effect of changing, for example, a threshold value on the false discovery rate. This would only be possible if results</w:t>
      </w:r>
      <w:r w:rsidR="00556B7A">
        <w:t xml:space="preserve"> that are generally considered lower quality</w:t>
      </w:r>
      <w:r w:rsidRPr="000A1F2D">
        <w:t xml:space="preserve"> from the search are </w:t>
      </w:r>
      <w:r w:rsidR="00556B7A">
        <w:t xml:space="preserve">also </w:t>
      </w:r>
      <w:r w:rsidRPr="000A1F2D">
        <w:t xml:space="preserve">saved in the </w:t>
      </w:r>
      <w:r w:rsidR="006D41B9">
        <w:t>mzIdentML</w:t>
      </w:r>
      <w:r w:rsidRPr="000A1F2D">
        <w:t xml:space="preserve"> document</w:t>
      </w:r>
      <w:r w:rsidR="00F40E42">
        <w:t xml:space="preserve"> </w:t>
      </w:r>
      <w:r w:rsidR="00F40E42" w:rsidRPr="00F40E42">
        <w:t xml:space="preserve">(rather than just top matches) </w:t>
      </w:r>
      <w:r w:rsidRPr="000A1F2D">
        <w:t>and if the results from the decoy search are also saved. It would only be possible to do this at the</w:t>
      </w:r>
      <w:r w:rsidR="001E5B8E">
        <w:t xml:space="preserve"> peptide level for an MS</w:t>
      </w:r>
      <w:r w:rsidR="009B06C5">
        <w:t>/</w:t>
      </w:r>
      <w:r w:rsidR="001E5B8E">
        <w:t>MS</w:t>
      </w:r>
      <w:r w:rsidRPr="000A1F2D">
        <w:t xml:space="preserve"> search, because changing thresholds would normally have some effect on the protein grouping algorithm.</w:t>
      </w:r>
    </w:p>
    <w:p w:rsidR="000A1F2D" w:rsidRPr="000A1F2D" w:rsidRDefault="000A1F2D" w:rsidP="00B7287D">
      <w:pPr>
        <w:numPr>
          <w:ilvl w:val="0"/>
          <w:numId w:val="27"/>
        </w:numPr>
        <w:tabs>
          <w:tab w:val="clear" w:pos="720"/>
          <w:tab w:val="num" w:pos="360"/>
        </w:tabs>
        <w:ind w:left="360"/>
        <w:jc w:val="both"/>
      </w:pPr>
      <w:r w:rsidRPr="000A1F2D">
        <w:t>It should be possible to save manual or automated annotation of proteins/peptides in an instance document. A third party tool could be used to save annotations and validations of identified proteins/peptides to an existing instance document</w:t>
      </w:r>
      <w:r w:rsidR="00CB36C0">
        <w:t>.</w:t>
      </w:r>
    </w:p>
    <w:p w:rsidR="000A1F2D" w:rsidRPr="000A1F2D" w:rsidRDefault="000A1F2D" w:rsidP="00B7287D">
      <w:pPr>
        <w:numPr>
          <w:ilvl w:val="0"/>
          <w:numId w:val="27"/>
        </w:numPr>
        <w:tabs>
          <w:tab w:val="clear" w:pos="720"/>
          <w:tab w:val="num" w:pos="360"/>
        </w:tabs>
        <w:ind w:left="360"/>
        <w:jc w:val="both"/>
      </w:pPr>
      <w:r w:rsidRPr="000A1F2D">
        <w:t>It should be possible to save the results from a search of a metabolically labe</w:t>
      </w:r>
      <w:r w:rsidR="001E5B8E">
        <w:t>l</w:t>
      </w:r>
      <w:r w:rsidRPr="000A1F2D">
        <w:t>led sample. For example, with a 14N/15N experiment, two separate sets of amino acid masses are used, and it must be possible to tell which masses were used for each peptide result.</w:t>
      </w:r>
    </w:p>
    <w:p w:rsidR="000A1F2D" w:rsidRPr="000A1F2D" w:rsidRDefault="000C659D" w:rsidP="00B7287D">
      <w:pPr>
        <w:numPr>
          <w:ilvl w:val="0"/>
          <w:numId w:val="27"/>
        </w:numPr>
        <w:tabs>
          <w:tab w:val="clear" w:pos="720"/>
          <w:tab w:val="num" w:pos="360"/>
        </w:tabs>
        <w:ind w:left="360"/>
        <w:jc w:val="both"/>
      </w:pPr>
      <w:r>
        <w:lastRenderedPageBreak/>
        <w:t>For a search of multiple peak</w:t>
      </w:r>
      <w:r w:rsidR="000A1F2D" w:rsidRPr="000A1F2D">
        <w:t xml:space="preserve"> lists, it should be possible to identify the spectrum that match</w:t>
      </w:r>
      <w:r w:rsidR="00E25811">
        <w:t>ed</w:t>
      </w:r>
      <w:r w:rsidR="000A1F2D" w:rsidRPr="000A1F2D">
        <w:t xml:space="preserve"> a particular peptide or protein reported by the search engine. For example, in an LC-MS</w:t>
      </w:r>
      <w:r w:rsidR="009B06C5">
        <w:t>/</w:t>
      </w:r>
      <w:r w:rsidR="000A1F2D" w:rsidRPr="000A1F2D">
        <w:t>MS run, it should be possible to refer back to the spectrum in the peak list file that was searched and from there, if the information is available</w:t>
      </w:r>
      <w:r w:rsidR="00A233FF">
        <w:t>,</w:t>
      </w:r>
      <w:r w:rsidR="000A1F2D" w:rsidRPr="000A1F2D">
        <w:t xml:space="preserve"> to be able to determine the retention time of the spectrum.</w:t>
      </w:r>
    </w:p>
    <w:p w:rsidR="000A1F2D" w:rsidRPr="000A1F2D" w:rsidRDefault="000A1F2D" w:rsidP="00B7287D">
      <w:pPr>
        <w:numPr>
          <w:ilvl w:val="0"/>
          <w:numId w:val="27"/>
        </w:numPr>
        <w:tabs>
          <w:tab w:val="clear" w:pos="720"/>
          <w:tab w:val="num" w:pos="360"/>
        </w:tabs>
        <w:ind w:left="360"/>
        <w:jc w:val="both"/>
      </w:pPr>
      <w:r w:rsidRPr="000A1F2D">
        <w:t>It should be possible to search a file to retrieve all molecules that have a specified modification.</w:t>
      </w:r>
    </w:p>
    <w:p w:rsidR="000A1F2D" w:rsidRPr="000A1F2D" w:rsidRDefault="000A1F2D" w:rsidP="00B7287D">
      <w:pPr>
        <w:numPr>
          <w:ilvl w:val="0"/>
          <w:numId w:val="27"/>
        </w:numPr>
        <w:tabs>
          <w:tab w:val="clear" w:pos="720"/>
          <w:tab w:val="num" w:pos="360"/>
        </w:tabs>
        <w:ind w:left="360"/>
        <w:jc w:val="both"/>
      </w:pPr>
      <w:r w:rsidRPr="000A1F2D">
        <w:t>It should be possible to store the results of a search of spectra against other spectra - i.e. a spectral library search.</w:t>
      </w:r>
    </w:p>
    <w:p w:rsidR="000A1F2D" w:rsidRPr="000A1F2D" w:rsidRDefault="000A1F2D" w:rsidP="00B7287D">
      <w:pPr>
        <w:numPr>
          <w:ilvl w:val="0"/>
          <w:numId w:val="27"/>
        </w:numPr>
        <w:tabs>
          <w:tab w:val="clear" w:pos="720"/>
          <w:tab w:val="num" w:pos="360"/>
        </w:tabs>
        <w:ind w:left="360"/>
        <w:jc w:val="both"/>
      </w:pPr>
      <w:r w:rsidRPr="000A1F2D">
        <w:t xml:space="preserve">It should be possible to store the results of a top down search i.e. analysis of complete proteins. </w:t>
      </w:r>
    </w:p>
    <w:p w:rsidR="000A1F2D" w:rsidRPr="000A1F2D" w:rsidRDefault="000A1F2D" w:rsidP="00B7287D">
      <w:pPr>
        <w:numPr>
          <w:ilvl w:val="0"/>
          <w:numId w:val="27"/>
        </w:numPr>
        <w:tabs>
          <w:tab w:val="clear" w:pos="720"/>
          <w:tab w:val="num" w:pos="360"/>
        </w:tabs>
        <w:ind w:left="360"/>
        <w:jc w:val="both"/>
      </w:pPr>
      <w:r w:rsidRPr="000A1F2D">
        <w:t>Support</w:t>
      </w:r>
      <w:r w:rsidR="00A951EF">
        <w:t xml:space="preserve"> </w:t>
      </w:r>
      <w:r w:rsidR="00271AC5">
        <w:t>should</w:t>
      </w:r>
      <w:r w:rsidR="00A951EF">
        <w:t xml:space="preserve"> be provided</w:t>
      </w:r>
      <w:r w:rsidRPr="000A1F2D">
        <w:t xml:space="preserve"> for storing fragmentation data so that for example viewers could display which ions in the input data match predicted ion fragment masses.</w:t>
      </w:r>
    </w:p>
    <w:p w:rsidR="000A1F2D" w:rsidRPr="000A1F2D" w:rsidRDefault="000A1F2D" w:rsidP="00B7287D">
      <w:pPr>
        <w:numPr>
          <w:ilvl w:val="0"/>
          <w:numId w:val="27"/>
        </w:numPr>
        <w:tabs>
          <w:tab w:val="clear" w:pos="720"/>
          <w:tab w:val="num" w:pos="360"/>
        </w:tabs>
        <w:ind w:left="360"/>
        <w:jc w:val="both"/>
      </w:pPr>
      <w:r w:rsidRPr="000A1F2D">
        <w:t xml:space="preserve">There should be support for storing the results of searches of peptides against nucleic acid databases, including the information about which translation frame the matches were found in. </w:t>
      </w:r>
    </w:p>
    <w:p w:rsidR="009B06C5" w:rsidRDefault="000A1F2D" w:rsidP="00B7287D">
      <w:pPr>
        <w:numPr>
          <w:ilvl w:val="0"/>
          <w:numId w:val="27"/>
        </w:numPr>
        <w:tabs>
          <w:tab w:val="clear" w:pos="720"/>
          <w:tab w:val="num" w:pos="360"/>
        </w:tabs>
        <w:ind w:left="360"/>
        <w:jc w:val="both"/>
      </w:pPr>
      <w:r w:rsidRPr="000A1F2D">
        <w:t xml:space="preserve">It should be possible to combine the results from multiple search engines into one </w:t>
      </w:r>
      <w:r w:rsidR="006D41B9">
        <w:t>mzIdentML</w:t>
      </w:r>
      <w:r w:rsidRPr="000A1F2D">
        <w:t xml:space="preserve"> document. For example, the peptide </w:t>
      </w:r>
      <w:r w:rsidR="00AF1566">
        <w:t>spectrum matches (PSMs)</w:t>
      </w:r>
      <w:r w:rsidRPr="000A1F2D">
        <w:t xml:space="preserve"> from two</w:t>
      </w:r>
      <w:r w:rsidR="00AF1566">
        <w:t xml:space="preserve"> or more</w:t>
      </w:r>
      <w:r w:rsidRPr="000A1F2D">
        <w:t xml:space="preserve"> different search engines could be combined using a third tool to give one set of protein results.</w:t>
      </w:r>
    </w:p>
    <w:p w:rsidR="009B06C5" w:rsidRDefault="009B06C5" w:rsidP="00B7287D">
      <w:pPr>
        <w:numPr>
          <w:ilvl w:val="0"/>
          <w:numId w:val="27"/>
        </w:numPr>
        <w:tabs>
          <w:tab w:val="clear" w:pos="720"/>
          <w:tab w:val="num" w:pos="360"/>
        </w:tabs>
        <w:ind w:left="360"/>
        <w:jc w:val="both"/>
      </w:pPr>
      <w:r>
        <w:t xml:space="preserve">It should be possible to store </w:t>
      </w:r>
      <w:r>
        <w:rPr>
          <w:i/>
        </w:rPr>
        <w:t xml:space="preserve">de novo </w:t>
      </w:r>
      <w:r>
        <w:t xml:space="preserve">peptide sequencing results, </w:t>
      </w:r>
      <w:r w:rsidR="000A1F2D" w:rsidRPr="00FF75C6">
        <w:t xml:space="preserve">to the extent that it will </w:t>
      </w:r>
      <w:r w:rsidR="00936AC1" w:rsidRPr="00FF75C6">
        <w:t>be possible to enumerate</w:t>
      </w:r>
      <w:r w:rsidR="000A1F2D" w:rsidRPr="00FF75C6">
        <w:t xml:space="preserve"> and record all possible matches found by a </w:t>
      </w:r>
      <w:r w:rsidR="00FA723C" w:rsidRPr="00FF75C6">
        <w:rPr>
          <w:i/>
        </w:rPr>
        <w:t>de novo</w:t>
      </w:r>
      <w:r w:rsidR="00FA723C" w:rsidRPr="00FF75C6">
        <w:t xml:space="preserve"> </w:t>
      </w:r>
      <w:r w:rsidR="000A1F2D" w:rsidRPr="00FF75C6">
        <w:t>technique</w:t>
      </w:r>
      <w:r w:rsidR="00FC5361">
        <w:t>.</w:t>
      </w:r>
      <w:r w:rsidR="000A1F2D" w:rsidRPr="00FF75C6">
        <w:t xml:space="preserve"> </w:t>
      </w:r>
      <w:r w:rsidR="00FC5361">
        <w:t>H</w:t>
      </w:r>
      <w:r w:rsidR="000A1F2D" w:rsidRPr="00FF75C6">
        <w:t xml:space="preserve">owever, we anticipate that this </w:t>
      </w:r>
      <w:r>
        <w:t>can</w:t>
      </w:r>
      <w:r w:rsidRPr="00FF75C6">
        <w:t xml:space="preserve"> </w:t>
      </w:r>
      <w:r w:rsidR="000A1F2D" w:rsidRPr="00FF75C6">
        <w:t xml:space="preserve">produce </w:t>
      </w:r>
      <w:r w:rsidR="00362C3D" w:rsidRPr="00FF75C6">
        <w:t xml:space="preserve">large files. </w:t>
      </w:r>
    </w:p>
    <w:p w:rsidR="000A1F2D" w:rsidRDefault="009B06C5" w:rsidP="00B7287D">
      <w:pPr>
        <w:numPr>
          <w:ilvl w:val="0"/>
          <w:numId w:val="27"/>
        </w:numPr>
        <w:tabs>
          <w:tab w:val="clear" w:pos="720"/>
          <w:tab w:val="num" w:pos="360"/>
        </w:tabs>
        <w:ind w:left="360"/>
        <w:jc w:val="both"/>
      </w:pPr>
      <w:r>
        <w:t xml:space="preserve">It should be possible to store the results of </w:t>
      </w:r>
      <w:r w:rsidR="00FC5361">
        <w:t xml:space="preserve">MS/MS </w:t>
      </w:r>
      <w:r>
        <w:t>cross-linking approaches, whereby two peptides cross-linked using chemical reagents or biologically occurring modifications have been identified (newly added in mzIdentML 1.2)</w:t>
      </w:r>
      <w:r w:rsidR="00FF75C6">
        <w:t>.</w:t>
      </w:r>
    </w:p>
    <w:p w:rsidR="00C62AFB" w:rsidRDefault="00C62AFB" w:rsidP="00B7287D">
      <w:pPr>
        <w:numPr>
          <w:ilvl w:val="0"/>
          <w:numId w:val="27"/>
        </w:numPr>
        <w:tabs>
          <w:tab w:val="clear" w:pos="720"/>
          <w:tab w:val="num" w:pos="360"/>
        </w:tabs>
        <w:ind w:left="360"/>
        <w:jc w:val="both"/>
      </w:pPr>
      <w:r>
        <w:t>It should be possible to store at a basic level of detail the molecular interaction data that can be inferred from cross-linking approaches (newly added in mzIdentML 1.2).</w:t>
      </w:r>
    </w:p>
    <w:p w:rsidR="009B06C5" w:rsidRDefault="009B06C5" w:rsidP="00B7287D">
      <w:pPr>
        <w:numPr>
          <w:ilvl w:val="0"/>
          <w:numId w:val="27"/>
        </w:numPr>
        <w:tabs>
          <w:tab w:val="clear" w:pos="720"/>
          <w:tab w:val="num" w:pos="360"/>
        </w:tabs>
        <w:ind w:left="360"/>
        <w:jc w:val="both"/>
      </w:pPr>
      <w:r>
        <w:t xml:space="preserve">It should be possible to represent statistical </w:t>
      </w:r>
      <w:r w:rsidR="00FF75C6">
        <w:t>values or scores associated with the the positions of modifications on a peptide chain (newly added in mzIdentML 1.2).</w:t>
      </w:r>
    </w:p>
    <w:p w:rsidR="00FF75C6" w:rsidRDefault="00FF75C6" w:rsidP="00B7287D">
      <w:pPr>
        <w:numPr>
          <w:ilvl w:val="0"/>
          <w:numId w:val="27"/>
        </w:numPr>
        <w:tabs>
          <w:tab w:val="clear" w:pos="720"/>
          <w:tab w:val="num" w:pos="360"/>
        </w:tabs>
        <w:ind w:left="360"/>
        <w:jc w:val="both"/>
      </w:pPr>
      <w:r>
        <w:t>It should be possible to represent statistical values or scores associated with peptide identifications, formed from groups of redundant peptide-spectrum matches (PSMs) reporting on the same peptide (newly added in mzIdentML 1.2).</w:t>
      </w:r>
    </w:p>
    <w:p w:rsidR="00FC5361" w:rsidRDefault="00FC5361" w:rsidP="00B7287D">
      <w:pPr>
        <w:numPr>
          <w:ilvl w:val="0"/>
          <w:numId w:val="27"/>
        </w:numPr>
        <w:tabs>
          <w:tab w:val="clear" w:pos="720"/>
          <w:tab w:val="num" w:pos="360"/>
        </w:tabs>
        <w:ind w:left="360"/>
        <w:jc w:val="both"/>
      </w:pPr>
      <w:r>
        <w:t>It should be possible to capture the output of proteogenomics analyses such as the mapping of peptides to gene models and chromosomes (newly added in mzIdentML 1.2).</w:t>
      </w:r>
    </w:p>
    <w:p w:rsidR="009B06C5" w:rsidRDefault="009B06C5" w:rsidP="00B7287D">
      <w:pPr>
        <w:jc w:val="both"/>
      </w:pPr>
    </w:p>
    <w:p w:rsidR="009B06C5" w:rsidRPr="00FF75C6" w:rsidRDefault="009B06C5" w:rsidP="00B7287D">
      <w:pPr>
        <w:jc w:val="both"/>
      </w:pPr>
      <w:r>
        <w:t>There should be limited support for:</w:t>
      </w:r>
    </w:p>
    <w:p w:rsidR="005B41D3" w:rsidRPr="005B41D3" w:rsidRDefault="00AF13E6" w:rsidP="00B7287D">
      <w:pPr>
        <w:numPr>
          <w:ilvl w:val="0"/>
          <w:numId w:val="28"/>
        </w:numPr>
        <w:tabs>
          <w:tab w:val="clear" w:pos="720"/>
          <w:tab w:val="num" w:pos="360"/>
        </w:tabs>
        <w:ind w:left="360"/>
        <w:jc w:val="both"/>
      </w:pPr>
      <w:r>
        <w:t>S</w:t>
      </w:r>
      <w:r w:rsidR="005B41D3" w:rsidRPr="005B41D3">
        <w:t xml:space="preserve">equence tagging, in which short sequences defined by a </w:t>
      </w:r>
      <w:r w:rsidR="005B41D3" w:rsidRPr="005B41D3">
        <w:rPr>
          <w:i/>
        </w:rPr>
        <w:t xml:space="preserve">de novo </w:t>
      </w:r>
      <w:r w:rsidR="005B41D3" w:rsidRPr="005B41D3">
        <w:t xml:space="preserve">process are used to characterize spectra. </w:t>
      </w:r>
      <w:r w:rsidR="006807FB">
        <w:t>Th</w:t>
      </w:r>
      <w:r w:rsidR="005B41D3" w:rsidRPr="005B41D3">
        <w:t>e final results from a sequence-tag-filtered search can be stored in mzIdentML, but the details of tag generation and filtering cannot</w:t>
      </w:r>
      <w:r w:rsidR="006807FB">
        <w:t>.</w:t>
      </w:r>
    </w:p>
    <w:p w:rsidR="00000E51" w:rsidRDefault="00000E51" w:rsidP="00FC5361">
      <w:pPr>
        <w:jc w:val="both"/>
      </w:pPr>
    </w:p>
    <w:p w:rsidR="000A1F2D" w:rsidRPr="000A1F2D" w:rsidRDefault="000A1F2D" w:rsidP="00613E99">
      <w:pPr>
        <w:jc w:val="both"/>
      </w:pPr>
      <w:r w:rsidRPr="000A1F2D">
        <w:t xml:space="preserve">The following use cases </w:t>
      </w:r>
      <w:r w:rsidRPr="000A1F2D">
        <w:rPr>
          <w:u w:val="single"/>
        </w:rPr>
        <w:t>will not be</w:t>
      </w:r>
      <w:r w:rsidRPr="000A1F2D">
        <w:t xml:space="preserve"> supported in version 1</w:t>
      </w:r>
      <w:r w:rsidR="00212EF3">
        <w:t>.</w:t>
      </w:r>
      <w:r w:rsidR="00F07F9F">
        <w:t>2</w:t>
      </w:r>
      <w:r w:rsidRPr="000A1F2D">
        <w:t xml:space="preserve"> of </w:t>
      </w:r>
      <w:r w:rsidR="006D41B9">
        <w:t>mzIdentML</w:t>
      </w:r>
      <w:r w:rsidRPr="000A1F2D">
        <w:t>:</w:t>
      </w:r>
    </w:p>
    <w:p w:rsidR="000A1F2D" w:rsidRPr="000A1F2D" w:rsidRDefault="000A1F2D" w:rsidP="00613E99">
      <w:pPr>
        <w:numPr>
          <w:ilvl w:val="0"/>
          <w:numId w:val="29"/>
        </w:numPr>
        <w:tabs>
          <w:tab w:val="clear" w:pos="720"/>
          <w:tab w:val="num" w:pos="360"/>
        </w:tabs>
        <w:ind w:left="360"/>
        <w:jc w:val="both"/>
      </w:pPr>
      <w:r w:rsidRPr="000A1F2D">
        <w:t>It should be possible to store relative and absolute quantitation information at the peptide and protein level using all the popular te</w:t>
      </w:r>
      <w:r w:rsidR="00D91E8B">
        <w:t>chniques</w:t>
      </w:r>
      <w:r w:rsidR="00F07F9F">
        <w:t xml:space="preserve"> – this is captured in mzQuantML</w:t>
      </w:r>
      <w:r w:rsidR="00AF13E6">
        <w:t xml:space="preserve"> and also in mzTab</w:t>
      </w:r>
      <w:r w:rsidRPr="000A1F2D">
        <w:t>.</w:t>
      </w:r>
    </w:p>
    <w:p w:rsidR="000A1F2D" w:rsidRDefault="000A1F2D" w:rsidP="00613E99">
      <w:pPr>
        <w:numPr>
          <w:ilvl w:val="0"/>
          <w:numId w:val="29"/>
        </w:numPr>
        <w:tabs>
          <w:tab w:val="clear" w:pos="720"/>
          <w:tab w:val="num" w:pos="360"/>
        </w:tabs>
        <w:ind w:left="360"/>
        <w:jc w:val="both"/>
      </w:pPr>
      <w:r w:rsidRPr="000A1F2D">
        <w:t xml:space="preserve">Support for complex workflows where multiple data processing algorithms are </w:t>
      </w:r>
      <w:r w:rsidR="00D6464A" w:rsidRPr="00D6464A">
        <w:t>combined in a pipeline</w:t>
      </w:r>
      <w:r w:rsidRPr="000A1F2D">
        <w:t xml:space="preserve">; i.e. only “final” results are represented in </w:t>
      </w:r>
      <w:r w:rsidR="006D41B9">
        <w:t>mzIdentML</w:t>
      </w:r>
      <w:r w:rsidRPr="000A1F2D">
        <w:t xml:space="preserve"> v1</w:t>
      </w:r>
      <w:r w:rsidR="00212EF3">
        <w:t>.</w:t>
      </w:r>
      <w:r w:rsidR="00F07F9F">
        <w:t xml:space="preserve">2 in </w:t>
      </w:r>
      <w:r w:rsidR="00212EF3">
        <w:t>one protein list</w:t>
      </w:r>
      <w:r w:rsidR="00F07F9F">
        <w:t xml:space="preserve">. </w:t>
      </w:r>
    </w:p>
    <w:p w:rsidR="002E2D3E" w:rsidRDefault="002E2D3E" w:rsidP="00B7287D">
      <w:pPr>
        <w:jc w:val="both"/>
        <w:rPr>
          <w:highlight w:val="yellow"/>
        </w:rPr>
      </w:pPr>
    </w:p>
    <w:p w:rsidR="00FC1295" w:rsidRDefault="00FC1295" w:rsidP="00B7287D">
      <w:pPr>
        <w:pStyle w:val="Heading1"/>
        <w:jc w:val="both"/>
      </w:pPr>
      <w:bookmarkStart w:id="15" w:name="_Toc170636041"/>
      <w:bookmarkStart w:id="16" w:name="_Ref206411919"/>
      <w:bookmarkStart w:id="17" w:name="_Toc457214036"/>
      <w:r>
        <w:t>Concepts and Terminology</w:t>
      </w:r>
      <w:bookmarkEnd w:id="15"/>
      <w:bookmarkEnd w:id="16"/>
      <w:bookmarkEnd w:id="17"/>
    </w:p>
    <w:p w:rsidR="00FC1295" w:rsidRDefault="00FC1295" w:rsidP="00B7287D">
      <w:pPr>
        <w:jc w:val="both"/>
        <w:rPr>
          <w:rFonts w:cs="Arial"/>
        </w:rPr>
      </w:pPr>
      <w:r>
        <w:t>This document assumes familiarity with XML Schema</w:t>
      </w:r>
      <w:r w:rsidR="00E45FD0">
        <w:t xml:space="preserve"> notation</w:t>
      </w:r>
      <w:r>
        <w:t xml:space="preserve"> (</w:t>
      </w:r>
      <w:hyperlink r:id="rId9" w:history="1">
        <w:r>
          <w:rPr>
            <w:rStyle w:val="Hyperlink"/>
          </w:rPr>
          <w:t>www.w3.org/XML/Schema</w:t>
        </w:r>
      </w:hyperlink>
      <w:r>
        <w:t xml:space="preserve">). </w:t>
      </w:r>
      <w:r>
        <w:rPr>
          <w:rFonts w:cs="Arial"/>
        </w:rPr>
        <w:t>The key words “MUST,” “MUST NOT,” “REQUIRED,” “SHALL,” “SHALL NOT,” “SHOULD,” “SHOULD NOT,”</w:t>
      </w:r>
      <w:r w:rsidR="002D22C4">
        <w:rPr>
          <w:rFonts w:cs="Arial"/>
        </w:rPr>
        <w:t xml:space="preserve"> </w:t>
      </w:r>
      <w:r>
        <w:rPr>
          <w:rFonts w:cs="Arial"/>
        </w:rPr>
        <w:t>“RECOMMENDED,” “MAY,” and “OPTIONAL” are to be interpreted as described in RFC-2119</w:t>
      </w:r>
      <w:r w:rsidR="00B151A4">
        <w:rPr>
          <w:rFonts w:cs="Arial"/>
        </w:rPr>
        <w:t xml:space="preserve"> (</w:t>
      </w:r>
      <w:hyperlink r:id="rId10" w:history="1">
        <w:r w:rsidR="00B151A4" w:rsidRPr="007063B4">
          <w:rPr>
            <w:rStyle w:val="Hyperlink"/>
            <w:rFonts w:cs="Arial"/>
          </w:rPr>
          <w:t>http://www.ietf.org/rfc/rfc2119.txt</w:t>
        </w:r>
      </w:hyperlink>
      <w:r w:rsidR="00B151A4">
        <w:rPr>
          <w:rFonts w:cs="Arial"/>
        </w:rPr>
        <w:t>)</w:t>
      </w:r>
      <w:r>
        <w:rPr>
          <w:rFonts w:cs="Arial"/>
        </w:rPr>
        <w:t>.</w:t>
      </w:r>
    </w:p>
    <w:p w:rsidR="00FC1295" w:rsidRDefault="00FC1295" w:rsidP="00B7287D">
      <w:pPr>
        <w:jc w:val="both"/>
      </w:pPr>
    </w:p>
    <w:p w:rsidR="00FC1295" w:rsidRDefault="00FC1295" w:rsidP="00B7287D">
      <w:pPr>
        <w:pStyle w:val="Heading1"/>
        <w:jc w:val="both"/>
      </w:pPr>
      <w:bookmarkStart w:id="18" w:name="_Toc170636042"/>
      <w:bookmarkStart w:id="19" w:name="_Ref216758768"/>
      <w:bookmarkStart w:id="20" w:name="_Ref453235444"/>
      <w:bookmarkStart w:id="21" w:name="_Ref456698050"/>
      <w:bookmarkStart w:id="22" w:name="_Toc457214037"/>
      <w:r>
        <w:t>Relationship to Other Specifications</w:t>
      </w:r>
      <w:bookmarkEnd w:id="18"/>
      <w:bookmarkEnd w:id="19"/>
      <w:bookmarkEnd w:id="20"/>
      <w:bookmarkEnd w:id="21"/>
      <w:bookmarkEnd w:id="22"/>
    </w:p>
    <w:p w:rsidR="00FC1295" w:rsidRDefault="00FC1295" w:rsidP="00B7287D">
      <w:pPr>
        <w:jc w:val="both"/>
      </w:pPr>
      <w:r>
        <w:t>The specification described in this document is not being developed in isolation; indeed, it is designed to be complementary to, and thus used in conjunction with, several existing and emerging models. Related specifications include the following:</w:t>
      </w:r>
    </w:p>
    <w:p w:rsidR="00FC1295" w:rsidRDefault="00FC1295" w:rsidP="00B7287D">
      <w:pPr>
        <w:jc w:val="both"/>
      </w:pPr>
    </w:p>
    <w:p w:rsidR="00F763EA" w:rsidRPr="00F763EA" w:rsidRDefault="00F763EA" w:rsidP="00B7287D">
      <w:pPr>
        <w:numPr>
          <w:ilvl w:val="0"/>
          <w:numId w:val="13"/>
        </w:numPr>
        <w:jc w:val="both"/>
      </w:pPr>
      <w:r w:rsidRPr="00F763EA">
        <w:rPr>
          <w:i/>
        </w:rPr>
        <w:t>MIAPE MSI</w:t>
      </w:r>
      <w:r w:rsidRPr="00F763EA">
        <w:t xml:space="preserve"> (</w:t>
      </w:r>
      <w:hyperlink r:id="rId11" w:history="1">
        <w:r w:rsidR="002A4683" w:rsidRPr="006666D2">
          <w:rPr>
            <w:rStyle w:val="Hyperlink"/>
          </w:rPr>
          <w:t>http://www.psidev.info/groups/miape</w:t>
        </w:r>
      </w:hyperlink>
      <w:r w:rsidR="002A4683">
        <w:t xml:space="preserve">) </w:t>
      </w:r>
      <w:r w:rsidR="006D4009">
        <w:t xml:space="preserve">The Minimum Information About a Proteomics Experiment: Mass spectrometry Informatics document defines </w:t>
      </w:r>
      <w:r w:rsidR="00C07F84">
        <w:t xml:space="preserve">a checklist of information that should be reported about such a study. </w:t>
      </w:r>
    </w:p>
    <w:p w:rsidR="00FC1295" w:rsidRDefault="00FC1295" w:rsidP="00B7287D">
      <w:pPr>
        <w:numPr>
          <w:ilvl w:val="0"/>
          <w:numId w:val="13"/>
        </w:numPr>
        <w:jc w:val="both"/>
      </w:pPr>
      <w:r>
        <w:rPr>
          <w:i/>
        </w:rPr>
        <w:lastRenderedPageBreak/>
        <w:t xml:space="preserve">mzML </w:t>
      </w:r>
      <w:r>
        <w:t>(</w:t>
      </w:r>
      <w:hyperlink r:id="rId12" w:history="1">
        <w:r w:rsidR="00B83F5F">
          <w:rPr>
            <w:rStyle w:val="Hyperlink"/>
          </w:rPr>
          <w:t>http://www.psidev.info/mzml</w:t>
        </w:r>
      </w:hyperlink>
      <w:r>
        <w:t xml:space="preserve">). mzML is the PSI standard for capturing </w:t>
      </w:r>
      <w:r w:rsidR="00C743E3">
        <w:t xml:space="preserve">mass spectra / </w:t>
      </w:r>
      <w:r>
        <w:t xml:space="preserve">peak lists resulting from </w:t>
      </w:r>
      <w:r w:rsidR="00607975">
        <w:t>MS</w:t>
      </w:r>
      <w:r>
        <w:t xml:space="preserve"> in proteomics. It is </w:t>
      </w:r>
      <w:r w:rsidR="00C743E3" w:rsidRPr="00C743E3">
        <w:t>RECOMMENDED</w:t>
      </w:r>
      <w:r>
        <w:t xml:space="preserve"> that </w:t>
      </w:r>
      <w:r w:rsidR="006D41B9">
        <w:t>mzIdentML</w:t>
      </w:r>
      <w:r>
        <w:t xml:space="preserve"> </w:t>
      </w:r>
      <w:r w:rsidR="00C743E3">
        <w:t>should</w:t>
      </w:r>
      <w:r>
        <w:t xml:space="preserve"> be used in conjunction with mzML</w:t>
      </w:r>
      <w:r w:rsidR="00EC16E1">
        <w:t xml:space="preserve">, although </w:t>
      </w:r>
      <w:r w:rsidR="00C743E3">
        <w:t xml:space="preserve">it </w:t>
      </w:r>
      <w:r w:rsidR="00607975">
        <w:t>is</w:t>
      </w:r>
      <w:r w:rsidR="00C743E3">
        <w:t xml:space="preserve"> possible to </w:t>
      </w:r>
      <w:r w:rsidR="008B6F10">
        <w:t xml:space="preserve">use </w:t>
      </w:r>
      <w:r w:rsidR="006D41B9">
        <w:t>mzIdentML</w:t>
      </w:r>
      <w:r w:rsidR="008B6F10">
        <w:t xml:space="preserve"> with other formats of mass spectra.</w:t>
      </w:r>
      <w:r>
        <w:t xml:space="preserve"> This document does not assume familiarity with mzML</w:t>
      </w:r>
      <w:r w:rsidR="0031233F">
        <w:t xml:space="preserve"> </w:t>
      </w:r>
      <w:r w:rsidR="0031233F">
        <w:fldChar w:fldCharType="begin"/>
      </w:r>
      <w:r w:rsidR="0031233F">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fldChar w:fldCharType="separate"/>
      </w:r>
      <w:r w:rsidR="0031233F">
        <w:rPr>
          <w:noProof/>
        </w:rPr>
        <w:t>(1)</w:t>
      </w:r>
      <w:r w:rsidR="0031233F">
        <w:fldChar w:fldCharType="end"/>
      </w:r>
      <w:r>
        <w:t>.</w:t>
      </w:r>
    </w:p>
    <w:p w:rsidR="00B83F5F" w:rsidRDefault="00B83F5F" w:rsidP="00B7287D">
      <w:pPr>
        <w:numPr>
          <w:ilvl w:val="0"/>
          <w:numId w:val="13"/>
        </w:numPr>
        <w:jc w:val="both"/>
      </w:pPr>
      <w:r>
        <w:rPr>
          <w:i/>
        </w:rPr>
        <w:t xml:space="preserve">mzQuantML </w:t>
      </w:r>
      <w:r>
        <w:t>(</w:t>
      </w:r>
      <w:hyperlink r:id="rId13" w:history="1">
        <w:r w:rsidRPr="009D2946">
          <w:rPr>
            <w:rStyle w:val="Hyperlink"/>
          </w:rPr>
          <w:t>http://www.psidev.info/mzquantml</w:t>
        </w:r>
      </w:hyperlink>
      <w:r>
        <w:t xml:space="preserve">). mzQuantML is the PSI standard for capturing quantitative proteomics data from </w:t>
      </w:r>
      <w:r w:rsidR="00607975">
        <w:t>MS</w:t>
      </w:r>
      <w:r w:rsidR="00B14558">
        <w:t xml:space="preserve"> </w: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 </w:instrTex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DATA </w:instrText>
      </w:r>
      <w:r w:rsidR="00B14558">
        <w:fldChar w:fldCharType="end"/>
      </w:r>
      <w:r w:rsidR="00B14558">
        <w:fldChar w:fldCharType="separate"/>
      </w:r>
      <w:r w:rsidR="00B14558">
        <w:rPr>
          <w:noProof/>
        </w:rPr>
        <w:t>(2)</w:t>
      </w:r>
      <w:r w:rsidR="00B14558">
        <w:fldChar w:fldCharType="end"/>
      </w:r>
      <w:r>
        <w:t xml:space="preserve"> mz</w:t>
      </w:r>
      <w:r w:rsidR="00AD49BF">
        <w:t>QuantML</w:t>
      </w:r>
      <w:r>
        <w:t xml:space="preserve"> files that report quantitative data MAY </w:t>
      </w:r>
      <w:r w:rsidR="00F86CB5">
        <w:t>reference mzIdentML files containing the detailed identification data.</w:t>
      </w:r>
    </w:p>
    <w:p w:rsidR="00F86CB5" w:rsidRDefault="00F86CB5" w:rsidP="00B7287D">
      <w:pPr>
        <w:numPr>
          <w:ilvl w:val="0"/>
          <w:numId w:val="13"/>
        </w:numPr>
        <w:jc w:val="both"/>
      </w:pPr>
      <w:r w:rsidRPr="00F63CE9">
        <w:rPr>
          <w:i/>
        </w:rPr>
        <w:t>mzTab</w:t>
      </w:r>
      <w:r w:rsidRPr="00071A7F">
        <w:t xml:space="preserve"> (</w:t>
      </w:r>
      <w:hyperlink r:id="rId14" w:history="1">
        <w:r w:rsidR="00250801" w:rsidRPr="00071A7F">
          <w:rPr>
            <w:rStyle w:val="Hyperlink"/>
          </w:rPr>
          <w:t>http://www.psidev.info/mztab</w:t>
        </w:r>
      </w:hyperlink>
      <w:r w:rsidRPr="00071A7F">
        <w:t>).</w:t>
      </w:r>
      <w:r w:rsidR="00250801" w:rsidRPr="00071A7F">
        <w:t xml:space="preserve"> mzTab is the P</w:t>
      </w:r>
      <w:r w:rsidR="00F63CE9" w:rsidRPr="00071A7F">
        <w:t>SI standard that can represent identification and quantification results at different levels of detail, in a tab-delimited format</w:t>
      </w:r>
      <w:r w:rsidR="007D14B4">
        <w:t xml:space="preserve"> </w:t>
      </w:r>
      <w:r w:rsidR="007D14B4">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 </w:instrText>
      </w:r>
      <w:r w:rsidR="0075640E">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DATA </w:instrText>
      </w:r>
      <w:r w:rsidR="0075640E">
        <w:fldChar w:fldCharType="end"/>
      </w:r>
      <w:r w:rsidR="007D14B4">
        <w:fldChar w:fldCharType="separate"/>
      </w:r>
      <w:r w:rsidR="0075640E">
        <w:rPr>
          <w:noProof/>
        </w:rPr>
        <w:t>(3)</w:t>
      </w:r>
      <w:r w:rsidR="007D14B4">
        <w:fldChar w:fldCharType="end"/>
      </w:r>
      <w:r w:rsidR="00F63CE9" w:rsidRPr="00071A7F">
        <w:t>.</w:t>
      </w:r>
      <w:r w:rsidR="00F63CE9">
        <w:t xml:space="preserve"> mzTab results can represent a subset of the all the information included in a mzidentML file. However, in mzTab 1.0 while there is support for some of the new features represented in mzidentML 1.2 (e.g. ambiguity in the modification position), other features are not explicitly supported (e.g. cross</w:t>
      </w:r>
      <w:r w:rsidR="00322152">
        <w:t>-</w:t>
      </w:r>
      <w:r w:rsidR="00F63CE9">
        <w:t>linking).</w:t>
      </w:r>
      <w:r w:rsidR="00607975">
        <w:t xml:space="preserve"> mzTab files MAY reference mzIdentML files.</w:t>
      </w:r>
    </w:p>
    <w:p w:rsidR="007905D7" w:rsidRPr="00F63CE9" w:rsidRDefault="007905D7" w:rsidP="007905D7">
      <w:pPr>
        <w:numPr>
          <w:ilvl w:val="0"/>
          <w:numId w:val="13"/>
        </w:numPr>
        <w:jc w:val="both"/>
      </w:pPr>
      <w:r w:rsidRPr="00760FCA">
        <w:rPr>
          <w:i/>
          <w:lang w:val="de-DE"/>
        </w:rPr>
        <w:t xml:space="preserve">PSI-MI XML / MITAB </w:t>
      </w:r>
      <w:r w:rsidRPr="00760FCA">
        <w:rPr>
          <w:lang w:val="de-DE"/>
        </w:rPr>
        <w:t>(</w:t>
      </w:r>
      <w:hyperlink r:id="rId15" w:history="1">
        <w:r w:rsidRPr="00760FCA">
          <w:rPr>
            <w:rStyle w:val="Hyperlink"/>
            <w:lang w:val="de-DE"/>
          </w:rPr>
          <w:t>http://www.psidev.info/groups/molecular-interactions</w:t>
        </w:r>
      </w:hyperlink>
      <w:r w:rsidRPr="00760FCA">
        <w:rPr>
          <w:lang w:val="de-DE"/>
        </w:rPr>
        <w:t>)</w:t>
      </w:r>
      <w:r w:rsidR="00512CE6" w:rsidRPr="00760FCA">
        <w:rPr>
          <w:lang w:val="de-DE"/>
        </w:rPr>
        <w:t xml:space="preserve">. </w:t>
      </w:r>
      <w:r>
        <w:t>The PSI has developed specifications for molecular interaction evidence</w:t>
      </w:r>
      <w:r w:rsidR="00512CE6">
        <w:t xml:space="preserve"> in XML format (PSI-MI) and tab-separated (MITAB). </w:t>
      </w:r>
      <w:r w:rsidR="00B151A4">
        <w:t>When MS cross-linking data is stored in mzIdentML, including evidence for protein interactions, the file can act in a complementary manner (e.g. providing source data) to a PSI-MI</w:t>
      </w:r>
      <w:r w:rsidR="00456DB6">
        <w:t xml:space="preserve"> </w:t>
      </w:r>
      <w:r w:rsidR="00131AA7">
        <w:fldChar w:fldCharType="begin"/>
      </w:r>
      <w:r w:rsidR="00131AA7">
        <w:instrText xml:space="preserve"> ADDIN EN.CITE &lt;EndNote&gt;&lt;Cite&gt;&lt;Author&gt;Kerrien&lt;/Author&gt;&lt;Year&gt;2007&lt;/Year&gt;&lt;RecNum&gt;429&lt;/RecNum&gt;&lt;DisplayText&gt;(4)&lt;/DisplayText&gt;&lt;record&gt;&lt;rec-number&gt;429&lt;/rec-number&gt;&lt;foreign-keys&gt;&lt;key app="EN" db-id="s9ww2zr5qvr0poev0pqx9a9990fptzrpfzfr" timestamp="0"&gt;429&lt;/key&gt;&lt;/foreign-keys&gt;&lt;ref-type name="Journal Article"&gt;17&lt;/ref-type&gt;&lt;contributors&gt;&lt;authors&gt;&lt;author&gt;Kerrien, Samuel&lt;/author&gt;&lt;author&gt;Orchard, Sandra&lt;/author&gt;&lt;author&gt;Montecchi-Palazzi, Luisa&lt;/author&gt;&lt;author&gt;Aranda, Bruno&lt;/author&gt;&lt;author&gt;Quinn, Antony&lt;/author&gt;&lt;author&gt;Vinod, Nisha&lt;/author&gt;&lt;author&gt;Bader, Gary&lt;/author&gt;&lt;author&gt;Xenarios, Ioannis&lt;/author&gt;&lt;author&gt;Wojcik, Jerome&lt;/author&gt;&lt;author&gt;Sherman, David&lt;/author&gt;&lt;author&gt;Tyers, Mike&lt;/author&gt;&lt;author&gt;Salama, John&lt;/author&gt;&lt;author&gt;Moore, Susan&lt;/author&gt;&lt;author&gt;Ceol, Arnaud&lt;/author&gt;&lt;author&gt;Chatr-aryamontri, Andrew&lt;/author&gt;&lt;author&gt;Oesterheld, Matthias&lt;/author&gt;&lt;author&gt;Stumpflen, Volker&lt;/author&gt;&lt;author&gt;Salwinski, Lukasz&lt;/author&gt;&lt;author&gt;Nerothin, Jason&lt;/author&gt;&lt;author&gt;Cerami, Ethan&lt;/author&gt;&lt;author&gt;Cusick, Michael&lt;/author&gt;&lt;author&gt;Vidal, Marc&lt;/author&gt;&lt;author&gt;Gilson, Michael&lt;/author&gt;&lt;author&gt;Armstrong, John&lt;/author&gt;&lt;author&gt;Woollard, Peter&lt;/author&gt;&lt;author&gt;Hogue, Christopher&lt;/author&gt;&lt;author&gt;Eisenberg, David&lt;/author&gt;&lt;author&gt;Cesareni, Gianni&lt;/author&gt;&lt;author&gt;Apweiler, Rolf&lt;/author&gt;&lt;author&gt;Hermjakob, Henning&lt;/author&gt;&lt;/authors&gt;&lt;/contributors&gt;&lt;titles&gt;&lt;title&gt;Broadening the horizon - level 2.5 of the HUPO-PSI format for molecular interactions&lt;/title&gt;&lt;secondary-title&gt;BMC Biology&lt;/secondary-title&gt;&lt;/titles&gt;&lt;pages&gt;44&lt;/pages&gt;&lt;volume&gt;5&lt;/volume&gt;&lt;number&gt;1&lt;/number&gt;&lt;dates&gt;&lt;year&gt;2007&lt;/year&gt;&lt;/dates&gt;&lt;isbn&gt;1741-7007&lt;/isbn&gt;&lt;accession-num&gt;doi:10.1186/1741-7007-5-44&lt;/accession-num&gt;&lt;urls&gt;&lt;related-urls&gt;&lt;url&gt;http://www.biomedcentral.com/1741-7007/5/44&lt;/url&gt;&lt;/related-urls&gt;&lt;/urls&gt;&lt;/record&gt;&lt;/Cite&gt;&lt;/EndNote&gt;</w:instrText>
      </w:r>
      <w:r w:rsidR="00131AA7">
        <w:fldChar w:fldCharType="separate"/>
      </w:r>
      <w:r w:rsidR="00131AA7">
        <w:rPr>
          <w:noProof/>
        </w:rPr>
        <w:t>(4)</w:t>
      </w:r>
      <w:r w:rsidR="00131AA7">
        <w:fldChar w:fldCharType="end"/>
      </w:r>
      <w:r w:rsidR="00B151A4">
        <w:t xml:space="preserve"> or MITAB file.</w:t>
      </w:r>
    </w:p>
    <w:p w:rsidR="002E0228" w:rsidRDefault="00250801" w:rsidP="00B7287D">
      <w:pPr>
        <w:jc w:val="both"/>
        <w:rPr>
          <w:highlight w:val="yellow"/>
        </w:rPr>
      </w:pPr>
      <w:r>
        <w:rPr>
          <w:highlight w:val="yellow"/>
        </w:rPr>
        <w:t xml:space="preserve"> </w:t>
      </w:r>
    </w:p>
    <w:p w:rsidR="008B6BE0" w:rsidRDefault="008B6BE0" w:rsidP="00466496"/>
    <w:p w:rsidR="008B6BE0" w:rsidRPr="009A02DC" w:rsidRDefault="008B6BE0" w:rsidP="00466496">
      <w:pPr>
        <w:pStyle w:val="Heading2"/>
      </w:pPr>
      <w:bookmarkStart w:id="23" w:name="_Toc457214038"/>
      <w:r w:rsidRPr="009A02DC">
        <w:t xml:space="preserve">The PSI </w:t>
      </w:r>
      <w:r w:rsidR="0004488F">
        <w:t>Mass Spectrometry</w:t>
      </w:r>
      <w:r w:rsidRPr="009A02DC">
        <w:t xml:space="preserve"> Controlled Vocabulary (CV)</w:t>
      </w:r>
      <w:bookmarkEnd w:id="23"/>
    </w:p>
    <w:p w:rsidR="00583A14" w:rsidRDefault="00EF53DA" w:rsidP="006D5508">
      <w:pPr>
        <w:jc w:val="both"/>
      </w:pPr>
      <w:r>
        <w:t>The PSI-</w:t>
      </w:r>
      <w:r w:rsidR="00C6605C">
        <w:t>MS</w:t>
      </w:r>
      <w:r>
        <w:t xml:space="preserve"> controlled vocabulary</w:t>
      </w:r>
      <w:r w:rsidR="00607975">
        <w:t xml:space="preserve"> (CV)</w:t>
      </w:r>
      <w:r w:rsidR="0075640E">
        <w:t xml:space="preserve"> </w:t>
      </w:r>
      <w:r w:rsidR="0075640E">
        <w:fldChar w:fldCharType="begin"/>
      </w:r>
      <w:r w:rsidR="00131AA7">
        <w:instrText xml:space="preserve"> ADDIN EN.CITE &lt;EndNote&gt;&lt;Cite&gt;&lt;Author&gt;Mayer&lt;/Author&gt;&lt;Year&gt;2013&lt;/Year&gt;&lt;RecNum&gt;625&lt;/RecNum&gt;&lt;DisplayText&gt;(5)&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75640E">
        <w:fldChar w:fldCharType="separate"/>
      </w:r>
      <w:r w:rsidR="00131AA7">
        <w:rPr>
          <w:noProof/>
        </w:rPr>
        <w:t>(5)</w:t>
      </w:r>
      <w:r w:rsidR="0075640E">
        <w:fldChar w:fldCharType="end"/>
      </w:r>
      <w:r>
        <w:t xml:space="preserve"> is intended to provide terms for annotation of</w:t>
      </w:r>
      <w:r w:rsidR="005650CC">
        <w:t xml:space="preserve"> mzML</w:t>
      </w:r>
      <w:r w:rsidR="00F63CE9">
        <w:t xml:space="preserve">, </w:t>
      </w:r>
      <w:r w:rsidR="006D41B9">
        <w:t>mzIdentML</w:t>
      </w:r>
      <w:r w:rsidR="00607975">
        <w:t>, mzQuantML</w:t>
      </w:r>
      <w:r>
        <w:t xml:space="preserve"> </w:t>
      </w:r>
      <w:r w:rsidR="00F63CE9">
        <w:t>and other PSI standard file formats</w:t>
      </w:r>
      <w:r>
        <w:t xml:space="preserve">. </w:t>
      </w:r>
      <w:r w:rsidR="001922DF">
        <w:t>The CV has been generated by collection of terms from software vendors and academic groups working in the area of</w:t>
      </w:r>
      <w:r w:rsidR="00D97157">
        <w:t xml:space="preserve"> </w:t>
      </w:r>
      <w:r w:rsidR="00B563A1">
        <w:t>MS</w:t>
      </w:r>
      <w:r w:rsidR="00E4150E">
        <w:t xml:space="preserve"> and</w:t>
      </w:r>
      <w:r w:rsidR="001922DF">
        <w:t xml:space="preserve"> proteome informatics. </w:t>
      </w:r>
      <w:r w:rsidR="0047525B">
        <w:t xml:space="preserve">Some terms describe attributes that must be coupled with a numerical value attribute in the </w:t>
      </w:r>
      <w:r w:rsidR="00C6483D">
        <w:t>&lt;</w:t>
      </w:r>
      <w:r w:rsidR="009A5C82">
        <w:t>c</w:t>
      </w:r>
      <w:r w:rsidR="0047525B">
        <w:t>vParam</w:t>
      </w:r>
      <w:r w:rsidR="00C6483D">
        <w:t>&gt;</w:t>
      </w:r>
      <w:r w:rsidR="0047525B">
        <w:t xml:space="preserve"> element (e.g. </w:t>
      </w:r>
      <w:r w:rsidR="005127EA" w:rsidRPr="005127EA">
        <w:t xml:space="preserve">MS:1001191 </w:t>
      </w:r>
      <w:r w:rsidR="00D24377">
        <w:t>“</w:t>
      </w:r>
      <w:r w:rsidR="00D24377" w:rsidRPr="00D24377">
        <w:t>p-value</w:t>
      </w:r>
      <w:r w:rsidR="00D24377">
        <w:t xml:space="preserve">”) </w:t>
      </w:r>
      <w:r w:rsidR="0047525B">
        <w:t xml:space="preserve">and optionally a unit for that value (e.g. </w:t>
      </w:r>
      <w:r w:rsidR="005127EA" w:rsidRPr="005127EA">
        <w:t>MS:1001117</w:t>
      </w:r>
      <w:r w:rsidR="00003933">
        <w:t>, “</w:t>
      </w:r>
      <w:r w:rsidR="00003933" w:rsidRPr="00003933">
        <w:t>theoretical mass</w:t>
      </w:r>
      <w:r w:rsidR="005E0695">
        <w:t>”</w:t>
      </w:r>
      <w:r w:rsidR="00705E2D">
        <w:t>,</w:t>
      </w:r>
      <w:r w:rsidR="00003933">
        <w:t xml:space="preserve"> units = </w:t>
      </w:r>
      <w:r w:rsidR="00C6483D">
        <w:t>d</w:t>
      </w:r>
      <w:r w:rsidR="00003933">
        <w:t>alton</w:t>
      </w:r>
      <w:r w:rsidR="00C6483D">
        <w:t>)</w:t>
      </w:r>
      <w:r w:rsidR="0047525B">
        <w:t>. The terms that require a value are denoted by having a “datatype” key-value pair in the CV itself</w:t>
      </w:r>
      <w:r w:rsidR="00C1223F">
        <w:t>:</w:t>
      </w:r>
      <w:r w:rsidR="00DF1C2A">
        <w:t xml:space="preserve"> </w:t>
      </w:r>
      <w:r w:rsidR="006D76D2" w:rsidRPr="006D76D2">
        <w:t xml:space="preserve">MS:1001172 </w:t>
      </w:r>
      <w:r w:rsidR="00C1223F" w:rsidRPr="00C1223F">
        <w:t>"mascot:expectation value"  value-type:xsd:</w:t>
      </w:r>
      <w:r w:rsidR="00722456">
        <w:t>double</w:t>
      </w:r>
      <w:r w:rsidR="0047525B">
        <w:t xml:space="preserve">. </w:t>
      </w:r>
      <w:r w:rsidR="00B65D04">
        <w:t>T</w:t>
      </w:r>
      <w:r w:rsidR="0047525B">
        <w:t>erms that need to be qualified with units are denoted by have a “</w:t>
      </w:r>
      <w:r w:rsidR="00891007">
        <w:t>has</w:t>
      </w:r>
      <w:r w:rsidR="0047525B">
        <w:t>_units” key in the CV itself</w:t>
      </w:r>
      <w:r w:rsidR="009B730A">
        <w:t xml:space="preserve"> (</w:t>
      </w:r>
      <w:r w:rsidR="009B730A" w:rsidRPr="009B730A">
        <w:t xml:space="preserve">relationship: has_units: UO:0000221 ! </w:t>
      </w:r>
      <w:r w:rsidR="00667192">
        <w:t>d</w:t>
      </w:r>
      <w:r w:rsidR="009B730A">
        <w:t>alton)</w:t>
      </w:r>
      <w:r w:rsidR="0047525B">
        <w:t>.</w:t>
      </w:r>
      <w:r w:rsidR="006166EA">
        <w:t xml:space="preserve"> </w:t>
      </w:r>
      <w:r w:rsidR="00B92D1E">
        <w:t>T</w:t>
      </w:r>
      <w:r w:rsidR="00583A14">
        <w:t>he details of which terms are allowed</w:t>
      </w:r>
      <w:r w:rsidR="00604518">
        <w:t xml:space="preserve"> or required</w:t>
      </w:r>
      <w:r w:rsidR="00583A14">
        <w:t xml:space="preserve"> in a given schema section is reported in the mapping file</w:t>
      </w:r>
      <w:r w:rsidR="009B4EBE">
        <w:t xml:space="preserve"> (Section </w:t>
      </w:r>
      <w:r w:rsidR="009B4EBE">
        <w:fldChar w:fldCharType="begin"/>
      </w:r>
      <w:r w:rsidR="009B4EBE">
        <w:instrText xml:space="preserve"> REF _Ref217200132 \r \h </w:instrText>
      </w:r>
      <w:r w:rsidR="00466496">
        <w:instrText xml:space="preserve"> \* MERGEFORMAT </w:instrText>
      </w:r>
      <w:r w:rsidR="009B4EBE">
        <w:fldChar w:fldCharType="separate"/>
      </w:r>
      <w:r w:rsidR="003C46AF">
        <w:t>4.2</w:t>
      </w:r>
      <w:r w:rsidR="009B4EBE">
        <w:fldChar w:fldCharType="end"/>
      </w:r>
      <w:r w:rsidR="009B4EBE">
        <w:t>)</w:t>
      </w:r>
      <w:r w:rsidR="00583A14">
        <w:t xml:space="preserve">. </w:t>
      </w:r>
    </w:p>
    <w:p w:rsidR="00583A14" w:rsidRDefault="00583A14" w:rsidP="006D5508">
      <w:pPr>
        <w:jc w:val="both"/>
      </w:pPr>
    </w:p>
    <w:p w:rsidR="00583A14" w:rsidRDefault="00583A14" w:rsidP="006D5508">
      <w:pPr>
        <w:jc w:val="both"/>
      </w:pPr>
      <w:r>
        <w:t>As recommended by the PSI CV guidelines,</w:t>
      </w:r>
      <w:r w:rsidRPr="006C3251">
        <w:t xml:space="preserve"> </w:t>
      </w:r>
      <w:r>
        <w:t>psi-</w:t>
      </w:r>
      <w:r w:rsidR="00CF74F8">
        <w:t>ms</w:t>
      </w:r>
      <w:r>
        <w:t xml:space="preserve">.obo should be dynamically maintained </w:t>
      </w:r>
      <w:r w:rsidRPr="00B151A4">
        <w:rPr>
          <w:i/>
        </w:rPr>
        <w:t>via</w:t>
      </w:r>
      <w:r>
        <w:t xml:space="preserve"> the </w:t>
      </w:r>
      <w:hyperlink r:id="rId16" w:history="1">
        <w:r w:rsidR="003F7B56" w:rsidRPr="003F7B56">
          <w:rPr>
            <w:rStyle w:val="Hyperlink"/>
          </w:rPr>
          <w:t>psidev-ms-vocab@lists.sourceforge.net</w:t>
        </w:r>
      </w:hyperlink>
      <w:r w:rsidR="0023446F">
        <w:t xml:space="preserve"> </w:t>
      </w:r>
      <w:r w:rsidRPr="006C3251">
        <w:t>mailing list that allow</w:t>
      </w:r>
      <w:r w:rsidR="00A86F1A">
        <w:t>s</w:t>
      </w:r>
      <w:r w:rsidRPr="006C3251">
        <w:t xml:space="preserve"> any user to request new terms</w:t>
      </w:r>
      <w:r w:rsidR="00FF75C6">
        <w:t>,</w:t>
      </w:r>
      <w:r w:rsidR="003B20EC">
        <w:t xml:space="preserve"> </w:t>
      </w:r>
      <w:r w:rsidRPr="006C3251">
        <w:t xml:space="preserve">in agreement with the community involved. Once a consensus is reached </w:t>
      </w:r>
      <w:r>
        <w:t xml:space="preserve">among the community </w:t>
      </w:r>
      <w:r w:rsidRPr="006C3251">
        <w:t xml:space="preserve">the new terms are added </w:t>
      </w:r>
      <w:r w:rsidR="00CC5EEA" w:rsidRPr="00CC5EEA">
        <w:t>within a few business days</w:t>
      </w:r>
      <w:r w:rsidRPr="006C3251">
        <w:t xml:space="preserve">. </w:t>
      </w:r>
    </w:p>
    <w:p w:rsidR="00071A7F" w:rsidRDefault="00071A7F" w:rsidP="006D5508">
      <w:pPr>
        <w:jc w:val="both"/>
      </w:pPr>
    </w:p>
    <w:p w:rsidR="00071A7F" w:rsidRPr="00AA0EF9" w:rsidRDefault="00071A7F" w:rsidP="006D5508">
      <w:pPr>
        <w:jc w:val="both"/>
      </w:pPr>
      <w:r>
        <w:t>In general, modifications SHOULD be sourced from Unimod</w:t>
      </w:r>
      <w:r w:rsidR="00376799">
        <w:t xml:space="preserve"> (</w:t>
      </w:r>
      <w:hyperlink r:id="rId17" w:history="1">
        <w:r w:rsidR="00A32ACE" w:rsidRPr="00FF75C6">
          <w:rPr>
            <w:rStyle w:val="Hyperlink"/>
            <w:rFonts w:cs="Arial"/>
          </w:rPr>
          <w:t>http://www.unimod.org/obo/unimod.obo</w:t>
        </w:r>
      </w:hyperlink>
      <w:r w:rsidR="00376799">
        <w:t>)</w:t>
      </w:r>
      <w:r>
        <w:t xml:space="preserve"> where possible.</w:t>
      </w:r>
      <w:r w:rsidR="00EB0E86">
        <w:t xml:space="preserve"> For encoding cross-linking results, the XL</w:t>
      </w:r>
      <w:r w:rsidR="002766E5">
        <w:t>MOD</w:t>
      </w:r>
      <w:r w:rsidR="00EB0E86">
        <w:t>-CV SHOULD be used (</w:t>
      </w:r>
      <w:hyperlink r:id="rId18" w:history="1">
        <w:r w:rsidR="002766E5" w:rsidRPr="001A7D2E">
          <w:rPr>
            <w:rStyle w:val="Hyperlink"/>
          </w:rPr>
          <w:t>https://raw.githubusercontent.com/HUPO-PSI/mzIdentML/master/cv/XLMOD.obo</w:t>
        </w:r>
      </w:hyperlink>
      <w:r w:rsidR="00EB0E86">
        <w:t xml:space="preserve">), unless suitable terms can be obtained from Unimod at a later date. </w:t>
      </w:r>
    </w:p>
    <w:p w:rsidR="0047525B" w:rsidRDefault="0047525B" w:rsidP="00466496"/>
    <w:p w:rsidR="00EF53DA" w:rsidRPr="009C1236" w:rsidRDefault="00EF53DA" w:rsidP="00466496">
      <w:pPr>
        <w:rPr>
          <w:rFonts w:cs="Arial"/>
        </w:rPr>
      </w:pPr>
      <w:r w:rsidRPr="009C1236">
        <w:rPr>
          <w:rFonts w:cs="Arial"/>
        </w:rPr>
        <w:t xml:space="preserve">The following ontologies or controlled vocabularies specified below </w:t>
      </w:r>
      <w:r>
        <w:rPr>
          <w:rFonts w:cs="Arial"/>
        </w:rPr>
        <w:t>may also be</w:t>
      </w:r>
      <w:r w:rsidRPr="009C1236">
        <w:rPr>
          <w:rFonts w:cs="Arial"/>
        </w:rPr>
        <w:t xml:space="preserve"> suitable or required in certain instances:</w:t>
      </w:r>
    </w:p>
    <w:p w:rsidR="00EF53DA" w:rsidRPr="00A51BF8" w:rsidRDefault="00EF53DA" w:rsidP="00466496">
      <w:pPr>
        <w:numPr>
          <w:ilvl w:val="0"/>
          <w:numId w:val="15"/>
        </w:numPr>
        <w:rPr>
          <w:rFonts w:cs="Arial"/>
        </w:rPr>
      </w:pPr>
      <w:r w:rsidRPr="00A51BF8">
        <w:rPr>
          <w:rFonts w:cs="Arial"/>
        </w:rPr>
        <w:t>Unit Ontology (</w:t>
      </w:r>
      <w:hyperlink r:id="rId19" w:history="1">
        <w:r w:rsidR="0075640E" w:rsidRPr="0015042C">
          <w:rPr>
            <w:rStyle w:val="Hyperlink"/>
          </w:rPr>
          <w:t>http://bioportal.bioontology.org/ontologies/UO?p=classes&amp;conceptid=root</w:t>
        </w:r>
      </w:hyperlink>
      <w:r w:rsidR="0075640E">
        <w:rPr>
          <w:rStyle w:val="Hyperlink"/>
        </w:rPr>
        <w:t>)</w:t>
      </w:r>
      <w:r w:rsidR="00B563A1">
        <w:rPr>
          <w:rStyle w:val="Hyperlink"/>
        </w:rPr>
        <w:t>.</w:t>
      </w:r>
    </w:p>
    <w:p w:rsidR="00EF53DA" w:rsidRPr="006E4345" w:rsidRDefault="00EF53DA" w:rsidP="00466496">
      <w:pPr>
        <w:numPr>
          <w:ilvl w:val="0"/>
          <w:numId w:val="15"/>
        </w:numPr>
        <w:rPr>
          <w:rFonts w:cs="Arial"/>
          <w:lang w:val="pt-BR"/>
        </w:rPr>
      </w:pPr>
      <w:r w:rsidRPr="006E4345">
        <w:rPr>
          <w:rFonts w:cs="Arial"/>
          <w:lang w:val="pt-BR"/>
        </w:rPr>
        <w:t>ChEBI (</w:t>
      </w:r>
      <w:hyperlink r:id="rId20" w:history="1">
        <w:r w:rsidRPr="006E4345">
          <w:rPr>
            <w:rStyle w:val="Hyperlink"/>
            <w:rFonts w:cs="Arial"/>
            <w:lang w:val="pt-BR"/>
          </w:rPr>
          <w:t>http://www.ebi.ac.uk/chebi/</w:t>
        </w:r>
      </w:hyperlink>
      <w:r w:rsidRPr="006E4345">
        <w:rPr>
          <w:rFonts w:cs="Arial"/>
          <w:lang w:val="pt-BR"/>
        </w:rPr>
        <w:t>)</w:t>
      </w:r>
      <w:r w:rsidR="00B563A1">
        <w:rPr>
          <w:rFonts w:cs="Arial"/>
          <w:lang w:val="pt-BR"/>
        </w:rPr>
        <w:t>.</w:t>
      </w:r>
    </w:p>
    <w:p w:rsidR="0046366E" w:rsidRPr="00FF75C6" w:rsidRDefault="0046366E" w:rsidP="00512A26">
      <w:pPr>
        <w:numPr>
          <w:ilvl w:val="0"/>
          <w:numId w:val="15"/>
        </w:numPr>
        <w:rPr>
          <w:rFonts w:cs="Arial"/>
        </w:rPr>
      </w:pPr>
      <w:r>
        <w:rPr>
          <w:rFonts w:cs="Arial"/>
        </w:rPr>
        <w:t>For describing sample types, any suitable and stable ontologies MAY be used.</w:t>
      </w:r>
    </w:p>
    <w:p w:rsidR="00EF53DA" w:rsidRDefault="00EF53DA" w:rsidP="00466496"/>
    <w:p w:rsidR="006D5508" w:rsidRDefault="006D5508" w:rsidP="006D5508">
      <w:pPr>
        <w:rPr>
          <w:rFonts w:cs="Arial"/>
        </w:rPr>
      </w:pPr>
      <w:r>
        <w:t xml:space="preserve">The </w:t>
      </w:r>
      <w:r w:rsidRPr="00FF75C6">
        <w:rPr>
          <w:rFonts w:cs="Arial"/>
        </w:rPr>
        <w:t>PSI</w:t>
      </w:r>
      <w:r>
        <w:rPr>
          <w:rFonts w:cs="Arial"/>
        </w:rPr>
        <w:t xml:space="preserve"> Protein modifications CV (</w:t>
      </w:r>
      <w:hyperlink r:id="rId21" w:history="1">
        <w:r w:rsidRPr="00B563A1">
          <w:rPr>
            <w:rStyle w:val="Hyperlink"/>
            <w:rFonts w:cs="Arial"/>
          </w:rPr>
          <w:t>http://psidev.cvs.sourceforge.net/viewvc/psidev/psi/mod/data/PSI-MOD.obo</w:t>
        </w:r>
      </w:hyperlink>
      <w:r>
        <w:rPr>
          <w:rFonts w:cs="Arial"/>
        </w:rPr>
        <w:t>) is now DEPRECATED for use in mzIdentML</w:t>
      </w:r>
      <w:r w:rsidR="00B563A1">
        <w:rPr>
          <w:rFonts w:cs="Arial"/>
        </w:rPr>
        <w:t>.</w:t>
      </w:r>
      <w:r>
        <w:rPr>
          <w:rFonts w:cs="Arial"/>
        </w:rPr>
        <w:t xml:space="preserve"> </w:t>
      </w:r>
      <w:r w:rsidR="00B563A1">
        <w:rPr>
          <w:rFonts w:cs="Arial"/>
        </w:rPr>
        <w:t>I</w:t>
      </w:r>
      <w:r>
        <w:rPr>
          <w:rFonts w:cs="Arial"/>
        </w:rPr>
        <w:t>t is RECOMMENDED to use Unimod wherever possible.</w:t>
      </w:r>
    </w:p>
    <w:p w:rsidR="00145A50" w:rsidRDefault="00145A50" w:rsidP="00466496"/>
    <w:p w:rsidR="006D5508" w:rsidRDefault="006D5508" w:rsidP="00466496"/>
    <w:p w:rsidR="0060744A" w:rsidRDefault="0060744A" w:rsidP="00466496">
      <w:pPr>
        <w:pStyle w:val="Heading2"/>
      </w:pPr>
      <w:bookmarkStart w:id="24" w:name="_Ref217200132"/>
      <w:bookmarkStart w:id="25" w:name="_Toc457214039"/>
      <w:r>
        <w:t>Validation of controlled vocabulary terms</w:t>
      </w:r>
      <w:bookmarkEnd w:id="24"/>
      <w:bookmarkEnd w:id="25"/>
    </w:p>
    <w:p w:rsidR="005F1B2B" w:rsidRDefault="00DF1B7D" w:rsidP="00DA77B1">
      <w:pPr>
        <w:jc w:val="both"/>
      </w:pPr>
      <w:r>
        <w:t>The correct usage of c</w:t>
      </w:r>
      <w:r w:rsidR="00145A50">
        <w:t xml:space="preserve">ontrolled vocabulary terms </w:t>
      </w:r>
      <w:r>
        <w:t xml:space="preserve">within </w:t>
      </w:r>
      <w:r w:rsidR="006D41B9">
        <w:t>mzIdentML</w:t>
      </w:r>
      <w:r>
        <w:t xml:space="preserve"> is governed by the use of a mapping file </w:t>
      </w:r>
      <w:r w:rsidR="00B151A4">
        <w:t>that</w:t>
      </w:r>
      <w:r>
        <w:t xml:space="preserve"> defines each </w:t>
      </w:r>
      <w:r w:rsidR="00D861D4">
        <w:t>XML location (XPath)</w:t>
      </w:r>
      <w:r>
        <w:t xml:space="preserve"> where a &lt;cvParam&gt; instance can be used, and the allowed terms from the </w:t>
      </w:r>
      <w:r w:rsidR="00FC2ABA">
        <w:t>PSI-MS</w:t>
      </w:r>
      <w:r>
        <w:t xml:space="preserve">, or other </w:t>
      </w:r>
      <w:r w:rsidR="00B563A1">
        <w:t>CVs</w:t>
      </w:r>
      <w:r>
        <w:t>.</w:t>
      </w:r>
      <w:r w:rsidR="00D861D4" w:rsidRPr="00D861D4">
        <w:t xml:space="preserve"> Th</w:t>
      </w:r>
      <w:r w:rsidR="00D861D4">
        <w:t>e mapping</w:t>
      </w:r>
      <w:r w:rsidR="00D861D4" w:rsidRPr="00D861D4">
        <w:t xml:space="preserve"> file is read and interpreted by validation software, checking that the data annotation is consistent. The mapping file needs to be checked and updated when the structure of CV is changed, and in some instances when new terms are added to the CV.</w:t>
      </w:r>
      <w:r w:rsidR="007D5AB6">
        <w:t xml:space="preserve"> </w:t>
      </w:r>
      <w:r w:rsidR="000463BA">
        <w:t>X</w:t>
      </w:r>
      <w:r w:rsidR="005F1B2B">
        <w:t>ML paths are a</w:t>
      </w:r>
      <w:r w:rsidR="00D1777A">
        <w:t xml:space="preserve">ssociated with </w:t>
      </w:r>
      <w:r w:rsidR="005F1B2B">
        <w:t xml:space="preserve">CV terms along with a requirement level (MAY, SHOULD or MUST) defining what should be reported by validation </w:t>
      </w:r>
      <w:r w:rsidR="005F1B2B">
        <w:lastRenderedPageBreak/>
        <w:t xml:space="preserve">software if one of the mapped terms is not </w:t>
      </w:r>
      <w:r w:rsidR="009214A0">
        <w:t xml:space="preserve">provided in an instance document. </w:t>
      </w:r>
      <w:r w:rsidR="00E24B95">
        <w:t>Syntactic and semantic validation SHOULD be checked using the official Java-based validator available from</w:t>
      </w:r>
      <w:r w:rsidR="00DA77B1">
        <w:t xml:space="preserve"> </w:t>
      </w:r>
      <w:hyperlink r:id="rId22" w:history="1">
        <w:r w:rsidR="00DA77B1" w:rsidRPr="00B563A1">
          <w:rPr>
            <w:rStyle w:val="Hyperlink"/>
          </w:rPr>
          <w:t>http://www.psidev.info/mzidentml</w:t>
        </w:r>
      </w:hyperlink>
      <w:r w:rsidR="00E24B95">
        <w:t>.</w:t>
      </w:r>
    </w:p>
    <w:p w:rsidR="00B271B4" w:rsidRDefault="00B271B4" w:rsidP="00466496"/>
    <w:p w:rsidR="000B2162" w:rsidRDefault="00202BF1" w:rsidP="00071A7F">
      <w:pPr>
        <w:pStyle w:val="Heading2"/>
      </w:pPr>
      <w:bookmarkStart w:id="26" w:name="_Toc457214040"/>
      <w:r>
        <w:t>Changes from version 1.1</w:t>
      </w:r>
      <w:r w:rsidR="00C96C4E">
        <w:t>.0</w:t>
      </w:r>
      <w:r w:rsidR="003C1531">
        <w:t xml:space="preserve"> to version 1.2.0</w:t>
      </w:r>
      <w:bookmarkEnd w:id="26"/>
    </w:p>
    <w:p w:rsidR="000B2162" w:rsidRDefault="00873DE8" w:rsidP="000804F9">
      <w:pPr>
        <w:jc w:val="both"/>
      </w:pPr>
      <w:r>
        <w:t>The primary update requiring the change from version 1.1.0 to version 1.2.0 is in the inclusion of guidelines for</w:t>
      </w:r>
      <w:r w:rsidR="00FF5B81">
        <w:t xml:space="preserve"> encoding protein group results (Section </w:t>
      </w:r>
      <w:r w:rsidR="00FF5B81">
        <w:fldChar w:fldCharType="begin"/>
      </w:r>
      <w:r w:rsidR="00FF5B81">
        <w:instrText xml:space="preserve"> REF _Ref374439841 \r \h </w:instrText>
      </w:r>
      <w:r w:rsidR="000804F9">
        <w:instrText xml:space="preserve"> \* MERGEFORMAT </w:instrText>
      </w:r>
      <w:r w:rsidR="00FF5B81">
        <w:fldChar w:fldCharType="separate"/>
      </w:r>
      <w:r w:rsidR="003C46AF">
        <w:t>5.2.1</w:t>
      </w:r>
      <w:r w:rsidR="00FF5B81">
        <w:fldChar w:fldCharType="end"/>
      </w:r>
      <w:r w:rsidR="00FF5B81">
        <w:t xml:space="preserve">). </w:t>
      </w:r>
      <w:r w:rsidR="00F67CD1">
        <w:t>Several examples referenced throughout the document are annotated with version 1.1.0. In these cases, it can be assumed that these files are also valid 1.2.0 files, since they do not include protein inference results. Other m</w:t>
      </w:r>
      <w:r w:rsidR="00202BF1">
        <w:t>inor changes have been made to the specification since version 1.1</w:t>
      </w:r>
      <w:r w:rsidR="00E804B6">
        <w:t>.0</w:t>
      </w:r>
      <w:r w:rsidR="00202BF1">
        <w:t>, with regards to the encoding of specific workflows – notably searches where pre-fractionation has been performed</w:t>
      </w:r>
      <w:r w:rsidR="00014AEF">
        <w:t xml:space="preserve"> (Section </w:t>
      </w:r>
      <w:r w:rsidR="00014AEF">
        <w:fldChar w:fldCharType="begin"/>
      </w:r>
      <w:r w:rsidR="00014AEF">
        <w:instrText xml:space="preserve"> REF _Ref359851724 \r \h </w:instrText>
      </w:r>
      <w:r w:rsidR="000804F9">
        <w:instrText xml:space="preserve"> \* MERGEFORMAT </w:instrText>
      </w:r>
      <w:r w:rsidR="00014AEF">
        <w:fldChar w:fldCharType="separate"/>
      </w:r>
      <w:r w:rsidR="003C46AF">
        <w:t>5.2.5</w:t>
      </w:r>
      <w:r w:rsidR="00014AEF">
        <w:fldChar w:fldCharType="end"/>
      </w:r>
      <w:r w:rsidR="00014AEF">
        <w:t>)</w:t>
      </w:r>
      <w:r w:rsidR="00AD2274">
        <w:t xml:space="preserve">, </w:t>
      </w:r>
      <w:r w:rsidR="00202BF1">
        <w:t>searches employing multiple search engines</w:t>
      </w:r>
      <w:r w:rsidR="00014AEF">
        <w:t xml:space="preserve"> (Section </w:t>
      </w:r>
      <w:r w:rsidR="00E36941">
        <w:fldChar w:fldCharType="begin"/>
      </w:r>
      <w:r w:rsidR="00E36941">
        <w:instrText xml:space="preserve"> REF _Ref359851738 \r \h </w:instrText>
      </w:r>
      <w:r w:rsidR="000804F9">
        <w:instrText xml:space="preserve"> \* MERGEFORMAT </w:instrText>
      </w:r>
      <w:r w:rsidR="00E36941">
        <w:fldChar w:fldCharType="separate"/>
      </w:r>
      <w:r w:rsidR="003C46AF">
        <w:t>5.2.4</w:t>
      </w:r>
      <w:r w:rsidR="00E36941">
        <w:fldChar w:fldCharType="end"/>
      </w:r>
      <w:r w:rsidR="00E36941">
        <w:t>)</w:t>
      </w:r>
      <w:r w:rsidR="00DA77B1">
        <w:t xml:space="preserve">, </w:t>
      </w:r>
      <w:r w:rsidR="00F16019">
        <w:rPr>
          <w:i/>
        </w:rPr>
        <w:t xml:space="preserve">de novo </w:t>
      </w:r>
      <w:r w:rsidR="00F16019">
        <w:t xml:space="preserve">sequencing (Section </w:t>
      </w:r>
      <w:r w:rsidR="00F16019">
        <w:fldChar w:fldCharType="begin"/>
      </w:r>
      <w:r w:rsidR="00F16019">
        <w:instrText xml:space="preserve"> REF _Ref381196471 \r \h </w:instrText>
      </w:r>
      <w:r w:rsidR="000804F9">
        <w:instrText xml:space="preserve"> \* MERGEFORMAT </w:instrText>
      </w:r>
      <w:r w:rsidR="00F16019">
        <w:fldChar w:fldCharType="separate"/>
      </w:r>
      <w:r w:rsidR="003C46AF">
        <w:t>5.2.2</w:t>
      </w:r>
      <w:r w:rsidR="00F16019">
        <w:fldChar w:fldCharType="end"/>
      </w:r>
      <w:r w:rsidR="00F16019">
        <w:t>)</w:t>
      </w:r>
      <w:r w:rsidR="00DA77B1">
        <w:t xml:space="preserve"> and spectral library searches</w:t>
      </w:r>
      <w:r w:rsidR="000804F9">
        <w:t xml:space="preserve"> (</w:t>
      </w:r>
      <w:r w:rsidR="000804F9">
        <w:fldChar w:fldCharType="begin"/>
      </w:r>
      <w:r w:rsidR="000804F9">
        <w:instrText xml:space="preserve"> REF _Ref450046411 \r \h </w:instrText>
      </w:r>
      <w:r w:rsidR="000804F9">
        <w:fldChar w:fldCharType="separate"/>
      </w:r>
      <w:r w:rsidR="000804F9">
        <w:t>5.2.3</w:t>
      </w:r>
      <w:r w:rsidR="000804F9">
        <w:fldChar w:fldCharType="end"/>
      </w:r>
      <w:r w:rsidR="000804F9">
        <w:t>)</w:t>
      </w:r>
      <w:r w:rsidR="00F16019">
        <w:t xml:space="preserve">. </w:t>
      </w:r>
    </w:p>
    <w:p w:rsidR="00857454" w:rsidRDefault="00857454" w:rsidP="00466496"/>
    <w:p w:rsidR="000835AD" w:rsidRDefault="00857454" w:rsidP="00B151A4">
      <w:pPr>
        <w:jc w:val="both"/>
        <w:rPr>
          <w:b/>
        </w:rPr>
      </w:pPr>
      <w:r>
        <w:t xml:space="preserve">Several new CV terms are now mandatory within the &lt;SpectrumIdentificationProtocol&gt; </w:t>
      </w:r>
      <w:r w:rsidR="00AF727F">
        <w:t xml:space="preserve">element </w:t>
      </w:r>
      <w:r>
        <w:t>- enabling the new features to be differentiated and recognised automatically by processing software, as follows.</w:t>
      </w:r>
      <w:r w:rsidR="00C103BC">
        <w:rPr>
          <w:b/>
        </w:rPr>
        <w:t xml:space="preserve"> </w:t>
      </w:r>
      <w:r w:rsidR="000835AD" w:rsidRPr="00071A7F">
        <w:rPr>
          <w:b/>
        </w:rPr>
        <w:t>1</w:t>
      </w:r>
      <w:r w:rsidR="00AF727F">
        <w:rPr>
          <w:b/>
        </w:rPr>
        <w:t>…</w:t>
      </w:r>
      <w:r w:rsidR="000835AD" w:rsidRPr="00B151A4">
        <w:rPr>
          <w:b/>
          <w:i/>
        </w:rPr>
        <w:t>n</w:t>
      </w:r>
      <w:r w:rsidR="000835AD" w:rsidRPr="00071A7F">
        <w:rPr>
          <w:b/>
        </w:rPr>
        <w:t xml:space="preserve">  of the following terms MUST be present:</w:t>
      </w:r>
    </w:p>
    <w:p w:rsidR="00C103BC" w:rsidRPr="00071A7F" w:rsidRDefault="00C103BC" w:rsidP="00466496">
      <w:pPr>
        <w:rPr>
          <w:b/>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86"/>
        <w:gridCol w:w="2410"/>
        <w:gridCol w:w="3984"/>
      </w:tblGrid>
      <w:tr w:rsidR="00301214"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rsidR="00301214" w:rsidRPr="000510E5" w:rsidRDefault="00AF727F" w:rsidP="00466496">
            <w:pPr>
              <w:rPr>
                <w:b/>
                <w:bCs/>
              </w:rPr>
            </w:pPr>
            <w:r>
              <w:rPr>
                <w:b/>
                <w:bCs/>
              </w:rPr>
              <w:t>CV t</w:t>
            </w:r>
            <w:r w:rsidR="00301214" w:rsidRPr="000510E5">
              <w:rPr>
                <w:b/>
                <w:bCs/>
              </w:rPr>
              <w: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rsidR="00301214" w:rsidRPr="000510E5" w:rsidRDefault="00301214" w:rsidP="00466496">
            <w:pPr>
              <w:rPr>
                <w:b/>
                <w:bCs/>
              </w:rPr>
            </w:pPr>
            <w:r w:rsidRPr="000510E5">
              <w:rPr>
                <w:b/>
                <w:bC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rsidR="00301214" w:rsidRPr="000510E5" w:rsidRDefault="00301214" w:rsidP="00466496">
            <w:pPr>
              <w:rPr>
                <w:b/>
                <w:bCs/>
              </w:rPr>
            </w:pPr>
            <w:r w:rsidRPr="000510E5">
              <w:rPr>
                <w:b/>
                <w:bCs/>
              </w:rPr>
              <w:t>Reference to section within this document</w:t>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301214" w:rsidRPr="00624282" w:rsidRDefault="00301214" w:rsidP="00071A7F">
            <w:pPr>
              <w:ind w:left="720" w:hanging="720"/>
              <w:rPr>
                <w:bCs/>
              </w:rPr>
            </w:pPr>
            <w:r w:rsidRPr="000510E5">
              <w:rPr>
                <w:bC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301214" w:rsidRPr="002F05C3" w:rsidRDefault="00301214" w:rsidP="00466496">
            <w:r w:rsidRPr="002F05C3">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301214" w:rsidRPr="000835AD" w:rsidRDefault="00C37342" w:rsidP="00466496">
            <w:r>
              <w:fldChar w:fldCharType="begin"/>
            </w:r>
            <w:r>
              <w:instrText xml:space="preserve"> REF _Ref409017290 \r \h </w:instrText>
            </w:r>
            <w:r>
              <w:fldChar w:fldCharType="separate"/>
            </w:r>
            <w:r w:rsidR="003C46AF">
              <w:t>5.2.6</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pPr>
              <w:rPr>
                <w:bCs/>
              </w:rPr>
            </w:pPr>
            <w:r w:rsidRPr="00624282">
              <w:rPr>
                <w:bC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r w:rsidRPr="002F05C3">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rsidR="00301214" w:rsidRDefault="00C37342" w:rsidP="00466496">
            <w:r>
              <w:fldChar w:fldCharType="begin"/>
            </w:r>
            <w:r>
              <w:instrText xml:space="preserve"> REF _Ref409017297 \r \h </w:instrText>
            </w:r>
            <w:r>
              <w:fldChar w:fldCharType="separate"/>
            </w:r>
            <w:r w:rsidR="003C46AF">
              <w:t>5.2.7</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301214" w:rsidRPr="00624282" w:rsidRDefault="00301214" w:rsidP="00466496">
            <w:pPr>
              <w:rPr>
                <w:bCs/>
              </w:rPr>
            </w:pPr>
            <w:r w:rsidRPr="00624282">
              <w:rPr>
                <w:bC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301214" w:rsidRPr="00624282" w:rsidRDefault="00301214" w:rsidP="00466496">
            <w:r w:rsidRPr="002F05C3">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301214" w:rsidRDefault="00C37342" w:rsidP="00466496">
            <w:r>
              <w:fldChar w:fldCharType="begin"/>
            </w:r>
            <w:r>
              <w:instrText xml:space="preserve"> REF _Ref359851738 \r \h </w:instrText>
            </w:r>
            <w:r>
              <w:fldChar w:fldCharType="separate"/>
            </w:r>
            <w:r w:rsidR="003C46AF">
              <w:t>5.2.4</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rsidR="00301214" w:rsidRPr="0053685B" w:rsidRDefault="00301214" w:rsidP="00466496">
            <w:pPr>
              <w:rPr>
                <w:bCs/>
              </w:rPr>
            </w:pPr>
            <w:r w:rsidRPr="00624282">
              <w:rPr>
                <w:bC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r w:rsidRPr="002F05C3">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rsidR="00301214" w:rsidRDefault="00C37342" w:rsidP="00466496">
            <w:r>
              <w:fldChar w:fldCharType="begin"/>
            </w:r>
            <w:r>
              <w:instrText xml:space="preserve"> REF _Ref409017323 \r \h </w:instrText>
            </w:r>
            <w:r>
              <w:fldChar w:fldCharType="separate"/>
            </w:r>
            <w:r w:rsidR="003C46AF">
              <w:t>5.2.5</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301214" w:rsidRPr="00624282" w:rsidRDefault="00301214" w:rsidP="00466496">
            <w:pPr>
              <w:rPr>
                <w:bCs/>
              </w:rPr>
            </w:pPr>
            <w:r w:rsidRPr="00624282">
              <w:rPr>
                <w:bC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301214" w:rsidRPr="002F05C3" w:rsidRDefault="00301214" w:rsidP="00466496">
            <w:r w:rsidRPr="002F05C3">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301214" w:rsidRPr="000835AD" w:rsidRDefault="00C37342" w:rsidP="00466496">
            <w:r>
              <w:fldChar w:fldCharType="begin"/>
            </w:r>
            <w:r>
              <w:instrText xml:space="preserve"> REF _Ref409017331 \r \h </w:instrText>
            </w:r>
            <w:r>
              <w:fldChar w:fldCharType="separate"/>
            </w:r>
            <w:r w:rsidR="003C46AF">
              <w:t>5.2.8</w:t>
            </w:r>
            <w:r>
              <w:fldChar w:fldCharType="end"/>
            </w:r>
          </w:p>
        </w:tc>
      </w:tr>
      <w:tr w:rsidR="001C0CA0"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1C0CA0" w:rsidRPr="00624282" w:rsidRDefault="001C0CA0" w:rsidP="00466496">
            <w:pPr>
              <w:rPr>
                <w:bCs/>
              </w:rPr>
            </w:pPr>
            <w:r w:rsidRPr="001C0CA0">
              <w:rPr>
                <w:bC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1C0CA0" w:rsidRPr="002F05C3" w:rsidRDefault="001C0CA0" w:rsidP="00466496">
            <w:r w:rsidRPr="001C0CA0">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1C0CA0" w:rsidRDefault="00EA3ABE" w:rsidP="00466496">
            <w:r>
              <w:fldChar w:fldCharType="begin"/>
            </w:r>
            <w:r>
              <w:instrText xml:space="preserve"> REF _Ref381196471 \r \h </w:instrText>
            </w:r>
            <w:r>
              <w:fldChar w:fldCharType="separate"/>
            </w:r>
            <w:r>
              <w:t>5.2.2</w:t>
            </w:r>
            <w:r>
              <w:fldChar w:fldCharType="end"/>
            </w:r>
          </w:p>
        </w:tc>
      </w:tr>
      <w:tr w:rsidR="001C0CA0"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1C0CA0" w:rsidRPr="00624282" w:rsidRDefault="001C0CA0" w:rsidP="00466496">
            <w:pPr>
              <w:rPr>
                <w:bCs/>
              </w:rPr>
            </w:pPr>
            <w:r w:rsidRPr="001C0CA0">
              <w:rPr>
                <w:bC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1C0CA0" w:rsidRPr="002F05C3" w:rsidRDefault="001C0CA0" w:rsidP="00466496">
            <w:r w:rsidRPr="001C0CA0">
              <w:t>MS:1001031</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1C0CA0" w:rsidRDefault="00EA3ABE" w:rsidP="00466496">
            <w:r>
              <w:fldChar w:fldCharType="begin"/>
            </w:r>
            <w:r>
              <w:instrText xml:space="preserve"> REF _Ref450046411 \r \h </w:instrText>
            </w:r>
            <w:r>
              <w:fldChar w:fldCharType="separate"/>
            </w:r>
            <w:r>
              <w:t>5.2.3</w:t>
            </w:r>
            <w:r>
              <w:fldChar w:fldCharType="end"/>
            </w:r>
          </w:p>
        </w:tc>
      </w:tr>
      <w:tr w:rsidR="00FF75C6"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FF75C6" w:rsidRPr="00624282" w:rsidRDefault="00FF75C6" w:rsidP="00466496">
            <w:pPr>
              <w:rPr>
                <w:bCs/>
              </w:rPr>
            </w:pPr>
            <w:r>
              <w:rPr>
                <w:bCs/>
              </w:rPr>
              <w:t>proteogenomics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FF75C6" w:rsidRPr="002F05C3" w:rsidRDefault="001C0CA0" w:rsidP="00466496">
            <w:r w:rsidRPr="001C0CA0">
              <w:t>MS:1002635</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FF75C6" w:rsidRDefault="00EA3ABE" w:rsidP="00466496">
            <w:r>
              <w:fldChar w:fldCharType="begin"/>
            </w:r>
            <w:r>
              <w:instrText xml:space="preserve"> REF _Ref450046417 \r \h </w:instrText>
            </w:r>
            <w:r>
              <w:fldChar w:fldCharType="separate"/>
            </w:r>
            <w:r>
              <w:t>5.2.9</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pPr>
              <w:rPr>
                <w:bCs/>
              </w:rPr>
            </w:pPr>
            <w:r w:rsidRPr="00624282">
              <w:rPr>
                <w:bC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r w:rsidRPr="002F05C3">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rsidR="00301214" w:rsidRDefault="00C37342" w:rsidP="00466496">
            <w:r>
              <w:t>Used to indicate that none of the above (new) features have been included in the file.</w:t>
            </w:r>
          </w:p>
        </w:tc>
      </w:tr>
    </w:tbl>
    <w:p w:rsidR="000835AD" w:rsidRDefault="0075640E" w:rsidP="0075640E">
      <w:pPr>
        <w:pStyle w:val="Caption"/>
      </w:pPr>
      <w:r>
        <w:t xml:space="preserve">Table </w:t>
      </w:r>
      <w:fldSimple w:instr=" SEQ Table \* ARABIC ">
        <w:r w:rsidR="00564707">
          <w:rPr>
            <w:noProof/>
          </w:rPr>
          <w:t>1</w:t>
        </w:r>
      </w:fldSimple>
      <w:r>
        <w:t xml:space="preserve"> </w:t>
      </w:r>
      <w:r w:rsidR="00C103BC" w:rsidRPr="0075640E">
        <w:rPr>
          <w:b w:val="0"/>
        </w:rPr>
        <w:t>New CV terms now mandatory</w:t>
      </w:r>
      <w:r w:rsidR="00FF75C6" w:rsidRPr="0075640E">
        <w:rPr>
          <w:b w:val="0"/>
        </w:rPr>
        <w:t xml:space="preserve"> (1.</w:t>
      </w:r>
      <w:r w:rsidR="00F73E11">
        <w:rPr>
          <w:b w:val="0"/>
        </w:rPr>
        <w:t>.</w:t>
      </w:r>
      <w:r w:rsidR="00FF75C6" w:rsidRPr="0075640E">
        <w:rPr>
          <w:b w:val="0"/>
        </w:rPr>
        <w:t>.</w:t>
      </w:r>
      <w:r w:rsidR="00FF75C6" w:rsidRPr="00B151A4">
        <w:rPr>
          <w:b w:val="0"/>
          <w:i/>
        </w:rPr>
        <w:t>n</w:t>
      </w:r>
      <w:r w:rsidR="00FF75C6" w:rsidRPr="0075640E">
        <w:rPr>
          <w:b w:val="0"/>
        </w:rPr>
        <w:t xml:space="preserve"> terms MUST be present)</w:t>
      </w:r>
      <w:r w:rsidR="00C103BC" w:rsidRPr="0075640E">
        <w:rPr>
          <w:b w:val="0"/>
        </w:rPr>
        <w:t xml:space="preserve"> within the</w:t>
      </w:r>
      <w:r>
        <w:rPr>
          <w:b w:val="0"/>
        </w:rPr>
        <w:t xml:space="preserve"> </w:t>
      </w:r>
      <w:r w:rsidR="00C103BC" w:rsidRPr="0075640E">
        <w:rPr>
          <w:b w:val="0"/>
        </w:rPr>
        <w:t>&lt;SpectrumIdentificationProtocol&gt;</w:t>
      </w:r>
      <w:r w:rsidR="00F73E11">
        <w:rPr>
          <w:b w:val="0"/>
        </w:rPr>
        <w:t xml:space="preserve"> element</w:t>
      </w:r>
      <w:r w:rsidR="00C103BC" w:rsidRPr="0075640E">
        <w:rPr>
          <w:b w:val="0"/>
        </w:rPr>
        <w:t xml:space="preserve"> in mzIdentML 1.2.</w:t>
      </w:r>
    </w:p>
    <w:p w:rsidR="00873DE8" w:rsidRDefault="00873DE8" w:rsidP="00466496"/>
    <w:p w:rsidR="00202BF1" w:rsidRDefault="00202BF1" w:rsidP="00466496"/>
    <w:p w:rsidR="00637045" w:rsidRPr="00637045" w:rsidRDefault="00402E77" w:rsidP="00466496">
      <w:pPr>
        <w:pStyle w:val="Heading1"/>
      </w:pPr>
      <w:bookmarkStart w:id="27" w:name="_Toc457214041"/>
      <w:r>
        <w:t>Format scope and specific use cases</w:t>
      </w:r>
      <w:bookmarkEnd w:id="27"/>
    </w:p>
    <w:p w:rsidR="002373B0" w:rsidRPr="003A3150" w:rsidRDefault="002373B0" w:rsidP="00466496"/>
    <w:p w:rsidR="008B6BE0" w:rsidRPr="003A3150" w:rsidRDefault="00F33978" w:rsidP="00466496">
      <w:pPr>
        <w:pStyle w:val="Heading3"/>
      </w:pPr>
      <w:bookmarkStart w:id="28" w:name="_Toc457214042"/>
      <w:r w:rsidRPr="003A3150">
        <w:t>Handling updates to the controlled vocabulary</w:t>
      </w:r>
      <w:bookmarkEnd w:id="28"/>
    </w:p>
    <w:p w:rsidR="00481062" w:rsidRDefault="009D6398" w:rsidP="000804F9">
      <w:pPr>
        <w:jc w:val="both"/>
      </w:pPr>
      <w:r>
        <w:t xml:space="preserve">In brief, </w:t>
      </w:r>
      <w:r w:rsidR="003B40E4">
        <w:t xml:space="preserve">when a new term is required, the file producers must contact the CV working group </w:t>
      </w:r>
      <w:r w:rsidR="003F7C1B" w:rsidRPr="00B151A4">
        <w:rPr>
          <w:i/>
        </w:rPr>
        <w:t>via</w:t>
      </w:r>
      <w:r w:rsidR="003F7C1B">
        <w:t xml:space="preserve"> e-mail </w:t>
      </w:r>
      <w:r w:rsidR="00F73E11">
        <w:t>(</w:t>
      </w:r>
      <w:hyperlink r:id="rId23" w:history="1">
        <w:r w:rsidR="00F73E11" w:rsidRPr="00F73E11">
          <w:rPr>
            <w:rStyle w:val="Hyperlink"/>
          </w:rPr>
          <w:t>psidev-ms-vocab@lists.sourceforge.net</w:t>
        </w:r>
      </w:hyperlink>
      <w:r w:rsidR="003F7C1B">
        <w:t xml:space="preserve">) </w:t>
      </w:r>
      <w:r w:rsidR="003B40E4">
        <w:t xml:space="preserve">and request the new term. </w:t>
      </w:r>
      <w:r w:rsidR="00EC44DB">
        <w:t xml:space="preserve">It is anticipated that problems may arise if a consumer of the file </w:t>
      </w:r>
      <w:r w:rsidR="00B067EF">
        <w:t>encounters a new CV term and they are not working from the latest version of the CV file.</w:t>
      </w:r>
      <w:r w:rsidR="009432A1">
        <w:t xml:space="preserve"> </w:t>
      </w:r>
      <w:r w:rsidR="004D0FE2">
        <w:t xml:space="preserve">It has been decided that rather than aim for a workaround to this issue, </w:t>
      </w:r>
      <w:r w:rsidR="00134123">
        <w:t>it can be expected that data file consumers must ensure that the OBO file is up-to-date.</w:t>
      </w:r>
      <w:r w:rsidR="00B067EF">
        <w:t xml:space="preserve"> </w:t>
      </w:r>
    </w:p>
    <w:p w:rsidR="00E24CA1" w:rsidRDefault="00E24CA1" w:rsidP="00466496"/>
    <w:p w:rsidR="00E24CA1" w:rsidRPr="00C40422" w:rsidRDefault="00E24CA1" w:rsidP="00466496">
      <w:pPr>
        <w:pStyle w:val="Heading3"/>
      </w:pPr>
      <w:bookmarkStart w:id="29" w:name="_Ref295297557"/>
      <w:bookmarkStart w:id="30" w:name="_Toc457214043"/>
      <w:r w:rsidRPr="00C40422">
        <w:t>Use of identifiers for input spectra to a search</w:t>
      </w:r>
      <w:bookmarkEnd w:id="29"/>
      <w:bookmarkEnd w:id="30"/>
    </w:p>
    <w:p w:rsidR="00A67501" w:rsidRDefault="000E3951" w:rsidP="000804F9">
      <w:pPr>
        <w:jc w:val="both"/>
      </w:pPr>
      <w:r>
        <w:t>A</w:t>
      </w:r>
      <w:r w:rsidR="00C708FC">
        <w:t xml:space="preserve"> </w:t>
      </w:r>
      <w:r w:rsidR="00DA1E94">
        <w:t>&lt;</w:t>
      </w:r>
      <w:r w:rsidR="00C708FC">
        <w:t>SpectrumIdentificationResult</w:t>
      </w:r>
      <w:r w:rsidR="00DA1E94">
        <w:t>&gt;</w:t>
      </w:r>
      <w:r w:rsidR="00C708FC">
        <w:t xml:space="preserve"> is linked to the source spectrum</w:t>
      </w:r>
      <w:r w:rsidR="00F7723A">
        <w:t xml:space="preserve"> (in an external file)</w:t>
      </w:r>
      <w:r w:rsidR="00C708FC">
        <w:t xml:space="preserve"> from which the identifications are made by way of a reference</w:t>
      </w:r>
      <w:r w:rsidR="00D65EF2">
        <w:t xml:space="preserve"> i</w:t>
      </w:r>
      <w:r w:rsidR="00C708FC">
        <w:t>n the spectrumID attribute</w:t>
      </w:r>
      <w:r w:rsidR="00D87A2A">
        <w:t xml:space="preserve"> </w:t>
      </w:r>
      <w:r w:rsidR="00F528CC">
        <w:t xml:space="preserve">and </w:t>
      </w:r>
      <w:r w:rsidR="00F528CC" w:rsidRPr="00B151A4">
        <w:rPr>
          <w:i/>
        </w:rPr>
        <w:t>via</w:t>
      </w:r>
      <w:r w:rsidR="00D65EF2">
        <w:t xml:space="preserve"> the </w:t>
      </w:r>
      <w:r w:rsidR="000B491A">
        <w:t>&lt;</w:t>
      </w:r>
      <w:r w:rsidR="00D65EF2">
        <w:t>SpectraData</w:t>
      </w:r>
      <w:r w:rsidR="000B491A">
        <w:t>&gt;</w:t>
      </w:r>
      <w:r w:rsidR="00D65EF2">
        <w:t xml:space="preserve"> element which </w:t>
      </w:r>
      <w:r w:rsidR="003925D3">
        <w:t>stores the</w:t>
      </w:r>
      <w:r w:rsidR="00D65EF2">
        <w:t xml:space="preserve"> URL</w:t>
      </w:r>
      <w:r w:rsidR="003925D3">
        <w:t xml:space="preserve"> of the file</w:t>
      </w:r>
      <w:r w:rsidR="00D65EF2">
        <w:t xml:space="preserve"> in the location attribute</w:t>
      </w:r>
      <w:r w:rsidR="00C708FC">
        <w:t xml:space="preserve">. </w:t>
      </w:r>
      <w:r w:rsidR="00F7723A">
        <w:t xml:space="preserve">It is advantageous if there is a consistent system for identifying spectra in different file formats. </w:t>
      </w:r>
      <w:r w:rsidR="00F81842">
        <w:t xml:space="preserve">The following table is implemented in the </w:t>
      </w:r>
      <w:r w:rsidR="00687DF4">
        <w:t xml:space="preserve">PSI-MS </w:t>
      </w:r>
      <w:r w:rsidR="00F81842">
        <w:t>CV for providing consistent identifiers for different spectrum file formats</w:t>
      </w:r>
      <w:r w:rsidR="00F40BFF">
        <w:t>.</w:t>
      </w:r>
      <w:r w:rsidR="00FD1372">
        <w:t xml:space="preserve"> A CV term MUST be imported into the &lt;SpectraData&gt; element to demonstrate which system for identifying input spectra is being used in the spectrumID attribute of </w:t>
      </w:r>
      <w:r w:rsidR="00FD1372" w:rsidRPr="00FD1372">
        <w:t>&lt;SpectrumIdentificationResult&gt;</w:t>
      </w:r>
      <w:r w:rsidR="00FD1372">
        <w:t>.</w:t>
      </w:r>
      <w:r w:rsidR="00FD1372" w:rsidRPr="00FD1372">
        <w:t xml:space="preserve"> </w:t>
      </w:r>
    </w:p>
    <w:p w:rsidR="002775BE" w:rsidRDefault="002775BE" w:rsidP="000804F9">
      <w:pPr>
        <w:jc w:val="both"/>
      </w:pPr>
    </w:p>
    <w:p w:rsidR="002775BE" w:rsidRDefault="002775BE" w:rsidP="000804F9">
      <w:pPr>
        <w:jc w:val="both"/>
        <w:rPr>
          <w:i/>
        </w:rPr>
      </w:pPr>
      <w:r w:rsidRPr="005F4314">
        <w:rPr>
          <w:i/>
        </w:rPr>
        <w:t>It is encouraged but not mandatory that a valid mzIdentML file is accompanied by the set of spectr</w:t>
      </w:r>
      <w:r w:rsidR="005F4314" w:rsidRPr="005F4314">
        <w:rPr>
          <w:i/>
        </w:rPr>
        <w:t>a</w:t>
      </w:r>
      <w:r w:rsidRPr="005F4314">
        <w:rPr>
          <w:i/>
        </w:rPr>
        <w:t xml:space="preserve"> that w</w:t>
      </w:r>
      <w:r w:rsidR="005F4314" w:rsidRPr="005F4314">
        <w:rPr>
          <w:i/>
        </w:rPr>
        <w:t>ere</w:t>
      </w:r>
      <w:r w:rsidRPr="005F4314">
        <w:rPr>
          <w:i/>
        </w:rPr>
        <w:t xml:space="preserve"> searched.</w:t>
      </w:r>
      <w:r>
        <w:t xml:space="preserve"> It is acknowledged that in many cases it will be useful to have an mzIdentML file and the input spectra together, there are practical problems processing such data depending on the spectrum file format</w:t>
      </w:r>
      <w:r w:rsidR="00F73E11">
        <w:t xml:space="preserve"> (e.g. in case of proprietary formats)</w:t>
      </w:r>
      <w:r>
        <w:t>, and cases where an mzIdentML is useful even if the spectra data is not available.</w:t>
      </w:r>
    </w:p>
    <w:p w:rsidR="00A67501" w:rsidRDefault="00A67501" w:rsidP="00466496">
      <w:pPr>
        <w:rPr>
          <w:i/>
        </w:rPr>
      </w:pPr>
    </w:p>
    <w:p w:rsidR="00A67501" w:rsidRPr="006A4610" w:rsidRDefault="00A67501" w:rsidP="00B151A4">
      <w:pPr>
        <w:jc w:val="both"/>
        <w:rPr>
          <w:b/>
        </w:rPr>
      </w:pPr>
      <w:r w:rsidRPr="006A4610">
        <w:rPr>
          <w:b/>
        </w:rPr>
        <w:t>Update in version 1.</w:t>
      </w:r>
      <w:r w:rsidR="00917732" w:rsidRPr="006A4610">
        <w:rPr>
          <w:b/>
        </w:rPr>
        <w:t>2</w:t>
      </w:r>
      <w:r w:rsidRPr="006A4610">
        <w:rPr>
          <w:b/>
        </w:rPr>
        <w:t>:</w:t>
      </w:r>
    </w:p>
    <w:p w:rsidR="00E24CA1" w:rsidRPr="00071A7F" w:rsidRDefault="00A67501" w:rsidP="00B151A4">
      <w:pPr>
        <w:jc w:val="both"/>
      </w:pPr>
      <w:r w:rsidRPr="00071A7F">
        <w:t>Version 1.1.0 of the specification document states “t</w:t>
      </w:r>
      <w:r w:rsidR="00F40BFF" w:rsidRPr="00071A7F">
        <w:t>he CV holds the definite specification for legal encodings of spectrumID value</w:t>
      </w:r>
      <w:r w:rsidR="00C61416" w:rsidRPr="00071A7F">
        <w:t>s”. In version 1.</w:t>
      </w:r>
      <w:r w:rsidR="00917732" w:rsidRPr="00071A7F">
        <w:t>2</w:t>
      </w:r>
      <w:r w:rsidR="00C61416" w:rsidRPr="00071A7F">
        <w:t>, the only legal ways of referencing a spectrum identification format are provided below in Table 1. Any new spectral formats that cannot fit into this schema require an update to this</w:t>
      </w:r>
      <w:r w:rsidR="00144D4C" w:rsidRPr="00071A7F">
        <w:t xml:space="preserve"> document.</w:t>
      </w:r>
    </w:p>
    <w:p w:rsidR="00A67501" w:rsidRDefault="00A67501" w:rsidP="00466496">
      <w:pPr>
        <w:rPr>
          <w:i/>
        </w:rPr>
      </w:pPr>
    </w:p>
    <w:p w:rsidR="00A67501" w:rsidRDefault="00A67501"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4837A6" w:rsidTr="000F55FF">
        <w:trPr>
          <w:trHeight w:val="308"/>
        </w:trPr>
        <w:tc>
          <w:tcPr>
            <w:tcW w:w="1351" w:type="dxa"/>
            <w:noWrap/>
          </w:tcPr>
          <w:p w:rsidR="00535DF3" w:rsidRPr="002151B4" w:rsidRDefault="00535DF3" w:rsidP="000F55FF">
            <w:pPr>
              <w:rPr>
                <w:rFonts w:cs="Arial"/>
                <w:b/>
                <w:color w:val="000000"/>
              </w:rPr>
            </w:pPr>
            <w:r w:rsidRPr="002151B4">
              <w:rPr>
                <w:rFonts w:cs="Arial"/>
                <w:b/>
                <w:color w:val="000000"/>
              </w:rPr>
              <w:t>ID</w:t>
            </w:r>
          </w:p>
        </w:tc>
        <w:tc>
          <w:tcPr>
            <w:tcW w:w="1473" w:type="dxa"/>
            <w:noWrap/>
          </w:tcPr>
          <w:p w:rsidR="00535DF3" w:rsidRPr="002151B4" w:rsidRDefault="00535DF3" w:rsidP="000F55FF">
            <w:pPr>
              <w:rPr>
                <w:rFonts w:cs="Arial"/>
                <w:b/>
                <w:color w:val="000000"/>
              </w:rPr>
            </w:pPr>
            <w:r w:rsidRPr="002151B4">
              <w:rPr>
                <w:rFonts w:cs="Arial"/>
                <w:b/>
                <w:color w:val="000000"/>
              </w:rPr>
              <w:t>Term</w:t>
            </w:r>
          </w:p>
        </w:tc>
        <w:tc>
          <w:tcPr>
            <w:tcW w:w="3805" w:type="dxa"/>
            <w:noWrap/>
          </w:tcPr>
          <w:p w:rsidR="00535DF3" w:rsidRPr="002151B4" w:rsidRDefault="00535DF3" w:rsidP="000F55FF">
            <w:pPr>
              <w:rPr>
                <w:rFonts w:cs="Arial"/>
                <w:b/>
                <w:color w:val="000000"/>
              </w:rPr>
            </w:pPr>
            <w:r w:rsidRPr="002151B4">
              <w:rPr>
                <w:rFonts w:cs="Arial"/>
                <w:b/>
                <w:color w:val="000000"/>
              </w:rPr>
              <w:t>Data type</w:t>
            </w:r>
          </w:p>
        </w:tc>
        <w:tc>
          <w:tcPr>
            <w:tcW w:w="3447" w:type="dxa"/>
            <w:noWrap/>
          </w:tcPr>
          <w:p w:rsidR="00535DF3" w:rsidRPr="002151B4" w:rsidRDefault="00535DF3" w:rsidP="000F55FF">
            <w:pPr>
              <w:rPr>
                <w:rFonts w:cs="Arial"/>
                <w:b/>
                <w:color w:val="000000"/>
              </w:rPr>
            </w:pPr>
            <w:r w:rsidRPr="002151B4">
              <w:rPr>
                <w:rFonts w:cs="Arial"/>
                <w:b/>
                <w:color w:val="000000"/>
              </w:rPr>
              <w:t>Comment</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68</w:t>
            </w:r>
          </w:p>
        </w:tc>
        <w:tc>
          <w:tcPr>
            <w:tcW w:w="1473" w:type="dxa"/>
            <w:noWrap/>
          </w:tcPr>
          <w:p w:rsidR="00535DF3" w:rsidRPr="00573DF8" w:rsidRDefault="00535DF3" w:rsidP="000F55FF">
            <w:pPr>
              <w:rPr>
                <w:rFonts w:cs="Arial"/>
                <w:color w:val="000000"/>
              </w:rPr>
            </w:pPr>
            <w:r w:rsidRPr="00573DF8">
              <w:rPr>
                <w:rFonts w:cs="Arial"/>
                <w:color w:val="000000"/>
              </w:rPr>
              <w:t>Thermo nativeID format</w:t>
            </w:r>
          </w:p>
        </w:tc>
        <w:tc>
          <w:tcPr>
            <w:tcW w:w="3805" w:type="dxa"/>
            <w:noWrap/>
          </w:tcPr>
          <w:p w:rsidR="00535DF3" w:rsidRPr="00573DF8" w:rsidRDefault="00535DF3" w:rsidP="000F55FF">
            <w:pPr>
              <w:rPr>
                <w:rFonts w:cs="Arial"/>
                <w:color w:val="000000"/>
              </w:rPr>
            </w:pPr>
            <w:r w:rsidRPr="00573DF8">
              <w:rPr>
                <w:rFonts w:cs="Arial"/>
                <w:color w:val="000000"/>
              </w:rPr>
              <w:t>controllerType=xsd:nonNegativeInteger controllerNumber=xsd:positiveI</w:t>
            </w:r>
            <w:r w:rsidR="00261A15">
              <w:rPr>
                <w:rFonts w:cs="Arial"/>
                <w:color w:val="000000"/>
              </w:rPr>
              <w:t>nteger scan=xsd:positiveInteger</w:t>
            </w:r>
          </w:p>
          <w:p w:rsidR="00535DF3" w:rsidRPr="00573DF8" w:rsidRDefault="00535DF3" w:rsidP="000F55FF">
            <w:pPr>
              <w:rPr>
                <w:rFonts w:cs="Arial"/>
                <w:color w:val="000000"/>
              </w:rPr>
            </w:pPr>
          </w:p>
        </w:tc>
        <w:tc>
          <w:tcPr>
            <w:tcW w:w="3447" w:type="dxa"/>
            <w:noWrap/>
          </w:tcPr>
          <w:p w:rsidR="00535DF3" w:rsidRPr="00573DF8" w:rsidRDefault="00535DF3" w:rsidP="000F55FF">
            <w:pPr>
              <w:rPr>
                <w:rFonts w:cs="Arial"/>
                <w:color w:val="000000"/>
              </w:rPr>
            </w:pPr>
            <w:r w:rsidRPr="00573DF8">
              <w:rPr>
                <w:rFonts w:cs="Arial"/>
                <w:color w:val="000000"/>
              </w:rPr>
              <w:t>controller=0 is usually the mass spectrometer</w:t>
            </w:r>
            <w:r w:rsidR="00261A15">
              <w:rPr>
                <w:rFonts w:cs="Arial"/>
                <w:color w:val="000000"/>
              </w:rPr>
              <w:t>. Space-separated values.</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69</w:t>
            </w:r>
          </w:p>
        </w:tc>
        <w:tc>
          <w:tcPr>
            <w:tcW w:w="1473" w:type="dxa"/>
            <w:noWrap/>
          </w:tcPr>
          <w:p w:rsidR="00535DF3" w:rsidRPr="00573DF8" w:rsidRDefault="00535DF3" w:rsidP="000F55FF">
            <w:pPr>
              <w:rPr>
                <w:rFonts w:cs="Arial"/>
                <w:color w:val="000000"/>
              </w:rPr>
            </w:pPr>
            <w:r w:rsidRPr="00573DF8">
              <w:rPr>
                <w:rFonts w:cs="Arial"/>
                <w:color w:val="000000"/>
              </w:rPr>
              <w:t>Waters nativeID format</w:t>
            </w:r>
          </w:p>
        </w:tc>
        <w:tc>
          <w:tcPr>
            <w:tcW w:w="3805" w:type="dxa"/>
            <w:noWrap/>
          </w:tcPr>
          <w:p w:rsidR="00535DF3" w:rsidRPr="00573DF8" w:rsidRDefault="00535DF3" w:rsidP="000F55FF">
            <w:pPr>
              <w:rPr>
                <w:rFonts w:cs="Arial"/>
                <w:color w:val="000000"/>
              </w:rPr>
            </w:pPr>
            <w:r w:rsidRPr="00573DF8">
              <w:rPr>
                <w:rFonts w:cs="Arial"/>
                <w:color w:val="000000"/>
              </w:rPr>
              <w:t>function=xsd:positiveInteger process=xsd:nonNegativeInteger scan=xsd:nonNegativeInteger</w:t>
            </w:r>
          </w:p>
        </w:tc>
        <w:tc>
          <w:tcPr>
            <w:tcW w:w="3447" w:type="dxa"/>
          </w:tcPr>
          <w:p w:rsidR="00535DF3" w:rsidRPr="00573DF8" w:rsidRDefault="006A4610" w:rsidP="000F55FF">
            <w:pPr>
              <w:rPr>
                <w:rFonts w:cs="Arial"/>
                <w:color w:val="000000"/>
              </w:rPr>
            </w:pPr>
            <w:r>
              <w:rPr>
                <w:rFonts w:cs="Arial"/>
                <w:color w:val="000000"/>
              </w:rPr>
              <w:t>Space-separated values.</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0</w:t>
            </w:r>
          </w:p>
        </w:tc>
        <w:tc>
          <w:tcPr>
            <w:tcW w:w="1473" w:type="dxa"/>
            <w:noWrap/>
          </w:tcPr>
          <w:p w:rsidR="00535DF3" w:rsidRPr="00573DF8" w:rsidRDefault="00535DF3" w:rsidP="000F55FF">
            <w:pPr>
              <w:rPr>
                <w:rFonts w:cs="Arial"/>
                <w:color w:val="000000"/>
              </w:rPr>
            </w:pPr>
            <w:r w:rsidRPr="00573DF8">
              <w:rPr>
                <w:rFonts w:cs="Arial"/>
                <w:color w:val="000000"/>
              </w:rPr>
              <w:t>WIFF nativeID format</w:t>
            </w:r>
          </w:p>
        </w:tc>
        <w:tc>
          <w:tcPr>
            <w:tcW w:w="3805" w:type="dxa"/>
            <w:noWrap/>
          </w:tcPr>
          <w:p w:rsidR="00535DF3" w:rsidRPr="00573DF8" w:rsidRDefault="00535DF3" w:rsidP="000F55FF">
            <w:pPr>
              <w:rPr>
                <w:rFonts w:cs="Arial"/>
                <w:color w:val="000000"/>
              </w:rPr>
            </w:pPr>
            <w:r w:rsidRPr="00573DF8">
              <w:rPr>
                <w:rFonts w:cs="Arial"/>
                <w:color w:val="000000"/>
              </w:rPr>
              <w:t>sample=xsd:nonNegativeInteger period=xsd:nonNegativeInteger cycle=xsd:nonNegativeInteger experiment=xsd:nonNegativeInteger</w:t>
            </w:r>
          </w:p>
        </w:tc>
        <w:tc>
          <w:tcPr>
            <w:tcW w:w="3447" w:type="dxa"/>
          </w:tcPr>
          <w:p w:rsidR="00535DF3" w:rsidRPr="00573DF8" w:rsidRDefault="00261A15" w:rsidP="000F55FF">
            <w:pPr>
              <w:rPr>
                <w:rFonts w:cs="Arial"/>
                <w:color w:val="000000"/>
              </w:rPr>
            </w:pPr>
            <w:r>
              <w:rPr>
                <w:rFonts w:cs="Arial"/>
                <w:color w:val="000000"/>
              </w:rPr>
              <w:t>Space-separated values.</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1</w:t>
            </w:r>
          </w:p>
        </w:tc>
        <w:tc>
          <w:tcPr>
            <w:tcW w:w="1473" w:type="dxa"/>
            <w:noWrap/>
          </w:tcPr>
          <w:p w:rsidR="00535DF3" w:rsidRPr="00573DF8" w:rsidRDefault="00535DF3" w:rsidP="000F55FF">
            <w:pPr>
              <w:rPr>
                <w:rFonts w:cs="Arial"/>
                <w:color w:val="000000"/>
              </w:rPr>
            </w:pPr>
            <w:r w:rsidRPr="00573DF8">
              <w:rPr>
                <w:rFonts w:cs="Arial"/>
                <w:color w:val="000000"/>
              </w:rPr>
              <w:t>Bruker/Agilent YEP nativeID format</w:t>
            </w:r>
          </w:p>
        </w:tc>
        <w:tc>
          <w:tcPr>
            <w:tcW w:w="3805" w:type="dxa"/>
            <w:noWrap/>
          </w:tcPr>
          <w:p w:rsidR="00535DF3" w:rsidRPr="00573DF8" w:rsidRDefault="00535DF3" w:rsidP="000F55FF">
            <w:pPr>
              <w:rPr>
                <w:rFonts w:cs="Arial"/>
                <w:color w:val="000000"/>
              </w:rPr>
            </w:pPr>
            <w:r w:rsidRPr="00573DF8">
              <w:rPr>
                <w:rFonts w:cs="Arial"/>
                <w:color w:val="000000"/>
              </w:rPr>
              <w:t>scan=xsd:nonNegativeInteger</w:t>
            </w:r>
          </w:p>
        </w:tc>
        <w:tc>
          <w:tcPr>
            <w:tcW w:w="3447" w:type="dxa"/>
          </w:tcPr>
          <w:p w:rsidR="00535DF3" w:rsidRPr="00573DF8" w:rsidRDefault="00535DF3" w:rsidP="000F55FF">
            <w:pPr>
              <w:rPr>
                <w:rFonts w:cs="Arial"/>
                <w:color w:val="000000"/>
              </w:rPr>
            </w:pP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2</w:t>
            </w:r>
          </w:p>
        </w:tc>
        <w:tc>
          <w:tcPr>
            <w:tcW w:w="1473" w:type="dxa"/>
            <w:noWrap/>
          </w:tcPr>
          <w:p w:rsidR="00535DF3" w:rsidRPr="00573DF8" w:rsidRDefault="00535DF3" w:rsidP="000F55FF">
            <w:pPr>
              <w:rPr>
                <w:rFonts w:cs="Arial"/>
                <w:color w:val="000000"/>
              </w:rPr>
            </w:pPr>
            <w:r w:rsidRPr="00573DF8">
              <w:rPr>
                <w:rFonts w:cs="Arial"/>
                <w:color w:val="000000"/>
              </w:rPr>
              <w:t>Bruker BAF nativeID format</w:t>
            </w:r>
          </w:p>
        </w:tc>
        <w:tc>
          <w:tcPr>
            <w:tcW w:w="3805" w:type="dxa"/>
            <w:noWrap/>
          </w:tcPr>
          <w:p w:rsidR="00535DF3" w:rsidRPr="00573DF8" w:rsidRDefault="00535DF3" w:rsidP="000F55FF">
            <w:pPr>
              <w:rPr>
                <w:rFonts w:cs="Arial"/>
                <w:color w:val="000000"/>
              </w:rPr>
            </w:pPr>
            <w:r w:rsidRPr="00573DF8">
              <w:rPr>
                <w:rFonts w:cs="Arial"/>
                <w:color w:val="000000"/>
              </w:rPr>
              <w:t>scan=xsd:nonNegativeInteger</w:t>
            </w:r>
          </w:p>
        </w:tc>
        <w:tc>
          <w:tcPr>
            <w:tcW w:w="3447" w:type="dxa"/>
          </w:tcPr>
          <w:p w:rsidR="00535DF3" w:rsidRPr="00573DF8" w:rsidRDefault="00535DF3" w:rsidP="000F55FF">
            <w:pPr>
              <w:rPr>
                <w:rFonts w:cs="Arial"/>
                <w:color w:val="000000"/>
              </w:rPr>
            </w:pP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3</w:t>
            </w:r>
          </w:p>
        </w:tc>
        <w:tc>
          <w:tcPr>
            <w:tcW w:w="1473" w:type="dxa"/>
            <w:noWrap/>
          </w:tcPr>
          <w:p w:rsidR="00535DF3" w:rsidRPr="00573DF8" w:rsidRDefault="00535DF3" w:rsidP="000F55FF">
            <w:pPr>
              <w:rPr>
                <w:rFonts w:cs="Arial"/>
                <w:color w:val="000000"/>
              </w:rPr>
            </w:pPr>
            <w:r w:rsidRPr="00573DF8">
              <w:rPr>
                <w:rFonts w:cs="Arial"/>
                <w:color w:val="000000"/>
              </w:rPr>
              <w:t>Bruker FID nativeID format</w:t>
            </w:r>
          </w:p>
        </w:tc>
        <w:tc>
          <w:tcPr>
            <w:tcW w:w="3805" w:type="dxa"/>
            <w:noWrap/>
          </w:tcPr>
          <w:p w:rsidR="00535DF3" w:rsidRPr="00573DF8" w:rsidRDefault="00535DF3" w:rsidP="000F55FF">
            <w:pPr>
              <w:rPr>
                <w:rFonts w:cs="Arial"/>
                <w:color w:val="000000"/>
              </w:rPr>
            </w:pPr>
            <w:r w:rsidRPr="00573DF8">
              <w:rPr>
                <w:rFonts w:cs="Arial"/>
                <w:color w:val="000000"/>
              </w:rPr>
              <w:t>file=xsd:IDREF</w:t>
            </w:r>
          </w:p>
        </w:tc>
        <w:tc>
          <w:tcPr>
            <w:tcW w:w="3447" w:type="dxa"/>
            <w:noWrap/>
          </w:tcPr>
          <w:p w:rsidR="00535DF3" w:rsidRPr="00573DF8" w:rsidRDefault="00535DF3" w:rsidP="000F55FF">
            <w:pPr>
              <w:rPr>
                <w:rFonts w:cs="Arial"/>
                <w:color w:val="000000"/>
              </w:rPr>
            </w:pPr>
            <w:r w:rsidRPr="00573DF8">
              <w:rPr>
                <w:rFonts w:cs="Arial"/>
                <w:color w:val="000000"/>
              </w:rPr>
              <w:t>The nativeID must be the same as the source file ID</w:t>
            </w:r>
            <w:r w:rsidR="00F73E11">
              <w:rPr>
                <w:rFonts w:cs="Arial"/>
                <w:color w:val="000000"/>
              </w:rPr>
              <w:t>.</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4</w:t>
            </w:r>
          </w:p>
        </w:tc>
        <w:tc>
          <w:tcPr>
            <w:tcW w:w="1473" w:type="dxa"/>
            <w:noWrap/>
          </w:tcPr>
          <w:p w:rsidR="00535DF3" w:rsidRPr="00573DF8" w:rsidRDefault="00535DF3" w:rsidP="000F55FF">
            <w:pPr>
              <w:rPr>
                <w:rFonts w:cs="Arial"/>
                <w:color w:val="000000"/>
              </w:rPr>
            </w:pPr>
            <w:r w:rsidRPr="00573DF8">
              <w:rPr>
                <w:rFonts w:cs="Arial"/>
                <w:color w:val="000000"/>
              </w:rPr>
              <w:t>multiple peak list nativeID format</w:t>
            </w:r>
          </w:p>
        </w:tc>
        <w:tc>
          <w:tcPr>
            <w:tcW w:w="3805" w:type="dxa"/>
            <w:noWrap/>
          </w:tcPr>
          <w:p w:rsidR="00535DF3" w:rsidRPr="00573DF8" w:rsidRDefault="00535DF3" w:rsidP="000F55FF">
            <w:pPr>
              <w:rPr>
                <w:rFonts w:cs="Arial"/>
                <w:color w:val="000000"/>
              </w:rPr>
            </w:pPr>
            <w:r w:rsidRPr="00573DF8">
              <w:rPr>
                <w:rFonts w:cs="Arial"/>
                <w:color w:val="000000"/>
              </w:rPr>
              <w:t>index=xsd:nonNegativeInteger</w:t>
            </w:r>
          </w:p>
        </w:tc>
        <w:tc>
          <w:tcPr>
            <w:tcW w:w="3447" w:type="dxa"/>
            <w:noWrap/>
          </w:tcPr>
          <w:p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peak list files with multiple spectra, i.e. MGF, PKL, merged DTA files. Index is the spectrum number in the file, starting from 0.</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5</w:t>
            </w:r>
          </w:p>
        </w:tc>
        <w:tc>
          <w:tcPr>
            <w:tcW w:w="1473" w:type="dxa"/>
            <w:noWrap/>
          </w:tcPr>
          <w:p w:rsidR="00535DF3" w:rsidRPr="00573DF8" w:rsidRDefault="00535DF3" w:rsidP="000F55FF">
            <w:pPr>
              <w:rPr>
                <w:rFonts w:cs="Arial"/>
                <w:color w:val="000000"/>
              </w:rPr>
            </w:pPr>
            <w:r w:rsidRPr="00573DF8">
              <w:rPr>
                <w:rFonts w:cs="Arial"/>
                <w:color w:val="000000"/>
              </w:rPr>
              <w:t>single peak list nativeID format</w:t>
            </w:r>
          </w:p>
        </w:tc>
        <w:tc>
          <w:tcPr>
            <w:tcW w:w="3805" w:type="dxa"/>
            <w:noWrap/>
          </w:tcPr>
          <w:p w:rsidR="00535DF3" w:rsidRPr="00573DF8" w:rsidRDefault="00535DF3" w:rsidP="000F55FF">
            <w:pPr>
              <w:rPr>
                <w:rFonts w:cs="Arial"/>
                <w:color w:val="000000"/>
              </w:rPr>
            </w:pPr>
            <w:r w:rsidRPr="00573DF8">
              <w:rPr>
                <w:rFonts w:cs="Arial"/>
                <w:color w:val="000000"/>
              </w:rPr>
              <w:t>file=xsd:IDREF</w:t>
            </w:r>
          </w:p>
        </w:tc>
        <w:tc>
          <w:tcPr>
            <w:tcW w:w="3447" w:type="dxa"/>
            <w:noWrap/>
          </w:tcPr>
          <w:p w:rsidR="00535DF3" w:rsidRPr="00573DF8" w:rsidRDefault="00535DF3" w:rsidP="000F55FF">
            <w:pPr>
              <w:rPr>
                <w:rFonts w:cs="Arial"/>
                <w:color w:val="000000"/>
              </w:rPr>
            </w:pPr>
            <w:r w:rsidRPr="00573DF8">
              <w:rPr>
                <w:rFonts w:cs="Arial"/>
                <w:color w:val="000000"/>
              </w:rPr>
              <w:t xml:space="preserve">The nativeID must be the same as the source file ID. Used for </w:t>
            </w:r>
            <w:r>
              <w:rPr>
                <w:rFonts w:cs="Arial"/>
                <w:color w:val="000000"/>
              </w:rPr>
              <w:t>referencing</w:t>
            </w:r>
            <w:r w:rsidRPr="00573DF8">
              <w:rPr>
                <w:rFonts w:cs="Arial"/>
                <w:color w:val="000000"/>
              </w:rPr>
              <w:t xml:space="preserve"> peak list files with one spectrum per file, typically in a folder of PKL or DTAs, where each sourceFileRef is different</w:t>
            </w:r>
            <w:r w:rsidR="00F73E11">
              <w:rPr>
                <w:rFonts w:cs="Arial"/>
                <w:color w:val="000000"/>
              </w:rPr>
              <w:t>.</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6</w:t>
            </w:r>
          </w:p>
        </w:tc>
        <w:tc>
          <w:tcPr>
            <w:tcW w:w="1473" w:type="dxa"/>
            <w:noWrap/>
          </w:tcPr>
          <w:p w:rsidR="00535DF3" w:rsidRPr="00573DF8" w:rsidRDefault="00535DF3" w:rsidP="000F55FF">
            <w:pPr>
              <w:rPr>
                <w:rFonts w:cs="Arial"/>
                <w:color w:val="000000"/>
              </w:rPr>
            </w:pPr>
            <w:r w:rsidRPr="00573DF8">
              <w:rPr>
                <w:rFonts w:cs="Arial"/>
                <w:color w:val="000000"/>
              </w:rPr>
              <w:t>scan number only nativeID format</w:t>
            </w:r>
          </w:p>
        </w:tc>
        <w:tc>
          <w:tcPr>
            <w:tcW w:w="3805" w:type="dxa"/>
            <w:noWrap/>
          </w:tcPr>
          <w:p w:rsidR="00535DF3" w:rsidRPr="00573DF8" w:rsidRDefault="00535DF3" w:rsidP="000F55FF">
            <w:pPr>
              <w:rPr>
                <w:rFonts w:cs="Arial"/>
                <w:color w:val="000000"/>
              </w:rPr>
            </w:pPr>
            <w:r w:rsidRPr="00573DF8">
              <w:rPr>
                <w:rFonts w:cs="Arial"/>
                <w:color w:val="000000"/>
              </w:rPr>
              <w:t>scan=xsd:nonNegativeInteger</w:t>
            </w:r>
          </w:p>
        </w:tc>
        <w:tc>
          <w:tcPr>
            <w:tcW w:w="3447" w:type="dxa"/>
            <w:noWrap/>
          </w:tcPr>
          <w:p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XML, or a DTA folder where native scan numbers can be derived.</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7</w:t>
            </w:r>
          </w:p>
        </w:tc>
        <w:tc>
          <w:tcPr>
            <w:tcW w:w="1473" w:type="dxa"/>
            <w:noWrap/>
          </w:tcPr>
          <w:p w:rsidR="00535DF3" w:rsidRPr="00573DF8" w:rsidRDefault="00535DF3" w:rsidP="000F55FF">
            <w:pPr>
              <w:rPr>
                <w:rFonts w:cs="Arial"/>
                <w:color w:val="000000"/>
              </w:rPr>
            </w:pPr>
            <w:r w:rsidRPr="00573DF8">
              <w:rPr>
                <w:rFonts w:cs="Arial"/>
                <w:color w:val="000000"/>
              </w:rPr>
              <w:t>spectrum identifier nativeID format</w:t>
            </w:r>
          </w:p>
        </w:tc>
        <w:tc>
          <w:tcPr>
            <w:tcW w:w="3805" w:type="dxa"/>
            <w:noWrap/>
          </w:tcPr>
          <w:p w:rsidR="00535DF3" w:rsidRPr="00573DF8" w:rsidRDefault="00535DF3" w:rsidP="000F55FF">
            <w:pPr>
              <w:rPr>
                <w:rFonts w:cs="Arial"/>
                <w:color w:val="000000"/>
              </w:rPr>
            </w:pPr>
            <w:r w:rsidRPr="00573DF8">
              <w:rPr>
                <w:rFonts w:cs="Arial"/>
                <w:color w:val="000000"/>
              </w:rPr>
              <w:t>spectrum=xsd:nonNegativeInteger</w:t>
            </w:r>
          </w:p>
        </w:tc>
        <w:tc>
          <w:tcPr>
            <w:tcW w:w="3447" w:type="dxa"/>
            <w:noWrap/>
          </w:tcPr>
          <w:p w:rsidR="00535DF3" w:rsidRPr="00573DF8" w:rsidRDefault="00535DF3" w:rsidP="00F73E11">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Data. The spectrum </w:t>
            </w:r>
            <w:r w:rsidR="00F73E11">
              <w:rPr>
                <w:rFonts w:cs="Arial"/>
                <w:color w:val="000000"/>
              </w:rPr>
              <w:t>ID</w:t>
            </w:r>
            <w:r w:rsidR="00F73E11" w:rsidRPr="00573DF8">
              <w:rPr>
                <w:rFonts w:cs="Arial"/>
                <w:color w:val="000000"/>
              </w:rPr>
              <w:t xml:space="preserve"> </w:t>
            </w:r>
            <w:r w:rsidRPr="00573DF8">
              <w:rPr>
                <w:rFonts w:cs="Arial"/>
                <w:color w:val="000000"/>
              </w:rPr>
              <w:t>attribute is referenced.</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7F1152">
              <w:rPr>
                <w:rFonts w:cs="Arial"/>
                <w:color w:val="000000"/>
              </w:rPr>
              <w:t>MS:1001530</w:t>
            </w:r>
          </w:p>
        </w:tc>
        <w:tc>
          <w:tcPr>
            <w:tcW w:w="1473" w:type="dxa"/>
            <w:noWrap/>
          </w:tcPr>
          <w:p w:rsidR="00535DF3" w:rsidRPr="00573DF8" w:rsidRDefault="00535DF3" w:rsidP="000F55FF">
            <w:pPr>
              <w:rPr>
                <w:rFonts w:cs="Arial"/>
                <w:color w:val="000000"/>
              </w:rPr>
            </w:pPr>
            <w:r w:rsidRPr="007F1152">
              <w:rPr>
                <w:rFonts w:cs="Arial"/>
                <w:color w:val="000000"/>
              </w:rPr>
              <w:t>mzML unique identifier</w:t>
            </w:r>
          </w:p>
        </w:tc>
        <w:tc>
          <w:tcPr>
            <w:tcW w:w="3805" w:type="dxa"/>
            <w:noWrap/>
          </w:tcPr>
          <w:p w:rsidR="00535DF3" w:rsidRPr="00573DF8" w:rsidRDefault="00F15599" w:rsidP="000F55FF">
            <w:pPr>
              <w:rPr>
                <w:rFonts w:cs="Arial"/>
                <w:color w:val="000000"/>
              </w:rPr>
            </w:pPr>
            <w:r>
              <w:rPr>
                <w:rFonts w:cs="Arial"/>
                <w:color w:val="000000"/>
              </w:rPr>
              <w:t>xsd:string</w:t>
            </w:r>
          </w:p>
        </w:tc>
        <w:tc>
          <w:tcPr>
            <w:tcW w:w="3447" w:type="dxa"/>
            <w:noWrap/>
          </w:tcPr>
          <w:p w:rsidR="00535DF3" w:rsidRPr="00573DF8" w:rsidRDefault="00535DF3" w:rsidP="00F73E11">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w:t>
            </w:r>
            <w:r>
              <w:rPr>
                <w:rFonts w:cs="Arial"/>
                <w:color w:val="000000"/>
              </w:rPr>
              <w:t>ML</w:t>
            </w:r>
            <w:r w:rsidRPr="00573DF8">
              <w:rPr>
                <w:rFonts w:cs="Arial"/>
                <w:color w:val="000000"/>
              </w:rPr>
              <w:t>. The</w:t>
            </w:r>
            <w:r>
              <w:rPr>
                <w:rFonts w:cs="Arial"/>
                <w:color w:val="000000"/>
              </w:rPr>
              <w:t xml:space="preserve"> value of the</w:t>
            </w:r>
            <w:r w:rsidRPr="00573DF8">
              <w:rPr>
                <w:rFonts w:cs="Arial"/>
                <w:color w:val="000000"/>
              </w:rPr>
              <w:t xml:space="preserve"> spectrum </w:t>
            </w:r>
            <w:r w:rsidR="00F73E11">
              <w:rPr>
                <w:rFonts w:cs="Arial"/>
                <w:color w:val="000000"/>
              </w:rPr>
              <w:t>ID</w:t>
            </w:r>
            <w:r w:rsidR="00F73E11" w:rsidRPr="00573DF8">
              <w:rPr>
                <w:rFonts w:cs="Arial"/>
                <w:color w:val="000000"/>
              </w:rPr>
              <w:t xml:space="preserve"> </w:t>
            </w:r>
            <w:r w:rsidRPr="00573DF8">
              <w:rPr>
                <w:rFonts w:cs="Arial"/>
                <w:color w:val="000000"/>
              </w:rPr>
              <w:t>attribute is referenced</w:t>
            </w:r>
            <w:r>
              <w:rPr>
                <w:rFonts w:cs="Arial"/>
                <w:color w:val="000000"/>
              </w:rPr>
              <w:t xml:space="preserve"> directly</w:t>
            </w:r>
            <w:r w:rsidRPr="00573DF8">
              <w:rPr>
                <w:rFonts w:cs="Arial"/>
                <w:color w:val="000000"/>
              </w:rPr>
              <w:t>.</w:t>
            </w:r>
          </w:p>
        </w:tc>
      </w:tr>
      <w:tr w:rsidR="007B64F8" w:rsidRPr="004837A6" w:rsidTr="000F55FF">
        <w:trPr>
          <w:trHeight w:val="308"/>
        </w:trPr>
        <w:tc>
          <w:tcPr>
            <w:tcW w:w="1351" w:type="dxa"/>
            <w:noWrap/>
          </w:tcPr>
          <w:p w:rsidR="007B64F8" w:rsidRPr="00AD4A1D" w:rsidRDefault="00AC3D70" w:rsidP="000F55FF">
            <w:pPr>
              <w:rPr>
                <w:rFonts w:cs="Arial"/>
                <w:color w:val="000000"/>
                <w:highlight w:val="yellow"/>
              </w:rPr>
            </w:pPr>
            <w:r w:rsidRPr="00AC3D70">
              <w:rPr>
                <w:rFonts w:cs="Arial"/>
                <w:color w:val="000000"/>
              </w:rPr>
              <w:t>MS:1002647</w:t>
            </w:r>
          </w:p>
        </w:tc>
        <w:tc>
          <w:tcPr>
            <w:tcW w:w="1473" w:type="dxa"/>
            <w:noWrap/>
          </w:tcPr>
          <w:p w:rsidR="007B64F8" w:rsidRPr="00573DF8" w:rsidRDefault="00AC3D70" w:rsidP="000F55FF">
            <w:pPr>
              <w:rPr>
                <w:rFonts w:cs="Arial"/>
                <w:color w:val="000000"/>
              </w:rPr>
            </w:pPr>
            <w:r w:rsidRPr="00AC3D70">
              <w:rPr>
                <w:rFonts w:cs="Arial"/>
                <w:color w:val="000000"/>
              </w:rPr>
              <w:t>Thermo nativeID format, combined spectra</w:t>
            </w:r>
          </w:p>
        </w:tc>
        <w:tc>
          <w:tcPr>
            <w:tcW w:w="3805" w:type="dxa"/>
            <w:noWrap/>
          </w:tcPr>
          <w:p w:rsidR="007B64F8" w:rsidRDefault="00C858D6" w:rsidP="00C858D6">
            <w:pPr>
              <w:rPr>
                <w:rFonts w:cs="Arial"/>
                <w:color w:val="000000"/>
              </w:rPr>
            </w:pPr>
            <w:r w:rsidRPr="00573DF8">
              <w:rPr>
                <w:rFonts w:cs="Arial"/>
                <w:color w:val="000000"/>
              </w:rPr>
              <w:t>controllerType=xsd:nonNegativeInteger controllerNumber=xsd:positiveI</w:t>
            </w:r>
            <w:r>
              <w:rPr>
                <w:rFonts w:cs="Arial"/>
                <w:color w:val="000000"/>
              </w:rPr>
              <w:t xml:space="preserve">nteger scan=xsd:positiveInteger, </w:t>
            </w:r>
          </w:p>
          <w:p w:rsidR="00C858D6" w:rsidRPr="00573DF8" w:rsidRDefault="00C858D6" w:rsidP="00C858D6">
            <w:pPr>
              <w:rPr>
                <w:rFonts w:cs="Arial"/>
                <w:color w:val="000000"/>
              </w:rPr>
            </w:pPr>
            <w:r w:rsidRPr="00573DF8">
              <w:rPr>
                <w:rFonts w:cs="Arial"/>
                <w:color w:val="000000"/>
              </w:rPr>
              <w:t>controllerType=xsd:nonNegativeInteger controllerNumber=xsd:positiveI</w:t>
            </w:r>
            <w:r>
              <w:rPr>
                <w:rFonts w:cs="Arial"/>
                <w:color w:val="000000"/>
              </w:rPr>
              <w:t>nteger scan=xsd:positiveInteger…</w:t>
            </w:r>
          </w:p>
          <w:p w:rsidR="00C858D6" w:rsidRPr="00573DF8" w:rsidRDefault="00C858D6" w:rsidP="00C858D6">
            <w:pPr>
              <w:rPr>
                <w:rFonts w:cs="Arial"/>
                <w:color w:val="000000"/>
              </w:rPr>
            </w:pPr>
          </w:p>
        </w:tc>
        <w:tc>
          <w:tcPr>
            <w:tcW w:w="3447" w:type="dxa"/>
            <w:noWrap/>
          </w:tcPr>
          <w:p w:rsidR="007B64F8" w:rsidRDefault="00AC3D70" w:rsidP="000F55FF">
            <w:pPr>
              <w:rPr>
                <w:rFonts w:cs="Arial"/>
                <w:color w:val="000000"/>
              </w:rPr>
            </w:pPr>
            <w:r w:rsidRPr="00AC3D70">
              <w:rPr>
                <w:rFonts w:cs="Arial"/>
                <w:color w:val="000000"/>
              </w:rPr>
              <w:t xml:space="preserve">Thermo </w:t>
            </w:r>
            <w:r w:rsidR="008A2AC3">
              <w:rPr>
                <w:rFonts w:cs="Arial"/>
                <w:color w:val="000000"/>
              </w:rPr>
              <w:t xml:space="preserve">nativeID </w:t>
            </w:r>
            <w:r w:rsidRPr="00AC3D70">
              <w:rPr>
                <w:rFonts w:cs="Arial"/>
                <w:color w:val="000000"/>
              </w:rPr>
              <w:t>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lastRenderedPageBreak/>
              <w:t>MS:1002648</w:t>
            </w:r>
          </w:p>
        </w:tc>
        <w:tc>
          <w:tcPr>
            <w:tcW w:w="1473" w:type="dxa"/>
            <w:noWrap/>
          </w:tcPr>
          <w:p w:rsidR="00AC3D70" w:rsidRPr="00AC3D70" w:rsidRDefault="00AC3D70" w:rsidP="000F55FF">
            <w:pPr>
              <w:rPr>
                <w:rFonts w:cs="Arial"/>
                <w:color w:val="000000"/>
              </w:rPr>
            </w:pPr>
            <w:r w:rsidRPr="00AC3D70">
              <w:rPr>
                <w:rFonts w:cs="Arial"/>
                <w:color w:val="000000"/>
              </w:rPr>
              <w:t>Waters nativeID format, combined spectra</w:t>
            </w:r>
          </w:p>
        </w:tc>
        <w:tc>
          <w:tcPr>
            <w:tcW w:w="3805" w:type="dxa"/>
            <w:noWrap/>
          </w:tcPr>
          <w:p w:rsidR="00AC3D70" w:rsidRDefault="00C858D6" w:rsidP="000F55FF">
            <w:pPr>
              <w:rPr>
                <w:rFonts w:cs="Arial"/>
                <w:color w:val="000000"/>
              </w:rPr>
            </w:pPr>
            <w:r w:rsidRPr="00573DF8">
              <w:rPr>
                <w:rFonts w:cs="Arial"/>
                <w:color w:val="000000"/>
              </w:rPr>
              <w:t>function=xsd:positiveInteger process=xsd:nonNegativeInteger scan=xsd:nonNegativeInteger</w:t>
            </w:r>
            <w:r>
              <w:rPr>
                <w:rFonts w:cs="Arial"/>
                <w:color w:val="000000"/>
              </w:rPr>
              <w:t xml:space="preserve">, </w:t>
            </w:r>
          </w:p>
          <w:p w:rsidR="00C858D6" w:rsidRPr="00573DF8" w:rsidRDefault="00C858D6" w:rsidP="000F55FF">
            <w:pPr>
              <w:rPr>
                <w:rFonts w:cs="Arial"/>
                <w:color w:val="000000"/>
              </w:rPr>
            </w:pPr>
            <w:r w:rsidRPr="00573DF8">
              <w:rPr>
                <w:rFonts w:cs="Arial"/>
                <w:color w:val="000000"/>
              </w:rPr>
              <w:t>function=xsd:positiveInteger process=xsd:nonNegativeInteger scan=xsd:nonNegativeInteger</w:t>
            </w:r>
            <w:r>
              <w:rPr>
                <w:rFonts w:cs="Arial"/>
                <w:color w:val="000000"/>
              </w:rPr>
              <w:t>…</w:t>
            </w:r>
          </w:p>
        </w:tc>
        <w:tc>
          <w:tcPr>
            <w:tcW w:w="3447" w:type="dxa"/>
            <w:noWrap/>
          </w:tcPr>
          <w:p w:rsidR="00AC3D70" w:rsidRPr="00AC3D70" w:rsidRDefault="00D77F87" w:rsidP="000F55FF">
            <w:pPr>
              <w:rPr>
                <w:rFonts w:cs="Arial"/>
                <w:color w:val="000000"/>
              </w:rPr>
            </w:pPr>
            <w:r w:rsidRPr="00D77F87">
              <w:rPr>
                <w:rFonts w:cs="Arial"/>
                <w:color w:val="000000"/>
              </w:rPr>
              <w:t xml:space="preserve">Waters </w:t>
            </w:r>
            <w:r w:rsidR="008A2AC3">
              <w:rPr>
                <w:rFonts w:cs="Arial"/>
                <w:color w:val="000000"/>
              </w:rPr>
              <w:t xml:space="preserve">nativeID </w:t>
            </w:r>
            <w:r w:rsidRPr="00D77F87">
              <w:rPr>
                <w:rFonts w:cs="Arial"/>
                <w:color w:val="000000"/>
              </w:rPr>
              <w:t>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49</w:t>
            </w:r>
          </w:p>
        </w:tc>
        <w:tc>
          <w:tcPr>
            <w:tcW w:w="1473" w:type="dxa"/>
            <w:noWrap/>
          </w:tcPr>
          <w:p w:rsidR="00AC3D70" w:rsidRPr="00AC3D70" w:rsidRDefault="00AC3D70" w:rsidP="000F55FF">
            <w:pPr>
              <w:rPr>
                <w:rFonts w:cs="Arial"/>
                <w:color w:val="000000"/>
              </w:rPr>
            </w:pPr>
            <w:r w:rsidRPr="00AC3D70">
              <w:rPr>
                <w:rFonts w:cs="Arial"/>
                <w:color w:val="000000"/>
              </w:rPr>
              <w:t>WIFF nativeID format, combined spectra</w:t>
            </w:r>
          </w:p>
        </w:tc>
        <w:tc>
          <w:tcPr>
            <w:tcW w:w="3805" w:type="dxa"/>
            <w:noWrap/>
          </w:tcPr>
          <w:p w:rsidR="00AC3D70" w:rsidRDefault="00C858D6" w:rsidP="000F55FF">
            <w:pPr>
              <w:rPr>
                <w:rFonts w:cs="Arial"/>
                <w:color w:val="000000"/>
              </w:rPr>
            </w:pPr>
            <w:r w:rsidRPr="00573DF8">
              <w:rPr>
                <w:rFonts w:cs="Arial"/>
                <w:color w:val="000000"/>
              </w:rPr>
              <w:t>sample=xsd:nonNegativeInteger period=xsd:nonNegativeInteger cycle=xsd:nonNegativeInteger experiment=xsd:nonNegativeInteger</w:t>
            </w:r>
            <w:r>
              <w:rPr>
                <w:rFonts w:cs="Arial"/>
                <w:color w:val="000000"/>
              </w:rPr>
              <w:t xml:space="preserve">, </w:t>
            </w:r>
          </w:p>
          <w:p w:rsidR="00C858D6" w:rsidRPr="00573DF8" w:rsidRDefault="00C858D6" w:rsidP="000F55FF">
            <w:pPr>
              <w:rPr>
                <w:rFonts w:cs="Arial"/>
                <w:color w:val="000000"/>
              </w:rPr>
            </w:pPr>
            <w:r w:rsidRPr="00573DF8">
              <w:rPr>
                <w:rFonts w:cs="Arial"/>
                <w:color w:val="000000"/>
              </w:rPr>
              <w:t>sample=xsd:nonNegativeInteger period=xsd:nonNegativeInteger cycle=xsd:nonNegativeInteger experiment=xsd:nonNegativeInteger</w:t>
            </w:r>
          </w:p>
        </w:tc>
        <w:tc>
          <w:tcPr>
            <w:tcW w:w="3447" w:type="dxa"/>
            <w:noWrap/>
          </w:tcPr>
          <w:p w:rsidR="00AC3D70" w:rsidRPr="00AC3D70" w:rsidRDefault="00D77F87" w:rsidP="000F55FF">
            <w:pPr>
              <w:rPr>
                <w:rFonts w:cs="Arial"/>
                <w:color w:val="000000"/>
              </w:rPr>
            </w:pPr>
            <w:r w:rsidRPr="00D77F87">
              <w:rPr>
                <w:rFonts w:cs="Arial"/>
                <w:color w:val="000000"/>
              </w:rPr>
              <w:t xml:space="preserve">WIFF </w:t>
            </w:r>
            <w:r w:rsidR="008A2AC3">
              <w:rPr>
                <w:rFonts w:cs="Arial"/>
                <w:color w:val="000000"/>
              </w:rPr>
              <w:t>nativeID</w:t>
            </w:r>
            <w:r w:rsidR="00F73E11">
              <w:rPr>
                <w:rFonts w:cs="Arial"/>
                <w:color w:val="000000"/>
              </w:rPr>
              <w:t xml:space="preserve"> </w:t>
            </w:r>
            <w:r w:rsidRPr="00D77F87">
              <w:rPr>
                <w:rFonts w:cs="Arial"/>
                <w:color w:val="000000"/>
              </w:rPr>
              <w:t>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0</w:t>
            </w:r>
          </w:p>
        </w:tc>
        <w:tc>
          <w:tcPr>
            <w:tcW w:w="1473" w:type="dxa"/>
            <w:noWrap/>
          </w:tcPr>
          <w:p w:rsidR="00AC3D70" w:rsidRPr="00AC3D70" w:rsidRDefault="00AC3D70" w:rsidP="000F55FF">
            <w:pPr>
              <w:rPr>
                <w:rFonts w:cs="Arial"/>
                <w:color w:val="000000"/>
              </w:rPr>
            </w:pPr>
            <w:r w:rsidRPr="00AC3D70">
              <w:rPr>
                <w:rFonts w:cs="Arial"/>
                <w:color w:val="000000"/>
              </w:rPr>
              <w:t>Bruker/Agilent YEP nativeID format, combined spectra</w:t>
            </w:r>
          </w:p>
        </w:tc>
        <w:tc>
          <w:tcPr>
            <w:tcW w:w="3805" w:type="dxa"/>
            <w:noWrap/>
          </w:tcPr>
          <w:p w:rsidR="00AC3D70" w:rsidRDefault="00B9228D" w:rsidP="000F55FF">
            <w:pPr>
              <w:rPr>
                <w:rFonts w:cs="Arial"/>
                <w:color w:val="000000"/>
              </w:rPr>
            </w:pPr>
            <w:r w:rsidRPr="00573DF8">
              <w:rPr>
                <w:rFonts w:cs="Arial"/>
                <w:color w:val="000000"/>
              </w:rPr>
              <w:t>scan=xsd:nonNegativeInteger</w:t>
            </w:r>
            <w:r>
              <w:rPr>
                <w:rFonts w:cs="Arial"/>
                <w:color w:val="000000"/>
              </w:rPr>
              <w:t xml:space="preserve">, </w:t>
            </w:r>
          </w:p>
          <w:p w:rsidR="00B9228D" w:rsidRDefault="00B9228D" w:rsidP="000F55FF">
            <w:pPr>
              <w:rPr>
                <w:rFonts w:cs="Arial"/>
                <w:color w:val="000000"/>
              </w:rPr>
            </w:pPr>
            <w:r w:rsidRPr="00573DF8">
              <w:rPr>
                <w:rFonts w:cs="Arial"/>
                <w:color w:val="000000"/>
              </w:rPr>
              <w:t>scan=xsd:nonNegativeInteger</w:t>
            </w:r>
            <w:r>
              <w:rPr>
                <w:rFonts w:cs="Arial"/>
                <w:color w:val="000000"/>
              </w:rPr>
              <w:t xml:space="preserve">, </w:t>
            </w:r>
          </w:p>
          <w:p w:rsidR="00B9228D" w:rsidRPr="00573DF8" w:rsidRDefault="00B9228D" w:rsidP="000F55FF">
            <w:pPr>
              <w:rPr>
                <w:rFonts w:cs="Arial"/>
                <w:color w:val="000000"/>
              </w:rPr>
            </w:pPr>
            <w:r w:rsidRPr="00573DF8">
              <w:rPr>
                <w:rFonts w:cs="Arial"/>
                <w:color w:val="000000"/>
              </w:rPr>
              <w:t>scan=xsd:nonNegativeInteger</w:t>
            </w:r>
            <w:r>
              <w:rPr>
                <w:rFonts w:cs="Arial"/>
                <w:color w:val="000000"/>
              </w:rPr>
              <w:t>…</w:t>
            </w:r>
          </w:p>
        </w:tc>
        <w:tc>
          <w:tcPr>
            <w:tcW w:w="3447" w:type="dxa"/>
            <w:noWrap/>
          </w:tcPr>
          <w:p w:rsidR="00AC3D70" w:rsidRPr="00AC3D70" w:rsidRDefault="00D77F87" w:rsidP="000F55FF">
            <w:pPr>
              <w:rPr>
                <w:rFonts w:cs="Arial"/>
                <w:color w:val="000000"/>
              </w:rPr>
            </w:pPr>
            <w:r w:rsidRPr="00D77F87">
              <w:rPr>
                <w:rFonts w:cs="Arial"/>
                <w:color w:val="000000"/>
              </w:rPr>
              <w:t xml:space="preserve">Bruker/Agilent </w:t>
            </w:r>
            <w:r w:rsidR="00ED4A0E">
              <w:rPr>
                <w:rFonts w:cs="Arial"/>
                <w:color w:val="000000"/>
              </w:rPr>
              <w:t xml:space="preserve">YEP </w:t>
            </w:r>
            <w:r w:rsidRPr="00D77F87">
              <w:rPr>
                <w:rFonts w:cs="Arial"/>
                <w:color w:val="000000"/>
              </w:rPr>
              <w:t>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1</w:t>
            </w:r>
          </w:p>
        </w:tc>
        <w:tc>
          <w:tcPr>
            <w:tcW w:w="1473" w:type="dxa"/>
            <w:noWrap/>
          </w:tcPr>
          <w:p w:rsidR="00AC3D70" w:rsidRPr="00AC3D70" w:rsidRDefault="00AC3D70" w:rsidP="000F55FF">
            <w:pPr>
              <w:rPr>
                <w:rFonts w:cs="Arial"/>
                <w:color w:val="000000"/>
              </w:rPr>
            </w:pPr>
            <w:r w:rsidRPr="00AC3D70">
              <w:rPr>
                <w:rFonts w:cs="Arial"/>
                <w:color w:val="000000"/>
              </w:rPr>
              <w:t>Bruker BAF nativeID format, combined spectra</w:t>
            </w:r>
          </w:p>
        </w:tc>
        <w:tc>
          <w:tcPr>
            <w:tcW w:w="3805" w:type="dxa"/>
            <w:noWrap/>
          </w:tcPr>
          <w:p w:rsidR="00AC3D70" w:rsidRDefault="00B9228D" w:rsidP="000F55FF">
            <w:pPr>
              <w:rPr>
                <w:rFonts w:cs="Arial"/>
                <w:color w:val="000000"/>
              </w:rPr>
            </w:pPr>
            <w:r w:rsidRPr="00573DF8">
              <w:rPr>
                <w:rFonts w:cs="Arial"/>
                <w:color w:val="000000"/>
              </w:rPr>
              <w:t>scan=xsd:nonNegativeInteger</w:t>
            </w:r>
            <w:r>
              <w:rPr>
                <w:rFonts w:cs="Arial"/>
                <w:color w:val="000000"/>
              </w:rPr>
              <w:t xml:space="preserve">, </w:t>
            </w:r>
          </w:p>
          <w:p w:rsidR="00B9228D" w:rsidRDefault="00B9228D" w:rsidP="000F55FF">
            <w:pPr>
              <w:rPr>
                <w:rFonts w:cs="Arial"/>
                <w:color w:val="000000"/>
              </w:rPr>
            </w:pPr>
            <w:r w:rsidRPr="00573DF8">
              <w:rPr>
                <w:rFonts w:cs="Arial"/>
                <w:color w:val="000000"/>
              </w:rPr>
              <w:t>scan=xsd:nonNegativeInteger</w:t>
            </w:r>
            <w:r>
              <w:rPr>
                <w:rFonts w:cs="Arial"/>
                <w:color w:val="000000"/>
              </w:rPr>
              <w:t xml:space="preserve">, </w:t>
            </w:r>
          </w:p>
          <w:p w:rsidR="00B9228D" w:rsidRPr="00573DF8" w:rsidRDefault="00B9228D" w:rsidP="000F55FF">
            <w:pPr>
              <w:rPr>
                <w:rFonts w:cs="Arial"/>
                <w:color w:val="000000"/>
              </w:rPr>
            </w:pPr>
            <w:r w:rsidRPr="00573DF8">
              <w:rPr>
                <w:rFonts w:cs="Arial"/>
                <w:color w:val="000000"/>
              </w:rPr>
              <w:t>scan=xsd:nonNegativeInteger</w:t>
            </w:r>
            <w:r>
              <w:rPr>
                <w:rFonts w:cs="Arial"/>
                <w:color w:val="000000"/>
              </w:rPr>
              <w:t>…</w:t>
            </w:r>
          </w:p>
        </w:tc>
        <w:tc>
          <w:tcPr>
            <w:tcW w:w="3447" w:type="dxa"/>
            <w:noWrap/>
          </w:tcPr>
          <w:p w:rsidR="00AC3D70" w:rsidRPr="00AC3D70" w:rsidRDefault="00D77F87" w:rsidP="000F55FF">
            <w:pPr>
              <w:rPr>
                <w:rFonts w:cs="Arial"/>
                <w:color w:val="000000"/>
              </w:rPr>
            </w:pPr>
            <w:r w:rsidRPr="00D77F87">
              <w:rPr>
                <w:rFonts w:cs="Arial"/>
                <w:color w:val="000000"/>
              </w:rPr>
              <w:t>Bruker BAF 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2</w:t>
            </w:r>
          </w:p>
        </w:tc>
        <w:tc>
          <w:tcPr>
            <w:tcW w:w="1473" w:type="dxa"/>
            <w:noWrap/>
          </w:tcPr>
          <w:p w:rsidR="00AC3D70" w:rsidRPr="00AC3D70" w:rsidRDefault="00AC3D70" w:rsidP="000F55FF">
            <w:pPr>
              <w:rPr>
                <w:rFonts w:cs="Arial"/>
                <w:color w:val="000000"/>
              </w:rPr>
            </w:pPr>
            <w:r w:rsidRPr="00AC3D70">
              <w:rPr>
                <w:rFonts w:cs="Arial"/>
                <w:color w:val="000000"/>
              </w:rPr>
              <w:t>Bruker FID nativeID format, combined spectra</w:t>
            </w:r>
          </w:p>
        </w:tc>
        <w:tc>
          <w:tcPr>
            <w:tcW w:w="3805" w:type="dxa"/>
            <w:noWrap/>
          </w:tcPr>
          <w:p w:rsidR="00AC3D70" w:rsidRDefault="00B9228D" w:rsidP="000F55FF">
            <w:pPr>
              <w:rPr>
                <w:rFonts w:cs="Arial"/>
                <w:color w:val="000000"/>
              </w:rPr>
            </w:pPr>
            <w:r w:rsidRPr="00573DF8">
              <w:rPr>
                <w:rFonts w:cs="Arial"/>
                <w:color w:val="000000"/>
              </w:rPr>
              <w:t>file=xsd:IDREF</w:t>
            </w:r>
            <w:r>
              <w:rPr>
                <w:rFonts w:cs="Arial"/>
                <w:color w:val="000000"/>
              </w:rPr>
              <w:t xml:space="preserve">, </w:t>
            </w:r>
          </w:p>
          <w:p w:rsidR="00B9228D" w:rsidRDefault="00B9228D" w:rsidP="000F55FF">
            <w:pPr>
              <w:rPr>
                <w:rFonts w:cs="Arial"/>
                <w:color w:val="000000"/>
              </w:rPr>
            </w:pPr>
            <w:r w:rsidRPr="00573DF8">
              <w:rPr>
                <w:rFonts w:cs="Arial"/>
                <w:color w:val="000000"/>
              </w:rPr>
              <w:t>file=xsd:IDREF</w:t>
            </w:r>
            <w:r>
              <w:rPr>
                <w:rFonts w:cs="Arial"/>
                <w:color w:val="000000"/>
              </w:rPr>
              <w:t xml:space="preserve">, </w:t>
            </w:r>
          </w:p>
          <w:p w:rsidR="00B9228D" w:rsidRPr="00573DF8" w:rsidRDefault="00B9228D" w:rsidP="000F55FF">
            <w:pPr>
              <w:rPr>
                <w:rFonts w:cs="Arial"/>
                <w:color w:val="000000"/>
              </w:rPr>
            </w:pPr>
            <w:r w:rsidRPr="00573DF8">
              <w:rPr>
                <w:rFonts w:cs="Arial"/>
                <w:color w:val="000000"/>
              </w:rPr>
              <w:t>file=xsd:IDREF</w:t>
            </w:r>
            <w:r>
              <w:rPr>
                <w:rFonts w:cs="Arial"/>
                <w:color w:val="000000"/>
              </w:rPr>
              <w:t>…</w:t>
            </w:r>
          </w:p>
        </w:tc>
        <w:tc>
          <w:tcPr>
            <w:tcW w:w="3447" w:type="dxa"/>
            <w:noWrap/>
          </w:tcPr>
          <w:p w:rsidR="00AC3D70" w:rsidRPr="00AC3D70" w:rsidRDefault="00D77F87" w:rsidP="000F55FF">
            <w:pPr>
              <w:rPr>
                <w:rFonts w:cs="Arial"/>
                <w:color w:val="000000"/>
              </w:rPr>
            </w:pPr>
            <w:r w:rsidRPr="00D77F87">
              <w:rPr>
                <w:rFonts w:cs="Arial"/>
                <w:color w:val="000000"/>
              </w:rPr>
              <w:t>Bruker FID 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3</w:t>
            </w:r>
          </w:p>
        </w:tc>
        <w:tc>
          <w:tcPr>
            <w:tcW w:w="1473" w:type="dxa"/>
            <w:noWrap/>
          </w:tcPr>
          <w:p w:rsidR="00AC3D70" w:rsidRPr="00AC3D70" w:rsidRDefault="00AC3D70" w:rsidP="000F55FF">
            <w:pPr>
              <w:rPr>
                <w:rFonts w:cs="Arial"/>
                <w:color w:val="000000"/>
              </w:rPr>
            </w:pPr>
            <w:r w:rsidRPr="00AC3D70">
              <w:rPr>
                <w:rFonts w:cs="Arial"/>
                <w:color w:val="000000"/>
              </w:rPr>
              <w:t>multiple peak list nativeID format, combined spectra</w:t>
            </w:r>
          </w:p>
        </w:tc>
        <w:tc>
          <w:tcPr>
            <w:tcW w:w="3805" w:type="dxa"/>
            <w:noWrap/>
          </w:tcPr>
          <w:p w:rsidR="00AC3D70" w:rsidRDefault="00FD6E46" w:rsidP="000F55FF">
            <w:pPr>
              <w:rPr>
                <w:rFonts w:cs="Arial"/>
                <w:color w:val="000000"/>
              </w:rPr>
            </w:pPr>
            <w:r w:rsidRPr="00573DF8">
              <w:rPr>
                <w:rFonts w:cs="Arial"/>
                <w:color w:val="000000"/>
              </w:rPr>
              <w:t>index=xsd:nonNegativeInteger</w:t>
            </w:r>
            <w:r>
              <w:rPr>
                <w:rFonts w:cs="Arial"/>
                <w:color w:val="000000"/>
              </w:rPr>
              <w:t xml:space="preserve">, </w:t>
            </w:r>
          </w:p>
          <w:p w:rsidR="00FD6E46" w:rsidRDefault="00FD6E46" w:rsidP="000F55FF">
            <w:pPr>
              <w:rPr>
                <w:rFonts w:cs="Arial"/>
                <w:color w:val="000000"/>
              </w:rPr>
            </w:pPr>
            <w:r w:rsidRPr="00573DF8">
              <w:rPr>
                <w:rFonts w:cs="Arial"/>
                <w:color w:val="000000"/>
              </w:rPr>
              <w:t>index=xsd:nonNegativeInteger</w:t>
            </w:r>
            <w:r>
              <w:rPr>
                <w:rFonts w:cs="Arial"/>
                <w:color w:val="000000"/>
              </w:rPr>
              <w:t xml:space="preserve">, </w:t>
            </w:r>
          </w:p>
          <w:p w:rsidR="00FD6E46" w:rsidRPr="00573DF8" w:rsidRDefault="00FD6E46" w:rsidP="000F55FF">
            <w:pPr>
              <w:rPr>
                <w:rFonts w:cs="Arial"/>
                <w:color w:val="000000"/>
              </w:rPr>
            </w:pPr>
            <w:r w:rsidRPr="00573DF8">
              <w:rPr>
                <w:rFonts w:cs="Arial"/>
                <w:color w:val="000000"/>
              </w:rPr>
              <w:t>index=xsd:nonNegativeInteger</w:t>
            </w:r>
            <w:r>
              <w:rPr>
                <w:rFonts w:cs="Arial"/>
                <w:color w:val="000000"/>
              </w:rPr>
              <w:t>…</w:t>
            </w:r>
          </w:p>
        </w:tc>
        <w:tc>
          <w:tcPr>
            <w:tcW w:w="3447" w:type="dxa"/>
            <w:noWrap/>
          </w:tcPr>
          <w:p w:rsidR="00AC3D70" w:rsidRPr="00AC3D70" w:rsidRDefault="008A2AC3" w:rsidP="000F55FF">
            <w:pPr>
              <w:rPr>
                <w:rFonts w:cs="Arial"/>
                <w:color w:val="000000"/>
              </w:rPr>
            </w:pPr>
            <w:r>
              <w:rPr>
                <w:rFonts w:cs="Arial"/>
                <w:color w:val="000000"/>
              </w:rPr>
              <w:t>Multiple peak list nativeID c</w:t>
            </w:r>
            <w:r w:rsidR="00ED4A0E">
              <w:rPr>
                <w:rFonts w:cs="Arial"/>
                <w:color w:val="000000"/>
              </w:rPr>
              <w:t>omma separated list of spectra that have been merged prior to searching or used together in some other manner intrinsic to the search.</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4</w:t>
            </w:r>
          </w:p>
        </w:tc>
        <w:tc>
          <w:tcPr>
            <w:tcW w:w="1473" w:type="dxa"/>
            <w:noWrap/>
          </w:tcPr>
          <w:p w:rsidR="00AC3D70" w:rsidRPr="00AC3D70" w:rsidRDefault="00AC3D70" w:rsidP="000F55FF">
            <w:pPr>
              <w:rPr>
                <w:rFonts w:cs="Arial"/>
                <w:color w:val="000000"/>
              </w:rPr>
            </w:pPr>
            <w:r w:rsidRPr="00AC3D70">
              <w:rPr>
                <w:rFonts w:cs="Arial"/>
                <w:color w:val="000000"/>
              </w:rPr>
              <w:t>single peak list nativeID format, combined spectra</w:t>
            </w:r>
          </w:p>
        </w:tc>
        <w:tc>
          <w:tcPr>
            <w:tcW w:w="3805" w:type="dxa"/>
            <w:noWrap/>
          </w:tcPr>
          <w:p w:rsidR="00AC3D70" w:rsidRDefault="00FD6E46" w:rsidP="000F55FF">
            <w:pPr>
              <w:rPr>
                <w:rFonts w:cs="Arial"/>
                <w:color w:val="000000"/>
              </w:rPr>
            </w:pPr>
            <w:r w:rsidRPr="00573DF8">
              <w:rPr>
                <w:rFonts w:cs="Arial"/>
                <w:color w:val="000000"/>
              </w:rPr>
              <w:t>file=xsd:IDREF</w:t>
            </w:r>
            <w:r>
              <w:rPr>
                <w:rFonts w:cs="Arial"/>
                <w:color w:val="000000"/>
              </w:rPr>
              <w:t xml:space="preserve">, </w:t>
            </w:r>
          </w:p>
          <w:p w:rsidR="00FD6E46" w:rsidRDefault="00FD6E46" w:rsidP="000F55FF">
            <w:pPr>
              <w:rPr>
                <w:rFonts w:cs="Arial"/>
                <w:color w:val="000000"/>
              </w:rPr>
            </w:pPr>
            <w:r w:rsidRPr="00573DF8">
              <w:rPr>
                <w:rFonts w:cs="Arial"/>
                <w:color w:val="000000"/>
              </w:rPr>
              <w:t>file=xsd:IDREF</w:t>
            </w:r>
            <w:r>
              <w:rPr>
                <w:rFonts w:cs="Arial"/>
                <w:color w:val="000000"/>
              </w:rPr>
              <w:t xml:space="preserve">, </w:t>
            </w:r>
          </w:p>
          <w:p w:rsidR="00FD6E46" w:rsidRPr="00573DF8" w:rsidRDefault="00FD6E46" w:rsidP="000F55FF">
            <w:pPr>
              <w:rPr>
                <w:rFonts w:cs="Arial"/>
                <w:color w:val="000000"/>
              </w:rPr>
            </w:pPr>
            <w:r w:rsidRPr="00573DF8">
              <w:rPr>
                <w:rFonts w:cs="Arial"/>
                <w:color w:val="000000"/>
              </w:rPr>
              <w:t>file=xsd:IDREF</w:t>
            </w:r>
            <w:r>
              <w:rPr>
                <w:rFonts w:cs="Arial"/>
                <w:color w:val="000000"/>
              </w:rPr>
              <w:t>…</w:t>
            </w:r>
          </w:p>
        </w:tc>
        <w:tc>
          <w:tcPr>
            <w:tcW w:w="3447" w:type="dxa"/>
            <w:noWrap/>
          </w:tcPr>
          <w:p w:rsidR="00AC3D70" w:rsidRPr="00AC3D70" w:rsidRDefault="008A2AC3" w:rsidP="000F55FF">
            <w:pPr>
              <w:rPr>
                <w:rFonts w:cs="Arial"/>
                <w:color w:val="000000"/>
              </w:rPr>
            </w:pPr>
            <w:r>
              <w:rPr>
                <w:rFonts w:cs="Arial"/>
                <w:color w:val="000000"/>
              </w:rPr>
              <w:t>Single peak list nativeID c</w:t>
            </w:r>
            <w:r w:rsidR="00D77F87" w:rsidRPr="00D77F87">
              <w:rPr>
                <w:rFonts w:cs="Arial"/>
                <w:color w:val="000000"/>
              </w:rPr>
              <w:t>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5</w:t>
            </w:r>
          </w:p>
        </w:tc>
        <w:tc>
          <w:tcPr>
            <w:tcW w:w="1473" w:type="dxa"/>
            <w:noWrap/>
          </w:tcPr>
          <w:p w:rsidR="00AC3D70" w:rsidRPr="00AC3D70" w:rsidRDefault="00AC3D70" w:rsidP="000F55FF">
            <w:pPr>
              <w:rPr>
                <w:rFonts w:cs="Arial"/>
                <w:color w:val="000000"/>
              </w:rPr>
            </w:pPr>
            <w:r w:rsidRPr="00AC3D70">
              <w:rPr>
                <w:rFonts w:cs="Arial"/>
                <w:color w:val="000000"/>
              </w:rPr>
              <w:t>scan number only nativeID format, combined spectra</w:t>
            </w:r>
          </w:p>
        </w:tc>
        <w:tc>
          <w:tcPr>
            <w:tcW w:w="3805" w:type="dxa"/>
            <w:noWrap/>
          </w:tcPr>
          <w:p w:rsidR="00AC3D70" w:rsidRDefault="007259F2" w:rsidP="000F55FF">
            <w:pPr>
              <w:rPr>
                <w:rFonts w:cs="Arial"/>
                <w:color w:val="000000"/>
              </w:rPr>
            </w:pPr>
            <w:r w:rsidRPr="00573DF8">
              <w:rPr>
                <w:rFonts w:cs="Arial"/>
                <w:color w:val="000000"/>
              </w:rPr>
              <w:t>scan=xsd:nonNegativeInteger</w:t>
            </w:r>
            <w:r>
              <w:rPr>
                <w:rFonts w:cs="Arial"/>
                <w:color w:val="000000"/>
              </w:rPr>
              <w:t xml:space="preserve">, </w:t>
            </w:r>
          </w:p>
          <w:p w:rsidR="007259F2" w:rsidRDefault="007259F2" w:rsidP="000F55FF">
            <w:pPr>
              <w:rPr>
                <w:rFonts w:cs="Arial"/>
                <w:color w:val="000000"/>
              </w:rPr>
            </w:pPr>
            <w:r w:rsidRPr="00573DF8">
              <w:rPr>
                <w:rFonts w:cs="Arial"/>
                <w:color w:val="000000"/>
              </w:rPr>
              <w:t>scan=xsd:nonNegativeInteger</w:t>
            </w:r>
            <w:r>
              <w:rPr>
                <w:rFonts w:cs="Arial"/>
                <w:color w:val="000000"/>
              </w:rPr>
              <w:t xml:space="preserve">, </w:t>
            </w:r>
          </w:p>
          <w:p w:rsidR="007259F2" w:rsidRPr="00573DF8" w:rsidRDefault="007259F2" w:rsidP="000F55FF">
            <w:pPr>
              <w:rPr>
                <w:rFonts w:cs="Arial"/>
                <w:color w:val="000000"/>
              </w:rPr>
            </w:pPr>
            <w:r w:rsidRPr="00573DF8">
              <w:rPr>
                <w:rFonts w:cs="Arial"/>
                <w:color w:val="000000"/>
              </w:rPr>
              <w:t>scan=xsd:nonNegativeInteger</w:t>
            </w:r>
            <w:r>
              <w:rPr>
                <w:rFonts w:cs="Arial"/>
                <w:color w:val="000000"/>
              </w:rPr>
              <w:t>…</w:t>
            </w:r>
          </w:p>
        </w:tc>
        <w:tc>
          <w:tcPr>
            <w:tcW w:w="3447" w:type="dxa"/>
            <w:noWrap/>
          </w:tcPr>
          <w:p w:rsidR="00AC3D70" w:rsidRPr="00AC3D70" w:rsidRDefault="008A2AC3" w:rsidP="000F55FF">
            <w:pPr>
              <w:rPr>
                <w:rFonts w:cs="Arial"/>
                <w:color w:val="000000"/>
              </w:rPr>
            </w:pPr>
            <w:r>
              <w:rPr>
                <w:rFonts w:cs="Arial"/>
                <w:color w:val="000000"/>
              </w:rPr>
              <w:t>Scan number only nativeID c</w:t>
            </w:r>
            <w:r w:rsidR="00D77F87" w:rsidRPr="00D77F87">
              <w:rPr>
                <w:rFonts w:cs="Arial"/>
                <w:color w:val="000000"/>
              </w:rPr>
              <w:t>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6</w:t>
            </w:r>
          </w:p>
        </w:tc>
        <w:tc>
          <w:tcPr>
            <w:tcW w:w="1473" w:type="dxa"/>
            <w:noWrap/>
          </w:tcPr>
          <w:p w:rsidR="00AC3D70" w:rsidRPr="00AC3D70" w:rsidRDefault="00AC3D70" w:rsidP="000F55FF">
            <w:pPr>
              <w:rPr>
                <w:rFonts w:cs="Arial"/>
                <w:color w:val="000000"/>
              </w:rPr>
            </w:pPr>
            <w:r w:rsidRPr="00AC3D70">
              <w:rPr>
                <w:rFonts w:cs="Arial"/>
                <w:color w:val="000000"/>
              </w:rPr>
              <w:t>spectrum identifier nativeID format, combined spectra</w:t>
            </w:r>
          </w:p>
        </w:tc>
        <w:tc>
          <w:tcPr>
            <w:tcW w:w="3805" w:type="dxa"/>
            <w:noWrap/>
          </w:tcPr>
          <w:p w:rsidR="00AC3D70" w:rsidRDefault="007259F2" w:rsidP="000F55FF">
            <w:pPr>
              <w:rPr>
                <w:rFonts w:cs="Arial"/>
                <w:color w:val="000000"/>
              </w:rPr>
            </w:pPr>
            <w:r w:rsidRPr="00573DF8">
              <w:rPr>
                <w:rFonts w:cs="Arial"/>
                <w:color w:val="000000"/>
              </w:rPr>
              <w:t>spectrum=xsd:nonNegativeInteger</w:t>
            </w:r>
            <w:r>
              <w:rPr>
                <w:rFonts w:cs="Arial"/>
                <w:color w:val="000000"/>
              </w:rPr>
              <w:t xml:space="preserve">, </w:t>
            </w:r>
          </w:p>
          <w:p w:rsidR="007259F2" w:rsidRDefault="007259F2" w:rsidP="000F55FF">
            <w:pPr>
              <w:rPr>
                <w:rFonts w:cs="Arial"/>
                <w:color w:val="000000"/>
              </w:rPr>
            </w:pPr>
            <w:r w:rsidRPr="00573DF8">
              <w:rPr>
                <w:rFonts w:cs="Arial"/>
                <w:color w:val="000000"/>
              </w:rPr>
              <w:t>spectrum=xsd:nonNegativeInteger</w:t>
            </w:r>
            <w:r>
              <w:rPr>
                <w:rFonts w:cs="Arial"/>
                <w:color w:val="000000"/>
              </w:rPr>
              <w:t xml:space="preserve">, </w:t>
            </w:r>
          </w:p>
          <w:p w:rsidR="007259F2" w:rsidRPr="00573DF8" w:rsidRDefault="007259F2" w:rsidP="000F55FF">
            <w:pPr>
              <w:rPr>
                <w:rFonts w:cs="Arial"/>
                <w:color w:val="000000"/>
              </w:rPr>
            </w:pPr>
            <w:r w:rsidRPr="00573DF8">
              <w:rPr>
                <w:rFonts w:cs="Arial"/>
                <w:color w:val="000000"/>
              </w:rPr>
              <w:t>spectrum=xsd:nonNegativeInteger</w:t>
            </w:r>
            <w:r>
              <w:rPr>
                <w:rFonts w:cs="Arial"/>
                <w:color w:val="000000"/>
              </w:rPr>
              <w:t>…</w:t>
            </w:r>
          </w:p>
        </w:tc>
        <w:tc>
          <w:tcPr>
            <w:tcW w:w="3447" w:type="dxa"/>
            <w:noWrap/>
          </w:tcPr>
          <w:p w:rsidR="00AC3D70" w:rsidRPr="00AC3D70" w:rsidRDefault="008A2AC3" w:rsidP="008A2AC3">
            <w:pPr>
              <w:rPr>
                <w:rFonts w:cs="Arial"/>
                <w:color w:val="000000"/>
              </w:rPr>
            </w:pPr>
            <w:r>
              <w:rPr>
                <w:rFonts w:cs="Arial"/>
                <w:color w:val="000000"/>
              </w:rPr>
              <w:t>Spectrum identifier nativeID c</w:t>
            </w:r>
            <w:r w:rsidR="00D77F87" w:rsidRPr="00D77F87">
              <w:rPr>
                <w:rFonts w:cs="Arial"/>
                <w:color w:val="000000"/>
              </w:rPr>
              <w:t>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7</w:t>
            </w:r>
          </w:p>
        </w:tc>
        <w:tc>
          <w:tcPr>
            <w:tcW w:w="1473" w:type="dxa"/>
            <w:noWrap/>
          </w:tcPr>
          <w:p w:rsidR="00AC3D70" w:rsidRPr="00AC3D70" w:rsidRDefault="00AC3D70" w:rsidP="000F55FF">
            <w:pPr>
              <w:rPr>
                <w:rFonts w:cs="Arial"/>
                <w:color w:val="000000"/>
              </w:rPr>
            </w:pPr>
            <w:r w:rsidRPr="00AC3D70">
              <w:rPr>
                <w:rFonts w:cs="Arial"/>
                <w:color w:val="000000"/>
              </w:rPr>
              <w:t>mzML unique identifier, combined spectra</w:t>
            </w:r>
          </w:p>
        </w:tc>
        <w:tc>
          <w:tcPr>
            <w:tcW w:w="3805" w:type="dxa"/>
            <w:noWrap/>
          </w:tcPr>
          <w:p w:rsidR="00F15599" w:rsidRDefault="00F15599" w:rsidP="000F55FF">
            <w:pPr>
              <w:rPr>
                <w:rFonts w:cs="Arial"/>
                <w:color w:val="000000"/>
              </w:rPr>
            </w:pPr>
            <w:r>
              <w:rPr>
                <w:rFonts w:cs="Arial"/>
                <w:color w:val="000000"/>
              </w:rPr>
              <w:t xml:space="preserve">xsd:string, </w:t>
            </w:r>
          </w:p>
          <w:p w:rsidR="00F15599" w:rsidRDefault="00F15599" w:rsidP="000F55FF">
            <w:pPr>
              <w:rPr>
                <w:rFonts w:cs="Arial"/>
                <w:color w:val="000000"/>
              </w:rPr>
            </w:pPr>
            <w:r>
              <w:rPr>
                <w:rFonts w:cs="Arial"/>
                <w:color w:val="000000"/>
              </w:rPr>
              <w:t xml:space="preserve">xsd:string, </w:t>
            </w:r>
          </w:p>
          <w:p w:rsidR="00AC3D70" w:rsidRPr="00573DF8" w:rsidRDefault="00F15599" w:rsidP="000F55FF">
            <w:pPr>
              <w:rPr>
                <w:rFonts w:cs="Arial"/>
                <w:color w:val="000000"/>
              </w:rPr>
            </w:pPr>
            <w:r>
              <w:rPr>
                <w:rFonts w:cs="Arial"/>
                <w:color w:val="000000"/>
              </w:rPr>
              <w:t>xsd:string…</w:t>
            </w:r>
          </w:p>
        </w:tc>
        <w:tc>
          <w:tcPr>
            <w:tcW w:w="3447" w:type="dxa"/>
            <w:noWrap/>
          </w:tcPr>
          <w:p w:rsidR="00AC3D70" w:rsidRPr="00AC3D70" w:rsidRDefault="00D77F87" w:rsidP="000F55FF">
            <w:pPr>
              <w:rPr>
                <w:rFonts w:cs="Arial"/>
                <w:color w:val="000000"/>
              </w:rPr>
            </w:pPr>
            <w:r w:rsidRPr="00D77F87">
              <w:rPr>
                <w:rFonts w:cs="Arial"/>
                <w:color w:val="000000"/>
              </w:rPr>
              <w:t>Comma separated list of spectra that have been combined prior to searching or interpretation</w:t>
            </w:r>
            <w:r w:rsidR="00ED4A0E">
              <w:rPr>
                <w:rFonts w:cs="Arial"/>
                <w:color w:val="000000"/>
              </w:rPr>
              <w:t>.</w:t>
            </w:r>
          </w:p>
        </w:tc>
      </w:tr>
    </w:tbl>
    <w:p w:rsidR="002151B4" w:rsidRDefault="0075640E" w:rsidP="0075640E">
      <w:pPr>
        <w:pStyle w:val="Caption"/>
      </w:pPr>
      <w:bookmarkStart w:id="31" w:name="_Ref450133236"/>
      <w:r>
        <w:t xml:space="preserve">Table </w:t>
      </w:r>
      <w:fldSimple w:instr=" SEQ Table \* ARABIC ">
        <w:r w:rsidR="00564707">
          <w:rPr>
            <w:noProof/>
          </w:rPr>
          <w:t>2</w:t>
        </w:r>
      </w:fldSimple>
      <w:bookmarkEnd w:id="31"/>
      <w:r w:rsidR="00DA6DCE">
        <w:t xml:space="preserve">. </w:t>
      </w:r>
      <w:r w:rsidR="008C26ED">
        <w:rPr>
          <w:b w:val="0"/>
        </w:rPr>
        <w:t>CV</w:t>
      </w:r>
      <w:r w:rsidR="00193B5E" w:rsidRPr="00071A7F">
        <w:rPr>
          <w:b w:val="0"/>
        </w:rPr>
        <w:t xml:space="preserve"> terms and rules implemented in the PSI-MS CV for formulating the “nativeID” to identify spectra in different file formats.</w:t>
      </w:r>
    </w:p>
    <w:p w:rsidR="00635072" w:rsidRDefault="00C018F9" w:rsidP="00466496">
      <w:r>
        <w:lastRenderedPageBreak/>
        <w:t xml:space="preserve">In </w:t>
      </w:r>
      <w:r w:rsidR="006D41B9">
        <w:t>mzIdentML</w:t>
      </w:r>
      <w:r>
        <w:t>, the spectrum</w:t>
      </w:r>
      <w:r w:rsidR="00AE5708">
        <w:t xml:space="preserve"> </w:t>
      </w:r>
      <w:r>
        <w:t>ID attribute should be constructed following the data type specification in</w:t>
      </w:r>
      <w:r w:rsidR="0075640E">
        <w:t xml:space="preserve"> </w:t>
      </w:r>
      <w:r w:rsidR="0075640E">
        <w:fldChar w:fldCharType="begin"/>
      </w:r>
      <w:r w:rsidR="0075640E">
        <w:instrText xml:space="preserve"> REF _Ref450133236 \h </w:instrText>
      </w:r>
      <w:r w:rsidR="0075640E">
        <w:fldChar w:fldCharType="separate"/>
      </w:r>
      <w:r w:rsidR="0075640E">
        <w:t xml:space="preserve">Table </w:t>
      </w:r>
      <w:r w:rsidR="0075640E">
        <w:rPr>
          <w:noProof/>
        </w:rPr>
        <w:t>2</w:t>
      </w:r>
      <w:r w:rsidR="0075640E">
        <w:fldChar w:fldCharType="end"/>
      </w:r>
      <w:r>
        <w:t xml:space="preserve">. As an example, to reference the </w:t>
      </w:r>
      <w:r w:rsidR="00244A4E">
        <w:t>third</w:t>
      </w:r>
      <w:r>
        <w:t xml:space="preserve"> spectrum</w:t>
      </w:r>
      <w:r w:rsidR="009F7758">
        <w:t xml:space="preserve"> (index=2)</w:t>
      </w:r>
      <w:r>
        <w:t xml:space="preserve"> in an </w:t>
      </w:r>
      <w:r w:rsidR="00AE5708">
        <w:t xml:space="preserve">MGF </w:t>
      </w:r>
      <w:r>
        <w:t>(Mascot Generic Format) file</w:t>
      </w:r>
      <w:r w:rsidR="00635072">
        <w:t>:</w:t>
      </w:r>
    </w:p>
    <w:p w:rsidR="00712422" w:rsidRDefault="00712422" w:rsidP="00466496">
      <w:pPr>
        <w:rPr>
          <w:rFonts w:ascii="Courier New" w:hAnsi="Courier New" w:cs="Courier New"/>
          <w:sz w:val="16"/>
          <w:szCs w:val="16"/>
        </w:rPr>
      </w:pPr>
    </w:p>
    <w:p w:rsidR="00635072" w:rsidRPr="001F6387" w:rsidRDefault="001F6387" w:rsidP="00466496">
      <w:pPr>
        <w:rPr>
          <w:rFonts w:ascii="Courier New" w:hAnsi="Courier New" w:cs="Courier New"/>
          <w:sz w:val="16"/>
          <w:szCs w:val="16"/>
        </w:rPr>
      </w:pPr>
      <w:r w:rsidRPr="001F6387">
        <w:rPr>
          <w:rFonts w:ascii="Courier New" w:hAnsi="Courier New" w:cs="Courier New"/>
          <w:sz w:val="16"/>
          <w:szCs w:val="16"/>
        </w:rPr>
        <w:t>&lt;SpectrumIdentificationResult id="Res1" spectrumID="index=</w:t>
      </w:r>
      <w:r w:rsidR="00C945F8">
        <w:rPr>
          <w:rFonts w:ascii="Courier New" w:hAnsi="Courier New" w:cs="Courier New"/>
          <w:sz w:val="16"/>
          <w:szCs w:val="16"/>
        </w:rPr>
        <w:t>2</w:t>
      </w:r>
      <w:r w:rsidRPr="001F6387">
        <w:rPr>
          <w:rFonts w:ascii="Courier New" w:hAnsi="Courier New" w:cs="Courier New"/>
          <w:sz w:val="16"/>
          <w:szCs w:val="16"/>
        </w:rPr>
        <w:t xml:space="preserve">" SpectraData_ref="InputSpectra1"&gt; </w:t>
      </w:r>
    </w:p>
    <w:p w:rsidR="00C018F9" w:rsidRDefault="00C018F9" w:rsidP="00466496"/>
    <w:p w:rsidR="006C5C9F" w:rsidRDefault="006C5C9F" w:rsidP="00466496">
      <w:r>
        <w:t>...</w:t>
      </w:r>
    </w:p>
    <w:p w:rsidR="006C5C9F" w:rsidRDefault="006C5C9F" w:rsidP="00466496"/>
    <w:p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 location="local/mgf/merge.mgf" id="SD_1" &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1001062" name="Mascot MGF file" cvRef="PSI-MS" /&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1000774" name="multiple peak list nativeID format" cvRef="PSI-MS" /&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gt;</w:t>
      </w:r>
    </w:p>
    <w:p w:rsidR="006C5C9F" w:rsidRDefault="006C5C9F" w:rsidP="00466496"/>
    <w:p w:rsidR="00402E77" w:rsidRDefault="00402E77" w:rsidP="00466496"/>
    <w:p w:rsidR="00402E77" w:rsidRPr="00D77D22" w:rsidRDefault="00402E77" w:rsidP="00402E77">
      <w:pPr>
        <w:pStyle w:val="Heading2"/>
        <w:tabs>
          <w:tab w:val="num" w:pos="709"/>
        </w:tabs>
        <w:ind w:left="709" w:hanging="709"/>
      </w:pPr>
      <w:bookmarkStart w:id="32" w:name="_Toc457214044"/>
      <w:r w:rsidRPr="00D77D22">
        <w:t>Comments on Specific Use Cases</w:t>
      </w:r>
      <w:bookmarkEnd w:id="32"/>
    </w:p>
    <w:p w:rsidR="00402E77" w:rsidRPr="00D77D22" w:rsidRDefault="00402E77" w:rsidP="00FB60E2">
      <w:pPr>
        <w:jc w:val="both"/>
      </w:pPr>
      <w:r w:rsidRPr="00D77D22">
        <w:t xml:space="preserve">Many special use cases for </w:t>
      </w:r>
      <w:r>
        <w:t>mzIdentML</w:t>
      </w:r>
      <w:r w:rsidRPr="00D77D22">
        <w:t xml:space="preserve"> were considered during its development. </w:t>
      </w:r>
      <w:r>
        <w:t>Each</w:t>
      </w:r>
      <w:r w:rsidRPr="00D77D22">
        <w:t xml:space="preserve"> of these use cases ha</w:t>
      </w:r>
      <w:r>
        <w:t>s</w:t>
      </w:r>
      <w:r w:rsidRPr="00D77D22">
        <w:t xml:space="preserve"> a corresponding example file that exercise</w:t>
      </w:r>
      <w:r>
        <w:t>s</w:t>
      </w:r>
      <w:r w:rsidRPr="00D77D22">
        <w:t xml:space="preserve"> the relevant part of the schema and provide</w:t>
      </w:r>
      <w:r>
        <w:t>s</w:t>
      </w:r>
      <w:r w:rsidRPr="00D77D22">
        <w:t xml:space="preserve"> a reference implementation example</w:t>
      </w:r>
      <w:r>
        <w:t xml:space="preserve"> (see supporting documentation)</w:t>
      </w:r>
      <w:r w:rsidRPr="00D77D22">
        <w:t xml:space="preserve">. Authors of software </w:t>
      </w:r>
      <w:r>
        <w:t xml:space="preserve">that create </w:t>
      </w:r>
      <w:r w:rsidRPr="00A732A3">
        <w:t>mzIdentML</w:t>
      </w:r>
      <w:r>
        <w:t xml:space="preserve"> </w:t>
      </w:r>
      <w:r w:rsidRPr="00D77D22">
        <w:t>are encouraged to examine the examples that accompany this format release before implementing the writer. Further, such authors are encouraged to use the validator before releasing any new writer code and working with the PSI PI Working Group to resolve an</w:t>
      </w:r>
      <w:r>
        <w:t>y</w:t>
      </w:r>
      <w:r w:rsidRPr="00D77D22">
        <w:t xml:space="preserve"> issues. In the subsections below, we comment on a few of the notable use cases that were considered</w:t>
      </w:r>
      <w:r>
        <w:t xml:space="preserve"> – in particular those newly added in mzIdentML 1.2</w:t>
      </w:r>
      <w:r w:rsidRPr="00D77D22">
        <w:t>.</w:t>
      </w:r>
    </w:p>
    <w:p w:rsidR="00402E77" w:rsidRDefault="00402E77" w:rsidP="00466496"/>
    <w:p w:rsidR="00873DE8" w:rsidRDefault="00873DE8" w:rsidP="00466496"/>
    <w:p w:rsidR="00873DE8" w:rsidRDefault="00873DE8" w:rsidP="00071A7F">
      <w:pPr>
        <w:pStyle w:val="Heading3"/>
      </w:pPr>
      <w:bookmarkStart w:id="33" w:name="_Ref374439841"/>
      <w:bookmarkStart w:id="34" w:name="_Toc457214045"/>
      <w:r>
        <w:t>Protein grouping encoding</w:t>
      </w:r>
      <w:bookmarkEnd w:id="33"/>
      <w:bookmarkEnd w:id="34"/>
    </w:p>
    <w:p w:rsidR="00873DE8" w:rsidRPr="00917732" w:rsidRDefault="00873DE8" w:rsidP="00827934">
      <w:pPr>
        <w:pStyle w:val="nobreak"/>
        <w:jc w:val="both"/>
      </w:pPr>
      <w:r>
        <w:t>This section is newly inserted in the mzIdentML version 1.2</w:t>
      </w:r>
      <w:r w:rsidR="00B151A4">
        <w:t>.0</w:t>
      </w:r>
      <w:r>
        <w:t xml:space="preserve"> specifications.</w:t>
      </w:r>
      <w:r w:rsidR="00F82756">
        <w:t xml:space="preserve"> In version 1.1.0, CV terms had been proposed for representing set relationships between different proteins within groups, but there was</w:t>
      </w:r>
      <w:r w:rsidR="008C26ED">
        <w:t xml:space="preserve"> not a</w:t>
      </w:r>
      <w:r w:rsidR="00F82756">
        <w:t xml:space="preserve">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w:t>
      </w:r>
      <w:r w:rsidR="00FD06C5">
        <w:t>ore rigid encoding detailed as follows and in</w:t>
      </w:r>
      <w:r w:rsidR="00A22C5E">
        <w:t xml:space="preserve"> </w:t>
      </w:r>
      <w:r w:rsidR="0031233F">
        <w:fldChar w:fldCharType="begin"/>
      </w:r>
      <w:r w:rsidR="00131AA7">
        <w:instrText xml:space="preserve"> ADDIN EN.CITE &lt;EndNote&gt;&lt;Cite&gt;&lt;Author&gt;Seymour&lt;/Author&gt;&lt;Year&gt;2014&lt;/Year&gt;&lt;RecNum&gt;841&lt;/RecNum&gt;&lt;DisplayText&gt;(6)&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fldChar w:fldCharType="separate"/>
      </w:r>
      <w:r w:rsidR="00131AA7">
        <w:rPr>
          <w:noProof/>
        </w:rPr>
        <w:t>(6)</w:t>
      </w:r>
      <w:r w:rsidR="0031233F">
        <w:fldChar w:fldCharType="end"/>
      </w:r>
      <w:r w:rsidR="00F82756">
        <w:t xml:space="preserve">. </w:t>
      </w:r>
    </w:p>
    <w:p w:rsidR="00873DE8" w:rsidRDefault="00873DE8" w:rsidP="00466496"/>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s in mzIdentML version 1.1, a single protein accession that has been cited by software is captured in mzIdentML in &lt;ProteinDetectionHypothesis&gt; (PDH). </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contain scores or statistical values produced by the export software, encoded as CV terms.</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 “protein group”, representing a “biological entity” for which the software claims independent evidence is present, MUST be mapped onto &lt;ProteinAmbiguityGroup&gt; (PAG). </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AG MAY have additional scores produced by the export software, encoded as CV terms.</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The attribute </w:t>
      </w:r>
      <w:r w:rsidRPr="00624B67">
        <w:rPr>
          <w:rFonts w:ascii="Arial" w:hAnsi="Arial" w:cs="Arial"/>
          <w:i/>
          <w:sz w:val="20"/>
          <w:szCs w:val="20"/>
          <w:lang w:val="en-US"/>
        </w:rPr>
        <w:t>passThreshold</w:t>
      </w:r>
      <w:r w:rsidRPr="00624B67">
        <w:rPr>
          <w:rFonts w:ascii="Arial" w:hAnsi="Arial" w:cs="Arial"/>
          <w:sz w:val="20"/>
          <w:szCs w:val="20"/>
          <w:lang w:val="en-US"/>
        </w:rPr>
        <w:t xml:space="preserve"> = “true|false” remains present on PDH and MAY be used if software packages wish to report a two-level hierarchy of thresholds applied</w:t>
      </w:r>
      <w:r w:rsidR="008C26ED">
        <w:rPr>
          <w:rFonts w:ascii="Arial" w:hAnsi="Arial" w:cs="Arial"/>
          <w:sz w:val="20"/>
          <w:szCs w:val="20"/>
          <w:lang w:val="en-US"/>
        </w:rPr>
        <w:t>.</w:t>
      </w:r>
      <w:r w:rsidRPr="00624B67">
        <w:rPr>
          <w:rFonts w:ascii="Arial" w:hAnsi="Arial" w:cs="Arial"/>
          <w:sz w:val="20"/>
          <w:szCs w:val="20"/>
          <w:lang w:val="en-US"/>
        </w:rPr>
        <w:t xml:space="preserve"> </w:t>
      </w:r>
      <w:r w:rsidR="008C26ED">
        <w:rPr>
          <w:rFonts w:ascii="Arial" w:hAnsi="Arial" w:cs="Arial"/>
          <w:sz w:val="20"/>
          <w:szCs w:val="20"/>
          <w:lang w:val="en-US"/>
        </w:rPr>
        <w:t>H</w:t>
      </w:r>
      <w:r w:rsidRPr="00624B67">
        <w:rPr>
          <w:rFonts w:ascii="Arial" w:hAnsi="Arial" w:cs="Arial"/>
          <w:sz w:val="20"/>
          <w:szCs w:val="20"/>
          <w:lang w:val="en-US"/>
        </w:rPr>
        <w:t xml:space="preserve">owever, it is not expected that consuming software will use this attribute to determine which proteins have been reported as identified. </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lt;ProteinDetectionList&gt; MUST contain the CV term “count of identified proteins” value= “xsd:integer” (MS:1002404). The value MUST be derived from the count of PAGs passing the threshold reported in the file and will be checked by validation software.</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integer” (MS:1002406) MAY be annotated on the &lt;ProteinDetectionList&gt;.</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Every PDH MUST be annotated as either a “leading protein” (MS:1002401) or a “non-leading protein” (MS:1002402), as defined in Table 2, within a PAG.  This recommendation thus makes it explicit for </w:t>
      </w:r>
      <w:r w:rsidRPr="00624B67">
        <w:rPr>
          <w:rFonts w:ascii="Arial" w:hAnsi="Arial" w:cs="Arial"/>
          <w:sz w:val="20"/>
          <w:szCs w:val="20"/>
          <w:lang w:val="en-US"/>
        </w:rPr>
        <w:lastRenderedPageBreak/>
        <w:t>consuming software whether one or more proteins have stronger evidence than others in the group (see Table 2 for examples).</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be annotated with more than one of these terms if appropriate to describe the complex set relationships that exist within a group.</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Developers of software packages MAY propose additional terms for describing group membership of PDHs,</w:t>
      </w:r>
      <w:r w:rsidRPr="00624B67">
        <w:rPr>
          <w:rFonts w:ascii="Arial" w:hAnsi="Arial" w:cs="Arial"/>
          <w:sz w:val="20"/>
          <w:szCs w:val="20"/>
        </w:rPr>
        <w:t xml:space="preserve"> which will be incorporated into the CV</w:t>
      </w:r>
      <w:r w:rsidRPr="00624B67">
        <w:rPr>
          <w:rFonts w:ascii="Arial" w:hAnsi="Arial" w:cs="Arial"/>
          <w:sz w:val="20"/>
          <w:szCs w:val="20"/>
          <w:lang w:val="en-US"/>
        </w:rPr>
        <w:t xml:space="preserve">. </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 associated value for these CV terms MAY be used to annotate which PDH(s) are the super/same-set of the annotated PDH.</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Some PDHs could be mapped to more than one PAG, for example where proteins are multiply subsumed. To capture these cases, multiple PDHs in different PAGs MAY reference the same &lt;DBSequence&gt;.</w:t>
      </w:r>
    </w:p>
    <w:p w:rsidR="00A219AB" w:rsidRPr="00624B67" w:rsidRDefault="00A219AB" w:rsidP="00071A7F">
      <w:pPr>
        <w:pStyle w:val="DefaultStyle"/>
        <w:spacing w:after="0" w:line="240" w:lineRule="auto"/>
        <w:jc w:val="both"/>
        <w:rPr>
          <w:rFonts w:ascii="Arial" w:hAnsi="Arial" w:cs="Arial"/>
          <w:sz w:val="20"/>
          <w:szCs w:val="20"/>
        </w:rPr>
      </w:pPr>
      <w:r w:rsidRPr="00624B67">
        <w:rPr>
          <w:rFonts w:ascii="Arial" w:hAnsi="Arial" w:cs="Arial"/>
          <w:sz w:val="20"/>
          <w:szCs w:val="20"/>
        </w:rPr>
        <w:t xml:space="preserve">The semantic validation software has been updated to encode these rules and report errors (“MUST” rule), warnings (“SHOULD” rule) or informational messages (“MAY” rule). </w:t>
      </w:r>
    </w:p>
    <w:p w:rsidR="00A219AB" w:rsidRDefault="00A219AB"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BB5C3D" w:rsidTr="00200237">
        <w:tc>
          <w:tcPr>
            <w:tcW w:w="1525" w:type="dxa"/>
            <w:shd w:val="clear" w:color="auto" w:fill="4F81BD"/>
            <w:tcMar>
              <w:left w:w="107" w:type="dxa"/>
            </w:tcMar>
          </w:tcPr>
          <w:p w:rsidR="00510B4F" w:rsidRPr="00BB5C3D" w:rsidRDefault="00510B4F" w:rsidP="00200237">
            <w:pPr>
              <w:pStyle w:val="DefaultStyle"/>
              <w:tabs>
                <w:tab w:val="right" w:pos="2288"/>
              </w:tabs>
              <w:spacing w:after="0" w:line="100" w:lineRule="atLeast"/>
              <w:jc w:val="both"/>
              <w:rPr>
                <w:lang w:val="en-US"/>
              </w:rPr>
            </w:pPr>
            <w:r w:rsidRPr="00BB5C3D">
              <w:rPr>
                <w:b/>
                <w:bCs/>
                <w:color w:val="FFFFFF"/>
                <w:sz w:val="16"/>
                <w:szCs w:val="16"/>
                <w:lang w:val="en-US"/>
              </w:rPr>
              <w:t>mzIdentML context</w:t>
            </w:r>
            <w:r w:rsidRPr="00BB5C3D">
              <w:rPr>
                <w:b/>
                <w:bCs/>
                <w:color w:val="FFFFFF"/>
                <w:sz w:val="16"/>
                <w:szCs w:val="16"/>
                <w:lang w:val="en-US"/>
              </w:rPr>
              <w:tab/>
            </w:r>
          </w:p>
        </w:tc>
        <w:tc>
          <w:tcPr>
            <w:tcW w:w="1559" w:type="dxa"/>
            <w:shd w:val="clear" w:color="auto" w:fill="4F81BD"/>
          </w:tcPr>
          <w:p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CV term</w:t>
            </w:r>
          </w:p>
        </w:tc>
        <w:tc>
          <w:tcPr>
            <w:tcW w:w="1134" w:type="dxa"/>
            <w:shd w:val="clear" w:color="auto" w:fill="4F81BD"/>
          </w:tcPr>
          <w:p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Values</w:t>
            </w:r>
          </w:p>
        </w:tc>
        <w:tc>
          <w:tcPr>
            <w:tcW w:w="1134" w:type="dxa"/>
            <w:shd w:val="clear" w:color="auto" w:fill="4F81BD"/>
          </w:tcPr>
          <w:p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Require-ment level</w:t>
            </w:r>
          </w:p>
        </w:tc>
        <w:tc>
          <w:tcPr>
            <w:tcW w:w="3889" w:type="dxa"/>
            <w:shd w:val="clear" w:color="auto" w:fill="4F81BD"/>
          </w:tcPr>
          <w:p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Description</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count of identified proteins</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rsidR="00510B4F" w:rsidRPr="00BB5C3D" w:rsidRDefault="00510B4F" w:rsidP="00200237">
            <w:pPr>
              <w:pStyle w:val="DefaultStyle"/>
              <w:spacing w:after="0" w:line="100" w:lineRule="atLeast"/>
              <w:jc w:val="both"/>
              <w:rPr>
                <w:lang w:val="en-US"/>
              </w:rPr>
            </w:pPr>
            <w:r w:rsidRPr="00BB5C3D">
              <w:rPr>
                <w:sz w:val="16"/>
                <w:szCs w:val="16"/>
                <w:lang w:val="en-US"/>
              </w:rPr>
              <w:t>MUST</w:t>
            </w:r>
          </w:p>
        </w:tc>
        <w:tc>
          <w:tcPr>
            <w:tcW w:w="3889" w:type="dxa"/>
            <w:shd w:val="clear" w:color="auto" w:fill="auto"/>
          </w:tcPr>
          <w:p w:rsidR="00510B4F" w:rsidRPr="00BB5C3D" w:rsidRDefault="00510B4F" w:rsidP="00200237">
            <w:pPr>
              <w:pStyle w:val="DefaultStyle"/>
              <w:spacing w:after="0" w:line="100" w:lineRule="atLeast"/>
              <w:jc w:val="both"/>
              <w:rPr>
                <w:lang w:val="en-US"/>
              </w:rPr>
            </w:pPr>
            <w:r w:rsidRPr="00BB5C3D">
              <w:rPr>
                <w:sz w:val="16"/>
                <w:szCs w:val="16"/>
                <w:lang w:val="en-US"/>
              </w:rPr>
              <w:t xml:space="preserve">The value reported </w:t>
            </w:r>
            <w:r>
              <w:rPr>
                <w:sz w:val="16"/>
                <w:szCs w:val="16"/>
                <w:lang w:val="en-US"/>
              </w:rPr>
              <w:t>MUST</w:t>
            </w:r>
            <w:r w:rsidRPr="00BB5C3D">
              <w:rPr>
                <w:sz w:val="16"/>
                <w:szCs w:val="16"/>
                <w:lang w:val="en-US"/>
              </w:rPr>
              <w:t xml:space="preserve"> equal the number of PAGs with “protein group passes threshold” value = “true”</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count of identified clusters</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rsidR="00510B4F" w:rsidRPr="00BB5C3D" w:rsidRDefault="00510B4F" w:rsidP="00200237">
            <w:pPr>
              <w:pStyle w:val="DefaultStyle"/>
              <w:spacing w:after="0" w:line="100" w:lineRule="atLeast"/>
              <w:jc w:val="both"/>
              <w:rPr>
                <w:lang w:val="en-US"/>
              </w:rPr>
            </w:pPr>
            <w:r w:rsidRPr="00BB5C3D">
              <w:rPr>
                <w:sz w:val="16"/>
                <w:szCs w:val="16"/>
                <w:lang w:val="en-US"/>
              </w:rPr>
              <w:t>MAY</w:t>
            </w:r>
          </w:p>
        </w:tc>
        <w:tc>
          <w:tcPr>
            <w:tcW w:w="3889" w:type="dxa"/>
            <w:shd w:val="clear" w:color="auto" w:fill="auto"/>
          </w:tcPr>
          <w:p w:rsidR="00510B4F" w:rsidRPr="00BB5C3D" w:rsidRDefault="00510B4F" w:rsidP="00200237">
            <w:pPr>
              <w:pStyle w:val="DefaultStyle"/>
              <w:spacing w:after="0" w:line="100" w:lineRule="atLeast"/>
              <w:jc w:val="both"/>
              <w:rPr>
                <w:lang w:val="en-US"/>
              </w:rPr>
            </w:pPr>
            <w:r w:rsidRPr="00BB5C3D">
              <w:rPr>
                <w:sz w:val="16"/>
                <w:szCs w:val="16"/>
                <w:lang w:val="en-US"/>
              </w:rPr>
              <w:t>If protein clusters have been reported in the file, the exporter may choose to annotate the ProteinDetectionList with the number identified above threshold.</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lang w:val="en-US"/>
              </w:rPr>
            </w:pPr>
            <w:r w:rsidRPr="00BB5C3D">
              <w:rPr>
                <w:bCs/>
                <w:sz w:val="16"/>
                <w:szCs w:val="16"/>
                <w:lang w:val="en-US"/>
              </w:rPr>
              <w:t>ProteinAmbiguity-Group</w:t>
            </w:r>
          </w:p>
        </w:tc>
        <w:tc>
          <w:tcPr>
            <w:tcW w:w="155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number of distinct protein sequences</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The number of distinct protein sequences among the PDHs in the group. For example, if there are two PDHs with different identifiers that have identical full length sequences, the value would be 1.</w:t>
            </w:r>
          </w:p>
        </w:tc>
      </w:tr>
      <w:tr w:rsidR="00510B4F" w:rsidRPr="00510B4F" w:rsidTr="00200237">
        <w:tc>
          <w:tcPr>
            <w:tcW w:w="1525" w:type="dxa"/>
            <w:shd w:val="clear" w:color="auto" w:fill="auto"/>
            <w:tcMar>
              <w:left w:w="107" w:type="dxa"/>
            </w:tcMar>
          </w:tcPr>
          <w:p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rsidR="00510B4F" w:rsidRPr="00BB5C3D" w:rsidRDefault="00510B4F" w:rsidP="00200237">
            <w:pPr>
              <w:pStyle w:val="DefaultStyle"/>
              <w:spacing w:after="0" w:line="100" w:lineRule="atLeast"/>
              <w:rPr>
                <w:sz w:val="16"/>
                <w:szCs w:val="16"/>
                <w:lang w:val="en-US"/>
              </w:rPr>
            </w:pPr>
            <w:r w:rsidRPr="00D00BFA">
              <w:rPr>
                <w:sz w:val="16"/>
                <w:szCs w:val="16"/>
                <w:lang w:val="en-US"/>
              </w:rPr>
              <w:t>cluster identifier</w:t>
            </w:r>
          </w:p>
        </w:tc>
        <w:tc>
          <w:tcPr>
            <w:tcW w:w="1134"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xsd:integer</w:t>
            </w:r>
          </w:p>
        </w:tc>
        <w:tc>
          <w:tcPr>
            <w:tcW w:w="1134"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rsidR="00510B4F" w:rsidRPr="00BB5C3D" w:rsidRDefault="00510B4F" w:rsidP="00200237">
            <w:pPr>
              <w:pStyle w:val="DefaultStyle"/>
              <w:spacing w:after="0" w:line="100" w:lineRule="atLeast"/>
              <w:rPr>
                <w:sz w:val="16"/>
                <w:szCs w:val="16"/>
                <w:lang w:val="en-US"/>
              </w:rPr>
            </w:pPr>
            <w:r w:rsidRPr="0013533B">
              <w:rPr>
                <w:sz w:val="16"/>
                <w:szCs w:val="16"/>
                <w:lang w:val="en-US"/>
              </w:rPr>
              <w:t>An identifier applied to protein groups to indicate that they are linked by shared peptides</w:t>
            </w:r>
            <w:r>
              <w:rPr>
                <w:sz w:val="16"/>
                <w:szCs w:val="16"/>
                <w:lang w:val="en-US"/>
              </w:rPr>
              <w:t>.</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leading protein</w:t>
            </w:r>
          </w:p>
          <w:p w:rsidR="00510B4F" w:rsidRPr="00BB5C3D" w:rsidRDefault="00510B4F" w:rsidP="00200237">
            <w:pPr>
              <w:pStyle w:val="DefaultStyle"/>
              <w:spacing w:after="0" w:line="100" w:lineRule="atLeast"/>
              <w:rPr>
                <w:lang w:val="en-US"/>
              </w:rPr>
            </w:pPr>
          </w:p>
          <w:p w:rsidR="00510B4F" w:rsidRPr="00BB5C3D" w:rsidRDefault="00510B4F" w:rsidP="00200237">
            <w:pPr>
              <w:pStyle w:val="DefaultStyle"/>
              <w:spacing w:after="0" w:line="100" w:lineRule="atLeast"/>
              <w:rPr>
                <w:lang w:val="en-US"/>
              </w:rPr>
            </w:pPr>
            <w:r w:rsidRPr="00BB5C3D">
              <w:rPr>
                <w:sz w:val="16"/>
                <w:szCs w:val="16"/>
                <w:lang w:val="en-US"/>
              </w:rPr>
              <w:t>OR</w:t>
            </w:r>
          </w:p>
          <w:p w:rsidR="00510B4F" w:rsidRPr="00BB5C3D" w:rsidRDefault="00510B4F" w:rsidP="00200237">
            <w:pPr>
              <w:pStyle w:val="DefaultStyle"/>
              <w:spacing w:after="0" w:line="100" w:lineRule="atLeast"/>
              <w:rPr>
                <w:lang w:val="en-US"/>
              </w:rPr>
            </w:pPr>
          </w:p>
          <w:p w:rsidR="00510B4F" w:rsidRPr="00BB5C3D" w:rsidRDefault="00510B4F" w:rsidP="00200237">
            <w:pPr>
              <w:pStyle w:val="DefaultStyle"/>
              <w:spacing w:after="0" w:line="100" w:lineRule="atLeast"/>
              <w:rPr>
                <w:lang w:val="en-US"/>
              </w:rPr>
            </w:pPr>
            <w:r w:rsidRPr="00BB5C3D">
              <w:rPr>
                <w:sz w:val="16"/>
                <w:szCs w:val="16"/>
                <w:lang w:val="en-US"/>
              </w:rPr>
              <w:t>non-leading protein</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 xml:space="preserve">MUST </w:t>
            </w:r>
          </w:p>
          <w:p w:rsidR="00510B4F" w:rsidRPr="00BB5C3D" w:rsidRDefault="00510B4F" w:rsidP="00200237">
            <w:pPr>
              <w:pStyle w:val="DefaultStyle"/>
              <w:spacing w:after="0" w:line="100" w:lineRule="atLeast"/>
              <w:rPr>
                <w:lang w:val="en-US"/>
              </w:rPr>
            </w:pPr>
          </w:p>
          <w:p w:rsidR="00510B4F" w:rsidRPr="00BB5C3D" w:rsidRDefault="00510B4F" w:rsidP="00200237">
            <w:pPr>
              <w:pStyle w:val="DefaultStyle"/>
              <w:spacing w:after="0" w:line="100" w:lineRule="atLeast"/>
              <w:rPr>
                <w:lang w:val="en-US"/>
              </w:rPr>
            </w:pPr>
            <w:r w:rsidRPr="00BB5C3D">
              <w:rPr>
                <w:sz w:val="16"/>
                <w:szCs w:val="16"/>
                <w:lang w:val="en-US"/>
              </w:rPr>
              <w:t>OR</w:t>
            </w:r>
          </w:p>
          <w:p w:rsidR="00510B4F" w:rsidRPr="00BB5C3D" w:rsidRDefault="00510B4F" w:rsidP="00200237">
            <w:pPr>
              <w:pStyle w:val="DefaultStyle"/>
              <w:spacing w:after="0" w:line="100" w:lineRule="atLeast"/>
              <w:rPr>
                <w:lang w:val="en-US"/>
              </w:rPr>
            </w:pPr>
          </w:p>
          <w:p w:rsidR="00510B4F" w:rsidRPr="00BB5C3D" w:rsidRDefault="00510B4F" w:rsidP="00200237">
            <w:pPr>
              <w:pStyle w:val="DefaultStyle"/>
              <w:spacing w:after="0" w:line="100" w:lineRule="atLeast"/>
              <w:rPr>
                <w:lang w:val="en-US"/>
              </w:rPr>
            </w:pPr>
            <w:r w:rsidRPr="00BB5C3D">
              <w:rPr>
                <w:sz w:val="16"/>
                <w:szCs w:val="16"/>
                <w:lang w:val="en-US"/>
              </w:rPr>
              <w:t>MUST</w:t>
            </w:r>
          </w:p>
        </w:tc>
        <w:tc>
          <w:tcPr>
            <w:tcW w:w="3889" w:type="dxa"/>
            <w:shd w:val="clear" w:color="auto" w:fill="auto"/>
          </w:tcPr>
          <w:p w:rsidR="00510B4F" w:rsidRPr="00BB5C3D" w:rsidRDefault="00510B4F" w:rsidP="0071788C">
            <w:pPr>
              <w:pStyle w:val="DefaultStyle"/>
              <w:spacing w:after="0" w:line="100" w:lineRule="atLeast"/>
              <w:rPr>
                <w:sz w:val="16"/>
                <w:szCs w:val="16"/>
                <w:lang w:val="en-US"/>
              </w:rPr>
            </w:pPr>
            <w:r w:rsidRPr="00BB5C3D">
              <w:rPr>
                <w:sz w:val="16"/>
                <w:szCs w:val="16"/>
                <w:lang w:val="en-US"/>
              </w:rPr>
              <w:t>Every PDH in each PAG MUST be flagged as a leading protein or a non-leading protein and each PAG MUST contain at least one leading protein</w:t>
            </w:r>
            <w:r>
              <w:rPr>
                <w:sz w:val="16"/>
                <w:szCs w:val="16"/>
                <w:lang w:val="en-US"/>
              </w:rPr>
              <w:t>, but MAY contain more than one</w:t>
            </w:r>
            <w:r w:rsidRPr="00BB5C3D">
              <w:rPr>
                <w:sz w:val="16"/>
                <w:szCs w:val="16"/>
                <w:lang w:val="en-US"/>
              </w:rPr>
              <w:t xml:space="preserve">. A “leading protein” is defined as a protein that has the strongest or near strongest (further explained in Table </w:t>
            </w:r>
            <w:r w:rsidR="0071788C">
              <w:rPr>
                <w:sz w:val="16"/>
                <w:szCs w:val="16"/>
                <w:lang w:val="en-US"/>
              </w:rPr>
              <w:t>3</w:t>
            </w:r>
            <w:r w:rsidRPr="00BB5C3D">
              <w:rPr>
                <w:sz w:val="16"/>
                <w:szCs w:val="16"/>
                <w:lang w:val="en-US"/>
              </w:rPr>
              <w:t>)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Detection-Hypothesis</w:t>
            </w:r>
          </w:p>
        </w:tc>
        <w:tc>
          <w:tcPr>
            <w:tcW w:w="1559"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group representative</w:t>
            </w:r>
          </w:p>
        </w:tc>
        <w:tc>
          <w:tcPr>
            <w:tcW w:w="1134"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w:t>
            </w:r>
          </w:p>
        </w:tc>
        <w:tc>
          <w:tcPr>
            <w:tcW w:w="1134"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BB5C3D" w:rsidTr="00200237">
        <w:tc>
          <w:tcPr>
            <w:tcW w:w="1525" w:type="dxa"/>
            <w:shd w:val="clear" w:color="auto" w:fill="auto"/>
            <w:tcMar>
              <w:left w:w="107" w:type="dxa"/>
            </w:tcMar>
          </w:tcPr>
          <w:p w:rsidR="00A67C97" w:rsidRPr="00BB5C3D" w:rsidRDefault="0033545C"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rsidR="00A67C97" w:rsidRPr="00BB5C3D" w:rsidRDefault="0033545C" w:rsidP="00071A7F">
            <w:pPr>
              <w:pStyle w:val="DefaultStyle"/>
              <w:spacing w:line="100" w:lineRule="atLeast"/>
              <w:rPr>
                <w:sz w:val="16"/>
                <w:szCs w:val="16"/>
                <w:lang w:val="en-US"/>
              </w:rPr>
            </w:pPr>
            <w:r w:rsidRPr="0033545C">
              <w:rPr>
                <w:sz w:val="16"/>
                <w:szCs w:val="16"/>
              </w:rPr>
              <w:t>protein group passes threshold</w:t>
            </w:r>
          </w:p>
        </w:tc>
        <w:tc>
          <w:tcPr>
            <w:tcW w:w="1134" w:type="dxa"/>
            <w:shd w:val="clear" w:color="auto" w:fill="auto"/>
          </w:tcPr>
          <w:p w:rsidR="00A67C97" w:rsidRPr="00BB5C3D" w:rsidRDefault="00A67C97" w:rsidP="00200237">
            <w:pPr>
              <w:pStyle w:val="DefaultStyle"/>
              <w:spacing w:after="0" w:line="100" w:lineRule="atLeast"/>
              <w:rPr>
                <w:sz w:val="16"/>
                <w:szCs w:val="16"/>
                <w:lang w:val="en-US"/>
              </w:rPr>
            </w:pPr>
            <w:r>
              <w:rPr>
                <w:sz w:val="16"/>
                <w:szCs w:val="16"/>
                <w:lang w:val="en-US"/>
              </w:rPr>
              <w:t>xsd:Boolean</w:t>
            </w:r>
          </w:p>
        </w:tc>
        <w:tc>
          <w:tcPr>
            <w:tcW w:w="1134" w:type="dxa"/>
            <w:shd w:val="clear" w:color="auto" w:fill="auto"/>
          </w:tcPr>
          <w:p w:rsidR="00A67C97" w:rsidRPr="00BB5C3D" w:rsidRDefault="00A67C97" w:rsidP="00200237">
            <w:pPr>
              <w:pStyle w:val="DefaultStyle"/>
              <w:spacing w:after="0" w:line="100" w:lineRule="atLeast"/>
              <w:rPr>
                <w:sz w:val="16"/>
                <w:szCs w:val="16"/>
                <w:lang w:val="en-US"/>
              </w:rPr>
            </w:pPr>
            <w:r>
              <w:rPr>
                <w:sz w:val="16"/>
                <w:szCs w:val="16"/>
                <w:lang w:val="en-US"/>
              </w:rPr>
              <w:t>MUST</w:t>
            </w:r>
          </w:p>
        </w:tc>
        <w:tc>
          <w:tcPr>
            <w:tcW w:w="3889" w:type="dxa"/>
            <w:shd w:val="clear" w:color="auto" w:fill="auto"/>
          </w:tcPr>
          <w:p w:rsidR="00A67C97" w:rsidRPr="00BB5C3D" w:rsidRDefault="00A67C97" w:rsidP="00200237">
            <w:pPr>
              <w:pStyle w:val="DefaultStyle"/>
              <w:spacing w:after="0" w:line="100" w:lineRule="atLeast"/>
              <w:rPr>
                <w:sz w:val="16"/>
                <w:szCs w:val="16"/>
                <w:lang w:val="en-US"/>
              </w:rPr>
            </w:pPr>
            <w:r w:rsidRPr="00A67C97">
              <w:rPr>
                <w:sz w:val="16"/>
                <w:szCs w:val="16"/>
                <w:lang w:val="en-US"/>
              </w:rPr>
              <w:t>Each PAG MUST be annotated with a Boolean CV term indicating whether the PAG has passed the threshold reported in the ProteinDetectionProtocol.</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 xml:space="preserve">xsd: “list_of_ strings” space separated list </w:t>
            </w:r>
            <w:r w:rsidRPr="00BB5C3D">
              <w:rPr>
                <w:sz w:val="16"/>
                <w:szCs w:val="16"/>
                <w:lang w:val="en-US"/>
              </w:rPr>
              <w:lastRenderedPageBreak/>
              <w:t>of PDH IDs that are same-se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lastRenderedPageBreak/>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matches to an identical set of peptide sequences.</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p w:rsidR="003D3720" w:rsidRPr="00BB5C3D" w:rsidRDefault="003D3720" w:rsidP="00C640ED">
            <w:pPr>
              <w:pStyle w:val="DefaultStyle"/>
              <w:spacing w:after="0" w:line="100" w:lineRule="atLeast"/>
              <w:rPr>
                <w:lang w:val="en-US"/>
              </w:rPr>
            </w:pPr>
          </w:p>
          <w:p w:rsidR="003D3720" w:rsidRPr="00BB5C3D" w:rsidRDefault="003D3720" w:rsidP="00200237">
            <w:pPr>
              <w:pStyle w:val="DefaultStyle"/>
              <w:spacing w:after="0" w:line="100" w:lineRule="atLeast"/>
              <w:rPr>
                <w:lang w:val="en-US"/>
              </w:rPr>
            </w:pP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ame-se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PSMs derived from the same set of spectra.</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rsidR="003D3720" w:rsidRPr="00BB5C3D" w:rsidRDefault="003D3720" w:rsidP="00200237">
            <w:pPr>
              <w:pStyle w:val="DefaultStyle"/>
              <w:spacing w:after="0" w:line="100" w:lineRule="atLeast"/>
              <w:rPr>
                <w:lang w:val="en-US"/>
              </w:rPr>
            </w:pP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uper-se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a subset of the matched peptide sequences for another protein in the group.</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rsidR="003D3720" w:rsidRPr="00BB5C3D" w:rsidRDefault="003D3720" w:rsidP="00200237">
            <w:pPr>
              <w:pStyle w:val="DefaultStyle"/>
              <w:spacing w:after="0" w:line="100" w:lineRule="atLeast"/>
              <w:rPr>
                <w:lang w:val="en-US"/>
              </w:rPr>
            </w:pP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uper-se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for which the matched spectra are a subset of the matched spectra for another protein in the group.</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subsume this PDH.</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the same, or a subset of, the matched peptide sequences for two or more other proteins combined. These other proteins need not all be in the same group.</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subsume this PDH.</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 xml:space="preserve"> A protein for which the matched spectra are the same, or a subset of, the matched spectra for two or more other proteins combined. These other proteins need not all be in the same group.</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200237">
            <w:pPr>
              <w:pStyle w:val="DefaultStyle"/>
              <w:spacing w:after="0" w:line="100" w:lineRule="atLeast"/>
              <w:rPr>
                <w:lang w:val="en-US"/>
              </w:rPr>
            </w:pPr>
            <w:r>
              <w:rPr>
                <w:sz w:val="16"/>
                <w:szCs w:val="16"/>
                <w:lang w:val="en-US"/>
              </w:rPr>
              <w:t>m</w:t>
            </w:r>
            <w:r w:rsidRPr="00BB5C3D">
              <w:rPr>
                <w:sz w:val="16"/>
                <w:szCs w:val="16"/>
                <w:lang w:val="en-US"/>
              </w:rPr>
              <w:t>arginally distinguished protein</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rsidR="00510B4F" w:rsidRPr="00624B67" w:rsidRDefault="00510B4F" w:rsidP="00510B4F">
      <w:pPr>
        <w:pStyle w:val="Caption"/>
        <w:jc w:val="both"/>
        <w:rPr>
          <w:b w:val="0"/>
          <w:lang w:val="en-US"/>
        </w:rPr>
      </w:pPr>
      <w:bookmarkStart w:id="35" w:name="_Ref329181175"/>
      <w:r w:rsidRPr="00E067FA">
        <w:rPr>
          <w:lang w:val="en-US"/>
        </w:rPr>
        <w:t xml:space="preserve">Table </w:t>
      </w:r>
      <w:bookmarkEnd w:id="35"/>
      <w:r w:rsidR="00C103BC">
        <w:rPr>
          <w:lang w:val="en-US"/>
        </w:rPr>
        <w:t>3</w:t>
      </w:r>
      <w:r w:rsidR="00E067FA" w:rsidRPr="00071A7F">
        <w:rPr>
          <w:lang w:val="en-US"/>
        </w:rPr>
        <w:t>.</w:t>
      </w:r>
      <w:r w:rsidRPr="00624B67">
        <w:rPr>
          <w:b w:val="0"/>
          <w:lang w:val="en-US"/>
        </w:rPr>
        <w:t xml:space="preserve"> New CV terms for reporting protein set (group) relationships and global statistics about the protein identification results. The semantic validation software for mzIdentML </w:t>
      </w:r>
      <w:r w:rsidR="004E4181">
        <w:rPr>
          <w:b w:val="0"/>
          <w:lang w:val="en-US"/>
        </w:rPr>
        <w:t xml:space="preserve">version </w:t>
      </w:r>
      <w:r w:rsidR="00B151A4">
        <w:rPr>
          <w:b w:val="0"/>
          <w:lang w:val="en-US"/>
        </w:rPr>
        <w:t xml:space="preserve">1.2.0 </w:t>
      </w:r>
      <w:r w:rsidRPr="00624B67">
        <w:rPr>
          <w:b w:val="0"/>
          <w:lang w:val="en-US"/>
        </w:rPr>
        <w:t>reports an error (MUST), a warning (SHOULD) or an informational message (MAY) if these terms are not reported within the file.</w:t>
      </w:r>
    </w:p>
    <w:p w:rsidR="00510B4F" w:rsidRPr="00BB5C3D"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552"/>
        <w:gridCol w:w="4961"/>
      </w:tblGrid>
      <w:tr w:rsidR="00510B4F" w:rsidRPr="00BB5C3D" w:rsidTr="00200237">
        <w:tc>
          <w:tcPr>
            <w:tcW w:w="2518" w:type="dxa"/>
            <w:shd w:val="clear" w:color="auto" w:fill="4F81BD"/>
          </w:tcPr>
          <w:p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cenario</w:t>
            </w:r>
          </w:p>
        </w:tc>
        <w:tc>
          <w:tcPr>
            <w:tcW w:w="2552" w:type="dxa"/>
            <w:shd w:val="clear" w:color="auto" w:fill="4F81BD"/>
          </w:tcPr>
          <w:p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oftware preference</w:t>
            </w:r>
          </w:p>
        </w:tc>
        <w:tc>
          <w:tcPr>
            <w:tcW w:w="4961" w:type="dxa"/>
            <w:shd w:val="clear" w:color="auto" w:fill="4F81BD"/>
          </w:tcPr>
          <w:p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Encoding</w:t>
            </w:r>
          </w:p>
        </w:tc>
      </w:tr>
      <w:tr w:rsidR="00510B4F" w:rsidRPr="00BB5C3D" w:rsidTr="00200237">
        <w:tc>
          <w:tcPr>
            <w:tcW w:w="2518"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Use of formal same-set and subset notation is also allowed but optional)</w:t>
            </w:r>
          </w:p>
        </w:tc>
      </w:tr>
      <w:tr w:rsidR="00510B4F" w:rsidRPr="00BB5C3D" w:rsidTr="00200237">
        <w:tc>
          <w:tcPr>
            <w:tcW w:w="2518"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rsidTr="00200237">
        <w:tc>
          <w:tcPr>
            <w:tcW w:w="2518" w:type="dxa"/>
            <w:tcBorders>
              <w:top w:val="double" w:sz="4" w:space="0" w:color="auto"/>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N/A</w:t>
            </w:r>
          </w:p>
        </w:tc>
        <w:tc>
          <w:tcPr>
            <w:tcW w:w="4961" w:type="dxa"/>
            <w:tcBorders>
              <w:top w:val="double" w:sz="4" w:space="0" w:color="auto"/>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rsidTr="00200237">
        <w:tc>
          <w:tcPr>
            <w:tcW w:w="2518" w:type="dxa"/>
            <w:tcBorders>
              <w:top w:val="double" w:sz="4" w:space="0" w:color="auto"/>
              <w:bottom w:val="single" w:sz="4" w:space="0" w:color="auto"/>
            </w:tcBorders>
            <w:shd w:val="clear" w:color="auto" w:fill="auto"/>
          </w:tcPr>
          <w:p w:rsidR="00510B4F" w:rsidRPr="00200237" w:rsidRDefault="00510B4F" w:rsidP="0071788C">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ll four proteins as same-set or more generally as having equal evidence</w:t>
            </w:r>
          </w:p>
        </w:tc>
        <w:tc>
          <w:tcPr>
            <w:tcW w:w="2552" w:type="dxa"/>
            <w:tcBorders>
              <w:top w:val="double" w:sz="4" w:space="0" w:color="auto"/>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top w:val="double" w:sz="4" w:space="0" w:color="auto"/>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rsidTr="00200237">
        <w:tc>
          <w:tcPr>
            <w:tcW w:w="2518"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Software does not wish to choose which is the group </w:t>
            </w:r>
            <w:r w:rsidRPr="00200237">
              <w:rPr>
                <w:rFonts w:eastAsia="MS Mincho"/>
                <w:sz w:val="18"/>
                <w:szCs w:val="18"/>
                <w:lang w:val="en-US"/>
              </w:rPr>
              <w:lastRenderedPageBreak/>
              <w:t>representative</w:t>
            </w:r>
          </w:p>
        </w:tc>
        <w:tc>
          <w:tcPr>
            <w:tcW w:w="4961"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lastRenderedPageBreak/>
              <w:t>A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lastRenderedPageBreak/>
              <w:t>C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rsidTr="00200237">
        <w:tc>
          <w:tcPr>
            <w:tcW w:w="2518" w:type="dxa"/>
            <w:tcBorders>
              <w:top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lastRenderedPageBreak/>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 &amp; marginally distinguished (optional)</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rsidTr="00200237">
        <w:tc>
          <w:tcPr>
            <w:tcW w:w="2518"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rsidTr="00200237">
        <w:trPr>
          <w:trHeight w:val="62"/>
        </w:trPr>
        <w:tc>
          <w:tcPr>
            <w:tcW w:w="2518"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bl>
    <w:p w:rsidR="00510B4F" w:rsidRPr="00BB5C3D" w:rsidRDefault="00510B4F" w:rsidP="00510B4F">
      <w:pPr>
        <w:pStyle w:val="DefaultStyle"/>
        <w:jc w:val="both"/>
        <w:rPr>
          <w:lang w:val="en-US"/>
        </w:rPr>
      </w:pPr>
      <w:r w:rsidRPr="00071A7F">
        <w:rPr>
          <w:b/>
          <w:lang w:val="en-US"/>
        </w:rPr>
        <w:t xml:space="preserve">Table </w:t>
      </w:r>
      <w:r w:rsidR="00C103BC">
        <w:rPr>
          <w:b/>
          <w:lang w:val="en-US"/>
        </w:rPr>
        <w:t>4</w:t>
      </w:r>
      <w:r w:rsidRPr="00071A7F">
        <w:rPr>
          <w:b/>
          <w:lang w:val="en-US"/>
        </w:rPr>
        <w:t>.</w:t>
      </w:r>
      <w:r w:rsidRPr="00BB5C3D">
        <w:rPr>
          <w:lang w:val="en-US"/>
        </w:rPr>
        <w:t xml:space="preserve"> A summary of grouping options and recommendation for CV term annotations, assuming a group of four related proteins A-D.</w:t>
      </w:r>
    </w:p>
    <w:p w:rsidR="00FD06C5" w:rsidRPr="009014D1" w:rsidRDefault="00FD06C5" w:rsidP="00466496"/>
    <w:p w:rsidR="00974779" w:rsidRPr="00071A7F" w:rsidRDefault="00974779" w:rsidP="00974779">
      <w:pPr>
        <w:pStyle w:val="Heading3"/>
      </w:pPr>
      <w:bookmarkStart w:id="36" w:name="_Ref381196471"/>
      <w:bookmarkStart w:id="37" w:name="_Toc457214046"/>
      <w:r w:rsidRPr="00AF5B55">
        <w:t xml:space="preserve">Support for </w:t>
      </w:r>
      <w:r w:rsidRPr="00AF5B55">
        <w:rPr>
          <w:i/>
        </w:rPr>
        <w:t xml:space="preserve">de novo </w:t>
      </w:r>
      <w:r w:rsidRPr="00AF5B55">
        <w:t>sequencing approaches</w:t>
      </w:r>
      <w:bookmarkEnd w:id="36"/>
      <w:bookmarkEnd w:id="37"/>
      <w:r w:rsidRPr="00AF5B55">
        <w:t xml:space="preserve"> </w:t>
      </w:r>
    </w:p>
    <w:p w:rsidR="00974779" w:rsidRPr="000D6066" w:rsidRDefault="00974779" w:rsidP="005E3444">
      <w:pPr>
        <w:jc w:val="both"/>
      </w:pPr>
      <w:r>
        <w:t xml:space="preserve">In mzIdentML version 1.1, &lt;SpectrumIdentificationItem&gt; had a mandatory sub-element &lt;PeptideEvidenceRef&gt; to link each PSM to all the proteins from which it could have originated. The inclusion of </w:t>
      </w:r>
      <w:r w:rsidR="00E92FC9">
        <w:t xml:space="preserve">these </w:t>
      </w:r>
      <w:r>
        <w:t xml:space="preserve">mandatory requriements makes it difficult to represent results from </w:t>
      </w:r>
      <w:r>
        <w:rPr>
          <w:i/>
        </w:rPr>
        <w:t xml:space="preserve">de novo </w:t>
      </w:r>
      <w:r>
        <w:t>sequencing</w:t>
      </w:r>
      <w:r w:rsidR="00827934">
        <w:t xml:space="preserve"> and spectral library search</w:t>
      </w:r>
      <w:r>
        <w:t xml:space="preserve"> approaches where PSMs may not necessarily have originated from a protein database search. As such, in mzIdentML </w:t>
      </w:r>
      <w:r w:rsidR="00B151A4">
        <w:t xml:space="preserve">1.2.0 </w:t>
      </w:r>
      <w:r>
        <w:t>&lt;PeptideEvidenceRef&gt; has a cardinality of 0</w:t>
      </w:r>
      <w:r w:rsidR="00E92FC9">
        <w:t>.</w:t>
      </w:r>
      <w:r>
        <w:t xml:space="preserve">..many. In all cases of </w:t>
      </w:r>
      <w:r w:rsidR="00C210FC">
        <w:t xml:space="preserve">sequence </w:t>
      </w:r>
      <w:r>
        <w:t xml:space="preserve">database search, export software </w:t>
      </w:r>
      <w:r w:rsidR="00F04038">
        <w:t>MUST include</w:t>
      </w:r>
      <w:r>
        <w:t xml:space="preserve"> all &lt;PeptideEvidenceRef&gt; elements for every PSM.</w:t>
      </w:r>
      <w:r w:rsidR="000D6066">
        <w:t xml:space="preserve"> </w:t>
      </w:r>
      <w:r w:rsidR="000D6066">
        <w:rPr>
          <w:i/>
        </w:rPr>
        <w:t xml:space="preserve">De novo </w:t>
      </w:r>
      <w:r w:rsidR="000D6066">
        <w:t>sequencing approaches are therefore supported, but only in a relatively straightforward manner, where complete peptide sequences are identified. There is no specification for representing partial peptide sequences or sequence tags.</w:t>
      </w:r>
      <w:r w:rsidR="00192017">
        <w:t xml:space="preserve"> </w:t>
      </w:r>
    </w:p>
    <w:p w:rsidR="00AD29F7" w:rsidRPr="00071A7F" w:rsidRDefault="00AD29F7" w:rsidP="005E3444">
      <w:pPr>
        <w:jc w:val="both"/>
      </w:pPr>
    </w:p>
    <w:p w:rsidR="00E45B11" w:rsidRDefault="00E45B11" w:rsidP="005E3444">
      <w:pPr>
        <w:jc w:val="both"/>
      </w:pPr>
    </w:p>
    <w:p w:rsidR="00AD29F7" w:rsidRDefault="00AD29F7" w:rsidP="005E3444">
      <w:pPr>
        <w:pStyle w:val="Heading3"/>
        <w:jc w:val="both"/>
      </w:pPr>
      <w:bookmarkStart w:id="38" w:name="_Ref450046411"/>
      <w:bookmarkStart w:id="39" w:name="_Toc457214047"/>
      <w:r>
        <w:t>Spectral library searches</w:t>
      </w:r>
      <w:bookmarkEnd w:id="38"/>
      <w:bookmarkEnd w:id="39"/>
    </w:p>
    <w:p w:rsidR="00D04B75" w:rsidRDefault="00AD29F7" w:rsidP="005E3444">
      <w:pPr>
        <w:jc w:val="both"/>
      </w:pPr>
      <w:r w:rsidRPr="00F3011C">
        <w:t>An alternative to sequence database searches for identifying peptides from MS data is to search a pre-compiled library</w:t>
      </w:r>
      <w:r>
        <w:t xml:space="preserve"> (spectral library)</w:t>
      </w:r>
      <w:r w:rsidRPr="00F3011C">
        <w:t xml:space="preserve"> of </w:t>
      </w:r>
      <w:r w:rsidR="00E92FC9">
        <w:t>PSMs</w:t>
      </w:r>
      <w:r w:rsidRPr="00F3011C">
        <w:t xml:space="preserve">. These spectral library searches are supported in </w:t>
      </w:r>
      <w:r>
        <w:t>mzIdentML</w:t>
      </w:r>
      <w:r w:rsidRPr="00F3011C">
        <w:t>. The recommended encoding is similar to sequence database search results</w:t>
      </w:r>
      <w:r w:rsidR="006F7FA4">
        <w:t>.</w:t>
      </w:r>
      <w:r w:rsidRPr="00F3011C">
        <w:t xml:space="preserve"> </w:t>
      </w:r>
      <w:r w:rsidR="006F7FA4">
        <w:t>T</w:t>
      </w:r>
      <w:r w:rsidRPr="00F3011C">
        <w:t xml:space="preserve">he main difference </w:t>
      </w:r>
      <w:r>
        <w:t>is that a &lt;Peptide&gt; entity SHOULD record each library entry that has been matched against. Additional scores or metadata about the library entity SHOULD be included as &lt;cvParam&gt; elements on &lt;Peptide&gt;.</w:t>
      </w:r>
      <w:r w:rsidR="00D04B75">
        <w:t xml:space="preserve"> For searches against spectral archives i.e. where the identity of the library entry is unknown</w:t>
      </w:r>
      <w:r w:rsidR="00E92FC9">
        <w:t xml:space="preserve"> (there is no a peptide sequence assignment</w:t>
      </w:r>
      <w:r w:rsidR="006F7FA4">
        <w:t xml:space="preserve"> to the spectrum in the library</w:t>
      </w:r>
      <w:r w:rsidR="00E92FC9">
        <w:t>)</w:t>
      </w:r>
      <w:r w:rsidR="00D04B75">
        <w:t xml:space="preserve">, the encoding SHOULD include an empty string in &lt;PeptideSequence&gt;.  </w:t>
      </w:r>
    </w:p>
    <w:p w:rsidR="00D04B75" w:rsidRDefault="00D04B75" w:rsidP="005E3444">
      <w:pPr>
        <w:jc w:val="both"/>
      </w:pPr>
    </w:p>
    <w:p w:rsidR="00AD29F7" w:rsidRDefault="00AD29F7" w:rsidP="005E3444">
      <w:pPr>
        <w:jc w:val="both"/>
      </w:pPr>
      <w:r>
        <w:t xml:space="preserve">Note – there has been no formal change to the schema or CV requirements from mzIdentML 1.1 to </w:t>
      </w:r>
      <w:r w:rsidR="00B151A4">
        <w:t xml:space="preserve">1.2.0 </w:t>
      </w:r>
      <w:r>
        <w:t xml:space="preserve">around spectral library encoding, but the intended encoding has changed. The mzIdentML 1.1. specifications stated that spectral library entries should be encoded within &lt;DBSequence&gt;, which does not well model the data produced. </w:t>
      </w:r>
    </w:p>
    <w:p w:rsidR="00FA2A88" w:rsidRPr="00D77D22" w:rsidRDefault="00FA2A88" w:rsidP="00466496">
      <w:pPr>
        <w:rPr>
          <w:highlight w:val="yellow"/>
        </w:rPr>
      </w:pPr>
    </w:p>
    <w:p w:rsidR="00D77D22" w:rsidRDefault="00D77D22" w:rsidP="00466496"/>
    <w:p w:rsidR="009075AB" w:rsidRDefault="00AD1C0F" w:rsidP="00466496">
      <w:pPr>
        <w:pStyle w:val="Heading3"/>
      </w:pPr>
      <w:bookmarkStart w:id="40" w:name="_Ref359851738"/>
      <w:bookmarkStart w:id="41" w:name="_Toc457214048"/>
      <w:r>
        <w:t>Multiple database search engines</w:t>
      </w:r>
      <w:bookmarkEnd w:id="40"/>
      <w:bookmarkEnd w:id="41"/>
    </w:p>
    <w:p w:rsidR="003551BB" w:rsidRDefault="0000784E" w:rsidP="005E3444">
      <w:pPr>
        <w:pStyle w:val="nobreak"/>
        <w:jc w:val="both"/>
      </w:pPr>
      <w:r>
        <w:t xml:space="preserve">Proteomics </w:t>
      </w:r>
      <w:r w:rsidR="006F7FA4">
        <w:t xml:space="preserve">research </w:t>
      </w:r>
      <w:r>
        <w:t>groups now commonly analy</w:t>
      </w:r>
      <w:r w:rsidR="00ED0BFE">
        <w:t>ze</w:t>
      </w:r>
      <w:r>
        <w:t xml:space="preserve"> MS data using multiple search engines and combine results to improve the number of peptide and protein identifications that can be made. The output of such approaches can be represented in </w:t>
      </w:r>
      <w:r w:rsidR="006D41B9">
        <w:t>mzIdentML</w:t>
      </w:r>
      <w:r>
        <w:t xml:space="preserve"> as follows (see Section 6 for documentation of the model elements). </w:t>
      </w:r>
      <w:r w:rsidR="003551BB">
        <w:t>Note that the RECOMMENDED encoding has changed since the version 1.1.0 specification as a result of community feedback.</w:t>
      </w:r>
      <w:r w:rsidR="00A03B72">
        <w:t xml:space="preserve"> It has been decided that throughout mzIdentML, the spectrum referenced from a &lt;SpectrumIdentificationResult&gt; MUST be unique within a file i.e. only one set of ranked results can be provided per spectrum. </w:t>
      </w:r>
      <w:r w:rsidR="00671037">
        <w:t xml:space="preserve">This has implications for encoding the results of multiple search engines, as only consensus results (after they have been combined) can be represented in a valid mzIdentML </w:t>
      </w:r>
      <w:r w:rsidR="00B151A4">
        <w:t xml:space="preserve">1.2.0 </w:t>
      </w:r>
      <w:r w:rsidR="00671037">
        <w:t xml:space="preserve">file. </w:t>
      </w:r>
      <w:r w:rsidR="007E7DF3">
        <w:t>If exporters wish to maintain the original search engine results, these MAY be encoded using &lt;cvParam&gt; elements within &lt;SpectrumIdentificationItem&gt; containing additional scores, statistics and indicating the original rankings from the source search engine.</w:t>
      </w:r>
    </w:p>
    <w:p w:rsidR="007E7DF3" w:rsidRDefault="007E7DF3" w:rsidP="005E3444">
      <w:pPr>
        <w:jc w:val="both"/>
      </w:pPr>
    </w:p>
    <w:p w:rsidR="005C70C5" w:rsidRDefault="007E7DF3" w:rsidP="005E3444">
      <w:pPr>
        <w:jc w:val="both"/>
      </w:pPr>
      <w:r>
        <w:lastRenderedPageBreak/>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w:t>
      </w:r>
      <w:r w:rsidRPr="005C67C0">
        <w:t xml:space="preserve"> </w:t>
      </w:r>
      <w:r w:rsidRPr="00FB22F7">
        <w:t xml:space="preserve">It must </w:t>
      </w:r>
      <w:r>
        <w:t xml:space="preserve">also </w:t>
      </w:r>
      <w:r w:rsidRPr="00FB22F7">
        <w:t>be highlighted that mzIdentML cannot</w:t>
      </w:r>
      <w:r>
        <w:t xml:space="preserve"> be used to</w:t>
      </w:r>
      <w:r w:rsidRPr="00FB22F7">
        <w:t xml:space="preserve"> model the order in which the software was used (it does not support workflows).</w:t>
      </w:r>
    </w:p>
    <w:p w:rsidR="003276A1" w:rsidRDefault="003276A1" w:rsidP="005E3444">
      <w:pPr>
        <w:jc w:val="both"/>
      </w:pPr>
    </w:p>
    <w:p w:rsidR="003276A1" w:rsidRDefault="003276A1" w:rsidP="005E3444">
      <w:pPr>
        <w:jc w:val="both"/>
      </w:pPr>
      <w:r>
        <w:t>The same encoding describ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SpectrumIdentificationItem&gt;.</w:t>
      </w:r>
    </w:p>
    <w:p w:rsidR="003276A1" w:rsidRDefault="003276A1" w:rsidP="00071A7F"/>
    <w:p w:rsidR="00FC7751" w:rsidRPr="00EE71D9" w:rsidRDefault="00FC7751" w:rsidP="00FC7751">
      <w:pPr>
        <w:pStyle w:val="Heading3"/>
      </w:pPr>
      <w:bookmarkStart w:id="42" w:name="_Ref381192388"/>
      <w:bookmarkStart w:id="43" w:name="_Ref409017323"/>
      <w:bookmarkStart w:id="44" w:name="_Toc457214049"/>
      <w:r w:rsidRPr="00EE71D9">
        <w:t>Pre-fractionation of samples</w:t>
      </w:r>
      <w:r w:rsidR="009F4705">
        <w:t xml:space="preserve"> </w:t>
      </w:r>
      <w:r w:rsidR="009F4705" w:rsidRPr="00EE71D9">
        <w:t xml:space="preserve">prior to </w:t>
      </w:r>
      <w:bookmarkStart w:id="45" w:name="_Ref359851724"/>
      <w:r w:rsidR="009F4705" w:rsidRPr="00EE71D9">
        <w:t>MS</w:t>
      </w:r>
      <w:bookmarkEnd w:id="45"/>
      <w:r w:rsidR="009F4705">
        <w:t xml:space="preserve"> and splitting of searches</w:t>
      </w:r>
      <w:bookmarkEnd w:id="44"/>
      <w:r w:rsidRPr="00EE71D9">
        <w:t xml:space="preserve"> </w:t>
      </w:r>
      <w:bookmarkEnd w:id="42"/>
      <w:bookmarkEnd w:id="43"/>
    </w:p>
    <w:p w:rsidR="00FC7751" w:rsidRDefault="00FC7751" w:rsidP="00F07F9F">
      <w:bookmarkStart w:id="46" w:name="_Toc359851822"/>
      <w:bookmarkStart w:id="47" w:name="_Toc359851823"/>
      <w:bookmarkEnd w:id="46"/>
      <w:bookmarkEnd w:id="47"/>
    </w:p>
    <w:p w:rsidR="0050613A" w:rsidRDefault="0050613A" w:rsidP="005E3444">
      <w:pPr>
        <w:jc w:val="both"/>
      </w:pPr>
      <w:r>
        <w:t xml:space="preserve">It is common in </w:t>
      </w:r>
      <w:r w:rsidR="00595B33">
        <w:t>many</w:t>
      </w:r>
      <w:r>
        <w:t xml:space="preserve"> workflows for pre-fractionation of a sample to be performed prior to MS, for example </w:t>
      </w:r>
      <w:r w:rsidRPr="00B151A4">
        <w:rPr>
          <w:i/>
        </w:rPr>
        <w:t>via</w:t>
      </w:r>
      <w:r>
        <w:t xml:space="preserve"> 1D</w:t>
      </w:r>
      <w:r w:rsidR="00F4657E">
        <w:t xml:space="preserve"> or 2D</w:t>
      </w:r>
      <w:r>
        <w:t xml:space="preserve"> gel electrophoresis or 2D LC. </w:t>
      </w:r>
      <w:r w:rsidR="00664436">
        <w:t>I</w:t>
      </w:r>
      <w:r w:rsidR="00EF2203">
        <w:t xml:space="preserve">n some scenarios </w:t>
      </w:r>
      <w:r w:rsidR="00E55BDD">
        <w:t xml:space="preserve">results of database searches </w:t>
      </w:r>
      <w:r w:rsidR="00CB13A5">
        <w:t>are</w:t>
      </w:r>
      <w:r w:rsidR="00E55BDD">
        <w:t xml:space="preserve"> combined prior to protein inference </w:t>
      </w:r>
      <w:r w:rsidR="004F409F">
        <w:t xml:space="preserve">and in other instances there is no combination of results prior to protein inference. We have identified the following scenarios and </w:t>
      </w:r>
      <w:r w:rsidR="00CB13A5">
        <w:t>describe the</w:t>
      </w:r>
      <w:r w:rsidR="004F409F">
        <w:t xml:space="preserve"> RECOMMENDED encoding in each case</w:t>
      </w:r>
      <w:r w:rsidR="00402803">
        <w:t xml:space="preserve"> in Table 5 below</w:t>
      </w:r>
      <w:r w:rsidR="004F409F">
        <w:t xml:space="preserve">. </w:t>
      </w:r>
    </w:p>
    <w:p w:rsidR="00E55BDD" w:rsidRDefault="00E55BDD" w:rsidP="00F07F9F"/>
    <w:p w:rsidR="00E55BDD" w:rsidRDefault="00E55BDD" w:rsidP="004343DC"/>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5094"/>
        <w:gridCol w:w="5094"/>
      </w:tblGrid>
      <w:tr w:rsidR="00D45707" w:rsidTr="00206C3D">
        <w:tc>
          <w:tcPr>
            <w:tcW w:w="5094" w:type="dxa"/>
            <w:tcBorders>
              <w:bottom w:val="single" w:sz="4" w:space="0" w:color="auto"/>
            </w:tcBorders>
            <w:shd w:val="clear" w:color="auto" w:fill="4F81BD"/>
          </w:tcPr>
          <w:p w:rsidR="00D45707" w:rsidRPr="005A7763" w:rsidRDefault="00D45707" w:rsidP="00206C3D">
            <w:pPr>
              <w:rPr>
                <w:b/>
                <w:bCs/>
                <w:color w:val="FFFFFF"/>
              </w:rPr>
            </w:pPr>
            <w:r w:rsidRPr="005A7763">
              <w:rPr>
                <w:b/>
                <w:bCs/>
                <w:color w:val="FFFFFF"/>
              </w:rPr>
              <w:t>Scenario</w:t>
            </w:r>
          </w:p>
        </w:tc>
        <w:tc>
          <w:tcPr>
            <w:tcW w:w="5094" w:type="dxa"/>
            <w:tcBorders>
              <w:bottom w:val="single" w:sz="4" w:space="0" w:color="auto"/>
            </w:tcBorders>
            <w:shd w:val="clear" w:color="auto" w:fill="4F81BD"/>
          </w:tcPr>
          <w:p w:rsidR="00D45707" w:rsidRPr="005A7763" w:rsidRDefault="00D45707" w:rsidP="00206C3D">
            <w:pPr>
              <w:rPr>
                <w:b/>
                <w:bCs/>
                <w:color w:val="FFFFFF"/>
              </w:rPr>
            </w:pPr>
            <w:r w:rsidRPr="005A7763">
              <w:rPr>
                <w:b/>
                <w:bCs/>
                <w:color w:val="FFFFFF"/>
              </w:rPr>
              <w:t>Encoding</w:t>
            </w:r>
          </w:p>
        </w:tc>
      </w:tr>
      <w:tr w:rsidR="00D4570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Pr="00090CC0" w:rsidRDefault="009D37D5" w:rsidP="009146F3">
            <w:pPr>
              <w:rPr>
                <w:bCs/>
                <w:vertAlign w:val="superscript"/>
              </w:rPr>
            </w:pPr>
            <w:r w:rsidRPr="00071A7F">
              <w:rPr>
                <w:b/>
                <w:bCs/>
              </w:rPr>
              <w:t>Scenario 1.</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090CC0">
              <w:rPr>
                <w:bC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Default="00D45707" w:rsidP="00206C3D">
            <w:r w:rsidRPr="005A7763">
              <w:rPr>
                <w:i/>
              </w:rPr>
              <w:t xml:space="preserve">n </w:t>
            </w:r>
            <w:r>
              <w:t>mzIdentML files SHOULD be produced, each containing 1 &lt;SpectrumIdentificationList&gt;, 1</w:t>
            </w:r>
            <w:r w:rsidRPr="005A7763">
              <w:rPr>
                <w:i/>
              </w:rPr>
              <w:t xml:space="preserve"> </w:t>
            </w:r>
            <w:r>
              <w:t>&lt;SpectrumIdentificationProtocol&gt;, 1&lt;SpectrumIdentification&gt;, 1 &lt;ProteinDetection&gt;, 1 &lt;ProteinDetectionList&gt;.</w:t>
            </w:r>
          </w:p>
          <w:p w:rsidR="00596B1E" w:rsidRDefault="00596B1E" w:rsidP="00206C3D"/>
          <w:p w:rsidR="00596B1E" w:rsidRDefault="00596B1E" w:rsidP="00206C3D"/>
          <w:p w:rsidR="00596B1E" w:rsidRPr="004A7B5C" w:rsidRDefault="00596B1E" w:rsidP="00206C3D"/>
        </w:tc>
      </w:tr>
      <w:tr w:rsidR="00D4570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rsidR="00D45707" w:rsidRPr="00090CC0" w:rsidRDefault="009D37D5" w:rsidP="009D37D5">
            <w:pPr>
              <w:rPr>
                <w:bCs/>
              </w:rPr>
            </w:pPr>
            <w:r w:rsidRPr="00071A7F">
              <w:rPr>
                <w:b/>
                <w:bCs/>
              </w:rPr>
              <w:t>Scenario 2.</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he search engine </w:t>
            </w:r>
            <w:r w:rsidR="00D45707" w:rsidRPr="005C334A">
              <w:rPr>
                <w:bCs/>
              </w:rPr>
              <w:t xml:space="preserve">imports </w:t>
            </w:r>
            <w:r w:rsidR="00D45707" w:rsidRPr="005C334A">
              <w:rPr>
                <w:bCs/>
                <w:i/>
              </w:rPr>
              <w:t>n</w:t>
            </w:r>
            <w:r w:rsidR="00D45707" w:rsidRPr="005C334A">
              <w:rPr>
                <w:bCs/>
              </w:rPr>
              <w:t xml:space="preserve"> peak lists </w:t>
            </w:r>
            <w:r w:rsidR="005152DA">
              <w:rPr>
                <w:bCs/>
              </w:rPr>
              <w:t xml:space="preserve">and performs </w:t>
            </w:r>
            <w:r w:rsidR="005152DA">
              <w:rPr>
                <w:bCs/>
                <w:i/>
              </w:rPr>
              <w:t xml:space="preserve">n </w:t>
            </w:r>
            <w:r w:rsidR="005152DA">
              <w:rPr>
                <w:bCs/>
              </w:rPr>
              <w:t xml:space="preserve">searches </w:t>
            </w:r>
            <w:r w:rsidR="00D45707" w:rsidRPr="005C334A">
              <w:rPr>
                <w:bCs/>
              </w:rPr>
              <w:t xml:space="preserve">but internally integrates results to produce one </w:t>
            </w:r>
            <w:r w:rsidR="00D45707" w:rsidRPr="00090CC0">
              <w:rPr>
                <w:bCs/>
              </w:rPr>
              <w:t>protein list.</w:t>
            </w:r>
            <w:r w:rsidR="00D45707" w:rsidRPr="00090CC0">
              <w:rPr>
                <w:bCs/>
                <w:vertAlign w:val="superscript"/>
              </w:rPr>
              <w:t xml:space="preserve"> </w:t>
            </w:r>
            <w:r w:rsidR="00D45707" w:rsidRPr="00090CC0">
              <w:rPr>
                <w:bCs/>
              </w:rPr>
              <w:t xml:space="preserve"> </w:t>
            </w:r>
          </w:p>
        </w:tc>
        <w:tc>
          <w:tcPr>
            <w:tcW w:w="5094" w:type="dxa"/>
            <w:shd w:val="clear" w:color="auto" w:fill="auto"/>
          </w:tcPr>
          <w:p w:rsidR="00D45707" w:rsidRDefault="00D45707" w:rsidP="00206C3D">
            <w:r>
              <w:t xml:space="preserve">The final file SHOULD contain </w:t>
            </w:r>
            <w:r w:rsidRPr="005A7763">
              <w:rPr>
                <w:i/>
              </w:rPr>
              <w:t xml:space="preserve">n </w:t>
            </w:r>
            <w:r>
              <w:t xml:space="preserve">&lt;SpectrumIdentificationList&gt;s, </w:t>
            </w:r>
            <w:r w:rsidRPr="005A7763">
              <w:rPr>
                <w:i/>
              </w:rPr>
              <w:t xml:space="preserve">n </w:t>
            </w:r>
            <w:r>
              <w:t xml:space="preserve">&lt;SpectrumIdentificationProtocol&gt;s, </w:t>
            </w:r>
            <w:r w:rsidRPr="005A7763">
              <w:rPr>
                <w:i/>
              </w:rPr>
              <w:t xml:space="preserve">n </w:t>
            </w:r>
            <w:r>
              <w:t>&lt;SpectrumIdentification&gt;s, 1 &lt;ProteinDetection&gt;, 1 &lt;ProteinDetectionList&gt;.</w:t>
            </w:r>
          </w:p>
          <w:p w:rsidR="00596B1E" w:rsidRDefault="00596B1E" w:rsidP="00206C3D"/>
          <w:p w:rsidR="00596B1E" w:rsidRDefault="00596B1E" w:rsidP="00596B1E">
            <w:r>
              <w:t xml:space="preserve">The &lt;SpectrumIdentificationProtocol&gt;s MUST indicate that pre-fractionation has taken place, using the CV term </w:t>
            </w:r>
            <w:r w:rsidR="00402803">
              <w:t xml:space="preserve">indicated </w:t>
            </w:r>
            <w:r>
              <w:t>in Table 1.</w:t>
            </w:r>
          </w:p>
        </w:tc>
      </w:tr>
      <w:tr w:rsidR="00D4570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Pr="00090CC0" w:rsidRDefault="009D37D5" w:rsidP="009146F3">
            <w:pPr>
              <w:rPr>
                <w:bCs/>
              </w:rPr>
            </w:pPr>
            <w:r w:rsidRPr="00071A7F">
              <w:rPr>
                <w:b/>
                <w:bCs/>
              </w:rPr>
              <w:t>Scenario 3.</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5C334A">
              <w:rPr>
                <w:bCs/>
              </w:rPr>
              <w:t xml:space="preserve"> </w:t>
            </w:r>
            <w:r w:rsidR="00D45707" w:rsidRPr="00090CC0">
              <w:rPr>
                <w:bCs/>
              </w:rPr>
              <w:t>lists of spectrum identifications; iii) post-processing software integrates results to produce one protein list.</w:t>
            </w:r>
            <w:r w:rsidR="00D45707" w:rsidRPr="00090CC0">
              <w:rPr>
                <w:bCs/>
                <w:vertAlign w:val="superscript"/>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Pr="004A7B5C" w:rsidRDefault="00D45707" w:rsidP="009D37D5">
            <w:r>
              <w:t xml:space="preserve">As </w:t>
            </w:r>
            <w:r w:rsidR="009D37D5">
              <w:t>Scenario 2</w:t>
            </w:r>
            <w:r w:rsidR="009146F3">
              <w:t>.</w:t>
            </w:r>
          </w:p>
        </w:tc>
      </w:tr>
      <w:tr w:rsidR="00876C8C"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rsidR="00876C8C" w:rsidRPr="00AF5B55" w:rsidRDefault="00876C8C" w:rsidP="009146F3">
            <w:pPr>
              <w:rPr>
                <w:bCs/>
              </w:rPr>
            </w:pPr>
            <w:r w:rsidRPr="00071A7F">
              <w:rPr>
                <w:b/>
                <w:bCs/>
              </w:rPr>
              <w:t>Scenario 4.</w:t>
            </w:r>
            <w:r>
              <w:rPr>
                <w:bCs/>
              </w:rPr>
              <w:t xml:space="preserve"> i) There is no sample pre-fractionation and one run on the MS. ii) The spectra are split into </w:t>
            </w:r>
            <w:r>
              <w:rPr>
                <w:bCs/>
                <w:i/>
              </w:rPr>
              <w:t xml:space="preserve">n </w:t>
            </w:r>
            <w:r>
              <w:rPr>
                <w:bCs/>
              </w:rPr>
              <w:t xml:space="preserve">peak list files for searching (for example for parallelisation on a cluster), producing </w:t>
            </w:r>
            <w:r>
              <w:rPr>
                <w:bCs/>
                <w:i/>
              </w:rPr>
              <w:t>n</w:t>
            </w:r>
            <w:r>
              <w:rPr>
                <w:bCs/>
              </w:rPr>
              <w:t xml:space="preserve"> lists of PSMs iii) post-processing software re-combines results into one mzIdentML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rsidR="00876C8C" w:rsidRPr="00071A7F" w:rsidRDefault="00DB6045" w:rsidP="00AF1566">
            <w:pPr>
              <w:rPr>
                <w:i/>
              </w:rPr>
            </w:pPr>
            <w:r>
              <w:t xml:space="preserve">The final file SHOULD contain </w:t>
            </w:r>
            <w:r w:rsidRPr="00B151A4">
              <w:t>1</w:t>
            </w:r>
            <w:r w:rsidRPr="005A7763">
              <w:rPr>
                <w:i/>
              </w:rPr>
              <w:t xml:space="preserve"> </w:t>
            </w:r>
            <w:r>
              <w:t xml:space="preserve">&lt;SpectrumIdentificationList&gt;, </w:t>
            </w:r>
            <w:r w:rsidRPr="00B151A4">
              <w:t>1</w:t>
            </w:r>
            <w:r w:rsidRPr="005A7763">
              <w:rPr>
                <w:i/>
              </w:rPr>
              <w:t xml:space="preserve"> </w:t>
            </w:r>
            <w:r>
              <w:t xml:space="preserve">&lt;SpectrumIdentificationProtocol&gt;, </w:t>
            </w:r>
            <w:r w:rsidRPr="00B151A4">
              <w:t xml:space="preserve">1 </w:t>
            </w:r>
            <w:r>
              <w:t xml:space="preserve">&lt;SpectrumIdentification&gt; referencing </w:t>
            </w:r>
            <w:r w:rsidRPr="00071A7F">
              <w:rPr>
                <w:i/>
              </w:rPr>
              <w:t>n</w:t>
            </w:r>
            <w:r>
              <w:t xml:space="preserve"> &lt;InputSpectra&gt; sub-elements, 1 &lt;ProteinDetection&gt;, 1 &lt;ProteinDetectionList&gt;.</w:t>
            </w:r>
          </w:p>
        </w:tc>
      </w:tr>
    </w:tbl>
    <w:p w:rsidR="00D45707" w:rsidRPr="00564707" w:rsidRDefault="00564707" w:rsidP="00564707">
      <w:pPr>
        <w:pStyle w:val="Caption"/>
        <w:rPr>
          <w:b w:val="0"/>
        </w:rPr>
      </w:pPr>
      <w:r>
        <w:t xml:space="preserve">Table </w:t>
      </w:r>
      <w:r w:rsidR="00402803">
        <w:t xml:space="preserve">5. </w:t>
      </w:r>
      <w:r>
        <w:rPr>
          <w:b w:val="0"/>
        </w:rPr>
        <w:t>A description of RECOMMENDED encodings in mzIdentML, where sample pre-fractionation has taken place.</w:t>
      </w:r>
    </w:p>
    <w:p w:rsidR="00550D67" w:rsidRPr="00550D67" w:rsidRDefault="00550D67" w:rsidP="00466496"/>
    <w:p w:rsidR="00873DE8" w:rsidRDefault="00873DE8" w:rsidP="00466496"/>
    <w:p w:rsidR="00873DE8" w:rsidRDefault="00162660" w:rsidP="00071A7F">
      <w:pPr>
        <w:pStyle w:val="Heading3"/>
      </w:pPr>
      <w:bookmarkStart w:id="48" w:name="_Ref409017290"/>
      <w:bookmarkStart w:id="49" w:name="_Toc457214050"/>
      <w:r>
        <w:t>Peptide-level scores and statistical measures</w:t>
      </w:r>
      <w:bookmarkEnd w:id="48"/>
      <w:bookmarkEnd w:id="49"/>
    </w:p>
    <w:p w:rsidR="009207CB" w:rsidRDefault="00162660" w:rsidP="005E3444">
      <w:pPr>
        <w:pStyle w:val="nobreak"/>
        <w:jc w:val="both"/>
      </w:pPr>
      <w:r>
        <w:t xml:space="preserve">The format </w:t>
      </w:r>
      <w:r w:rsidR="009D5540">
        <w:t>was designed with</w:t>
      </w:r>
      <w:r>
        <w:t xml:space="preserve"> explicit support for encoding scores or statistical measures for </w:t>
      </w:r>
      <w:r w:rsidR="00AF1566">
        <w:t>PSM</w:t>
      </w:r>
      <w:r w:rsidR="00594E42">
        <w:t xml:space="preserve">s, for individual proteins and for protein groups. However, </w:t>
      </w:r>
      <w:r w:rsidR="009D5540">
        <w:t>the original design contained</w:t>
      </w:r>
      <w:r w:rsidR="00594E42">
        <w:t xml:space="preserve"> no explicit (schema</w:t>
      </w:r>
      <w:r w:rsidR="006E500D">
        <w:t xml:space="preserve"> </w:t>
      </w:r>
      <w:r w:rsidR="00594E42">
        <w:t xml:space="preserve">level) </w:t>
      </w:r>
      <w:r w:rsidR="00594E42">
        <w:lastRenderedPageBreak/>
        <w:t xml:space="preserve">support for peptide-level scores i.e. after redundant PSMs reporting on the same peptide have been removed. </w:t>
      </w:r>
      <w:r w:rsidR="003F102F">
        <w:t>One of the challenges in this space is defining the mechanism of</w:t>
      </w:r>
      <w:r w:rsidR="004D4EEB">
        <w:t xml:space="preserve"> </w:t>
      </w:r>
      <w:r w:rsidR="00E83A8B">
        <w:t xml:space="preserve">grouping multiple PSMs for the same </w:t>
      </w:r>
      <w:r w:rsidR="00E83A8B">
        <w:rPr>
          <w:i/>
        </w:rPr>
        <w:t>distinct peptide</w:t>
      </w:r>
      <w:r w:rsidR="009207CB">
        <w:rPr>
          <w:i/>
        </w:rPr>
        <w:t xml:space="preserve"> – </w:t>
      </w:r>
      <w:r w:rsidR="009207CB">
        <w:t xml:space="preserve">since </w:t>
      </w:r>
      <w:r w:rsidR="00486450">
        <w:t xml:space="preserve">in different contexts a distinct peptide could </w:t>
      </w:r>
      <w:r w:rsidR="007913E5">
        <w:t xml:space="preserve">be encompass </w:t>
      </w:r>
      <w:r w:rsidR="00EF1AA9">
        <w:t xml:space="preserve">one of </w:t>
      </w:r>
      <w:r w:rsidR="007913E5">
        <w:t xml:space="preserve">the following </w:t>
      </w:r>
      <w:r w:rsidR="009C0611">
        <w:t>concepts:</w:t>
      </w:r>
    </w:p>
    <w:p w:rsidR="004C62E2" w:rsidRDefault="004C62E2" w:rsidP="005E3444">
      <w:pPr>
        <w:numPr>
          <w:ilvl w:val="0"/>
          <w:numId w:val="41"/>
        </w:numPr>
        <w:jc w:val="both"/>
      </w:pPr>
      <w:r>
        <w:t xml:space="preserve">A peptide sequence with a given set of modifications – located </w:t>
      </w:r>
      <w:r w:rsidR="00402803">
        <w:t xml:space="preserve">in </w:t>
      </w:r>
      <w:r>
        <w:t>specified positions, identified from a single chart state.</w:t>
      </w:r>
    </w:p>
    <w:p w:rsidR="007F69D5" w:rsidRDefault="007F69D5" w:rsidP="005E3444">
      <w:pPr>
        <w:numPr>
          <w:ilvl w:val="0"/>
          <w:numId w:val="41"/>
        </w:numPr>
        <w:jc w:val="both"/>
      </w:pPr>
      <w:r>
        <w:t xml:space="preserve">A peptide sequence with a given set of modifications – located </w:t>
      </w:r>
      <w:r w:rsidR="00402803">
        <w:t xml:space="preserve">in </w:t>
      </w:r>
      <w:r>
        <w:t>specified positions, identified from different charge state ions.</w:t>
      </w:r>
    </w:p>
    <w:p w:rsidR="00F35D20" w:rsidRDefault="00F35D20" w:rsidP="005E3444">
      <w:pPr>
        <w:numPr>
          <w:ilvl w:val="0"/>
          <w:numId w:val="41"/>
        </w:numPr>
        <w:jc w:val="both"/>
      </w:pPr>
      <w:r>
        <w:t>A peptide sequence with a given set of modifications – regardless of the positions of modifications.</w:t>
      </w:r>
    </w:p>
    <w:p w:rsidR="004C62E2" w:rsidRDefault="00F35D20" w:rsidP="005E3444">
      <w:pPr>
        <w:numPr>
          <w:ilvl w:val="0"/>
          <w:numId w:val="41"/>
        </w:numPr>
        <w:jc w:val="both"/>
      </w:pPr>
      <w:r>
        <w:t xml:space="preserve">A peptide sequence regardless of the </w:t>
      </w:r>
      <w:r w:rsidR="004514DF">
        <w:t>presence/absence of different modifications</w:t>
      </w:r>
      <w:r w:rsidR="006E500D">
        <w:t>.</w:t>
      </w:r>
    </w:p>
    <w:p w:rsidR="00724362" w:rsidRDefault="00724362" w:rsidP="005E3444">
      <w:pPr>
        <w:ind w:left="720"/>
        <w:jc w:val="both"/>
      </w:pPr>
    </w:p>
    <w:p w:rsidR="005E3444" w:rsidRDefault="008B16D7" w:rsidP="005E3444">
      <w:pPr>
        <w:jc w:val="both"/>
      </w:pPr>
      <w:r>
        <w:t xml:space="preserve">A mechanism for </w:t>
      </w:r>
      <w:r w:rsidR="003B56A4">
        <w:t xml:space="preserve">encoding these different types of </w:t>
      </w:r>
      <w:r w:rsidR="009F588A">
        <w:t xml:space="preserve">distinct peptide </w:t>
      </w:r>
      <w:r w:rsidR="003B56A4">
        <w:t>grouping in t</w:t>
      </w:r>
      <w:r>
        <w:t xml:space="preserve">he mzIdentML </w:t>
      </w:r>
      <w:r w:rsidR="00B151A4">
        <w:t xml:space="preserve">1.2.0 </w:t>
      </w:r>
      <w:r>
        <w:t xml:space="preserve">specifications </w:t>
      </w:r>
      <w:r w:rsidR="003B56A4">
        <w:t>has been defined, using CV terms</w:t>
      </w:r>
      <w:r w:rsidR="00CF79F1">
        <w:t xml:space="preserve"> as described in </w:t>
      </w:r>
      <w:r w:rsidR="00CF79F1">
        <w:fldChar w:fldCharType="begin"/>
      </w:r>
      <w:r w:rsidR="00CF79F1">
        <w:instrText xml:space="preserve"> REF _Ref385423481 \h </w:instrText>
      </w:r>
      <w:r w:rsidR="005E3444">
        <w:instrText xml:space="preserve"> \* MERGEFORMAT </w:instrText>
      </w:r>
      <w:r w:rsidR="00CF79F1">
        <w:fldChar w:fldCharType="separate"/>
      </w:r>
      <w:r w:rsidR="003C46AF">
        <w:t xml:space="preserve">Figure </w:t>
      </w:r>
      <w:r w:rsidR="003C46AF">
        <w:rPr>
          <w:noProof/>
        </w:rPr>
        <w:t>1</w:t>
      </w:r>
      <w:r w:rsidR="00CF79F1">
        <w:fldChar w:fldCharType="end"/>
      </w:r>
      <w:r w:rsidR="003B56A4">
        <w:t>.</w:t>
      </w:r>
      <w:r>
        <w:t xml:space="preserve"> </w:t>
      </w:r>
      <w:r w:rsidR="002E1BB9">
        <w:t xml:space="preserve">Three CV terms have currently been added to the </w:t>
      </w:r>
      <w:r w:rsidR="00402803">
        <w:t xml:space="preserve">PSI-MS </w:t>
      </w:r>
      <w:r w:rsidR="002E1BB9">
        <w:t>CV: “</w:t>
      </w:r>
      <w:r w:rsidR="002E1BB9" w:rsidRPr="000D0503">
        <w:t>group PSMs by sequence</w:t>
      </w:r>
      <w:r w:rsidR="002E1BB9">
        <w:t>” (</w:t>
      </w:r>
      <w:r w:rsidR="002E1BB9" w:rsidRPr="00051400">
        <w:t>MS:1002496</w:t>
      </w:r>
      <w:r w:rsidR="002E1BB9">
        <w:t>), “</w:t>
      </w:r>
      <w:r w:rsidR="002E1BB9" w:rsidRPr="000D0503">
        <w:t>group PSMs by sequence with modifications</w:t>
      </w:r>
      <w:r w:rsidR="002E1BB9">
        <w:t>” (</w:t>
      </w:r>
      <w:r w:rsidR="002E1BB9" w:rsidRPr="00051400">
        <w:t>MS:1002497</w:t>
      </w:r>
      <w:r w:rsidR="002E1BB9">
        <w:t>) and “</w:t>
      </w:r>
      <w:r w:rsidR="002E1BB9" w:rsidRPr="000D0503">
        <w:t>group PSMs by sequence with modifications and charge</w:t>
      </w:r>
      <w:r w:rsidR="002E1BB9">
        <w:t>” (</w:t>
      </w:r>
      <w:r w:rsidR="002E1BB9" w:rsidRPr="00051400">
        <w:t>MS:1002498</w:t>
      </w:r>
      <w:r w:rsidR="002E1BB9">
        <w:t>).</w:t>
      </w:r>
      <w:r w:rsidR="00990EA0">
        <w:t xml:space="preserve"> </w:t>
      </w:r>
    </w:p>
    <w:p w:rsidR="005E3444" w:rsidRDefault="005E3444" w:rsidP="005E3444">
      <w:pPr>
        <w:jc w:val="both"/>
      </w:pPr>
    </w:p>
    <w:p w:rsidR="008C43FE" w:rsidRDefault="0000619A" w:rsidP="005E3444">
      <w:pPr>
        <w:jc w:val="both"/>
      </w:pPr>
      <w:r>
        <w:t xml:space="preserve">The following additional features </w:t>
      </w:r>
      <w:r w:rsidR="005E3444">
        <w:t>have also be</w:t>
      </w:r>
      <w:r w:rsidR="00402803">
        <w:t>en</w:t>
      </w:r>
      <w:r w:rsidR="005E3444">
        <w:t xml:space="preserve"> added to </w:t>
      </w:r>
      <w:r>
        <w:t xml:space="preserve">mzIdentML </w:t>
      </w:r>
      <w:r w:rsidR="00B151A4">
        <w:t xml:space="preserve">1.2.0 </w:t>
      </w:r>
      <w:r w:rsidR="005E3444">
        <w:t xml:space="preserve">to support peptide-level scores </w:t>
      </w:r>
      <w:r>
        <w:t>(Figure 1).</w:t>
      </w:r>
      <w:r w:rsidR="005E3444">
        <w:t xml:space="preserve"> First</w:t>
      </w:r>
      <w:r w:rsidR="00990EA0">
        <w:t>, an additional CV term “</w:t>
      </w:r>
      <w:r w:rsidR="00990EA0" w:rsidRPr="00056D8E">
        <w:t>peptide-level scoring</w:t>
      </w:r>
      <w:r w:rsidR="00990EA0">
        <w:t xml:space="preserve">” </w:t>
      </w:r>
      <w:r w:rsidR="00990EA0" w:rsidRPr="00056D8E">
        <w:t>(</w:t>
      </w:r>
      <w:r w:rsidR="00990EA0" w:rsidRPr="00056D8E">
        <w:rPr>
          <w:bCs/>
        </w:rPr>
        <w:t>MS:1002490)</w:t>
      </w:r>
      <w:r w:rsidR="00990EA0">
        <w:rPr>
          <w:bCs/>
        </w:rPr>
        <w:t xml:space="preserve"> </w:t>
      </w:r>
      <w:r w:rsidR="00AC6E4F">
        <w:rPr>
          <w:bCs/>
        </w:rPr>
        <w:t>MUST be</w:t>
      </w:r>
      <w:r w:rsidR="00990EA0">
        <w:rPr>
          <w:bCs/>
        </w:rPr>
        <w:t xml:space="preserve"> included</w:t>
      </w:r>
      <w:r w:rsidR="00AC6E4F">
        <w:rPr>
          <w:bCs/>
        </w:rPr>
        <w:t xml:space="preserve"> (when this process is being reported)</w:t>
      </w:r>
      <w:r w:rsidR="00990EA0">
        <w:t xml:space="preserve"> in </w:t>
      </w:r>
      <w:r w:rsidR="00990EA0" w:rsidRPr="00B151A4">
        <w:t>&lt;SpectrumIdentificationProtocol&gt;</w:t>
      </w:r>
      <w:r w:rsidR="00990EA0" w:rsidRPr="007D410C">
        <w:t>,</w:t>
      </w:r>
      <w:r w:rsidR="00990EA0">
        <w:t xml:space="preserve"> as shown in Figure 1a</w:t>
      </w:r>
      <w:r>
        <w:t xml:space="preserve"> and Table 1</w:t>
      </w:r>
      <w:r w:rsidR="00990EA0">
        <w:t xml:space="preserve">. </w:t>
      </w:r>
      <w:r w:rsidR="008C43FE">
        <w:t xml:space="preserve">In addition, the </w:t>
      </w:r>
      <w:r w:rsidR="008C43FE" w:rsidRPr="00B151A4">
        <w:t>&lt;SpectrumIdentificationProtocol&gt;</w:t>
      </w:r>
      <w:r w:rsidR="008C43FE">
        <w:rPr>
          <w:i/>
        </w:rPr>
        <w:t xml:space="preserve"> </w:t>
      </w:r>
      <w:r w:rsidR="008C43FE">
        <w:t xml:space="preserve">contains a </w:t>
      </w:r>
      <w:r w:rsidR="008C43FE" w:rsidRPr="00B151A4">
        <w:t>&lt;Threshold&gt;</w:t>
      </w:r>
      <w:r w:rsidR="008C43FE">
        <w:t xml:space="preserve"> element, used in previous versions, for representing the threshold applied at the PSM level. In mzIdentML 1.2, the element can now be used to demonstrate the threshold applied at the PSM and/or peptide-level, through the use of appropriate CV terms. </w:t>
      </w:r>
    </w:p>
    <w:p w:rsidR="008C43FE" w:rsidRDefault="008C43FE" w:rsidP="005E3444">
      <w:pPr>
        <w:jc w:val="both"/>
      </w:pPr>
    </w:p>
    <w:p w:rsidR="00E42E66" w:rsidRDefault="008C43FE" w:rsidP="005E3444">
      <w:pPr>
        <w:jc w:val="both"/>
      </w:pPr>
      <w:r>
        <w:t>Additionally, a mechanism is needed for capturing how different PSMs are grouped into a single entity. This is achieved by adding a CV term to every PSM in the file “</w:t>
      </w:r>
      <w:r w:rsidRPr="0017514D">
        <w:t>peptide group ID</w:t>
      </w:r>
      <w:r>
        <w:t>” (</w:t>
      </w:r>
      <w:r w:rsidRPr="008C43FE">
        <w:t>MS:1002520</w:t>
      </w:r>
      <w:r>
        <w:t xml:space="preserve">), whereby the associated value is a unique identifier shared between all PSMs in the same peptide group. In the example in Figure 1d, the unique identifier used is the peptide sequence itself (since when grouping by sequence irrespective of modification status this value must be unique), although this could be an arbitrary value such as an integer code. </w:t>
      </w:r>
    </w:p>
    <w:p w:rsidR="00E42E66" w:rsidRDefault="00E42E66" w:rsidP="005E3444">
      <w:pPr>
        <w:jc w:val="both"/>
      </w:pPr>
    </w:p>
    <w:p w:rsidR="008C43FE" w:rsidRDefault="006D1D80" w:rsidP="005E3444">
      <w:pPr>
        <w:jc w:val="both"/>
      </w:pPr>
      <w:r>
        <w:t>T</w:t>
      </w:r>
      <w:r w:rsidR="008C43FE">
        <w:t>he mzIdentML file must be able to record scores or statistical values at the peptide</w:t>
      </w:r>
      <w:r w:rsidR="00402803">
        <w:t xml:space="preserve"> </w:t>
      </w:r>
      <w:r w:rsidR="008C43FE">
        <w:t xml:space="preserve">level. This is achieved </w:t>
      </w:r>
      <w:r w:rsidR="008C43FE" w:rsidRPr="00B151A4">
        <w:rPr>
          <w:i/>
        </w:rPr>
        <w:t>via</w:t>
      </w:r>
      <w:r w:rsidR="008C43FE">
        <w:t xml:space="preserve"> adding CV terms with identical values to all PSMs within the same peptide-group, with an indication that it is a peptide-level value, </w:t>
      </w:r>
      <w:r w:rsidR="008C43FE" w:rsidRPr="00B151A4">
        <w:rPr>
          <w:i/>
        </w:rPr>
        <w:t>via</w:t>
      </w:r>
      <w:r w:rsidR="008C43FE">
        <w:t xml:space="preserve"> the convention of the prefix “peptide:” in the CV term name (Figure 1e). Finally, </w:t>
      </w:r>
      <w:r w:rsidR="00596B1E">
        <w:t xml:space="preserve">a mechanism has been added </w:t>
      </w:r>
      <w:r w:rsidR="008C43FE">
        <w:t xml:space="preserve">for recording peptides both above and below the threshold, to allow complete </w:t>
      </w:r>
      <w:r w:rsidR="00596B1E">
        <w:t xml:space="preserve">statistical </w:t>
      </w:r>
      <w:r w:rsidR="008C43FE">
        <w:t xml:space="preserve">re-evaluation by downstream software. PSM-level threshold is covered </w:t>
      </w:r>
      <w:r w:rsidR="008C43FE" w:rsidRPr="00B151A4">
        <w:rPr>
          <w:i/>
        </w:rPr>
        <w:t>via</w:t>
      </w:r>
      <w:r w:rsidR="008C43FE">
        <w:t xml:space="preserve"> the </w:t>
      </w:r>
      <w:r w:rsidR="008C43FE" w:rsidRPr="00CD3F4D">
        <w:rPr>
          <w:i/>
        </w:rPr>
        <w:t>passThreshold</w:t>
      </w:r>
      <w:r w:rsidR="008C43FE">
        <w:t xml:space="preserve"> attribute on the </w:t>
      </w:r>
      <w:r w:rsidR="008C43FE" w:rsidRPr="00B151A4">
        <w:t>&lt;SpectrumIdentificationItem&gt;</w:t>
      </w:r>
      <w:r w:rsidR="008C43FE">
        <w:rPr>
          <w:i/>
        </w:rPr>
        <w:t xml:space="preserve"> </w:t>
      </w:r>
      <w:r w:rsidR="008C43FE" w:rsidRPr="00B151A4">
        <w:t>element</w:t>
      </w:r>
      <w:r w:rsidR="008C43FE" w:rsidRPr="00402803">
        <w:t>.</w:t>
      </w:r>
      <w:r w:rsidR="008C43FE">
        <w:t xml:space="preserve"> To enable additional thresholding at the peptide-level, a new CV term is required for all PSMs (“</w:t>
      </w:r>
      <w:r w:rsidR="008C43FE" w:rsidRPr="00051400">
        <w:t>peptide passes threshold</w:t>
      </w:r>
      <w:r w:rsidR="008C43FE">
        <w:t xml:space="preserve">”, </w:t>
      </w:r>
      <w:r w:rsidR="008C43FE" w:rsidRPr="00051400">
        <w:t>MS:1002500</w:t>
      </w:r>
      <w:r w:rsidR="008C43FE">
        <w:t>) as shown in Figure 1f.</w:t>
      </w:r>
    </w:p>
    <w:p w:rsidR="006F4DC0" w:rsidRDefault="006F4DC0" w:rsidP="00071A7F"/>
    <w:p w:rsidR="001B2241" w:rsidRDefault="001B2241" w:rsidP="00071A7F"/>
    <w:p w:rsidR="004336D8" w:rsidRDefault="00C14FC6" w:rsidP="00071A7F">
      <w:pPr>
        <w:keepNext/>
      </w:pPr>
      <w:r>
        <w:lastRenderedPageBreak/>
        <w:pict w14:anchorId="4BE2C3ED">
          <v:shape id="_x0000_i1025" type="#_x0000_t75" style="width:496.95pt;height:662.6pt">
            <v:imagedata r:id="rId24" o:title=""/>
          </v:shape>
        </w:pict>
      </w:r>
    </w:p>
    <w:p w:rsidR="001B2241" w:rsidRDefault="004336D8" w:rsidP="00071A7F">
      <w:pPr>
        <w:pStyle w:val="Caption"/>
      </w:pPr>
      <w:bookmarkStart w:id="50" w:name="_Ref385423481"/>
      <w:r>
        <w:lastRenderedPageBreak/>
        <w:t xml:space="preserve">Figure </w:t>
      </w:r>
      <w:fldSimple w:instr=" SEQ Figure \* ARABIC ">
        <w:r w:rsidR="00E450A0">
          <w:rPr>
            <w:noProof/>
          </w:rPr>
          <w:t>1</w:t>
        </w:r>
      </w:fldSimple>
      <w:bookmarkEnd w:id="50"/>
      <w:r w:rsidR="00CE6DC1">
        <w:t>.</w:t>
      </w:r>
      <w:r>
        <w:t xml:space="preserve"> </w:t>
      </w:r>
      <w:r w:rsidRPr="00071A7F">
        <w:rPr>
          <w:b w:val="0"/>
        </w:rPr>
        <w:t>The mechanism for encoding peptide-level statistics in mzIdentML 1.2</w:t>
      </w:r>
      <w:r w:rsidR="00B151A4">
        <w:rPr>
          <w:b w:val="0"/>
        </w:rPr>
        <w:t>.0</w:t>
      </w:r>
      <w:r w:rsidR="00402803">
        <w:rPr>
          <w:b w:val="0"/>
        </w:rPr>
        <w:t>.</w:t>
      </w:r>
    </w:p>
    <w:p w:rsidR="006F4DC0" w:rsidRPr="00AE7CAF" w:rsidRDefault="006F4DC0" w:rsidP="00071A7F"/>
    <w:p w:rsidR="00873DE8" w:rsidRDefault="00873DE8" w:rsidP="00466496"/>
    <w:p w:rsidR="0001161E" w:rsidRDefault="0001161E" w:rsidP="00071A7F">
      <w:pPr>
        <w:pStyle w:val="Heading3"/>
      </w:pPr>
      <w:bookmarkStart w:id="51" w:name="_Ref409017297"/>
      <w:bookmarkStart w:id="52" w:name="_Ref449348756"/>
      <w:bookmarkStart w:id="53" w:name="_Toc457214051"/>
      <w:r>
        <w:t>Encoding modification localisation scores</w:t>
      </w:r>
      <w:bookmarkEnd w:id="51"/>
      <w:bookmarkEnd w:id="52"/>
      <w:bookmarkEnd w:id="53"/>
    </w:p>
    <w:p w:rsidR="00C81DB9" w:rsidRDefault="00C81DB9" w:rsidP="00071A7F">
      <w:pPr>
        <w:pStyle w:val="nobreak"/>
        <w:rPr>
          <w:lang w:val="en-US" w:eastAsia="en-US"/>
        </w:rPr>
      </w:pPr>
    </w:p>
    <w:p w:rsidR="00C81DB9" w:rsidRDefault="00C81DB9" w:rsidP="00322152">
      <w:pPr>
        <w:pStyle w:val="nobreak"/>
        <w:jc w:val="both"/>
        <w:rPr>
          <w:lang w:val="en-US" w:eastAsia="en-US"/>
        </w:rPr>
      </w:pPr>
      <w:r>
        <w:rPr>
          <w:lang w:val="en-US" w:eastAsia="en-US"/>
        </w:rPr>
        <w:t xml:space="preserve">A new addition to mzIdentML </w:t>
      </w:r>
      <w:r w:rsidR="00B151A4">
        <w:rPr>
          <w:lang w:val="en-US" w:eastAsia="en-US"/>
        </w:rPr>
        <w:t xml:space="preserve">1.2.0 </w:t>
      </w:r>
      <w:r>
        <w:rPr>
          <w:lang w:val="en-US" w:eastAsia="en-US"/>
        </w:rPr>
        <w:t xml:space="preserve">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rsidR="00C81DB9" w:rsidRPr="00C81DB9" w:rsidRDefault="00C81DB9" w:rsidP="00322152">
      <w:pPr>
        <w:jc w:val="both"/>
        <w:rPr>
          <w:lang w:val="en-US" w:eastAsia="en-US"/>
        </w:rPr>
      </w:pPr>
    </w:p>
    <w:p w:rsidR="00E42E66" w:rsidRDefault="00CE17CB" w:rsidP="00322152">
      <w:pPr>
        <w:pStyle w:val="nobreak"/>
        <w:jc w:val="both"/>
      </w:pPr>
      <w:r>
        <w:rPr>
          <w:lang w:val="en-US" w:eastAsia="en-US"/>
        </w:rPr>
        <w:t>The encoding</w:t>
      </w:r>
      <w:r w:rsidR="00BE01B7">
        <w:rPr>
          <w:lang w:val="en-US" w:eastAsia="en-US"/>
        </w:rPr>
        <w:t xml:space="preserve"> of such scores</w:t>
      </w:r>
      <w:r>
        <w:rPr>
          <w:lang w:val="en-US" w:eastAsia="en-US"/>
        </w:rPr>
        <w:t xml:space="preserve"> is achieved </w:t>
      </w:r>
      <w:r w:rsidR="00BE01B7">
        <w:rPr>
          <w:lang w:val="en-US" w:eastAsia="en-US"/>
        </w:rPr>
        <w:t xml:space="preserve">in mzIdentML </w:t>
      </w:r>
      <w:r w:rsidR="00B151A4">
        <w:rPr>
          <w:lang w:val="en-US" w:eastAsia="en-US"/>
        </w:rPr>
        <w:t xml:space="preserve">1.2.0 </w:t>
      </w:r>
      <w:r>
        <w:rPr>
          <w:lang w:val="en-US" w:eastAsia="en-US"/>
        </w:rPr>
        <w:t xml:space="preserve">by making use of a regular expression attached within a </w:t>
      </w:r>
      <w:r w:rsidRPr="00B151A4">
        <w:rPr>
          <w:lang w:val="en-US" w:eastAsia="en-US"/>
        </w:rPr>
        <w:t>&lt;</w:t>
      </w:r>
      <w:r w:rsidR="00080672" w:rsidRPr="00B151A4">
        <w:rPr>
          <w:lang w:val="en-US" w:eastAsia="en-US"/>
        </w:rPr>
        <w:t>c</w:t>
      </w:r>
      <w:r w:rsidRPr="00B151A4">
        <w:rPr>
          <w:lang w:val="en-US" w:eastAsia="en-US"/>
        </w:rPr>
        <w:t>vParam&gt;</w:t>
      </w:r>
      <w:r>
        <w:rPr>
          <w:lang w:val="en-US" w:eastAsia="en-US"/>
        </w:rPr>
        <w:t xml:space="preserve"> at the level of </w:t>
      </w:r>
      <w:r w:rsidRPr="00B151A4">
        <w:rPr>
          <w:lang w:val="en-US" w:eastAsia="en-US"/>
        </w:rPr>
        <w:t>&lt;SpectrumIdentification</w:t>
      </w:r>
      <w:r w:rsidR="000B3DE8" w:rsidRPr="00B151A4">
        <w:rPr>
          <w:lang w:val="en-US" w:eastAsia="en-US"/>
        </w:rPr>
        <w:t>Item&gt;</w:t>
      </w:r>
      <w:r w:rsidR="000B3DE8" w:rsidRPr="007D410C">
        <w:rPr>
          <w:lang w:val="en-US" w:eastAsia="en-US"/>
        </w:rPr>
        <w:t>.</w:t>
      </w:r>
      <w:r w:rsidR="00E42E66">
        <w:rPr>
          <w:lang w:val="en-US" w:eastAsia="en-US"/>
        </w:rPr>
        <w:t xml:space="preserve"> </w:t>
      </w:r>
      <w:r w:rsidR="00E42E66">
        <w:t xml:space="preserve">The following additional features to be present in mzIdentML </w:t>
      </w:r>
      <w:r w:rsidR="00B151A4">
        <w:t xml:space="preserve">1.2.0 </w:t>
      </w:r>
      <w:r w:rsidR="00E42E66">
        <w:t xml:space="preserve">(Figure 2). </w:t>
      </w:r>
    </w:p>
    <w:p w:rsidR="00E42E66" w:rsidRDefault="00E42E66" w:rsidP="00322152">
      <w:pPr>
        <w:pStyle w:val="nobreak"/>
        <w:jc w:val="both"/>
      </w:pPr>
    </w:p>
    <w:p w:rsidR="00E42E66" w:rsidRDefault="00DD507B" w:rsidP="00322152">
      <w:pPr>
        <w:jc w:val="both"/>
      </w:pPr>
      <w:r>
        <w:t xml:space="preserve">To ensure that downstream software is aware that a file contains modification scores, a CV term is added to the </w:t>
      </w:r>
      <w:r w:rsidRPr="00B151A4">
        <w:t>&lt;SpectrumIdenticationProtocol&gt;</w:t>
      </w:r>
      <w:r>
        <w:rPr>
          <w:i/>
        </w:rPr>
        <w:t xml:space="preserve"> </w:t>
      </w:r>
      <w:r>
        <w:t xml:space="preserve">- </w:t>
      </w:r>
      <w:r w:rsidRPr="009F52B1">
        <w:t>“Modification localization scoring”</w:t>
      </w:r>
      <w:r>
        <w:t xml:space="preserve"> (</w:t>
      </w:r>
      <w:r w:rsidRPr="009F52B1">
        <w:t>MS:1002491</w:t>
      </w:r>
      <w:r>
        <w:t>), as shown in Figure 2a</w:t>
      </w:r>
      <w:r w:rsidR="0000619A">
        <w:t xml:space="preserve"> and Table 1</w:t>
      </w:r>
      <w:r>
        <w:t>. S</w:t>
      </w:r>
      <w:r w:rsidR="00E42E66">
        <w:t xml:space="preserve">ome approaches apply a statistical threshold for accepting or rejecting that a modification position has been confidently identified. The (re-usable) </w:t>
      </w:r>
      <w:r w:rsidR="00E42E66" w:rsidRPr="00B151A4">
        <w:t>&lt;Peptide&gt;</w:t>
      </w:r>
      <w:r w:rsidR="00E42E66">
        <w:t xml:space="preserve"> element has an attribute </w:t>
      </w:r>
      <w:r w:rsidR="00E42E66" w:rsidRPr="00B151A4">
        <w:rPr>
          <w:i/>
        </w:rPr>
        <w:t>via</w:t>
      </w:r>
      <w:r w:rsidR="00E42E66">
        <w:t xml:space="preserve"> which the residue and location of a modification can be recorded. To remain backwards compatible, we recommend that the software implementing mod scoring (and export) in mzIdentML should continue to use these attributes, populating with the most likely modification position (Figure 2c). A new CV term (</w:t>
      </w:r>
      <w:r w:rsidR="006D1D80">
        <w:t>REQUIRED</w:t>
      </w:r>
      <w:r w:rsidR="00E42E66">
        <w:t xml:space="preserve"> when </w:t>
      </w:r>
      <w:r w:rsidR="00E42E66" w:rsidRPr="009F52B1">
        <w:t>MS:1002491</w:t>
      </w:r>
      <w:r w:rsidR="00E42E66">
        <w:t xml:space="preserve"> is present in the protocol) must be added to every </w:t>
      </w:r>
      <w:r w:rsidR="00E42E66" w:rsidRPr="00B151A4">
        <w:t>&lt;Modification&gt;</w:t>
      </w:r>
      <w:r w:rsidR="00E42E66">
        <w:t xml:space="preserve"> element – called “modification index” (</w:t>
      </w:r>
      <w:r w:rsidR="00E42E66" w:rsidRPr="00D01B03">
        <w:t>MS:1002504</w:t>
      </w:r>
      <w:r w:rsidR="00E42E66">
        <w:t xml:space="preserve">), where the value serves as a unique identifier (local only to the containing &lt;Peptide&gt;) to be referenced from the PSM (Figure 2d). </w:t>
      </w:r>
    </w:p>
    <w:p w:rsidR="00E42E66" w:rsidRDefault="00E42E66" w:rsidP="00322152">
      <w:pPr>
        <w:pStyle w:val="nobreak"/>
        <w:jc w:val="both"/>
      </w:pPr>
    </w:p>
    <w:p w:rsidR="00E42E66" w:rsidRDefault="00E42E66" w:rsidP="00322152">
      <w:pPr>
        <w:pStyle w:val="nobreak"/>
        <w:jc w:val="both"/>
        <w:rPr>
          <w:bCs/>
        </w:rPr>
      </w:pPr>
      <w:r>
        <w:t xml:space="preserve">The modification scores themselves are added as CV terms to the </w:t>
      </w:r>
      <w:r w:rsidR="00AD3527">
        <w:t>&lt;SpectrumIdentificationItem&gt; element</w:t>
      </w:r>
      <w:r>
        <w:t xml:space="preserve"> referencing the peptide (</w:t>
      </w:r>
      <w:r w:rsidR="00AD3527">
        <w:t xml:space="preserve">e.g. </w:t>
      </w:r>
      <w:r>
        <w:t>“</w:t>
      </w:r>
      <w:r w:rsidR="00AD3527">
        <w:t>phosphoRS score”</w:t>
      </w:r>
      <w:r>
        <w:t xml:space="preserve">, Figure 2e), with a value provided as a regular expression of four values in a defined order - </w:t>
      </w:r>
      <w:r w:rsidRPr="00F7650A">
        <w:rPr>
          <w:bCs/>
        </w:rPr>
        <w:t>MOD_INDEX, SCORE</w:t>
      </w:r>
      <w:r w:rsidRPr="00F7650A">
        <w:t>,</w:t>
      </w:r>
      <w:r>
        <w:t xml:space="preserve"> </w:t>
      </w:r>
      <w:r w:rsidRPr="00F7650A">
        <w:rPr>
          <w:bCs/>
        </w:rPr>
        <w:t>POSITION</w:t>
      </w:r>
      <w:r w:rsidRPr="00F7650A">
        <w:t xml:space="preserve">, </w:t>
      </w:r>
      <w:r w:rsidRPr="00F7650A">
        <w:rPr>
          <w:bCs/>
        </w:rPr>
        <w:t>PASS_THRESHOLD</w:t>
      </w:r>
      <w:r>
        <w:rPr>
          <w:bCs/>
        </w:rPr>
        <w:t xml:space="preserve">. MOD_INDEX is a reference to the </w:t>
      </w:r>
      <w:r>
        <w:t xml:space="preserve">“modification index” </w:t>
      </w:r>
      <w:r>
        <w:rPr>
          <w:bC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rsidR="00E42E66" w:rsidRPr="00E42E66" w:rsidRDefault="00E42E66" w:rsidP="00322152">
      <w:pPr>
        <w:jc w:val="both"/>
      </w:pPr>
    </w:p>
    <w:p w:rsidR="00E42E66" w:rsidRDefault="00E42E66" w:rsidP="00322152">
      <w:pPr>
        <w:rPr>
          <w:rFonts w:ascii="Courier" w:hAnsi="Courier"/>
          <w:bCs/>
          <w:sz w:val="16"/>
          <w:szCs w:val="16"/>
        </w:rPr>
      </w:pPr>
      <w:r w:rsidRPr="00CD3F4D">
        <w:rPr>
          <w:rFonts w:ascii="Courier" w:hAnsi="Courier"/>
          <w:bCs/>
          <w:sz w:val="16"/>
          <w:szCs w:val="16"/>
        </w:rPr>
        <w:t xml:space="preserve">&lt;cvParam accession="MS:1002380" cvRef="PSI-MS" value="1:0.03:2|3:true" name="modification rescored by false localization rate"/&gt; </w:t>
      </w:r>
      <w:r w:rsidRPr="00CD3F4D">
        <w:rPr>
          <w:rFonts w:ascii="Courier" w:hAnsi="Courier"/>
          <w:bCs/>
          <w:sz w:val="16"/>
          <w:szCs w:val="16"/>
        </w:rPr>
        <w:br/>
        <w:t>&lt;cvParam accession="MS:1002380" cvRef="PSI-MS" value="1:0.97:8|9:false" name="modification rescored by false localization rate"/&gt;</w:t>
      </w:r>
    </w:p>
    <w:p w:rsidR="00AD3527" w:rsidRDefault="00AD3527" w:rsidP="00322152">
      <w:pPr>
        <w:jc w:val="both"/>
        <w:rPr>
          <w:rFonts w:ascii="Courier" w:hAnsi="Courier"/>
          <w:bCs/>
          <w:sz w:val="16"/>
          <w:szCs w:val="16"/>
        </w:rPr>
      </w:pPr>
    </w:p>
    <w:p w:rsidR="00AD3527" w:rsidRPr="00E42E66" w:rsidRDefault="00AD3527" w:rsidP="00322152">
      <w:pPr>
        <w:jc w:val="both"/>
      </w:pPr>
      <w:r>
        <w:rPr>
          <w:bCs/>
        </w:rPr>
        <w:t xml:space="preserve">The mechanism described MAY be used in conjunction with peptide-level scoring, using specific CV terms for peptide-level modification re-scoring. </w:t>
      </w:r>
    </w:p>
    <w:p w:rsidR="00ED6818" w:rsidRDefault="00C14FC6" w:rsidP="00ED6818">
      <w:pPr>
        <w:pStyle w:val="nobreak"/>
      </w:pPr>
      <w:r>
        <w:lastRenderedPageBreak/>
        <w:pict w14:anchorId="558343EC">
          <v:shape id="_x0000_i1026" type="#_x0000_t75" style="width:352.95pt;height:676.25pt">
            <v:imagedata r:id="rId25" o:title=""/>
          </v:shape>
        </w:pict>
      </w:r>
    </w:p>
    <w:p w:rsidR="0001161E" w:rsidRPr="00AE7CAF" w:rsidRDefault="00ED6818" w:rsidP="00071A7F">
      <w:pPr>
        <w:pStyle w:val="Caption"/>
      </w:pPr>
      <w:r>
        <w:lastRenderedPageBreak/>
        <w:t xml:space="preserve">Figure </w:t>
      </w:r>
      <w:fldSimple w:instr=" SEQ Figure \* ARABIC ">
        <w:r w:rsidR="00E450A0">
          <w:rPr>
            <w:noProof/>
          </w:rPr>
          <w:t>2</w:t>
        </w:r>
      </w:fldSimple>
      <w:r w:rsidR="00CE6DC1">
        <w:t>.</w:t>
      </w:r>
      <w:r>
        <w:t xml:space="preserve"> </w:t>
      </w:r>
      <w:r w:rsidRPr="00071A7F">
        <w:rPr>
          <w:b w:val="0"/>
        </w:rPr>
        <w:t xml:space="preserve">The specification in mzIdentML </w:t>
      </w:r>
      <w:r w:rsidR="00B151A4">
        <w:rPr>
          <w:b w:val="0"/>
        </w:rPr>
        <w:t xml:space="preserve">1.2.0 </w:t>
      </w:r>
      <w:r w:rsidRPr="00071A7F">
        <w:rPr>
          <w:b w:val="0"/>
        </w:rPr>
        <w:t xml:space="preserve">for encoding modification localization scores, using </w:t>
      </w:r>
      <w:r w:rsidR="007D410C">
        <w:rPr>
          <w:b w:val="0"/>
        </w:rPr>
        <w:t xml:space="preserve">CV </w:t>
      </w:r>
      <w:r w:rsidR="00C62AFB">
        <w:rPr>
          <w:b w:val="0"/>
        </w:rPr>
        <w:t>terms</w:t>
      </w:r>
      <w:r w:rsidRPr="00071A7F">
        <w:rPr>
          <w:b w:val="0"/>
        </w:rPr>
        <w:t>.</w:t>
      </w:r>
    </w:p>
    <w:p w:rsidR="0001161E" w:rsidRDefault="0001161E" w:rsidP="00466496"/>
    <w:p w:rsidR="00A84328" w:rsidRDefault="007A0315" w:rsidP="00071A7F">
      <w:pPr>
        <w:pStyle w:val="Heading3"/>
      </w:pPr>
      <w:bookmarkStart w:id="54" w:name="_Ref409017331"/>
      <w:bookmarkStart w:id="55" w:name="_Toc457214052"/>
      <w:r>
        <w:t>Encoding results of cross</w:t>
      </w:r>
      <w:r w:rsidR="0025798A">
        <w:t>-</w:t>
      </w:r>
      <w:r>
        <w:t>linking searches</w:t>
      </w:r>
      <w:bookmarkEnd w:id="54"/>
      <w:bookmarkEnd w:id="55"/>
    </w:p>
    <w:p w:rsidR="00DD507B" w:rsidRDefault="009813A2" w:rsidP="00DA66B3">
      <w:pPr>
        <w:pStyle w:val="nobreak"/>
        <w:jc w:val="both"/>
      </w:pPr>
      <w:r>
        <w:rPr>
          <w:lang w:val="en-US" w:eastAsia="en-US"/>
        </w:rPr>
        <w:t xml:space="preserve">A new mechanism has been added in mzIdentML </w:t>
      </w:r>
      <w:r w:rsidR="00B151A4">
        <w:rPr>
          <w:lang w:val="en-US" w:eastAsia="en-US"/>
        </w:rPr>
        <w:t xml:space="preserve">1.2.0 </w:t>
      </w:r>
      <w:r>
        <w:rPr>
          <w:lang w:val="en-US" w:eastAsia="en-US"/>
        </w:rPr>
        <w:t>to encode results from search engines that support identification of cross</w:t>
      </w:r>
      <w:r w:rsidR="00DA66B3">
        <w:rPr>
          <w:lang w:val="en-US" w:eastAsia="en-US"/>
        </w:rPr>
        <w:t>-</w:t>
      </w:r>
      <w:r>
        <w:rPr>
          <w:lang w:val="en-US" w:eastAsia="en-US"/>
        </w:rPr>
        <w:t>linked peptides. This presents a new challenge for mzIdentML, since more than one peptide can be identified from the same spectrum – here termed the alpha and beta peptides, along with cross</w:t>
      </w:r>
      <w:r w:rsidR="00504F7B">
        <w:rPr>
          <w:lang w:val="en-US" w:eastAsia="en-US"/>
        </w:rPr>
        <w:t>-</w:t>
      </w:r>
      <w:r>
        <w:rPr>
          <w:lang w:val="en-US" w:eastAsia="en-US"/>
        </w:rPr>
        <w:t>linker modification</w:t>
      </w:r>
      <w:r w:rsidR="00E0419E">
        <w:rPr>
          <w:lang w:val="en-US" w:eastAsia="en-US"/>
        </w:rPr>
        <w:t>s</w:t>
      </w:r>
      <w:r>
        <w:rPr>
          <w:lang w:val="en-US" w:eastAsia="en-US"/>
        </w:rPr>
        <w:t>, linked across the two chains</w:t>
      </w:r>
      <w:r w:rsidR="00E0419E">
        <w:rPr>
          <w:lang w:val="en-US" w:eastAsia="en-US"/>
        </w:rPr>
        <w:t xml:space="preserve"> (</w:t>
      </w:r>
      <w:r w:rsidR="00C62213">
        <w:rPr>
          <w:lang w:val="en-US" w:eastAsia="en-US"/>
        </w:rPr>
        <w:t>“</w:t>
      </w:r>
      <w:r w:rsidR="00E0419E">
        <w:rPr>
          <w:lang w:val="en-US" w:eastAsia="en-US"/>
        </w:rPr>
        <w:t>donor</w:t>
      </w:r>
      <w:r w:rsidR="00C62213">
        <w:rPr>
          <w:lang w:val="en-US" w:eastAsia="en-US"/>
        </w:rPr>
        <w:t>”</w:t>
      </w:r>
      <w:r w:rsidR="00E0419E">
        <w:rPr>
          <w:lang w:val="en-US" w:eastAsia="en-US"/>
        </w:rPr>
        <w:t xml:space="preserve"> and </w:t>
      </w:r>
      <w:r w:rsidR="00C62213">
        <w:rPr>
          <w:lang w:val="en-US" w:eastAsia="en-US"/>
        </w:rPr>
        <w:t>“acceptor”</w:t>
      </w:r>
      <w:r w:rsidR="00E0419E">
        <w:rPr>
          <w:lang w:val="en-US" w:eastAsia="en-US"/>
        </w:rPr>
        <w:t xml:space="preserve"> cross</w:t>
      </w:r>
      <w:r w:rsidR="00C62213">
        <w:rPr>
          <w:lang w:val="en-US" w:eastAsia="en-US"/>
        </w:rPr>
        <w:t>-</w:t>
      </w:r>
      <w:r w:rsidR="00E0419E">
        <w:rPr>
          <w:lang w:val="en-US" w:eastAsia="en-US"/>
        </w:rPr>
        <w:t>link</w:t>
      </w:r>
      <w:r w:rsidR="00823E93">
        <w:rPr>
          <w:lang w:val="en-US" w:eastAsia="en-US"/>
        </w:rPr>
        <w:t xml:space="preserve"> </w:t>
      </w:r>
      <w:r w:rsidR="00E0419E">
        <w:rPr>
          <w:lang w:val="en-US" w:eastAsia="en-US"/>
        </w:rPr>
        <w:t>s</w:t>
      </w:r>
      <w:r w:rsidR="00823E93">
        <w:rPr>
          <w:lang w:val="en-US" w:eastAsia="en-US"/>
        </w:rPr>
        <w:t>ites</w:t>
      </w:r>
      <w:r w:rsidR="00E0419E">
        <w:rPr>
          <w:lang w:val="en-US" w:eastAsia="en-US"/>
        </w:rPr>
        <w:t>)</w:t>
      </w:r>
      <w:r>
        <w:rPr>
          <w:lang w:val="en-US" w:eastAsia="en-US"/>
        </w:rPr>
        <w:t xml:space="preserve">. </w:t>
      </w:r>
      <w:r w:rsidR="00921D64">
        <w:rPr>
          <w:lang w:val="en-US" w:eastAsia="en-US"/>
        </w:rPr>
        <w:t xml:space="preserve">The encoding, as exemplified in </w:t>
      </w:r>
      <w:r w:rsidR="00921D64">
        <w:rPr>
          <w:lang w:val="en-US" w:eastAsia="en-US"/>
        </w:rPr>
        <w:fldChar w:fldCharType="begin"/>
      </w:r>
      <w:r w:rsidR="00921D64">
        <w:rPr>
          <w:lang w:val="en-US" w:eastAsia="en-US"/>
        </w:rPr>
        <w:instrText xml:space="preserve"> REF _Ref409016895 \h </w:instrText>
      </w:r>
      <w:r w:rsidR="00DA66B3">
        <w:rPr>
          <w:lang w:val="en-US" w:eastAsia="en-US"/>
        </w:rPr>
        <w:instrText xml:space="preserve"> \* MERGEFORMAT </w:instrText>
      </w:r>
      <w:r w:rsidR="00921D64">
        <w:rPr>
          <w:lang w:val="en-US" w:eastAsia="en-US"/>
        </w:rPr>
      </w:r>
      <w:r w:rsidR="00921D64">
        <w:rPr>
          <w:lang w:val="en-US" w:eastAsia="en-US"/>
        </w:rPr>
        <w:fldChar w:fldCharType="separate"/>
      </w:r>
      <w:r w:rsidR="003C46AF">
        <w:t xml:space="preserve">Figure </w:t>
      </w:r>
      <w:r w:rsidR="003C46AF">
        <w:rPr>
          <w:noProof/>
        </w:rPr>
        <w:t>3</w:t>
      </w:r>
      <w:r w:rsidR="00921D64">
        <w:rPr>
          <w:lang w:val="en-US" w:eastAsia="en-US"/>
        </w:rPr>
        <w:fldChar w:fldCharType="end"/>
      </w:r>
      <w:r w:rsidR="00921D64">
        <w:rPr>
          <w:lang w:val="en-US" w:eastAsia="en-US"/>
        </w:rPr>
        <w:t>, enables scores or statistical measures to be assigned jointly to identification of the alpha-beta pair, or independently to the alpha and beta peptide</w:t>
      </w:r>
      <w:r w:rsidR="004A3701">
        <w:rPr>
          <w:lang w:val="en-US" w:eastAsia="en-US"/>
        </w:rPr>
        <w:t xml:space="preserve"> chain</w:t>
      </w:r>
      <w:r w:rsidR="00921D64">
        <w:rPr>
          <w:lang w:val="en-US" w:eastAsia="en-US"/>
        </w:rPr>
        <w:t>.</w:t>
      </w:r>
      <w:r w:rsidR="00DD507B">
        <w:rPr>
          <w:lang w:val="en-US" w:eastAsia="en-US"/>
        </w:rPr>
        <w:t xml:space="preserve"> </w:t>
      </w:r>
      <w:r w:rsidR="00DD5C31">
        <w:t>To fulfil these requirements in mzIdentML</w:t>
      </w:r>
      <w:r w:rsidR="00DD507B">
        <w:t xml:space="preserve"> 1.2</w:t>
      </w:r>
      <w:r w:rsidR="00DD5C31">
        <w:t>, the following adaptations</w:t>
      </w:r>
      <w:r w:rsidR="00397F3B">
        <w:t xml:space="preserve"> were made</w:t>
      </w:r>
      <w:r w:rsidR="00DD5C31">
        <w:t>.</w:t>
      </w:r>
    </w:p>
    <w:p w:rsidR="00DD507B" w:rsidRDefault="00DD507B" w:rsidP="00071A7F">
      <w:pPr>
        <w:pStyle w:val="nobreak"/>
      </w:pPr>
    </w:p>
    <w:p w:rsidR="0003720A" w:rsidRPr="0003720A" w:rsidRDefault="0003720A" w:rsidP="00071A7F">
      <w:pPr>
        <w:pStyle w:val="nobreak"/>
        <w:rPr>
          <w:b/>
          <w:i/>
        </w:rPr>
      </w:pPr>
      <w:r>
        <w:rPr>
          <w:b/>
          <w:i/>
        </w:rPr>
        <w:t>Encoding a cross-linked peptide pair identification</w:t>
      </w:r>
    </w:p>
    <w:p w:rsidR="004E1EA7" w:rsidRDefault="00DD507B" w:rsidP="00A67341">
      <w:pPr>
        <w:pStyle w:val="nobreak"/>
        <w:jc w:val="both"/>
      </w:pPr>
      <w:r>
        <w:t>First</w:t>
      </w:r>
      <w:r w:rsidR="0087704B">
        <w:t xml:space="preserve"> of all</w:t>
      </w:r>
      <w:r>
        <w:t xml:space="preserve">, </w:t>
      </w:r>
      <w:r w:rsidR="00624B67">
        <w:t>t</w:t>
      </w:r>
      <w:r w:rsidR="00DD5C31">
        <w:t xml:space="preserve">he </w:t>
      </w:r>
      <w:r w:rsidR="00DD5C31" w:rsidRPr="00B151A4">
        <w:t>&lt;SpectrumIdentificationProtocol&gt;</w:t>
      </w:r>
      <w:r w:rsidR="00DD5C31">
        <w:t xml:space="preserve"> must contain the CV term “</w:t>
      </w:r>
      <w:r w:rsidR="00DD5C31" w:rsidRPr="00BA7419">
        <w:t>cross</w:t>
      </w:r>
      <w:r w:rsidR="00DA5012">
        <w:t>-</w:t>
      </w:r>
      <w:r w:rsidR="00DD5C31" w:rsidRPr="00BA7419">
        <w:t>linking search</w:t>
      </w:r>
      <w:r w:rsidR="00DD5C31">
        <w:t>” (</w:t>
      </w:r>
      <w:r w:rsidR="00DD5C31" w:rsidRPr="00BA7419">
        <w:t>MS:1002494</w:t>
      </w:r>
      <w:r w:rsidR="00DD5C31">
        <w:t xml:space="preserve">) as shown in Figure </w:t>
      </w:r>
      <w:r>
        <w:t>3</w:t>
      </w:r>
      <w:r w:rsidR="00DD5C31">
        <w:t>a</w:t>
      </w:r>
      <w:r w:rsidR="0000619A" w:rsidRPr="0000619A">
        <w:t xml:space="preserve"> </w:t>
      </w:r>
      <w:r w:rsidR="0000619A">
        <w:t>and Table 1</w:t>
      </w:r>
      <w:r w:rsidR="00DD5C31">
        <w:t xml:space="preserve">. </w:t>
      </w:r>
      <w:r w:rsidR="0087704B">
        <w:t>To represent the cross-linkers</w:t>
      </w:r>
      <w:r w:rsidR="00DD5C31">
        <w:t xml:space="preserve">, we have added a mechanism for relating two different </w:t>
      </w:r>
      <w:r w:rsidR="00DD5C31" w:rsidRPr="00B151A4">
        <w:t>&lt;Peptide&gt;</w:t>
      </w:r>
      <w:r w:rsidR="00DD5C31">
        <w:t xml:space="preserve"> elements together, using the CV terms “cross-link donor” </w:t>
      </w:r>
      <w:r w:rsidR="0087704B">
        <w:t>(</w:t>
      </w:r>
      <w:r w:rsidR="0087704B" w:rsidRPr="0087704B">
        <w:t>MS:1002509</w:t>
      </w:r>
      <w:r w:rsidR="0087704B">
        <w:t xml:space="preserve">) </w:t>
      </w:r>
      <w:r w:rsidR="00DD5C31">
        <w:t xml:space="preserve">and “cross-link </w:t>
      </w:r>
      <w:r w:rsidR="00F65B00">
        <w:t>acceptor</w:t>
      </w:r>
      <w:r w:rsidR="00DD5C31">
        <w:t>”</w:t>
      </w:r>
      <w:r w:rsidR="0087704B">
        <w:t xml:space="preserve"> (</w:t>
      </w:r>
      <w:r w:rsidR="0087704B" w:rsidRPr="0087704B">
        <w:t>MS:1002510</w:t>
      </w:r>
      <w:r w:rsidR="0087704B">
        <w:t>),</w:t>
      </w:r>
      <w:r w:rsidR="00DD5C31">
        <w:t xml:space="preserve"> where an identical value indicates that they are grouped together (Figure </w:t>
      </w:r>
      <w:r w:rsidR="0087704B">
        <w:t>3</w:t>
      </w:r>
      <w:r w:rsidR="00DD5C31">
        <w:t xml:space="preserve">b). The </w:t>
      </w:r>
      <w:r w:rsidR="00DD5C31" w:rsidRPr="00B151A4">
        <w:t>&lt;Modification&gt;</w:t>
      </w:r>
      <w:r w:rsidR="00DD5C31">
        <w:t xml:space="preserve"> element has an attribute </w:t>
      </w:r>
      <w:r w:rsidR="00DD5C31" w:rsidRPr="00071A7F">
        <w:rPr>
          <w:i/>
        </w:rPr>
        <w:t>monoisotopicMassDelta</w:t>
      </w:r>
      <w:r w:rsidR="00DD5C31">
        <w:t>, and the cross</w:t>
      </w:r>
      <w:r w:rsidR="00322152">
        <w:t>-</w:t>
      </w:r>
      <w:r w:rsidR="00DD5C31">
        <w:t xml:space="preserve">link donor </w:t>
      </w:r>
      <w:r w:rsidR="00A67341">
        <w:t xml:space="preserve">SHOULD </w:t>
      </w:r>
      <w:r w:rsidR="00DD5C31">
        <w:t>contain the complete mass delta introduced by the cross</w:t>
      </w:r>
      <w:r w:rsidR="00F65B00">
        <w:t>-</w:t>
      </w:r>
      <w:r w:rsidR="00DD5C31">
        <w:t>linking reagent, and that the cross</w:t>
      </w:r>
      <w:r w:rsidR="00F65B00">
        <w:t>-</w:t>
      </w:r>
      <w:r w:rsidR="00DD5C31">
        <w:t xml:space="preserve">link </w:t>
      </w:r>
      <w:r w:rsidR="00F65B00">
        <w:t>acceptor</w:t>
      </w:r>
      <w:r w:rsidR="00DD5C31">
        <w:t xml:space="preserve"> reports a mass shift delta of zero. </w:t>
      </w:r>
      <w:r w:rsidR="00A67341">
        <w:t>It is</w:t>
      </w:r>
      <w:r w:rsidR="0003720A">
        <w:t xml:space="preserve"> RECOMMEND</w:t>
      </w:r>
      <w:r w:rsidR="00A67341">
        <w:t>ED</w:t>
      </w:r>
      <w:r w:rsidR="0003720A">
        <w:t xml:space="preserve"> that the “donor” peptide SHOULD be the longer peptide or the one with the higher molecular weight if the same length.</w:t>
      </w:r>
    </w:p>
    <w:p w:rsidR="004E1EA7" w:rsidRDefault="004E1EA7" w:rsidP="00071A7F">
      <w:pPr>
        <w:pStyle w:val="nobreak"/>
      </w:pPr>
    </w:p>
    <w:p w:rsidR="00AE6598" w:rsidRDefault="00E1332F" w:rsidP="009F0C93">
      <w:pPr>
        <w:pStyle w:val="nobreak"/>
        <w:jc w:val="both"/>
      </w:pPr>
      <w:r>
        <w:t>For reporting the evidence associated with the identification,</w:t>
      </w:r>
      <w:r w:rsidR="007D410C">
        <w:t xml:space="preserve"> </w:t>
      </w:r>
      <w:r w:rsidR="00DD5C31">
        <w:t xml:space="preserve">within a given </w:t>
      </w:r>
      <w:r w:rsidR="00DD5C31" w:rsidRPr="00B151A4">
        <w:t>&lt;SpectrumIdentificationResult&gt;</w:t>
      </w:r>
      <w:r w:rsidR="00DD5C31" w:rsidRPr="007D410C">
        <w:t>,</w:t>
      </w:r>
      <w:r w:rsidR="00DD5C31">
        <w:t xml:space="preserve"> a pair of cross</w:t>
      </w:r>
      <w:r w:rsidR="00322152">
        <w:t>-</w:t>
      </w:r>
      <w:r w:rsidR="00DD5C31">
        <w:t xml:space="preserve">linked peptides </w:t>
      </w:r>
      <w:r w:rsidR="004E1EA7">
        <w:t>MUST be</w:t>
      </w:r>
      <w:r w:rsidR="00DD5C31">
        <w:t xml:space="preserve"> reported as two instances of </w:t>
      </w:r>
      <w:r w:rsidR="00DD5C31" w:rsidRPr="008564D9">
        <w:t xml:space="preserve">&lt;SpectrumIdentificationItem&gt; </w:t>
      </w:r>
      <w:r w:rsidR="00DD5C31">
        <w:t>through having a shared local unique identifier as the value for the CV term “</w:t>
      </w:r>
      <w:r w:rsidR="00DD5C31" w:rsidRPr="00703DAE">
        <w:t>cross-li</w:t>
      </w:r>
      <w:r w:rsidR="00DD5C31">
        <w:t>nk spectrum identification item” (</w:t>
      </w:r>
      <w:r w:rsidR="00DD5C31" w:rsidRPr="00703DAE">
        <w:t>MS:1002511</w:t>
      </w:r>
      <w:r w:rsidR="00DD5C31">
        <w:t xml:space="preserve">), as shown in Figure </w:t>
      </w:r>
      <w:r w:rsidR="0087704B">
        <w:t>3</w:t>
      </w:r>
      <w:r w:rsidR="00DD5C31">
        <w:t>d.</w:t>
      </w:r>
      <w:r w:rsidR="00AE6598">
        <w:t xml:space="preserve"> The two instances of </w:t>
      </w:r>
      <w:r w:rsidR="00AE6598" w:rsidRPr="00B151A4">
        <w:t>&lt;SpectrumIdentificationItem&gt;</w:t>
      </w:r>
      <w:r w:rsidR="00AE6598">
        <w:t xml:space="preserve"> MUST also share the same value for the rank attribute. </w:t>
      </w:r>
    </w:p>
    <w:p w:rsidR="00AE6598" w:rsidRDefault="00AE6598" w:rsidP="00071A7F">
      <w:pPr>
        <w:pStyle w:val="nobreak"/>
      </w:pPr>
    </w:p>
    <w:p w:rsidR="009813A2" w:rsidRDefault="00DD5C31" w:rsidP="00B151A4">
      <w:pPr>
        <w:pStyle w:val="nobreak"/>
        <w:jc w:val="both"/>
        <w:rPr>
          <w:lang w:val="en-US" w:eastAsia="en-US"/>
        </w:rPr>
      </w:pPr>
      <w:r>
        <w:t>If the search engine has produced a single score for the cross</w:t>
      </w:r>
      <w:r w:rsidR="00322152">
        <w:t>-</w:t>
      </w:r>
      <w:r>
        <w:t xml:space="preserve">linked pair, both </w:t>
      </w:r>
      <w:r w:rsidRPr="00B151A4">
        <w:t>&lt;SpectrumIdentificationItem&gt;</w:t>
      </w:r>
      <w:r>
        <w:t xml:space="preserve"> elements must carry the identical score (CV term and value, as in Figure </w:t>
      </w:r>
      <w:r w:rsidR="0087704B">
        <w:t>3</w:t>
      </w:r>
      <w:r>
        <w:t>e), but the two chains may also have additional, independent scores if needed</w:t>
      </w:r>
      <w:r w:rsidR="00D70137">
        <w:t xml:space="preserve"> (not shown)</w:t>
      </w:r>
      <w:r>
        <w:t>.</w:t>
      </w:r>
      <w:r w:rsidR="00921D64">
        <w:rPr>
          <w:lang w:val="en-US" w:eastAsia="en-US"/>
        </w:rPr>
        <w:t xml:space="preserve"> </w:t>
      </w:r>
    </w:p>
    <w:p w:rsidR="00302E1A" w:rsidRDefault="00302E1A" w:rsidP="00B151A4">
      <w:pPr>
        <w:jc w:val="both"/>
        <w:rPr>
          <w:lang w:val="en-US" w:eastAsia="en-US"/>
        </w:rPr>
      </w:pPr>
    </w:p>
    <w:p w:rsidR="0079619C" w:rsidRDefault="00302E1A" w:rsidP="00B151A4">
      <w:pPr>
        <w:jc w:val="both"/>
        <w:rPr>
          <w:lang w:val="en-US" w:eastAsia="en-US"/>
        </w:rPr>
      </w:pPr>
      <w:r>
        <w:rPr>
          <w:lang w:val="en-US" w:eastAsia="en-US"/>
        </w:rPr>
        <w:t xml:space="preserve">Both </w:t>
      </w:r>
      <w:r w:rsidRPr="001B3FEE">
        <w:rPr>
          <w:i/>
          <w:lang w:val="en-US" w:eastAsia="en-US"/>
        </w:rPr>
        <w:t>&lt;SpectrumIdentificationItem&gt;</w:t>
      </w:r>
      <w:r>
        <w:rPr>
          <w:lang w:val="en-US" w:eastAsia="en-US"/>
        </w:rPr>
        <w:t xml:space="preserve"> elements </w:t>
      </w:r>
      <w:r w:rsidR="001E019A">
        <w:rPr>
          <w:lang w:val="en-US" w:eastAsia="en-US"/>
        </w:rPr>
        <w:t>MUST</w:t>
      </w:r>
      <w:r>
        <w:rPr>
          <w:lang w:val="en-US" w:eastAsia="en-US"/>
        </w:rPr>
        <w:t xml:space="preserve"> have the same value for experimentalMassToCharge (i.e</w:t>
      </w:r>
      <w:r w:rsidR="0079619C">
        <w:rPr>
          <w:lang w:val="en-US" w:eastAsia="en-US"/>
        </w:rPr>
        <w:t>. the measured precursor mass</w:t>
      </w:r>
      <w:r w:rsidR="001B3FEE">
        <w:rPr>
          <w:lang w:val="en-US" w:eastAsia="en-US"/>
        </w:rPr>
        <w:t xml:space="preserve"> value</w:t>
      </w:r>
      <w:r w:rsidR="0079619C">
        <w:rPr>
          <w:lang w:val="en-US" w:eastAsia="en-US"/>
        </w:rPr>
        <w:t xml:space="preserve">) and for </w:t>
      </w:r>
      <w:r w:rsidR="0079619C" w:rsidRPr="00B151A4">
        <w:rPr>
          <w:i/>
          <w:lang w:val="en-US" w:eastAsia="en-US"/>
        </w:rPr>
        <w:t>calculatedMassToCharge</w:t>
      </w:r>
      <w:r w:rsidR="0079619C">
        <w:rPr>
          <w:lang w:val="en-US" w:eastAsia="en-US"/>
        </w:rPr>
        <w:t xml:space="preserve"> representing the theoretical mass of the pair of peptides plus the cross-link. </w:t>
      </w:r>
    </w:p>
    <w:p w:rsidR="0079619C" w:rsidRDefault="0079619C" w:rsidP="00B151A4">
      <w:pPr>
        <w:jc w:val="both"/>
        <w:rPr>
          <w:lang w:val="en-US" w:eastAsia="en-US"/>
        </w:rPr>
      </w:pPr>
    </w:p>
    <w:p w:rsidR="00302E1A" w:rsidRDefault="00302E1A" w:rsidP="00B151A4">
      <w:pPr>
        <w:jc w:val="both"/>
        <w:rPr>
          <w:lang w:val="en-US" w:eastAsia="en-US"/>
        </w:rPr>
      </w:pPr>
    </w:p>
    <w:p w:rsidR="00D70137" w:rsidRDefault="00D70137" w:rsidP="00D70137">
      <w:pPr>
        <w:rPr>
          <w:b/>
          <w:i/>
          <w:lang w:val="en-US" w:eastAsia="en-US"/>
        </w:rPr>
      </w:pPr>
      <w:r>
        <w:rPr>
          <w:b/>
          <w:i/>
          <w:lang w:val="en-US" w:eastAsia="en-US"/>
        </w:rPr>
        <w:t>Encoding information from stable isotope labelling or multiple fragmentation approaches</w:t>
      </w:r>
    </w:p>
    <w:p w:rsidR="001B3FEE" w:rsidRDefault="00D70137" w:rsidP="001B3FEE">
      <w:pPr>
        <w:jc w:val="both"/>
      </w:pPr>
      <w:r>
        <w:t xml:space="preserve">In some workflows, a consensus spectrum or collection of spectra is interpreted together to arrive at an identification of the cross-linked pair. </w:t>
      </w:r>
      <w:r w:rsidR="008A6B4B">
        <w:t xml:space="preserve">For cases where data are </w:t>
      </w:r>
      <w:r w:rsidR="008A6B4B">
        <w:rPr>
          <w:i/>
        </w:rPr>
        <w:t xml:space="preserve">post-processed </w:t>
      </w:r>
      <w:r w:rsidR="008A6B4B">
        <w:t>to arrive at a confident identification, the mechanism for peptide-level scoring SHOULD be used. However, there are some search approaches that intrinsically take into account multiple spectra to arrive at the identification: i) where “light” and “heavy” isotopes of the cross-linker are used as a pair, combined together and searched once; ii) different fragmentation modes applied to the same precursor e.g. ETD and HCD; iii) MS</w:t>
      </w:r>
      <w:r w:rsidR="008A6B4B">
        <w:rPr>
          <w:vertAlign w:val="superscript"/>
        </w:rPr>
        <w:t>3</w:t>
      </w:r>
      <w:r w:rsidR="008A6B4B">
        <w:t xml:space="preserve"> fragmentation of particular MS</w:t>
      </w:r>
      <w:r w:rsidR="008A6B4B">
        <w:rPr>
          <w:vertAlign w:val="superscript"/>
        </w:rPr>
        <w:t>2</w:t>
      </w:r>
      <w:r w:rsidR="008A6B4B">
        <w:t xml:space="preserve"> products. In these cases, the &lt;SpectraData&gt; element SHOULD specify that it is using a “combined spectra” type of input file format (Table 2). The referenced spectrum (</w:t>
      </w:r>
      <w:r w:rsidR="008A6B4B" w:rsidRPr="00B151A4">
        <w:rPr>
          <w:i/>
        </w:rPr>
        <w:t>via</w:t>
      </w:r>
      <w:r w:rsidR="008A6B4B">
        <w:t xml:space="preserve"> the </w:t>
      </w:r>
      <w:r w:rsidR="008A6B4B" w:rsidRPr="00B151A4">
        <w:rPr>
          <w:i/>
        </w:rPr>
        <w:t>spectrumID</w:t>
      </w:r>
      <w:r w:rsidR="008A6B4B">
        <w:t xml:space="preserve"> attribute) SHOULD contain </w:t>
      </w:r>
      <w:r>
        <w:t xml:space="preserve">a comma-separated list of identifiers e.g. </w:t>
      </w:r>
      <w:r w:rsidR="008A6B4B" w:rsidRPr="00BA0F40">
        <w:rPr>
          <w:i/>
        </w:rPr>
        <w:t>spectrumID=</w:t>
      </w:r>
      <w:r w:rsidR="00BA0F40" w:rsidRPr="00BA0F40">
        <w:rPr>
          <w:i/>
        </w:rPr>
        <w:t xml:space="preserve"> “</w:t>
      </w:r>
      <w:r w:rsidRPr="00BA0F40">
        <w:rPr>
          <w:i/>
        </w:rPr>
        <w:t>index=1001, index=1007</w:t>
      </w:r>
      <w:r w:rsidR="008A6B4B" w:rsidRPr="00BA0F40">
        <w:rPr>
          <w:i/>
        </w:rPr>
        <w:t>”</w:t>
      </w:r>
      <w:r w:rsidR="00BA0F40">
        <w:t xml:space="preserve">. For each peptide chain identified from the combined set of spectra (as a grouped identification of one cross-linked pair), there SHOULD be exactly one &lt;SpectrumIdentificationItem&gt; - all sharing the same identifier under “cross-link spectrum identification item”. </w:t>
      </w:r>
    </w:p>
    <w:p w:rsidR="001B3FEE" w:rsidRDefault="001B3FEE" w:rsidP="001B3FEE">
      <w:pPr>
        <w:jc w:val="both"/>
      </w:pPr>
    </w:p>
    <w:p w:rsidR="00D70137" w:rsidRDefault="001B3FEE" w:rsidP="001B3FEE">
      <w:pPr>
        <w:jc w:val="both"/>
      </w:pPr>
      <w:r>
        <w:t>In the case of different fragmentation approaches (e.g. MS</w:t>
      </w:r>
      <w:r>
        <w:rPr>
          <w:vertAlign w:val="superscript"/>
        </w:rPr>
        <w:t>2</w:t>
      </w:r>
      <w:r>
        <w:t xml:space="preserve"> and MS</w:t>
      </w:r>
      <w:r>
        <w:rPr>
          <w:vertAlign w:val="superscript"/>
        </w:rPr>
        <w:t>3</w:t>
      </w:r>
      <w:r>
        <w:t xml:space="preserve">) applied to a single pair of cross-linked peptides, there SHOULD be exactly two </w:t>
      </w:r>
      <w:r w:rsidRPr="00B151A4">
        <w:t>&lt;SpectrumIdentificationItem&gt;</w:t>
      </w:r>
      <w:r>
        <w:t xml:space="preserve"> elements sharing the same identifier under “cross-link spectrum identification item”. In the case, of “light” and “heavy” cross-linked peptides, there SHOULD be exactly four </w:t>
      </w:r>
      <w:r w:rsidRPr="00B151A4">
        <w:t>&lt;SpectrumIdentificationItem&gt;</w:t>
      </w:r>
      <w:r>
        <w:t xml:space="preserve"> elements, all sharing the same identifier under “cross-link spectrum identification item” (light alpha chain, light beta chain, heavy alpha chain, heavy beta chain).</w:t>
      </w:r>
    </w:p>
    <w:p w:rsidR="001B3FEE" w:rsidRDefault="001B3FEE" w:rsidP="001B3FEE">
      <w:pPr>
        <w:jc w:val="both"/>
      </w:pPr>
    </w:p>
    <w:p w:rsidR="001B3FEE" w:rsidRDefault="001B3FEE" w:rsidP="001B3FEE">
      <w:pPr>
        <w:jc w:val="both"/>
      </w:pPr>
    </w:p>
    <w:p w:rsidR="008A6B4B" w:rsidRDefault="008A6B4B" w:rsidP="008A6B4B"/>
    <w:p w:rsidR="00D70137" w:rsidRPr="00D70137" w:rsidRDefault="00D70137" w:rsidP="00D70137">
      <w:pPr>
        <w:rPr>
          <w:b/>
          <w:i/>
          <w:lang w:val="en-US" w:eastAsia="en-US"/>
        </w:rPr>
      </w:pPr>
    </w:p>
    <w:p w:rsidR="004C0029" w:rsidRDefault="00C14FC6" w:rsidP="00071A7F">
      <w:pPr>
        <w:keepNext/>
      </w:pPr>
      <w:r>
        <w:lastRenderedPageBreak/>
        <w:pict w14:anchorId="27D192FF">
          <v:shape id="_x0000_i1027" type="#_x0000_t75" style="width:489.4pt;height:677.15pt">
            <v:imagedata r:id="rId26" o:title=""/>
          </v:shape>
        </w:pict>
      </w:r>
    </w:p>
    <w:p w:rsidR="00A84328" w:rsidRPr="00071A7F" w:rsidRDefault="004C0029" w:rsidP="00B151A4">
      <w:pPr>
        <w:pStyle w:val="Caption"/>
        <w:jc w:val="both"/>
        <w:rPr>
          <w:b w:val="0"/>
        </w:rPr>
      </w:pPr>
      <w:bookmarkStart w:id="56" w:name="_Ref409016895"/>
      <w:r>
        <w:lastRenderedPageBreak/>
        <w:t xml:space="preserve">Figure </w:t>
      </w:r>
      <w:fldSimple w:instr=" SEQ Figure \* ARABIC ">
        <w:r w:rsidR="00E450A0">
          <w:rPr>
            <w:noProof/>
          </w:rPr>
          <w:t>3</w:t>
        </w:r>
      </w:fldSimple>
      <w:bookmarkEnd w:id="56"/>
      <w:r w:rsidR="00CE6DC1">
        <w:t>.</w:t>
      </w:r>
      <w:r>
        <w:t xml:space="preserve"> </w:t>
      </w:r>
      <w:r w:rsidRPr="00071A7F">
        <w:rPr>
          <w:b w:val="0"/>
        </w:rPr>
        <w:t xml:space="preserve">The encoding in mzIdentML </w:t>
      </w:r>
      <w:r w:rsidR="00B151A4">
        <w:rPr>
          <w:b w:val="0"/>
        </w:rPr>
        <w:t xml:space="preserve">1.2.0 </w:t>
      </w:r>
      <w:r w:rsidRPr="00071A7F">
        <w:rPr>
          <w:b w:val="0"/>
        </w:rPr>
        <w:t>for annotating results of searches including cross</w:t>
      </w:r>
      <w:r w:rsidR="00022639">
        <w:rPr>
          <w:b w:val="0"/>
        </w:rPr>
        <w:t>-</w:t>
      </w:r>
      <w:r w:rsidRPr="00071A7F">
        <w:rPr>
          <w:b w:val="0"/>
        </w:rPr>
        <w:t xml:space="preserve">linked peptides. </w:t>
      </w:r>
    </w:p>
    <w:p w:rsidR="004C0029" w:rsidRDefault="004C0029" w:rsidP="00466496"/>
    <w:p w:rsidR="007C6533" w:rsidRPr="007C6533" w:rsidRDefault="007C6533" w:rsidP="007C6533">
      <w:pPr>
        <w:rPr>
          <w:b/>
          <w:i/>
        </w:rPr>
      </w:pPr>
      <w:r>
        <w:rPr>
          <w:b/>
          <w:i/>
        </w:rPr>
        <w:t>Encoding evidence associated with cross-linked position</w:t>
      </w:r>
    </w:p>
    <w:p w:rsidR="007C6533" w:rsidRDefault="007C6533" w:rsidP="001B3FEE">
      <w:pPr>
        <w:jc w:val="both"/>
      </w:pPr>
      <w:r>
        <w:t>The encoding for cross-linked peptides MAY be combined with the encoding for modification localisation scoring, using the same mechanism</w:t>
      </w:r>
      <w:r w:rsidR="00850ED8">
        <w:t xml:space="preserve"> (</w:t>
      </w:r>
      <w:r w:rsidR="008027C0">
        <w:t xml:space="preserve">Section </w:t>
      </w:r>
      <w:r w:rsidR="00850ED8">
        <w:fldChar w:fldCharType="begin"/>
      </w:r>
      <w:r w:rsidR="00850ED8">
        <w:instrText xml:space="preserve"> REF _Ref449348756 \n \h </w:instrText>
      </w:r>
      <w:r w:rsidR="001B3FEE">
        <w:instrText xml:space="preserve"> \* MERGEFORMAT </w:instrText>
      </w:r>
      <w:r w:rsidR="00850ED8">
        <w:fldChar w:fldCharType="separate"/>
      </w:r>
      <w:r w:rsidR="00850ED8">
        <w:t>5.2.7</w:t>
      </w:r>
      <w:r w:rsidR="00850ED8">
        <w:fldChar w:fldCharType="end"/>
      </w:r>
      <w:r w:rsidR="00850ED8">
        <w:t>)</w:t>
      </w:r>
      <w:r>
        <w:t xml:space="preserve">. </w:t>
      </w:r>
    </w:p>
    <w:p w:rsidR="001E31F2" w:rsidRDefault="001E31F2" w:rsidP="001B3FEE">
      <w:pPr>
        <w:jc w:val="both"/>
      </w:pPr>
    </w:p>
    <w:p w:rsidR="001E31F2" w:rsidRPr="001E31F2" w:rsidRDefault="001E31F2" w:rsidP="001B3FEE">
      <w:pPr>
        <w:jc w:val="both"/>
        <w:rPr>
          <w:b/>
          <w:i/>
        </w:rPr>
      </w:pPr>
      <w:r>
        <w:rPr>
          <w:b/>
          <w:i/>
        </w:rPr>
        <w:t>Encoding peptide-level rescoring of cross-linking data</w:t>
      </w:r>
    </w:p>
    <w:p w:rsidR="001354F5" w:rsidRDefault="00D47088" w:rsidP="001B3FEE">
      <w:pPr>
        <w:jc w:val="both"/>
      </w:pPr>
      <w:r>
        <w:t xml:space="preserve">The </w:t>
      </w:r>
      <w:r w:rsidR="001B02EB">
        <w:t>cross-linking approach MAY also be combined with peptide-level re-scoring (</w:t>
      </w:r>
      <w:r w:rsidR="00F65B00">
        <w:t xml:space="preserve">Section </w:t>
      </w:r>
      <w:r w:rsidR="00F65B00">
        <w:fldChar w:fldCharType="begin"/>
      </w:r>
      <w:r w:rsidR="00F65B00">
        <w:instrText xml:space="preserve"> REF _Ref409017290 \n \h </w:instrText>
      </w:r>
      <w:r w:rsidR="001B3FEE">
        <w:instrText xml:space="preserve"> \* MERGEFORMAT </w:instrText>
      </w:r>
      <w:r w:rsidR="00F65B00">
        <w:fldChar w:fldCharType="separate"/>
      </w:r>
      <w:r w:rsidR="00F65B00">
        <w:t>5.2.6</w:t>
      </w:r>
      <w:r w:rsidR="00F65B00">
        <w:fldChar w:fldCharType="end"/>
      </w:r>
      <w:r w:rsidR="00F65B00">
        <w:t xml:space="preserve">, </w:t>
      </w:r>
      <w:r w:rsidR="001B02EB">
        <w:t xml:space="preserve">with </w:t>
      </w:r>
      <w:r w:rsidR="00850ED8">
        <w:t>specific CV</w:t>
      </w:r>
      <w:r w:rsidR="001B02EB">
        <w:t xml:space="preserve"> terms for </w:t>
      </w:r>
      <w:r w:rsidR="00850ED8">
        <w:t xml:space="preserve">scores associated with </w:t>
      </w:r>
      <w:r w:rsidR="001B02EB">
        <w:t>cross-linked peptides</w:t>
      </w:r>
      <w:r w:rsidR="00850ED8">
        <w:t xml:space="preserve"> rather than PSM-level terms</w:t>
      </w:r>
      <w:r w:rsidR="001B02EB">
        <w:t>), for approaches that do not follow the consensus spectrum approach outlined above</w:t>
      </w:r>
      <w:r w:rsidR="001E31F2">
        <w:t>.</w:t>
      </w:r>
    </w:p>
    <w:p w:rsidR="001E31F2" w:rsidRDefault="001E31F2" w:rsidP="001B3FEE">
      <w:pPr>
        <w:jc w:val="both"/>
      </w:pPr>
    </w:p>
    <w:p w:rsidR="001E31F2" w:rsidRPr="001E31F2" w:rsidRDefault="001E31F2" w:rsidP="001B3FEE">
      <w:pPr>
        <w:jc w:val="both"/>
        <w:rPr>
          <w:b/>
          <w:i/>
        </w:rPr>
      </w:pPr>
      <w:r w:rsidRPr="001E31F2">
        <w:rPr>
          <w:b/>
          <w:i/>
        </w:rPr>
        <w:t>Encoding protein-level interaction evidence</w:t>
      </w:r>
    </w:p>
    <w:p w:rsidR="001E31F2" w:rsidRDefault="001E31F2" w:rsidP="001B3FEE">
      <w:pPr>
        <w:jc w:val="both"/>
      </w:pPr>
      <w:r>
        <w:t xml:space="preserve">In cross-linking, protein identification, grouping or inference SHOULD follow the general encoding as decribed in Section </w:t>
      </w:r>
      <w:r w:rsidR="00850ED8">
        <w:fldChar w:fldCharType="begin"/>
      </w:r>
      <w:r w:rsidR="00850ED8">
        <w:instrText xml:space="preserve"> REF _Ref374439841 \n \h </w:instrText>
      </w:r>
      <w:r w:rsidR="001B3FEE">
        <w:instrText xml:space="preserve"> \* MERGEFORMAT </w:instrText>
      </w:r>
      <w:r w:rsidR="00850ED8">
        <w:fldChar w:fldCharType="separate"/>
      </w:r>
      <w:r w:rsidR="00850ED8">
        <w:t>5.2.1</w:t>
      </w:r>
      <w:r w:rsidR="00850ED8">
        <w:fldChar w:fldCharType="end"/>
      </w:r>
      <w:r w:rsidR="00850ED8">
        <w:t>.</w:t>
      </w:r>
      <w:r w:rsidR="00BE494F">
        <w:t xml:space="preserve"> Where software has evidence that a pair of proteins is interacting due to the presence of cross-linked peptides, such evidence can be encoded through adding CV terms</w:t>
      </w:r>
      <w:r w:rsidR="00B94BFE">
        <w:t xml:space="preserve"> to the &lt;</w:t>
      </w:r>
      <w:r w:rsidR="00F55126">
        <w:t>ProteinDetectionHypothesis</w:t>
      </w:r>
      <w:r w:rsidR="00B94BFE">
        <w:t>&gt;</w:t>
      </w:r>
      <w:r w:rsidR="00F55126">
        <w:t xml:space="preserve"> elements</w:t>
      </w:r>
      <w:r w:rsidR="00B94BFE">
        <w:t xml:space="preserve"> elements representing the two </w:t>
      </w:r>
      <w:r w:rsidR="00EB0E86">
        <w:t xml:space="preserve">interacting </w:t>
      </w:r>
      <w:r w:rsidR="00B94BFE">
        <w:t>proteins</w:t>
      </w:r>
      <w:r w:rsidR="00C765EB">
        <w:t xml:space="preserve"> (</w:t>
      </w:r>
      <w:r w:rsidR="00C765EB">
        <w:fldChar w:fldCharType="begin"/>
      </w:r>
      <w:r w:rsidR="00C765EB">
        <w:instrText xml:space="preserve"> REF _Ref449349335 \h </w:instrText>
      </w:r>
      <w:r w:rsidR="001B3FEE">
        <w:instrText xml:space="preserve"> \* MERGEFORMAT </w:instrText>
      </w:r>
      <w:r w:rsidR="00C765EB">
        <w:fldChar w:fldCharType="separate"/>
      </w:r>
      <w:r w:rsidR="00C765EB">
        <w:t xml:space="preserve">Figure </w:t>
      </w:r>
      <w:r w:rsidR="00C765EB">
        <w:rPr>
          <w:noProof/>
        </w:rPr>
        <w:t>4</w:t>
      </w:r>
      <w:r w:rsidR="00C765EB">
        <w:fldChar w:fldCharType="end"/>
      </w:r>
      <w:r w:rsidR="00C765EB">
        <w:t>)</w:t>
      </w:r>
      <w:r w:rsidR="00B94BFE">
        <w:t xml:space="preserve">. </w:t>
      </w:r>
      <w:r w:rsidR="00F55126">
        <w:t xml:space="preserve">The value slot of the CV term MUST have the exact structure as shown in </w:t>
      </w:r>
      <w:r w:rsidR="00F55126">
        <w:fldChar w:fldCharType="begin"/>
      </w:r>
      <w:r w:rsidR="00F55126">
        <w:instrText xml:space="preserve"> REF _Ref449349335 \h </w:instrText>
      </w:r>
      <w:r w:rsidR="001B3FEE">
        <w:instrText xml:space="preserve"> \* MERGEFORMAT </w:instrText>
      </w:r>
      <w:r w:rsidR="00F55126">
        <w:fldChar w:fldCharType="separate"/>
      </w:r>
      <w:r w:rsidR="00F55126">
        <w:t xml:space="preserve">Figure </w:t>
      </w:r>
      <w:r w:rsidR="00F55126">
        <w:rPr>
          <w:noProof/>
        </w:rPr>
        <w:t>4</w:t>
      </w:r>
      <w:r w:rsidR="00F55126">
        <w:fldChar w:fldCharType="end"/>
      </w:r>
      <w:r w:rsidR="00F55126">
        <w:t xml:space="preserve">. </w:t>
      </w:r>
    </w:p>
    <w:p w:rsidR="00C765EB" w:rsidRDefault="00C765EB" w:rsidP="001B3FEE">
      <w:pPr>
        <w:jc w:val="both"/>
      </w:pPr>
    </w:p>
    <w:p w:rsidR="001B02EB" w:rsidRDefault="001B02EB" w:rsidP="001B3FEE">
      <w:pPr>
        <w:jc w:val="both"/>
      </w:pPr>
      <w:r>
        <w:t xml:space="preserve">If evidence exists that the same protein forms a homo-dimer, then the same </w:t>
      </w:r>
      <w:r w:rsidR="003D4253">
        <w:t>protein accession can be used (</w:t>
      </w:r>
      <w:r w:rsidR="003D4253" w:rsidRPr="00B151A4">
        <w:rPr>
          <w:i/>
        </w:rPr>
        <w:t>via</w:t>
      </w:r>
      <w:r w:rsidR="003D4253">
        <w:t xml:space="preserve"> </w:t>
      </w:r>
      <w:r w:rsidR="00C765EB">
        <w:t>two &lt;</w:t>
      </w:r>
      <w:r w:rsidR="003D4253">
        <w:t>P</w:t>
      </w:r>
      <w:r w:rsidR="00C765EB">
        <w:t>roteinDetectionHypothesis&gt; elements</w:t>
      </w:r>
      <w:r w:rsidR="003D4253">
        <w:t xml:space="preserve">) in </w:t>
      </w:r>
      <w:r w:rsidR="00C765EB">
        <w:t>two different &lt;ProteinAmbiguityGroup&gt; elements</w:t>
      </w:r>
      <w:r w:rsidR="00F55126">
        <w:t>, and using the same interaction score mechanism as above</w:t>
      </w:r>
      <w:r w:rsidR="00C765EB">
        <w:t>.</w:t>
      </w:r>
      <w:r w:rsidR="003D4253">
        <w:t xml:space="preserve"> </w:t>
      </w:r>
    </w:p>
    <w:p w:rsidR="00C62AFB" w:rsidRDefault="00C62AFB" w:rsidP="001B3FEE">
      <w:pPr>
        <w:jc w:val="both"/>
      </w:pPr>
    </w:p>
    <w:p w:rsidR="00C62AFB" w:rsidRDefault="00C62AFB" w:rsidP="001B3FEE">
      <w:pPr>
        <w:jc w:val="both"/>
      </w:pPr>
      <w:r>
        <w:t>This way to encode molecular interaction data does not intend to capture all the details related to the interaction. There are other formats developed by the PSI-MI (Molecular Interactions) working group</w:t>
      </w:r>
      <w:r w:rsidR="00A80169">
        <w:t xml:space="preserve"> (e.g. PXI-MI XML and MITAB)</w:t>
      </w:r>
      <w:r>
        <w:t xml:space="preserve"> that can be used to achieve this</w:t>
      </w:r>
      <w:r w:rsidR="00B151A4">
        <w:t xml:space="preserve"> (see Section </w:t>
      </w:r>
      <w:r w:rsidR="00B151A4">
        <w:fldChar w:fldCharType="begin"/>
      </w:r>
      <w:r w:rsidR="00B151A4">
        <w:instrText xml:space="preserve"> REF _Ref456698050 \r \h </w:instrText>
      </w:r>
      <w:r w:rsidR="00B151A4">
        <w:fldChar w:fldCharType="separate"/>
      </w:r>
      <w:r w:rsidR="00B151A4">
        <w:t>4</w:t>
      </w:r>
      <w:r w:rsidR="00B151A4">
        <w:fldChar w:fldCharType="end"/>
      </w:r>
      <w:r w:rsidR="00B151A4">
        <w:t>)</w:t>
      </w:r>
      <w:r>
        <w:t>.</w:t>
      </w:r>
    </w:p>
    <w:p w:rsidR="004C4F18" w:rsidRDefault="004C4F18" w:rsidP="001B3FEE">
      <w:pPr>
        <w:jc w:val="both"/>
      </w:pPr>
    </w:p>
    <w:p w:rsidR="00F83452" w:rsidRDefault="004C4F18" w:rsidP="001B3FEE">
      <w:pPr>
        <w:jc w:val="both"/>
        <w:rPr>
          <w:b/>
        </w:rPr>
      </w:pPr>
      <w:r>
        <w:rPr>
          <w:b/>
        </w:rPr>
        <w:t>Encoding modifications searched</w:t>
      </w:r>
    </w:p>
    <w:p w:rsidR="00F83452" w:rsidRPr="00426FA3" w:rsidRDefault="00AC51AB" w:rsidP="001B3FEE">
      <w:pPr>
        <w:jc w:val="both"/>
      </w:pPr>
      <w:r>
        <w:t xml:space="preserve">The &lt;SpectrumIdentificationProtocol&gt; element encodes, amongst other items, the modifications that were searched for. </w:t>
      </w:r>
      <w:r w:rsidR="00771C60">
        <w:t xml:space="preserve">When encoding cross-linking modifications, </w:t>
      </w:r>
      <w:r w:rsidR="000317BC">
        <w:t xml:space="preserve">it is expected that at least two &lt;SearchModification&gt; elements </w:t>
      </w:r>
      <w:r w:rsidR="001B0733">
        <w:t>SHOULD</w:t>
      </w:r>
      <w:r w:rsidR="000317BC">
        <w:t xml:space="preserve"> be used to encode each cross-link reagent used, to encode the site specificity of both the donor and acceptor </w:t>
      </w:r>
      <w:r w:rsidR="00806DC2">
        <w:t>termini of the reagent, as shown below.</w:t>
      </w:r>
      <w:r w:rsidR="001B0733">
        <w:t xml:space="preserve"> The value slot of the cross-link donor and acceptor pair CV terms, is interpreted as a local unique identifier for the pair.</w:t>
      </w:r>
    </w:p>
    <w:p w:rsidR="00F83452" w:rsidRDefault="00F83452" w:rsidP="001B3FEE">
      <w:pPr>
        <w:jc w:val="both"/>
        <w:rPr>
          <w:b/>
        </w:rPr>
      </w:pPr>
    </w:p>
    <w:p w:rsidR="001B0733" w:rsidRPr="001B0733"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B0733">
        <w:rPr>
          <w:rFonts w:ascii="Courier New" w:hAnsi="Courier New" w:cs="Courier New"/>
          <w:sz w:val="18"/>
          <w:szCs w:val="18"/>
        </w:rPr>
        <w:t>&lt;SearchModification fixedMod="false" massDelta="138.06808" residues="S T Y K"&gt;</w:t>
      </w:r>
    </w:p>
    <w:p w:rsidR="001B0733" w:rsidRPr="001B0733"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B0733">
        <w:rPr>
          <w:rFonts w:ascii="Courier New" w:hAnsi="Courier New" w:cs="Courier New"/>
          <w:sz w:val="18"/>
          <w:szCs w:val="18"/>
        </w:rPr>
        <w:t xml:space="preserve">  &lt;cvParam cvRef="XLMOD" accession="XLMOD:02000" name="BS3"/&gt;</w:t>
      </w:r>
    </w:p>
    <w:p w:rsidR="001B0733" w:rsidRPr="001B0733"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B0733">
        <w:rPr>
          <w:rFonts w:ascii="Courier New" w:hAnsi="Courier New" w:cs="Courier New"/>
          <w:sz w:val="18"/>
          <w:szCs w:val="18"/>
        </w:rPr>
        <w:t xml:space="preserve">  &lt;cvParam cvRef="PSI-MS" accession="MS:1002509" name="cross-link donor" value="0"/&gt;</w:t>
      </w:r>
    </w:p>
    <w:p w:rsidR="001B0733" w:rsidRPr="001B0733"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B0733">
        <w:rPr>
          <w:rFonts w:ascii="Courier New" w:hAnsi="Courier New" w:cs="Courier New"/>
          <w:sz w:val="18"/>
          <w:szCs w:val="18"/>
        </w:rPr>
        <w:t>&lt;/SearchModification&gt;</w:t>
      </w:r>
    </w:p>
    <w:p w:rsidR="001B0733" w:rsidRPr="001B0733"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B0733">
        <w:rPr>
          <w:rFonts w:ascii="Courier New" w:hAnsi="Courier New" w:cs="Courier New"/>
          <w:sz w:val="18"/>
          <w:szCs w:val="18"/>
        </w:rPr>
        <w:t>&lt;SearchModification fixedMod="false" massDelta="0.0" residues="S T Y K"&gt;</w:t>
      </w:r>
    </w:p>
    <w:p w:rsidR="001B0733" w:rsidRPr="001B0733"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B0733">
        <w:rPr>
          <w:rFonts w:ascii="Courier New" w:hAnsi="Courier New" w:cs="Courier New"/>
          <w:sz w:val="18"/>
          <w:szCs w:val="18"/>
        </w:rPr>
        <w:t xml:space="preserve">  &lt;cvParam cvRef="XLMOD" accession="XLMOD:02000" name="BS3"/&gt;</w:t>
      </w:r>
    </w:p>
    <w:p w:rsidR="001B0733" w:rsidRPr="001B0733"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B0733">
        <w:rPr>
          <w:rFonts w:ascii="Courier New" w:hAnsi="Courier New" w:cs="Courier New"/>
          <w:sz w:val="18"/>
          <w:szCs w:val="18"/>
        </w:rPr>
        <w:t xml:space="preserve">  &lt;cvParam cvRef="PSI-MS" accession="MS:1002510" name="cross-link acceptor" value="0"/&gt;</w:t>
      </w:r>
    </w:p>
    <w:p w:rsidR="007D22EB"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B0733">
        <w:rPr>
          <w:rFonts w:ascii="Courier New" w:hAnsi="Courier New" w:cs="Courier New"/>
          <w:sz w:val="18"/>
          <w:szCs w:val="18"/>
        </w:rPr>
        <w:t>&lt;/SearchModification&gt;</w:t>
      </w:r>
    </w:p>
    <w:p w:rsidR="007D22EB" w:rsidRDefault="007D22EB"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p>
    <w:p w:rsidR="004C4F18" w:rsidRPr="004C4F18" w:rsidRDefault="004C4F18" w:rsidP="001B3FEE">
      <w:pPr>
        <w:jc w:val="both"/>
        <w:rPr>
          <w:b/>
        </w:rPr>
      </w:pPr>
    </w:p>
    <w:p w:rsidR="004B7D23" w:rsidRDefault="004B7D23" w:rsidP="00805C85">
      <w:pPr>
        <w:ind w:left="1440"/>
      </w:pPr>
    </w:p>
    <w:p w:rsidR="00EB0E86" w:rsidRDefault="00EB0E86" w:rsidP="00805C85">
      <w:pPr>
        <w:ind w:left="1440"/>
      </w:pPr>
    </w:p>
    <w:p w:rsidR="002E7437" w:rsidRDefault="00C14FC6" w:rsidP="002E7437">
      <w:pPr>
        <w:keepNext/>
      </w:pPr>
      <w:r>
        <w:lastRenderedPageBreak/>
        <w:pict w14:anchorId="2CE1765E">
          <v:shape id="_x0000_i1028" type="#_x0000_t75" style="width:496.5pt;height:677.15pt">
            <v:imagedata r:id="rId27" o:title=""/>
          </v:shape>
        </w:pict>
      </w:r>
    </w:p>
    <w:p w:rsidR="00085536" w:rsidRDefault="002E7437" w:rsidP="00B151A4">
      <w:pPr>
        <w:pStyle w:val="Caption"/>
        <w:jc w:val="both"/>
      </w:pPr>
      <w:bookmarkStart w:id="57" w:name="_Ref449349335"/>
      <w:r>
        <w:lastRenderedPageBreak/>
        <w:t xml:space="preserve">Figure </w:t>
      </w:r>
      <w:fldSimple w:instr=" SEQ Figure \* ARABIC ">
        <w:r w:rsidR="00E450A0">
          <w:rPr>
            <w:noProof/>
          </w:rPr>
          <w:t>4</w:t>
        </w:r>
      </w:fldSimple>
      <w:bookmarkEnd w:id="57"/>
      <w:r w:rsidR="00C62AFB">
        <w:rPr>
          <w:noProof/>
        </w:rPr>
        <w:t>.</w:t>
      </w:r>
      <w:r>
        <w:t xml:space="preserve"> </w:t>
      </w:r>
      <w:r w:rsidRPr="00B151A4">
        <w:rPr>
          <w:b w:val="0"/>
        </w:rPr>
        <w:t>Encoding of protein interaction scores or statistics from cross-linking in mzIdentML.</w:t>
      </w:r>
    </w:p>
    <w:p w:rsidR="00085536" w:rsidRDefault="00085536" w:rsidP="00466496"/>
    <w:p w:rsidR="002F05C3" w:rsidRDefault="002F05C3" w:rsidP="00466496"/>
    <w:p w:rsidR="002F05C3" w:rsidRDefault="002F05C3" w:rsidP="00466496"/>
    <w:p w:rsidR="00FB6357" w:rsidRDefault="00FB6357" w:rsidP="00071A7F">
      <w:pPr>
        <w:pStyle w:val="Heading3"/>
      </w:pPr>
      <w:bookmarkStart w:id="58" w:name="_Ref450046417"/>
      <w:bookmarkStart w:id="59" w:name="_Toc457214053"/>
      <w:r>
        <w:t xml:space="preserve">Encoding </w:t>
      </w:r>
      <w:r w:rsidR="005E3B0D">
        <w:t xml:space="preserve">proteogenomics </w:t>
      </w:r>
      <w:r>
        <w:t>annotation data</w:t>
      </w:r>
      <w:bookmarkEnd w:id="58"/>
      <w:bookmarkEnd w:id="59"/>
    </w:p>
    <w:p w:rsidR="00FB6357" w:rsidRDefault="00FB6357" w:rsidP="00466496"/>
    <w:p w:rsidR="00E450A0" w:rsidRDefault="00E450A0" w:rsidP="001B3FEE">
      <w:pPr>
        <w:jc w:val="both"/>
      </w:pPr>
      <w:r>
        <w:t>It is now common to use tandem MS data to improve current gene model annotations, in so-called proteogenomics approaches</w:t>
      </w:r>
      <w:r w:rsidR="00A93CDE">
        <w:t xml:space="preserve">, for example </w:t>
      </w:r>
      <w:r w:rsidR="00C37296">
        <w:t xml:space="preserve">based on </w:t>
      </w:r>
      <w:r w:rsidR="00A93CDE">
        <w:t xml:space="preserve">making peptide </w:t>
      </w:r>
      <w:r w:rsidR="00C37296">
        <w:t xml:space="preserve">identifications against the official gene models or against alternative databases generated by gene finders, mapping mRNA transcripts or six frame genome translations. </w:t>
      </w:r>
      <w:r w:rsidR="00A93CDE">
        <w:t xml:space="preserve">Where identifications do not match the official genes, they give evidence in support of updates to the gene models. One of the key concepts required is the mapping of peptides back to chromosomes, including, for example, where they map across splice junctions. </w:t>
      </w:r>
      <w:r w:rsidR="00E618DD">
        <w:t xml:space="preserve">File format </w:t>
      </w:r>
      <w:r w:rsidR="00D940AC">
        <w:t>specifications</w:t>
      </w:r>
      <w:r w:rsidR="00E618DD">
        <w:t xml:space="preserve"> are under development that can be used directly for genome visualisation, such as adaptations of the BED and BAM</w:t>
      </w:r>
      <w:r w:rsidR="00B151A4">
        <w:t xml:space="preserve"> </w:t>
      </w:r>
      <w:r w:rsidR="00131AA7">
        <w:fldChar w:fldCharType="begin"/>
      </w:r>
      <w:r w:rsidR="00131AA7">
        <w:instrText xml:space="preserve"> ADDIN EN.CITE &lt;EndNote&gt;&lt;Cite&gt;&lt;Author&gt;Li&lt;/Author&gt;&lt;Year&gt;2009&lt;/Year&gt;&lt;RecNum&gt;945&lt;/RecNum&gt;&lt;DisplayText&gt;(7)&lt;/DisplayText&gt;&lt;record&gt;&lt;rec-number&gt;945&lt;/rec-number&gt;&lt;foreign-keys&gt;&lt;key app="EN" db-id="s9ww2zr5qvr0poev0pqx9a9990fptzrpfzfr" timestamp="1468931179"&gt;94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131AA7">
        <w:fldChar w:fldCharType="separate"/>
      </w:r>
      <w:r w:rsidR="00131AA7">
        <w:rPr>
          <w:noProof/>
        </w:rPr>
        <w:t>(7)</w:t>
      </w:r>
      <w:r w:rsidR="00131AA7">
        <w:fldChar w:fldCharType="end"/>
      </w:r>
      <w:r w:rsidR="00E618DD">
        <w:t xml:space="preserve"> for</w:t>
      </w:r>
      <w:r w:rsidR="002E781E">
        <w:t xml:space="preserve">mats commonly used in genomics. To ensure a consistent export is possible from mzIdentML to formats designed for genome visualisation or annotation, in mzIdentML 1.2, a consistent encoding of the chromosomal mappings has been developed, as exemplified in </w:t>
      </w:r>
      <w:r w:rsidR="002E781E">
        <w:fldChar w:fldCharType="begin"/>
      </w:r>
      <w:r w:rsidR="002E781E">
        <w:instrText xml:space="preserve"> REF _Ref449365743 \h </w:instrText>
      </w:r>
      <w:r w:rsidR="001B3FEE">
        <w:instrText xml:space="preserve"> \* MERGEFORMAT </w:instrText>
      </w:r>
      <w:r w:rsidR="002E781E">
        <w:fldChar w:fldCharType="separate"/>
      </w:r>
      <w:r w:rsidR="002E781E">
        <w:t xml:space="preserve">Figure </w:t>
      </w:r>
      <w:r w:rsidR="002E781E">
        <w:rPr>
          <w:noProof/>
        </w:rPr>
        <w:t>5</w:t>
      </w:r>
      <w:r w:rsidR="002E781E">
        <w:fldChar w:fldCharType="end"/>
      </w:r>
      <w:r w:rsidR="002E781E">
        <w:t>.</w:t>
      </w:r>
    </w:p>
    <w:p w:rsidR="00E450A0" w:rsidRDefault="00C14FC6" w:rsidP="00E450A0">
      <w:pPr>
        <w:keepNext/>
      </w:pPr>
      <w:r>
        <w:lastRenderedPageBreak/>
        <w:pict w14:anchorId="34FB64D8">
          <v:shape id="Picture 1" o:spid="_x0000_i1029" type="#_x0000_t75" style="width:403.3pt;height:677.15pt;visibility:visible;mso-wrap-style:square">
            <v:imagedata r:id="rId28" o:title=""/>
          </v:shape>
        </w:pict>
      </w:r>
    </w:p>
    <w:p w:rsidR="00E450A0" w:rsidRDefault="00E450A0" w:rsidP="00E450A0">
      <w:pPr>
        <w:pStyle w:val="Caption"/>
      </w:pPr>
      <w:bookmarkStart w:id="60" w:name="_Ref449365743"/>
      <w:r>
        <w:lastRenderedPageBreak/>
        <w:t xml:space="preserve">Figure </w:t>
      </w:r>
      <w:fldSimple w:instr=" SEQ Figure \* ARABIC ">
        <w:r>
          <w:rPr>
            <w:noProof/>
          </w:rPr>
          <w:t>5</w:t>
        </w:r>
      </w:fldSimple>
      <w:bookmarkEnd w:id="60"/>
      <w:r w:rsidR="00E5141B">
        <w:rPr>
          <w:noProof/>
        </w:rPr>
        <w:t>.</w:t>
      </w:r>
      <w:r>
        <w:t xml:space="preserve"> </w:t>
      </w:r>
      <w:r w:rsidRPr="00187F44">
        <w:rPr>
          <w:b w:val="0"/>
        </w:rPr>
        <w:t>The encoding for chromosomal coordinates in mzIdentML in support of proteogenomics approaches.</w:t>
      </w:r>
    </w:p>
    <w:p w:rsidR="00FB6357" w:rsidRDefault="00FB6357" w:rsidP="00466496"/>
    <w:p w:rsidR="00FB6357" w:rsidRPr="00D77D22" w:rsidRDefault="00FB6357" w:rsidP="00466496"/>
    <w:p w:rsidR="00D77D22" w:rsidRDefault="00D77D22" w:rsidP="00466496"/>
    <w:p w:rsidR="009D60F9" w:rsidRPr="00CB7B7E" w:rsidRDefault="009D60F9" w:rsidP="00466496">
      <w:pPr>
        <w:pStyle w:val="Heading2"/>
      </w:pPr>
      <w:bookmarkStart w:id="61" w:name="_Ref216762256"/>
      <w:bookmarkStart w:id="62" w:name="_Ref216762262"/>
      <w:bookmarkStart w:id="63" w:name="_Ref116791004"/>
      <w:bookmarkStart w:id="64" w:name="_Ref116791133"/>
      <w:bookmarkStart w:id="65" w:name="_Toc118017565"/>
      <w:bookmarkStart w:id="66" w:name="_Toc170636044"/>
      <w:bookmarkStart w:id="67" w:name="_Toc457214054"/>
      <w:r w:rsidRPr="00CB7B7E">
        <w:t>Other supporting materials</w:t>
      </w:r>
      <w:bookmarkEnd w:id="61"/>
      <w:bookmarkEnd w:id="62"/>
      <w:bookmarkEnd w:id="67"/>
    </w:p>
    <w:p w:rsidR="004E2A3B" w:rsidRDefault="004E2A3B" w:rsidP="00466496">
      <w:pPr>
        <w:spacing w:after="120"/>
      </w:pPr>
    </w:p>
    <w:p w:rsidR="00CB7B7E" w:rsidRDefault="00CB7B7E" w:rsidP="00187F44">
      <w:pPr>
        <w:spacing w:after="120"/>
        <w:jc w:val="both"/>
      </w:pPr>
      <w:r>
        <w:t xml:space="preserve">Example files demonstrating the different uses cases have been developed and are available from the following location: </w:t>
      </w:r>
      <w:hyperlink r:id="rId29" w:history="1">
        <w:r w:rsidR="00C04564" w:rsidRPr="008B1E95">
          <w:rPr>
            <w:rStyle w:val="Hyperlink"/>
          </w:rPr>
          <w:t>https://github.com/HUPO-PSI/mzIdentML/tree/master/examples/1_2examples</w:t>
        </w:r>
      </w:hyperlink>
      <w:r w:rsidR="00C04564">
        <w:t>. The sub-folder names indicate the features of the format being used in each example.</w:t>
      </w:r>
    </w:p>
    <w:p w:rsidR="00CB7B7E" w:rsidRDefault="00CB7B7E" w:rsidP="00466496">
      <w:pPr>
        <w:spacing w:after="120"/>
      </w:pPr>
    </w:p>
    <w:p w:rsidR="008B6BE0" w:rsidRDefault="008B6BE0" w:rsidP="00466496">
      <w:pPr>
        <w:pStyle w:val="Heading1"/>
      </w:pPr>
      <w:bookmarkStart w:id="68" w:name="_Ref116791170"/>
      <w:bookmarkStart w:id="69" w:name="_Ref116792072"/>
      <w:bookmarkStart w:id="70" w:name="_Toc118017568"/>
      <w:bookmarkStart w:id="71" w:name="_Toc170636045"/>
      <w:bookmarkStart w:id="72" w:name="_Toc457214055"/>
      <w:bookmarkEnd w:id="63"/>
      <w:bookmarkEnd w:id="64"/>
      <w:bookmarkEnd w:id="65"/>
      <w:bookmarkEnd w:id="66"/>
      <w:r>
        <w:t>Model in XML Schema</w:t>
      </w:r>
      <w:bookmarkEnd w:id="68"/>
      <w:bookmarkEnd w:id="69"/>
      <w:bookmarkEnd w:id="70"/>
      <w:bookmarkEnd w:id="71"/>
      <w:bookmarkEnd w:id="72"/>
    </w:p>
    <w:p w:rsidR="00EA77F0" w:rsidRPr="00EA77F0" w:rsidRDefault="004A42EB" w:rsidP="00187F44">
      <w:pPr>
        <w:pStyle w:val="nobreak"/>
        <w:jc w:val="both"/>
      </w:pPr>
      <w:r>
        <w:t xml:space="preserve">An overview of the schema is presented in </w:t>
      </w:r>
      <w:r w:rsidR="00E5141B">
        <w:t>Figure 6</w:t>
      </w:r>
      <w:r w:rsidR="00EA77F0">
        <w:t xml:space="preserve">. </w:t>
      </w:r>
      <w:r w:rsidR="00EA77F0" w:rsidRPr="00EA77F0">
        <w:t xml:space="preserve">The following documentation is automatically generated from the XML Schema. </w:t>
      </w:r>
    </w:p>
    <w:p w:rsidR="004A42EB" w:rsidRDefault="004A42EB" w:rsidP="00466496">
      <w:pPr>
        <w:pStyle w:val="nobreak"/>
      </w:pPr>
    </w:p>
    <w:p w:rsidR="004A42EB" w:rsidRDefault="004A42EB" w:rsidP="00466496"/>
    <w:p w:rsidR="004A42EB" w:rsidRDefault="00C14FC6" w:rsidP="00466496">
      <w:pPr>
        <w:keepNext/>
      </w:pPr>
      <w:r>
        <w:pict w14:anchorId="7E67586E">
          <v:shape id="_x0000_i1030" type="#_x0000_t75" style="width:7in;height:259.3pt">
            <v:imagedata r:id="rId30" o:title=""/>
          </v:shape>
        </w:pict>
      </w:r>
    </w:p>
    <w:p w:rsidR="004A42EB" w:rsidRDefault="004A42EB" w:rsidP="00466496">
      <w:pPr>
        <w:pStyle w:val="Caption"/>
      </w:pPr>
      <w:bookmarkStart w:id="73" w:name="_Ref295300568"/>
      <w:r>
        <w:t xml:space="preserve">Figure </w:t>
      </w:r>
      <w:fldSimple w:instr=" SEQ Figure \* ARABIC ">
        <w:r w:rsidR="00E450A0">
          <w:rPr>
            <w:noProof/>
          </w:rPr>
          <w:t>6</w:t>
        </w:r>
      </w:fldSimple>
      <w:bookmarkEnd w:id="73"/>
      <w:r w:rsidR="00C71501">
        <w:t>.</w:t>
      </w:r>
      <w:r>
        <w:t xml:space="preserve"> </w:t>
      </w:r>
      <w:r w:rsidRPr="00071A7F">
        <w:rPr>
          <w:b w:val="0"/>
        </w:rPr>
        <w:t>A diagrammatic overview of the mzIdentML schema.</w:t>
      </w:r>
    </w:p>
    <w:p w:rsidR="00BC53E5" w:rsidRDefault="00BC53E5" w:rsidP="00BC53E5"/>
    <w:p w:rsidR="00921A47" w:rsidRDefault="00921A47" w:rsidP="00921A47">
      <w:pPr>
        <w:pStyle w:val="Heading2"/>
      </w:pPr>
      <w:bookmarkStart w:id="74" w:name="_Toc457214056"/>
      <w:r>
        <w:t>Element &lt;</w:t>
      </w:r>
      <w:bookmarkStart w:id="75" w:name="MzIdentML"/>
      <w:r>
        <w:t>MzIdentML</w:t>
      </w:r>
      <w:bookmarkEnd w:id="75"/>
      <w:r>
        <w:t>&gt;</w:t>
      </w:r>
      <w:bookmarkEnd w:id="7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8"/>
        <w:gridCol w:w="863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upper-most hierarchy level of mzIdentML with sub-containers for example describing software, protocols and search results (spectrum identifications or protein detection resul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MzIdentML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313"/>
              <w:gridCol w:w="824"/>
              <w:gridCol w:w="507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reation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date on which the file was produc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ersionRegex</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version of the schema this instance document refers to, in the format x.y.z. Changes to z should not affect prevent instance documents from validating.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76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List" w:history="1">
                    <w:r w:rsidR="00921A47">
                      <w:rPr>
                        <w:rStyle w:val="Hyperlink"/>
                      </w:rPr>
                      <w:t>cv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ist of controlled vocabularies used in the fil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AnalysisSoftwareList" w:history="1">
                    <w:r w:rsidR="00921A47">
                      <w:rPr>
                        <w:rStyle w:val="Hyperlink"/>
                      </w:rPr>
                      <w:t>AnalysisSoftware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oftware packages used to perform the analys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Provider" w:history="1">
                    <w:r w:rsidR="00921A47">
                      <w:rPr>
                        <w:rStyle w:val="Hyperlink"/>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rovider of the mzIdentML record in terms of the contact and softwar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AuditCollection" w:history="1">
                    <w:r w:rsidR="00921A47">
                      <w:rPr>
                        <w:rStyle w:val="Hyperlink"/>
                      </w:rPr>
                      <w:t>Audit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mplete set of Contacts (people and organisations) for this fi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AnalysisSampleCollection" w:history="1">
                    <w:r w:rsidR="00921A47">
                      <w:rPr>
                        <w:rStyle w:val="Hyperlink"/>
                      </w:rPr>
                      <w:t>AnalysisSampl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amples analysed can optionally be recorded using CV terms for descriptions. If a composite sample has been analysed, the subsample association can be used to build a hierarchical description.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SequenceCollection" w:history="1">
                    <w:r w:rsidR="00921A47">
                      <w:rPr>
                        <w:rStyle w:val="Hyperlink"/>
                      </w:rPr>
                      <w:t>Sequenc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llection of sequences (DBSequence or Peptide) identified and their relationship between each other (PeptideEvidence) to be referenced elsewhere in the result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AnalysisCollection" w:history="1">
                    <w:r w:rsidR="00921A47">
                      <w:rPr>
                        <w:rStyle w:val="Hyperlink"/>
                      </w:rPr>
                      <w:t>Analysis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analyses performed to get the results, which map the input and output data sets. Analyses are for example: SpectrumIdentification (resulting in peptides) or ProteinDetection (assemble proteins from peptide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AnalysisProtocolCollection" w:history="1">
                    <w:r w:rsidR="00921A47">
                      <w:rPr>
                        <w:rStyle w:val="Hyperlink"/>
                      </w:rPr>
                      <w:t>AnalysisProtocol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llection of protocols which include the parameters and settings of the performed analys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DataCollection" w:history="1">
                    <w:r w:rsidR="00921A47">
                      <w:rPr>
                        <w:rStyle w:val="Hyperlink"/>
                      </w:rPr>
                      <w:t>Data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llection of input and output data sets of the analys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BibliographicReference" w:history="1">
                    <w:r w:rsidR="00921A47">
                      <w:rPr>
                        <w:rStyle w:val="Hyperlink"/>
                      </w:rPr>
                      <w:t>BibliographicRefer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y bibliographic references associated with the fil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MzIdentML1.1.png" \* MERGEFORMATINET </w:instrText>
            </w:r>
            <w:r>
              <w:fldChar w:fldCharType="separate"/>
            </w:r>
            <w:r w:rsidR="00FF1B28">
              <w:fldChar w:fldCharType="begin"/>
            </w:r>
            <w:r w:rsidR="00FF1B28">
              <w:instrText xml:space="preserve"> INCLUDEPICTURE  "http://www.peptideatlas.org/PSI/schemas/mzIdentML/1.2/figures/MzIdentML1.1.png" \* MERGEFORMATINET </w:instrText>
            </w:r>
            <w:r w:rsidR="00FF1B28">
              <w:fldChar w:fldCharType="separate"/>
            </w:r>
            <w:r w:rsidR="004C4E4B">
              <w:fldChar w:fldCharType="begin"/>
            </w:r>
            <w:r w:rsidR="004C4E4B">
              <w:instrText xml:space="preserve"> INCLUDEPICTURE  "http://www.peptideatlas.org/PSI/schemas/mzIdentML/1.2/figures/MzIdentML1.1.png" \* MERGEFORMATINET </w:instrText>
            </w:r>
            <w:r w:rsidR="004C4E4B">
              <w:fldChar w:fldCharType="separate"/>
            </w:r>
            <w:r w:rsidR="002B0C18">
              <w:fldChar w:fldCharType="begin"/>
            </w:r>
            <w:r w:rsidR="002B0C18">
              <w:instrText xml:space="preserve"> INCLUDEPICTURE  "http://www.peptideatlas.org/PSI/schemas/mzIdentML/1.2/figures/MzIdentML1.1.png" \* MERGEFORMATINET </w:instrText>
            </w:r>
            <w:r w:rsidR="002B0C18">
              <w:fldChar w:fldCharType="separate"/>
            </w:r>
            <w:r w:rsidR="00F109B9">
              <w:fldChar w:fldCharType="begin"/>
            </w:r>
            <w:r w:rsidR="00F109B9">
              <w:instrText xml:space="preserve"> INCLUDEPICTURE  "http://www.peptideatlas.org/PSI/schemas/mzIdentML/1.2/figures/MzIdentML1.1.png" \* MERGEFORMATINET </w:instrText>
            </w:r>
            <w:r w:rsidR="00F109B9">
              <w:fldChar w:fldCharType="separate"/>
            </w:r>
            <w:r w:rsidR="00652A72">
              <w:fldChar w:fldCharType="begin"/>
            </w:r>
            <w:r w:rsidR="00652A72">
              <w:instrText xml:space="preserve"> INCLUDEPICTURE  "http://www.peptideatlas.org/PSI/schemas/mzIdentML/1.2/figures/MzIdentML1.1.png" \* MERGEFORMATINET </w:instrText>
            </w:r>
            <w:r w:rsidR="00652A72">
              <w:fldChar w:fldCharType="separate"/>
            </w:r>
            <w:r w:rsidR="00F2760E">
              <w:fldChar w:fldCharType="begin"/>
            </w:r>
            <w:r w:rsidR="00F2760E">
              <w:instrText xml:space="preserve"> INCLUDEPICTURE  "http://www.peptideatlas.org/PSI/schemas/mzIdentML/1.2/figures/MzIdentML1.1.png" \* MERGEFORMATINET </w:instrText>
            </w:r>
            <w:r w:rsidR="00F2760E">
              <w:fldChar w:fldCharType="separate"/>
            </w:r>
            <w:r w:rsidR="006138BD">
              <w:fldChar w:fldCharType="begin"/>
            </w:r>
            <w:r w:rsidR="006138BD">
              <w:instrText xml:space="preserve"> INCLUDEPICTURE  "http://www.peptideatlas.org/PSI/schemas/mzIdentML/1.2/figures/MzIdentML1.1.png" \* MERGEFORMATINET </w:instrText>
            </w:r>
            <w:r w:rsidR="006138BD">
              <w:fldChar w:fldCharType="separate"/>
            </w:r>
            <w:r w:rsidR="00CF32B3">
              <w:fldChar w:fldCharType="begin"/>
            </w:r>
            <w:r w:rsidR="00CF32B3">
              <w:instrText xml:space="preserve"> INCLUDEPICTURE  "http://www.peptideatlas.org/PSI/schemas/mzIdentML/1.2/figures/MzIdentML1.1.png" \* MERGEFORMATINET </w:instrText>
            </w:r>
            <w:r w:rsidR="00CF32B3">
              <w:fldChar w:fldCharType="separate"/>
            </w:r>
            <w:r w:rsidR="00625DDA">
              <w:fldChar w:fldCharType="begin"/>
            </w:r>
            <w:r w:rsidR="00625DDA">
              <w:instrText xml:space="preserve"> INCLUDEPICTURE  "http://www.peptideatlas.org/PSI/schemas/mzIdentML/1.2/figures/MzIdentML1.1.png" \* MERGEFORMATINET </w:instrText>
            </w:r>
            <w:r w:rsidR="00625DDA">
              <w:fldChar w:fldCharType="separate"/>
            </w:r>
            <w:r w:rsidR="00663A05">
              <w:fldChar w:fldCharType="begin"/>
            </w:r>
            <w:r w:rsidR="00663A05">
              <w:instrText xml:space="preserve"> INCLUDEPICTURE  "http://www.peptideatlas.org/PSI/schemas/mzIdentML/1.2/figures/MzIdentML1.1.png" \* MERGEFORMATINET </w:instrText>
            </w:r>
            <w:r w:rsidR="00663A05">
              <w:fldChar w:fldCharType="separate"/>
            </w:r>
            <w:r w:rsidR="00B7287D">
              <w:fldChar w:fldCharType="begin"/>
            </w:r>
            <w:r w:rsidR="00B7287D">
              <w:instrText xml:space="preserve"> INCLUDEPICTURE  "http://www.peptideatlas.org/PSI/schemas/mzIdentML/1.2/figures/MzIdentML1.1.png" \* MERGEFORMATINET </w:instrText>
            </w:r>
            <w:r w:rsidR="00B7287D">
              <w:fldChar w:fldCharType="separate"/>
            </w:r>
            <w:r w:rsidR="00F55DCC">
              <w:fldChar w:fldCharType="begin"/>
            </w:r>
            <w:r w:rsidR="00F55DCC">
              <w:instrText xml:space="preserve"> INCLUDEPICTURE  "http://www.peptideatlas.org/PSI/schemas/mzIdentML/1.2/figures/MzIdentML1.1.png" \* MERGEFORMATINET </w:instrText>
            </w:r>
            <w:r w:rsidR="00F55DCC">
              <w:fldChar w:fldCharType="separate"/>
            </w:r>
            <w:r w:rsidR="007F783B">
              <w:fldChar w:fldCharType="begin"/>
            </w:r>
            <w:r w:rsidR="007F783B">
              <w:instrText xml:space="preserve"> </w:instrText>
            </w:r>
            <w:r w:rsidR="007F783B">
              <w:instrText xml:space="preserve">INCLUDEPICTURE </w:instrText>
            </w:r>
            <w:r w:rsidR="007F783B">
              <w:instrText xml:space="preserve"> "http://www.peptideatlas.org/PSI/schemas/mzIdentML/1.2/figures/MzIdentML1.1.png" \* MERGEFORMATINET</w:instrText>
            </w:r>
            <w:r w:rsidR="007F783B">
              <w:instrText xml:space="preserve"> </w:instrText>
            </w:r>
            <w:r w:rsidR="007F783B">
              <w:fldChar w:fldCharType="separate"/>
            </w:r>
            <w:r w:rsidR="00C14FC6">
              <w:pict w14:anchorId="5DB87C8E">
                <v:shape id="_x0000_i1031" type="#_x0000_t75" alt="" style="width:346.3pt;height:417.4pt">
                  <v:imagedata r:id="rId31" r:href="rId32"/>
                </v:shape>
              </w:pict>
            </w:r>
            <w:r w:rsidR="007F783B">
              <w:fldChar w:fldCharType="end"/>
            </w:r>
            <w:r w:rsidR="00F55DCC">
              <w:fldChar w:fldCharType="end"/>
            </w:r>
            <w:r w:rsidR="00B7287D">
              <w:fldChar w:fldCharType="end"/>
            </w:r>
            <w:r w:rsidR="00663A05">
              <w:fldChar w:fldCharType="end"/>
            </w:r>
            <w:r w:rsidR="00625DDA">
              <w:fldChar w:fldCharType="end"/>
            </w:r>
            <w:r w:rsidR="00CF32B3">
              <w:fldChar w:fldCharType="end"/>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MzIdentML xmlns:xsi="http://www.w3.org/2001/XMLSchema-instance" xmlns:xsd="http://www.w3.org/2001/XMLSchema" id="" xsi:schemaLocation="http://psidev.info/psi/pi/mzIdentML/1.2 mzIdentML1.2.0.xsd" creationDate="2014-06-03T14:52:58.665376Z" version="1.2.0" xmlns="http://psidev.info/psi/pi/mzIdentML/1.2"&gt;</w:t>
            </w:r>
          </w:p>
          <w:p w:rsidR="00921A47" w:rsidRDefault="00921A47">
            <w:pPr>
              <w:pStyle w:val="HTMLPreformatted"/>
            </w:pPr>
            <w:r>
              <w:t xml:space="preserve">  &lt;cvList&gt;</w:t>
            </w:r>
          </w:p>
          <w:p w:rsidR="00921A47" w:rsidRDefault="00921A47">
            <w:pPr>
              <w:pStyle w:val="HTMLPreformatted"/>
            </w:pPr>
            <w:r>
              <w:t xml:space="preserve">    &lt;cv fullName="Proteomics Standards Initiative Mass Spectrometry Vocabularies" version="2.32.0" uri="</w:t>
            </w:r>
            <w:r w:rsidR="004B085B">
              <w:t>https://raw.githubusercontent.com/HUPO-PSI/psi-ms-CV/master/psi-ms.obo</w:t>
            </w:r>
            <w:r>
              <w:t>" id="PSI-MS" /&gt;</w:t>
            </w:r>
          </w:p>
          <w:p w:rsidR="00921A47" w:rsidRDefault="00921A47">
            <w:pPr>
              <w:pStyle w:val="HTMLPreformatted"/>
            </w:pPr>
            <w:r>
              <w:t xml:space="preserve">    &lt;cv fullName="UNIMOD" uri="http://www.unimod.org/obo/unimod.obo" id="UNIMOD" /&gt;</w:t>
            </w:r>
          </w:p>
          <w:p w:rsidR="00921A47" w:rsidRDefault="00921A47">
            <w:pPr>
              <w:pStyle w:val="HTMLPreformatted"/>
            </w:pPr>
            <w:r>
              <w:t xml:space="preserve">    &lt;cv fullName="UNIT-ONTOLOGY" uri="http://obo.cvs.sourceforge.net/*checkout*/obo/obo/ontology/phenotype/unit.obo" id="UO" /&gt;</w:t>
            </w:r>
          </w:p>
          <w:p w:rsidR="00921A47" w:rsidRDefault="00921A47">
            <w:pPr>
              <w:pStyle w:val="HTMLPreformatted"/>
            </w:pPr>
            <w:r>
              <w:t xml:space="preserve">  &lt;/cvList&gt;</w:t>
            </w:r>
          </w:p>
          <w:p w:rsidR="00921A47" w:rsidRDefault="00921A47">
            <w:pPr>
              <w:pStyle w:val="HTMLPreformatted"/>
            </w:pPr>
            <w:r>
              <w:t xml:space="preserve">  &lt;AnalysisSoftwareList&gt;</w:t>
            </w:r>
          </w:p>
          <w:p w:rsidR="00921A47" w:rsidRDefault="00921A47">
            <w:pPr>
              <w:pStyle w:val="HTMLPreformatted"/>
            </w:pPr>
            <w:r>
              <w:t xml:space="preserve">  ...</w:t>
            </w:r>
          </w:p>
          <w:p w:rsidR="00921A47" w:rsidRDefault="00921A47">
            <w:pPr>
              <w:pStyle w:val="HTMLPreformatted"/>
            </w:pPr>
            <w:r>
              <w:t>&lt;/MzIdentML&gt;</w:t>
            </w:r>
          </w:p>
        </w:tc>
      </w:tr>
    </w:tbl>
    <w:p w:rsidR="00921A47" w:rsidRDefault="00921A47" w:rsidP="00921A47"/>
    <w:p w:rsidR="00921A47" w:rsidRDefault="00921A47" w:rsidP="00921A47">
      <w:pPr>
        <w:pStyle w:val="Heading2"/>
      </w:pPr>
      <w:bookmarkStart w:id="76" w:name="_Toc457214057"/>
      <w:r>
        <w:t>Element &lt;</w:t>
      </w:r>
      <w:bookmarkStart w:id="77" w:name="AdditionalSearchParams"/>
      <w:r>
        <w:t>AdditionalSearchParams</w:t>
      </w:r>
      <w:bookmarkEnd w:id="77"/>
      <w:r>
        <w:t>&gt;</w:t>
      </w:r>
      <w:bookmarkEnd w:id="7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31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earch parameters other than the modifications search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Preformatted"/>
            </w:pPr>
            <w:r>
              <w:t xml:space="preserve">      &lt;AdditionalSearchParams&gt;</w:t>
            </w:r>
          </w:p>
          <w:p w:rsidR="00921A47" w:rsidRDefault="00921A47">
            <w:pPr>
              <w:pStyle w:val="HTMLPreformatted"/>
            </w:pPr>
            <w:r>
              <w:t xml:space="preserve">        &lt;cvParam cvRef="PSI-MS" accession="MS:1001211" name="parent mass type mono"/&gt;</w:t>
            </w:r>
          </w:p>
          <w:p w:rsidR="00921A47" w:rsidRDefault="00921A47">
            <w:pPr>
              <w:pStyle w:val="HTMLPreformatted"/>
            </w:pPr>
            <w:r>
              <w:t xml:space="preserve">        &lt;cvParam cvRef="PSI-MS" accession="MS:1001256" name="fragment mass type mono"/&gt;</w:t>
            </w:r>
          </w:p>
          <w:p w:rsidR="00921A47" w:rsidRDefault="00921A47">
            <w:pPr>
              <w:pStyle w:val="HTMLPreformatted"/>
            </w:pPr>
            <w:r>
              <w:t xml:space="preserve">        &lt;cvParam cvRef="PSI-MS" accession="MS:1002492" name="consensus scoring"/&gt;</w:t>
            </w:r>
          </w:p>
          <w:p w:rsidR="00921A47" w:rsidRDefault="00921A47">
            <w:pPr>
              <w:pStyle w:val="HTMLPreformatted"/>
            </w:pPr>
            <w:r>
              <w:t xml:space="preserve">        &lt;cvParam cvRef="PSI-MS" accession="MS:1002490" name="peptide-level scoring"/&gt;</w:t>
            </w:r>
          </w:p>
          <w:p w:rsidR="00921A47" w:rsidRDefault="00921A47">
            <w:pPr>
              <w:pStyle w:val="HTMLPreformatted"/>
            </w:pPr>
            <w:r>
              <w:t xml:space="preserve">        &lt;cvParam cvRef="PSI-MS" accession="MS:1002497" name="group PSMs by sequence with modifications"/&gt;</w:t>
            </w:r>
          </w:p>
          <w:p w:rsidR="00921A47" w:rsidRDefault="00921A47">
            <w:pPr>
              <w:pStyle w:val="HTMLPreformatted"/>
            </w:pPr>
            <w:r>
              <w:t xml:space="preserve">        &lt;cvParam cvRef="PSI-MS" accession="MS:1002491" name="modification localization scoring"/&gt;</w:t>
            </w:r>
          </w:p>
          <w:p w:rsidR="00921A47" w:rsidRDefault="00921A47">
            <w:pPr>
              <w:pStyle w:val="HTMLPreformatted"/>
            </w:pPr>
            <w:r>
              <w:t xml:space="preserve">  ...</w:t>
            </w:r>
          </w:p>
          <w:p w:rsidR="00921A47" w:rsidRDefault="00921A47">
            <w:pPr>
              <w:pStyle w:val="HTMLPreformatted"/>
            </w:pPr>
            <w:r>
              <w:t>&lt;/AdditionalSearchParams&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Preformatted"/>
            </w:pPr>
            <w:r>
              <w:t>Path /MzIdentML/AnalysisProtocolCollection/SpectrumIdentificationProtocol/AdditionalSearchParams</w:t>
            </w:r>
          </w:p>
          <w:p w:rsidR="00921A47" w:rsidRDefault="00921A47">
            <w:pPr>
              <w:pStyle w:val="HTMLPreformatted"/>
            </w:pPr>
            <w:r>
              <w:t xml:space="preserve">MAY supply a *child* term of </w:t>
            </w:r>
            <w:hyperlink r:id="rId33" w:tgtFrame="new" w:history="1">
              <w:r>
                <w:rPr>
                  <w:rStyle w:val="Hyperlink"/>
                </w:rPr>
                <w:t>MS:1001302</w:t>
              </w:r>
            </w:hyperlink>
            <w:r>
              <w:t xml:space="preserve"> (</w:t>
            </w:r>
            <w:r>
              <w:rPr>
                <w:rStyle w:val="popup"/>
              </w:rPr>
              <w:t>search engine specific input parameter</w:t>
            </w:r>
            <w:r>
              <w:t>) one or more times</w:t>
            </w:r>
          </w:p>
          <w:p w:rsidR="00921A47" w:rsidRDefault="00921A47">
            <w:pPr>
              <w:pStyle w:val="HTMLPreformatted"/>
            </w:pPr>
            <w:r>
              <w:t xml:space="preserve">  e.g.: </w:t>
            </w:r>
            <w:hyperlink r:id="rId34" w:tgtFrame="new" w:history="1">
              <w:r>
                <w:rPr>
                  <w:rStyle w:val="Hyperlink"/>
                </w:rPr>
                <w:t>MS:1001005</w:t>
              </w:r>
            </w:hyperlink>
            <w:r>
              <w:t xml:space="preserve"> (</w:t>
            </w:r>
            <w:r>
              <w:rPr>
                <w:rStyle w:val="popup"/>
              </w:rPr>
              <w:t>SEQUEST:CleavesAt</w:t>
            </w:r>
            <w:r w:rsidR="008F498D">
              <w:t>)</w:t>
            </w:r>
          </w:p>
          <w:p w:rsidR="00921A47" w:rsidRDefault="00921A47">
            <w:pPr>
              <w:pStyle w:val="HTMLPreformatted"/>
            </w:pPr>
            <w:r>
              <w:t xml:space="preserve">  e.g.: </w:t>
            </w:r>
            <w:hyperlink r:id="rId35" w:tgtFrame="new" w:history="1">
              <w:r>
                <w:rPr>
                  <w:rStyle w:val="Hyperlink"/>
                </w:rPr>
                <w:t>MS:1001007</w:t>
              </w:r>
            </w:hyperlink>
            <w:r>
              <w:t xml:space="preserve"> (</w:t>
            </w:r>
            <w:r>
              <w:rPr>
                <w:rStyle w:val="popup"/>
              </w:rPr>
              <w:t>SEQUEST:OutputLines</w:t>
            </w:r>
            <w:r>
              <w:t xml:space="preserve">) </w:t>
            </w:r>
          </w:p>
          <w:p w:rsidR="00921A47" w:rsidRDefault="00921A47">
            <w:pPr>
              <w:pStyle w:val="HTMLPreformatted"/>
            </w:pPr>
            <w:r>
              <w:t xml:space="preserve">  e.g.: </w:t>
            </w:r>
            <w:hyperlink r:id="rId36" w:tgtFrame="new" w:history="1">
              <w:r>
                <w:rPr>
                  <w:rStyle w:val="Hyperlink"/>
                </w:rPr>
                <w:t>MS:1001009</w:t>
              </w:r>
            </w:hyperlink>
            <w:r>
              <w:t xml:space="preserve"> (</w:t>
            </w:r>
            <w:r>
              <w:rPr>
                <w:rStyle w:val="popup"/>
              </w:rPr>
              <w:t>SEQUEST:DescriptionLines</w:t>
            </w:r>
            <w:r>
              <w:t xml:space="preserve">) </w:t>
            </w:r>
          </w:p>
          <w:p w:rsidR="00921A47" w:rsidRDefault="00921A47">
            <w:pPr>
              <w:pStyle w:val="HTMLPreformatted"/>
            </w:pPr>
            <w:r>
              <w:t xml:space="preserve">  e.g.: </w:t>
            </w:r>
            <w:hyperlink r:id="rId37" w:tgtFrame="new" w:history="1">
              <w:r>
                <w:rPr>
                  <w:rStyle w:val="Hyperlink"/>
                </w:rPr>
                <w:t>MS:1001026</w:t>
              </w:r>
            </w:hyperlink>
            <w:r>
              <w:t xml:space="preserve"> (</w:t>
            </w:r>
            <w:r>
              <w:rPr>
                <w:rStyle w:val="popup"/>
              </w:rPr>
              <w:t>SEQUEST:NormalizeXCorrValues</w:t>
            </w:r>
            <w:r w:rsidR="008F498D">
              <w:t>)</w:t>
            </w:r>
          </w:p>
          <w:p w:rsidR="00921A47" w:rsidRDefault="00921A47">
            <w:pPr>
              <w:pStyle w:val="HTMLPreformatted"/>
            </w:pPr>
            <w:r>
              <w:t xml:space="preserve">  e.g.: </w:t>
            </w:r>
            <w:hyperlink r:id="rId38" w:tgtFrame="new" w:history="1">
              <w:r>
                <w:rPr>
                  <w:rStyle w:val="Hyperlink"/>
                </w:rPr>
                <w:t>MS:1001028</w:t>
              </w:r>
            </w:hyperlink>
            <w:r>
              <w:t xml:space="preserve"> (</w:t>
            </w:r>
            <w:r>
              <w:rPr>
                <w:rStyle w:val="popup"/>
              </w:rPr>
              <w:t>SEQUEST:SequenceHeaderFilter</w:t>
            </w:r>
            <w:r>
              <w:t xml:space="preserve">) </w:t>
            </w:r>
          </w:p>
          <w:p w:rsidR="00921A47" w:rsidRDefault="00921A47">
            <w:pPr>
              <w:pStyle w:val="HTMLPreformatted"/>
            </w:pPr>
            <w:r>
              <w:t xml:space="preserve">  e.g.: </w:t>
            </w:r>
            <w:hyperlink r:id="rId39" w:tgtFrame="new" w:history="1">
              <w:r>
                <w:rPr>
                  <w:rStyle w:val="Hyperlink"/>
                </w:rPr>
                <w:t>MS:1001032</w:t>
              </w:r>
            </w:hyperlink>
            <w:r>
              <w:t xml:space="preserve"> (</w:t>
            </w:r>
            <w:r>
              <w:rPr>
                <w:rStyle w:val="popup"/>
              </w:rPr>
              <w:t>SEQUEST:SequencePartialFilter</w:t>
            </w:r>
            <w:r w:rsidR="008F498D">
              <w:t>)</w:t>
            </w:r>
          </w:p>
          <w:p w:rsidR="00921A47" w:rsidRDefault="00921A47">
            <w:pPr>
              <w:pStyle w:val="HTMLPreformatted"/>
            </w:pPr>
            <w:r>
              <w:t xml:space="preserve">  e.g.: </w:t>
            </w:r>
            <w:hyperlink r:id="rId40" w:tgtFrame="new" w:history="1">
              <w:r>
                <w:rPr>
                  <w:rStyle w:val="Hyperlink"/>
                </w:rPr>
                <w:t>MS:1001037</w:t>
              </w:r>
            </w:hyperlink>
            <w:r>
              <w:t xml:space="preserve"> (</w:t>
            </w:r>
            <w:r>
              <w:rPr>
                <w:rStyle w:val="popup"/>
              </w:rPr>
              <w:t>SEQUEST:ShowFragmentIons</w:t>
            </w:r>
            <w:r>
              <w:t xml:space="preserve">) </w:t>
            </w:r>
          </w:p>
          <w:p w:rsidR="00921A47" w:rsidRDefault="00921A47">
            <w:pPr>
              <w:pStyle w:val="HTMLPreformatted"/>
            </w:pPr>
            <w:r>
              <w:t xml:space="preserve">  e.g.: </w:t>
            </w:r>
            <w:hyperlink r:id="rId41" w:tgtFrame="new" w:history="1">
              <w:r>
                <w:rPr>
                  <w:rStyle w:val="Hyperlink"/>
                </w:rPr>
                <w:t>MS:1001038</w:t>
              </w:r>
            </w:hyperlink>
            <w:r>
              <w:t xml:space="preserve"> (</w:t>
            </w:r>
            <w:r>
              <w:rPr>
                <w:rStyle w:val="popup"/>
              </w:rPr>
              <w:t>SEQUEST:Consensus</w:t>
            </w:r>
            <w:r>
              <w:t xml:space="preserve">) </w:t>
            </w:r>
          </w:p>
          <w:p w:rsidR="00921A47" w:rsidRDefault="00921A47">
            <w:pPr>
              <w:pStyle w:val="HTMLPreformatted"/>
            </w:pPr>
            <w:r>
              <w:t xml:space="preserve">  e.g.: </w:t>
            </w:r>
            <w:hyperlink r:id="rId42" w:tgtFrame="new" w:history="1">
              <w:r>
                <w:rPr>
                  <w:rStyle w:val="Hyperlink"/>
                </w:rPr>
                <w:t>MS:1001042</w:t>
              </w:r>
            </w:hyperlink>
            <w:r>
              <w:t xml:space="preserve"> (</w:t>
            </w:r>
            <w:r>
              <w:rPr>
                <w:rStyle w:val="popup"/>
              </w:rPr>
              <w:t>SEQUEST:LimitTo</w:t>
            </w:r>
            <w:r>
              <w:t xml:space="preserve">) </w:t>
            </w:r>
          </w:p>
          <w:p w:rsidR="00921A47" w:rsidRDefault="00921A47">
            <w:pPr>
              <w:pStyle w:val="HTMLPreformatted"/>
            </w:pPr>
            <w:r>
              <w:t xml:space="preserve">  e.g.: </w:t>
            </w:r>
            <w:hyperlink r:id="rId43" w:tgtFrame="new" w:history="1">
              <w:r>
                <w:rPr>
                  <w:rStyle w:val="Hyperlink"/>
                </w:rPr>
                <w:t>MS:1001046</w:t>
              </w:r>
            </w:hyperlink>
            <w:r>
              <w:t xml:space="preserve"> (</w:t>
            </w:r>
            <w:r>
              <w:rPr>
                <w:rStyle w:val="popup"/>
              </w:rPr>
              <w:t>SEQUEST:sort by dCn</w:t>
            </w:r>
            <w:r>
              <w:t xml:space="preserve">) </w:t>
            </w:r>
          </w:p>
          <w:p w:rsidR="00921A47" w:rsidRDefault="00921A47">
            <w:pPr>
              <w:pStyle w:val="HTMLPreformatted"/>
            </w:pPr>
            <w:r>
              <w:t xml:space="preserve">  </w:t>
            </w:r>
            <w:hyperlink r:id="rId44" w:tgtFrame="new" w:history="1">
              <w:r>
                <w:rPr>
                  <w:rStyle w:val="Hyperlink"/>
                </w:rPr>
                <w:t>et al.</w:t>
              </w:r>
            </w:hyperlink>
          </w:p>
          <w:p w:rsidR="00921A47" w:rsidRDefault="00921A47">
            <w:pPr>
              <w:pStyle w:val="HTMLPreformatted"/>
            </w:pPr>
            <w:r>
              <w:t xml:space="preserve">MAY supply a *child* term of </w:t>
            </w:r>
            <w:hyperlink r:id="rId45" w:tgtFrame="new" w:history="1">
              <w:r>
                <w:rPr>
                  <w:rStyle w:val="Hyperlink"/>
                </w:rPr>
                <w:t>MS:1001066</w:t>
              </w:r>
            </w:hyperlink>
            <w:r>
              <w:t xml:space="preserve"> (</w:t>
            </w:r>
            <w:r>
              <w:rPr>
                <w:rStyle w:val="popup"/>
              </w:rPr>
              <w:t>ions series considered in search</w:t>
            </w:r>
            <w:r>
              <w:t>) one or more times</w:t>
            </w:r>
          </w:p>
          <w:p w:rsidR="00921A47" w:rsidRDefault="00921A47">
            <w:pPr>
              <w:pStyle w:val="HTMLPreformatted"/>
            </w:pPr>
            <w:r>
              <w:t xml:space="preserve">MAY supply a *child* term of </w:t>
            </w:r>
            <w:hyperlink r:id="rId46" w:tgtFrame="new" w:history="1">
              <w:r>
                <w:rPr>
                  <w:rStyle w:val="Hyperlink"/>
                </w:rPr>
                <w:t>MS:1001210</w:t>
              </w:r>
            </w:hyperlink>
            <w:r>
              <w:t xml:space="preserve"> (</w:t>
            </w:r>
            <w:r>
              <w:rPr>
                <w:rStyle w:val="popup"/>
              </w:rPr>
              <w:t>mass type settings</w:t>
            </w:r>
            <w:r>
              <w:t>) one or more times</w:t>
            </w:r>
          </w:p>
          <w:p w:rsidR="00921A47" w:rsidRDefault="00921A47">
            <w:pPr>
              <w:pStyle w:val="HTMLPreformatted"/>
            </w:pPr>
            <w:r>
              <w:t xml:space="preserve">  e.g.: </w:t>
            </w:r>
            <w:hyperlink r:id="rId47" w:tgtFrame="new" w:history="1">
              <w:r>
                <w:rPr>
                  <w:rStyle w:val="Hyperlink"/>
                </w:rPr>
                <w:t>MS:1001211</w:t>
              </w:r>
            </w:hyperlink>
            <w:r>
              <w:t xml:space="preserve"> (</w:t>
            </w:r>
            <w:r>
              <w:rPr>
                <w:rStyle w:val="popup"/>
              </w:rPr>
              <w:t>parent mass type mono</w:t>
            </w:r>
            <w:r>
              <w:t xml:space="preserve">) </w:t>
            </w:r>
          </w:p>
          <w:p w:rsidR="00921A47" w:rsidRDefault="00921A47">
            <w:pPr>
              <w:pStyle w:val="HTMLPreformatted"/>
            </w:pPr>
            <w:r>
              <w:t xml:space="preserve">  e.g.: </w:t>
            </w:r>
            <w:hyperlink r:id="rId48" w:tgtFrame="new" w:history="1">
              <w:r>
                <w:rPr>
                  <w:rStyle w:val="Hyperlink"/>
                </w:rPr>
                <w:t>MS:1001212</w:t>
              </w:r>
            </w:hyperlink>
            <w:r>
              <w:t xml:space="preserve"> (</w:t>
            </w:r>
            <w:r>
              <w:rPr>
                <w:rStyle w:val="popup"/>
              </w:rPr>
              <w:t>parent mass type average</w:t>
            </w:r>
            <w:r>
              <w:t xml:space="preserve">) </w:t>
            </w:r>
          </w:p>
          <w:p w:rsidR="00921A47" w:rsidRDefault="00921A47">
            <w:pPr>
              <w:pStyle w:val="HTMLPreformatted"/>
            </w:pPr>
            <w:r>
              <w:t xml:space="preserve">  e.g.: </w:t>
            </w:r>
            <w:hyperlink r:id="rId49" w:tgtFrame="new" w:history="1">
              <w:r>
                <w:rPr>
                  <w:rStyle w:val="Hyperlink"/>
                </w:rPr>
                <w:t>MS:1001255</w:t>
              </w:r>
            </w:hyperlink>
            <w:r>
              <w:t xml:space="preserve"> (</w:t>
            </w:r>
            <w:r>
              <w:rPr>
                <w:rStyle w:val="popup"/>
              </w:rPr>
              <w:t>fragment mass type average</w:t>
            </w:r>
            <w:r>
              <w:t xml:space="preserve">) </w:t>
            </w:r>
          </w:p>
          <w:p w:rsidR="00921A47" w:rsidRDefault="00921A47">
            <w:pPr>
              <w:pStyle w:val="HTMLPreformatted"/>
            </w:pPr>
            <w:r>
              <w:t xml:space="preserve">  e.g.: </w:t>
            </w:r>
            <w:hyperlink r:id="rId50" w:tgtFrame="new" w:history="1">
              <w:r>
                <w:rPr>
                  <w:rStyle w:val="Hyperlink"/>
                </w:rPr>
                <w:t>MS:1001256</w:t>
              </w:r>
            </w:hyperlink>
            <w:r>
              <w:t xml:space="preserve"> (</w:t>
            </w:r>
            <w:r>
              <w:rPr>
                <w:rStyle w:val="popup"/>
              </w:rPr>
              <w:t>fragment mass type mono</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Preformatted"/>
            </w:pPr>
            <w:r>
              <w:t>&lt;cvParam cvRef="PSI-MS" accession="MS:1001211" name="parent mass type mono"&gt;&lt;/cvParam&gt;</w:t>
            </w:r>
          </w:p>
          <w:p w:rsidR="00921A47" w:rsidRDefault="00921A47">
            <w:pPr>
              <w:pStyle w:val="HTMLPreformatted"/>
            </w:pPr>
            <w:r>
              <w:t>&lt;cvParam cvRef="PSI-MS" accession="MS:1001256" name="fragment mass type mono"&gt;&lt;/cvParam&gt;</w:t>
            </w:r>
          </w:p>
          <w:p w:rsidR="00921A47" w:rsidRDefault="00921A47">
            <w:pPr>
              <w:pStyle w:val="HTMLPreformatted"/>
            </w:pPr>
            <w:r>
              <w:t>&lt;cvParam cvRef="PSI-MS" accession="MS:1002490" name="peptide-level scoring"&gt;&lt;/cvParam&gt;</w:t>
            </w:r>
          </w:p>
          <w:p w:rsidR="00921A47" w:rsidRDefault="00921A47">
            <w:pPr>
              <w:pStyle w:val="HTMLPreformatted"/>
            </w:pPr>
            <w:r>
              <w:t>&lt;cvParam cvRef="PSI-MS" accession="MS:1002496" name="group PSMs by sequence"&gt;&lt;/cvParam&gt;</w:t>
            </w:r>
          </w:p>
          <w:p w:rsidR="00921A47" w:rsidRDefault="00921A47">
            <w:pPr>
              <w:pStyle w:val="HTMLPreformatted"/>
            </w:pPr>
            <w:r>
              <w:t>&lt;cvParam accession="MS:1001118" cvRef="PSI-MS" name="param: b ion"/&gt;</w:t>
            </w:r>
          </w:p>
          <w:p w:rsidR="00921A47" w:rsidRDefault="00921A47">
            <w:pPr>
              <w:pStyle w:val="HTMLPreformatted"/>
            </w:pPr>
            <w:r>
              <w:t>&lt;cvParam accession="MS:1001149" cvRef="PSI-MS" name="param: b ion-NH3 DEPRECATED"/&gt;</w:t>
            </w:r>
          </w:p>
          <w:p w:rsidR="00921A47" w:rsidRDefault="00921A47">
            <w:pPr>
              <w:pStyle w:val="HTMLPreformatted"/>
            </w:pPr>
            <w:r>
              <w:t>&lt;cvParam accession="MS:1001150" cvRef="PSI-MS" name="param: b ion-H2O DEPRECATED"/&gt;</w:t>
            </w:r>
          </w:p>
          <w:p w:rsidR="00921A47" w:rsidRDefault="00921A47">
            <w:pPr>
              <w:pStyle w:val="HTMLPreformatted"/>
            </w:pPr>
            <w:r>
              <w:t>&lt;cvParam accession="MS:1001262" cvRef="PSI-MS" name="param: y ion"/&gt;</w:t>
            </w:r>
          </w:p>
          <w:p w:rsidR="00921A47" w:rsidRDefault="00921A47">
            <w:pPr>
              <w:pStyle w:val="HTMLPreformatted"/>
            </w:pPr>
            <w:r>
              <w:t>&lt;cvParam accession="MS:1001151" cvRef="PSI-MS" name="param: y ion-NH3 DEPRECATED"/&gt;</w:t>
            </w:r>
          </w:p>
          <w:p w:rsidR="00921A47" w:rsidRDefault="00921A47">
            <w:pPr>
              <w:pStyle w:val="HTMLPreformatted"/>
            </w:pPr>
            <w:r>
              <w:t>&lt;cvParam accession="MS:1001152" cvRef="PSI-MS" name="param: y ion-H2O DEPRECATED"/&gt;</w:t>
            </w:r>
          </w:p>
          <w:p w:rsidR="00921A47" w:rsidRDefault="00921A47">
            <w:pPr>
              <w:pStyle w:val="HTMLPreformatted"/>
            </w:pPr>
            <w:r>
              <w:t>&lt;cvParam accession="MS:1002494" cvRef="PSI-MS" name="cross-linking search"/&gt;</w:t>
            </w:r>
          </w:p>
          <w:p w:rsidR="00921A47" w:rsidRDefault="00921A47">
            <w:pPr>
              <w:pStyle w:val="HTMLPreformatted"/>
            </w:pPr>
            <w:r>
              <w:t>&lt;cvParam name="no special processing" cvRef="PSI-MS" accession="MS:1002495" /&gt;</w:t>
            </w:r>
          </w:p>
          <w:p w:rsidR="00921A47" w:rsidRDefault="00921A47">
            <w:pPr>
              <w:pStyle w:val="HTMLPreformatted"/>
            </w:pPr>
            <w:r>
              <w:t>&lt;cvParam cvRef="PSI-MS" accession="MS:1002492" name="consensus scoring"/&gt;</w:t>
            </w:r>
          </w:p>
          <w:p w:rsidR="00921A47" w:rsidRDefault="00921A47">
            <w:pPr>
              <w:pStyle w:val="HTMLPreformatted"/>
            </w:pPr>
            <w:r>
              <w:t>&lt;cvParam cvRef="PSI-MS" accession="MS:1002497" name="group PSMs by sequence with modifications"/&gt;</w:t>
            </w:r>
          </w:p>
          <w:p w:rsidR="00921A47" w:rsidRDefault="00921A47">
            <w:pPr>
              <w:pStyle w:val="HTMLPreformatted"/>
            </w:pPr>
            <w:r>
              <w:t>&lt;cvParam cvRef="PSI-MS" accession="MS:1002491" name="modification localization scoring"/&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Preformatted"/>
            </w:pPr>
            <w:r>
              <w:t>&lt;userParam value="true" name="TargetDecoyApproach"/&gt;</w:t>
            </w:r>
          </w:p>
          <w:p w:rsidR="00921A47" w:rsidRDefault="00921A47">
            <w:pPr>
              <w:pStyle w:val="HTMLPreformatted"/>
            </w:pPr>
            <w:r>
              <w:t>&lt;userParam value="-1" name="MinIsotopeError"/&gt;</w:t>
            </w:r>
          </w:p>
          <w:p w:rsidR="00921A47" w:rsidRDefault="00921A47">
            <w:pPr>
              <w:pStyle w:val="HTMLPreformatted"/>
            </w:pPr>
            <w:r>
              <w:t>&lt;userParam value="2" name="MaxIsotopeError"/&gt;</w:t>
            </w:r>
          </w:p>
          <w:p w:rsidR="00921A47" w:rsidRDefault="00921A47">
            <w:pPr>
              <w:pStyle w:val="HTMLPreformatted"/>
            </w:pPr>
            <w:r>
              <w:t>&lt;userParam value="HCD" name="FragmentMethod"/&gt;</w:t>
            </w:r>
          </w:p>
          <w:p w:rsidR="00921A47" w:rsidRDefault="00921A47">
            <w:pPr>
              <w:pStyle w:val="HTMLPreformatted"/>
            </w:pPr>
            <w:r>
              <w:t>&lt;userParam value="QExactive" name="Instrument"/&gt;</w:t>
            </w:r>
          </w:p>
          <w:p w:rsidR="00921A47" w:rsidRDefault="00921A47">
            <w:pPr>
              <w:pStyle w:val="HTMLPreformatted"/>
            </w:pPr>
            <w:r>
              <w:t>&lt;userParam value="iTRAQ" name="Protocol"/&gt;</w:t>
            </w:r>
          </w:p>
          <w:p w:rsidR="00921A47" w:rsidRDefault="00921A47">
            <w:pPr>
              <w:pStyle w:val="HTMLPreformatted"/>
            </w:pPr>
            <w:r>
              <w:t>&lt;userParam value="2" name="NumTolerableTermini"/&gt;</w:t>
            </w:r>
          </w:p>
          <w:p w:rsidR="00921A47" w:rsidRDefault="00921A47">
            <w:pPr>
              <w:pStyle w:val="HTMLPreformatted"/>
            </w:pPr>
            <w:r>
              <w:t>&lt;userParam value="1" name="NumMatchesPerSpec"/&gt;</w:t>
            </w:r>
          </w:p>
          <w:p w:rsidR="00921A47" w:rsidRDefault="00921A47">
            <w:pPr>
              <w:pStyle w:val="HTMLPreformatted"/>
            </w:pPr>
            <w:r>
              <w:t>&lt;userParam value="2" name="MaxNumModifications"/&gt;</w:t>
            </w:r>
          </w:p>
          <w:p w:rsidR="00921A47" w:rsidRDefault="00921A47">
            <w:pPr>
              <w:pStyle w:val="HTMLPreformatted"/>
            </w:pPr>
            <w:r>
              <w:t>&lt;userParam value="6" name="MinPepLength"/&gt;</w:t>
            </w:r>
          </w:p>
          <w:p w:rsidR="00921A47" w:rsidRDefault="00921A47">
            <w:pPr>
              <w:pStyle w:val="HTMLPreformatted"/>
            </w:pPr>
            <w:r>
              <w:t>&lt;userParam value="40" name="MaxPepLength"/&gt;</w:t>
            </w:r>
          </w:p>
          <w:p w:rsidR="00921A47" w:rsidRDefault="00921A47">
            <w:pPr>
              <w:pStyle w:val="HTMLPreformatted"/>
            </w:pPr>
            <w:r>
              <w:t>&lt;userParam value="2" name="MinCharge"/&gt;</w:t>
            </w:r>
          </w:p>
          <w:p w:rsidR="00921A47" w:rsidRDefault="00921A47">
            <w:pPr>
              <w:pStyle w:val="HTMLPreformatted"/>
            </w:pPr>
            <w:r>
              <w:t>&lt;userParam value="3" name="MaxCharge"/&gt;</w:t>
            </w:r>
          </w:p>
          <w:p w:rsidR="00921A47" w:rsidRDefault="00921A47">
            <w:pPr>
              <w:pStyle w:val="HTMLPreformatted"/>
            </w:pPr>
            <w:r>
              <w:t>&lt;userParam value="2a_uniprot" name="Mascot User Comment"/&gt;</w:t>
            </w:r>
          </w:p>
          <w:p w:rsidR="00921A47" w:rsidRDefault="00921A47">
            <w:pPr>
              <w:pStyle w:val="HTMLPreformatted"/>
            </w:pPr>
            <w:r>
              <w:t>&lt;userParam value="ESI-QUAD" name="Mascot Instrument Name"/&gt;</w:t>
            </w:r>
          </w:p>
          <w:p w:rsidR="00921A47" w:rsidRDefault="00921A47">
            <w:pPr>
              <w:pStyle w:val="HTMLPreformatted"/>
            </w:pPr>
            <w:r>
              <w:t>&lt;userParam name="input_consensusXML" unitName="xsd:string" value="leitner004.consensusXML"/&gt;</w:t>
            </w:r>
          </w:p>
          <w:p w:rsidR="00921A47" w:rsidRDefault="00921A47">
            <w:pPr>
              <w:pStyle w:val="HTMLPreformatted"/>
            </w:pPr>
            <w:r>
              <w:t>&lt;userParam name="input_decoys" unitName="xsd:string" value=""/&gt;</w:t>
            </w:r>
          </w:p>
          <w:p w:rsidR="00921A47" w:rsidRDefault="00921A47">
            <w:pPr>
              <w:pStyle w:val="HTMLPreformatted"/>
            </w:pPr>
            <w:r>
              <w:t>&lt;userParam name="decoy_prefix" unitName="xsd:integer" value="1"/&gt;</w:t>
            </w:r>
          </w:p>
          <w:p w:rsidR="00921A47" w:rsidRDefault="00921A47">
            <w:pPr>
              <w:pStyle w:val="HTMLPreformatted"/>
            </w:pPr>
            <w:r>
              <w:t>&lt;userParam name="decoy_string" unitName="xsd:string" value="decoy"/&gt;</w:t>
            </w:r>
          </w:p>
          <w:p w:rsidR="00921A47" w:rsidRDefault="00921A47">
            <w:pPr>
              <w:pStyle w:val="HTMLPreformatted"/>
            </w:pPr>
            <w:r>
              <w:t>&lt;userParam name="precursor:min_charge" unitName="xsd:integer" value="3"/&gt;</w:t>
            </w:r>
          </w:p>
          <w:p w:rsidR="00921A47" w:rsidRDefault="00921A47">
            <w:pPr>
              <w:pStyle w:val="HTMLPreformatted"/>
            </w:pPr>
            <w:r>
              <w:t>&lt;userParam name="precursor:max_charge" unitName="xsd:integer" value="7"/&gt;</w:t>
            </w:r>
          </w:p>
          <w:p w:rsidR="00921A47" w:rsidRDefault="00921A47">
            <w:pPr>
              <w:pStyle w:val="HTMLPreformatted"/>
            </w:pPr>
            <w:r>
              <w:t>&lt;userParam name="fragment:mass_tolerance_xlinks" unitName="xsd:double" value="0.3"/&gt;</w:t>
            </w:r>
          </w:p>
          <w:p w:rsidR="00921A47" w:rsidRDefault="00921A47">
            <w:pPr>
              <w:pStyle w:val="HTMLPreformatted"/>
            </w:pPr>
            <w:r>
              <w:t>&lt;userParam name="peptide:min_size" unitName="xsd:integer" value="5"/&gt;</w:t>
            </w:r>
          </w:p>
          <w:p w:rsidR="00921A47" w:rsidRDefault="00921A47">
            <w:pPr>
              <w:pStyle w:val="HTMLPreformatted"/>
            </w:pPr>
            <w:r>
              <w:t>&lt;userParam name="cross_link:residue1" unitName="xsd:string" value="[K]"/&gt;</w:t>
            </w:r>
          </w:p>
          <w:p w:rsidR="00921A47" w:rsidRDefault="00921A47">
            <w:pPr>
              <w:pStyle w:val="HTMLPreformatted"/>
            </w:pPr>
            <w:r>
              <w:t>&lt;userParam name="cross_link:residue2" unitName="xsd:string" value="[K]"/&gt;</w:t>
            </w:r>
          </w:p>
          <w:p w:rsidR="00921A47" w:rsidRDefault="00921A47">
            <w:pPr>
              <w:pStyle w:val="HTMLPreformatted"/>
            </w:pPr>
            <w:r>
              <w:t>&lt;userParam name="cross_link:mass" unitName="xsd:double" value="138.0680796"/&gt;</w:t>
            </w:r>
          </w:p>
          <w:p w:rsidR="00921A47" w:rsidRDefault="00921A47">
            <w:pPr>
              <w:pStyle w:val="HTMLPreformatted"/>
            </w:pPr>
            <w:r>
              <w:t>&lt;userParam name="cross_link:mass_isoshift" unitName="xsd:double" value="12.075321"/&gt;</w:t>
            </w:r>
          </w:p>
          <w:p w:rsidR="00921A47" w:rsidRDefault="00921A47">
            <w:pPr>
              <w:pStyle w:val="HTMLPreformatted"/>
            </w:pPr>
            <w:r>
              <w:t>&lt;userParam name="cross_link:mass_monolink" unitName="xsd:string" value="[156.07864431, 155.094628715]"/&gt;</w:t>
            </w:r>
          </w:p>
          <w:p w:rsidR="00921A47" w:rsidRDefault="00921A47">
            <w:pPr>
              <w:pStyle w:val="HTMLPreformatted"/>
            </w:pPr>
            <w:r>
              <w:t>&lt;userParam name="modifications:variable_max_per_peptide" unitName="xsd:integer" value="2"/&gt;</w:t>
            </w:r>
          </w:p>
          <w:p w:rsidR="00921A47" w:rsidRDefault="00921A47">
            <w:pPr>
              <w:pStyle w:val="HTMLPreformatted"/>
            </w:pPr>
            <w:r>
              <w:t>&lt;userParam name="algorithm:candidate_search" unitName="xsd:string" value="enumeration"/&gt;</w:t>
            </w:r>
          </w:p>
          <w:p w:rsidR="00921A47" w:rsidRDefault="00921A47">
            <w:pPr>
              <w:pStyle w:val="HTMLPreformatted"/>
            </w:pPr>
            <w:r>
              <w:t>&lt;userParam name="charges" unitName="xsd:string" value="2,3,4,5,6"/&gt;</w:t>
            </w:r>
          </w:p>
        </w:tc>
      </w:tr>
    </w:tbl>
    <w:p w:rsidR="00921A47" w:rsidRPr="00F109B9" w:rsidRDefault="00F109B9" w:rsidP="00921A47">
      <w:pPr>
        <w:rPr>
          <w:b/>
        </w:rPr>
      </w:pPr>
      <w:r w:rsidRPr="00F109B9">
        <w:rPr>
          <w:b/>
        </w:rPr>
        <w:t>Example for peptide-level statistics:</w:t>
      </w:r>
    </w:p>
    <w:p w:rsidR="00F109B9" w:rsidRPr="00844757" w:rsidRDefault="00F109B9"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211" name="parent mass type mono"&gt;&lt;/cvParam&gt;</w:t>
      </w:r>
    </w:p>
    <w:p w:rsidR="00F109B9" w:rsidRPr="00844757" w:rsidRDefault="00F109B9"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256" name="fragment mass type mono"&gt;&lt;/cvParam&gt;</w:t>
      </w:r>
    </w:p>
    <w:p w:rsidR="00F109B9" w:rsidRPr="00844757" w:rsidRDefault="00F109B9"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2490" name="peptide-level scoring"&gt;&lt;/cvParam&gt;</w:t>
      </w:r>
    </w:p>
    <w:p w:rsidR="00F109B9" w:rsidRPr="00844757" w:rsidRDefault="00F109B9" w:rsidP="00844757">
      <w:pPr>
        <w:ind w:left="993" w:firstLine="720"/>
        <w:rPr>
          <w:rFonts w:ascii="Courier New" w:hAnsi="Courier New" w:cs="Courier New"/>
          <w:sz w:val="14"/>
          <w:szCs w:val="14"/>
        </w:rPr>
      </w:pPr>
      <w:r w:rsidRPr="00844757">
        <w:rPr>
          <w:rFonts w:ascii="Courier New" w:hAnsi="Courier New" w:cs="Courier New"/>
          <w:sz w:val="14"/>
          <w:szCs w:val="14"/>
        </w:rPr>
        <w:lastRenderedPageBreak/>
        <w:t>&lt;cvParam cvRef="PSI-MS" accession="MS:1002496" name="group PSMs by sequence"&gt;&lt;/cvParam&gt;</w:t>
      </w:r>
    </w:p>
    <w:p w:rsidR="00F109B9" w:rsidRPr="00F109B9" w:rsidRDefault="00F109B9" w:rsidP="00F109B9">
      <w:pPr>
        <w:rPr>
          <w:b/>
        </w:rPr>
      </w:pPr>
      <w:r w:rsidRPr="00F109B9">
        <w:rPr>
          <w:b/>
        </w:rPr>
        <w:t xml:space="preserve">Example for </w:t>
      </w:r>
      <w:r w:rsidR="00286C2C">
        <w:rPr>
          <w:b/>
        </w:rPr>
        <w:t xml:space="preserve">sample </w:t>
      </w:r>
      <w:r w:rsidRPr="00F109B9">
        <w:rPr>
          <w:b/>
        </w:rPr>
        <w:t>p</w:t>
      </w:r>
      <w:r w:rsidR="009D17DE">
        <w:rPr>
          <w:b/>
        </w:rPr>
        <w:t>re-fractionation</w:t>
      </w:r>
      <w:r w:rsidRPr="00F109B9">
        <w:rPr>
          <w:b/>
        </w:rPr>
        <w:t>:</w:t>
      </w:r>
    </w:p>
    <w:p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256" name="fragment mass type mono"&gt;&lt;/cvParam&gt;</w:t>
      </w:r>
    </w:p>
    <w:p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211" name="parent mass type mono"&gt;&lt;/cvParam&gt;</w:t>
      </w:r>
    </w:p>
    <w:p w:rsidR="00F109B9"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2493" name="sample pre-fractionation" value="MudPIT"&gt;&lt;/cvParam&gt;</w:t>
      </w:r>
    </w:p>
    <w:p w:rsidR="009D17DE" w:rsidRPr="00F109B9" w:rsidRDefault="009D17DE" w:rsidP="009D17DE">
      <w:pPr>
        <w:rPr>
          <w:b/>
        </w:rPr>
      </w:pPr>
      <w:r w:rsidRPr="00F109B9">
        <w:rPr>
          <w:b/>
        </w:rPr>
        <w:t>Example for p</w:t>
      </w:r>
      <w:r>
        <w:rPr>
          <w:b/>
        </w:rPr>
        <w:t>roteogenomics</w:t>
      </w:r>
      <w:r w:rsidRPr="00F109B9">
        <w:rPr>
          <w:b/>
        </w:rPr>
        <w:t>:</w:t>
      </w:r>
    </w:p>
    <w:p w:rsidR="00F109B9"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2635" name="proteogenomics search" value=""&gt;&lt;/cvParam&gt;</w:t>
      </w:r>
    </w:p>
    <w:p w:rsidR="009D17DE" w:rsidRPr="00F109B9" w:rsidRDefault="009D17DE" w:rsidP="009D17DE">
      <w:pPr>
        <w:rPr>
          <w:b/>
        </w:rPr>
      </w:pPr>
      <w:r w:rsidRPr="00F109B9">
        <w:rPr>
          <w:b/>
        </w:rPr>
        <w:t xml:space="preserve">Example for </w:t>
      </w:r>
      <w:r>
        <w:rPr>
          <w:b/>
        </w:rPr>
        <w:t>cross-linking</w:t>
      </w:r>
      <w:r w:rsidRPr="00F109B9">
        <w:rPr>
          <w:b/>
        </w:rPr>
        <w:t>:</w:t>
      </w:r>
    </w:p>
    <w:p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211" name="parent mass type mono"&gt;&lt;/cvParam&gt;</w:t>
      </w:r>
    </w:p>
    <w:p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2494" name="cross-linking search"&gt;&lt;/cvParam&gt;</w:t>
      </w:r>
    </w:p>
    <w:p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256" name="fragment mass type mono"&gt;&lt;/cvParam&gt;</w:t>
      </w:r>
    </w:p>
    <w:p w:rsidR="0051147C" w:rsidRPr="00F109B9" w:rsidRDefault="0051147C" w:rsidP="0051147C">
      <w:pPr>
        <w:rPr>
          <w:b/>
        </w:rPr>
      </w:pPr>
      <w:r w:rsidRPr="00F109B9">
        <w:rPr>
          <w:b/>
        </w:rPr>
        <w:t xml:space="preserve">Example for </w:t>
      </w:r>
      <w:r>
        <w:rPr>
          <w:b/>
        </w:rPr>
        <w:t>modification position scoring</w:t>
      </w:r>
      <w:r w:rsidRPr="00F109B9">
        <w:rPr>
          <w:b/>
        </w:rPr>
        <w:t>:</w:t>
      </w:r>
    </w:p>
    <w:p w:rsidR="0051147C" w:rsidRPr="00844757" w:rsidRDefault="0051147C"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2491" name="modification localization scoring"&gt;&lt;/cvParam&gt;</w:t>
      </w:r>
    </w:p>
    <w:p w:rsidR="0051147C" w:rsidRPr="00F109B9" w:rsidRDefault="0051147C" w:rsidP="0051147C">
      <w:pPr>
        <w:rPr>
          <w:b/>
        </w:rPr>
      </w:pPr>
      <w:r w:rsidRPr="00F109B9">
        <w:rPr>
          <w:b/>
        </w:rPr>
        <w:t xml:space="preserve">Example for </w:t>
      </w:r>
      <w:r>
        <w:rPr>
          <w:b/>
        </w:rPr>
        <w:t>de novo sequencing</w:t>
      </w:r>
      <w:r w:rsidRPr="00F109B9">
        <w:rPr>
          <w:b/>
        </w:rPr>
        <w:t>:</w:t>
      </w:r>
    </w:p>
    <w:p w:rsidR="0051147C" w:rsidRPr="00844757" w:rsidRDefault="0051147C"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010" name="</w:t>
      </w:r>
      <w:r w:rsidRPr="00844757">
        <w:rPr>
          <w:sz w:val="14"/>
          <w:szCs w:val="14"/>
        </w:rPr>
        <w:t xml:space="preserve"> </w:t>
      </w:r>
      <w:r w:rsidRPr="00844757">
        <w:rPr>
          <w:rFonts w:ascii="Courier New" w:hAnsi="Courier New" w:cs="Courier New"/>
          <w:sz w:val="14"/>
          <w:szCs w:val="14"/>
        </w:rPr>
        <w:t>de novo search "&gt;&lt;/cvParam&gt;</w:t>
      </w:r>
    </w:p>
    <w:p w:rsidR="00286C2C" w:rsidRPr="00F109B9" w:rsidRDefault="00286C2C" w:rsidP="00286C2C">
      <w:pPr>
        <w:rPr>
          <w:b/>
        </w:rPr>
      </w:pPr>
      <w:r w:rsidRPr="00F109B9">
        <w:rPr>
          <w:b/>
        </w:rPr>
        <w:t xml:space="preserve">Example for </w:t>
      </w:r>
      <w:r>
        <w:rPr>
          <w:b/>
        </w:rPr>
        <w:t>consensus scoring</w:t>
      </w:r>
      <w:r w:rsidRPr="00F109B9">
        <w:rPr>
          <w:b/>
        </w:rPr>
        <w:t>:</w:t>
      </w:r>
    </w:p>
    <w:p w:rsidR="00286C2C" w:rsidRPr="00844757" w:rsidRDefault="00286C2C" w:rsidP="00844757">
      <w:pPr>
        <w:ind w:left="993" w:firstLine="709"/>
        <w:rPr>
          <w:rFonts w:ascii="Courier New" w:hAnsi="Courier New" w:cs="Courier New"/>
          <w:sz w:val="14"/>
          <w:szCs w:val="14"/>
        </w:rPr>
      </w:pPr>
      <w:r w:rsidRPr="00844757">
        <w:rPr>
          <w:rFonts w:ascii="Courier New" w:hAnsi="Courier New" w:cs="Courier New"/>
          <w:sz w:val="14"/>
          <w:szCs w:val="14"/>
        </w:rPr>
        <w:t>&lt;cvParam cvRef="PSI-MS" accession="MS:1002492" name="consensus scoring"&gt;&lt;/cvParam&gt;</w:t>
      </w:r>
    </w:p>
    <w:p w:rsidR="00286C2C" w:rsidRPr="00844757" w:rsidRDefault="00286C2C" w:rsidP="00844757">
      <w:pPr>
        <w:ind w:left="993" w:firstLine="709"/>
        <w:rPr>
          <w:rFonts w:ascii="Courier New" w:hAnsi="Courier New" w:cs="Courier New"/>
          <w:sz w:val="14"/>
          <w:szCs w:val="14"/>
        </w:rPr>
      </w:pPr>
      <w:r w:rsidRPr="00844757">
        <w:rPr>
          <w:rFonts w:ascii="Courier New" w:hAnsi="Courier New" w:cs="Courier New"/>
          <w:sz w:val="14"/>
          <w:szCs w:val="14"/>
        </w:rPr>
        <w:t>&lt;cvParam cvRef="PSI-MS" accession="MS:1002392" name="PIA:PSM sets created" value="true"&gt;&lt;/cvParam&gt;</w:t>
      </w:r>
    </w:p>
    <w:p w:rsidR="0051147C" w:rsidRPr="00844757" w:rsidRDefault="00286C2C" w:rsidP="00844757">
      <w:pPr>
        <w:ind w:left="993" w:firstLine="709"/>
        <w:rPr>
          <w:rFonts w:ascii="Courier New" w:hAnsi="Courier New" w:cs="Courier New"/>
          <w:sz w:val="14"/>
          <w:szCs w:val="14"/>
        </w:rPr>
      </w:pPr>
      <w:r w:rsidRPr="00844757">
        <w:rPr>
          <w:rFonts w:ascii="Courier New" w:hAnsi="Courier New" w:cs="Courier New"/>
          <w:sz w:val="14"/>
          <w:szCs w:val="14"/>
        </w:rPr>
        <w:t>&lt;cvParam cvRef="PSI-MS" accession="MS:1002391" name="PIA:Combined FDRScore calculated" value="true"&gt;&lt;/cvParam&gt;</w:t>
      </w:r>
    </w:p>
    <w:p w:rsidR="00286C2C" w:rsidRPr="0051147C" w:rsidRDefault="00286C2C" w:rsidP="00286C2C">
      <w:pPr>
        <w:rPr>
          <w:rFonts w:cs="Arial"/>
        </w:rPr>
      </w:pPr>
    </w:p>
    <w:p w:rsidR="00921A47" w:rsidRDefault="00921A47" w:rsidP="00921A47">
      <w:pPr>
        <w:pStyle w:val="Heading2"/>
      </w:pPr>
      <w:bookmarkStart w:id="78" w:name="_Toc457214058"/>
      <w:r>
        <w:t>Element &lt;</w:t>
      </w:r>
      <w:bookmarkStart w:id="79" w:name="Affiliation"/>
      <w:r>
        <w:t>Affiliation</w:t>
      </w:r>
      <w:bookmarkEnd w:id="79"/>
      <w:r>
        <w:t>&gt;</w:t>
      </w:r>
      <w:bookmarkEnd w:id="7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organization a person belongs to.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ffili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organization this contact belongs to.</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Affiliation organization_ref="ORG_DOC_OWNER"&gt;&lt;/Affiliation&gt;</w:t>
            </w:r>
          </w:p>
        </w:tc>
      </w:tr>
    </w:tbl>
    <w:p w:rsidR="00921A47" w:rsidRDefault="00921A47" w:rsidP="00921A47"/>
    <w:p w:rsidR="00921A47" w:rsidRDefault="00921A47" w:rsidP="00921A47">
      <w:pPr>
        <w:pStyle w:val="Heading2"/>
      </w:pPr>
      <w:bookmarkStart w:id="80" w:name="_Toc457214059"/>
      <w:r>
        <w:t>Element &lt;</w:t>
      </w:r>
      <w:bookmarkStart w:id="81" w:name="AmbiguousResidue"/>
      <w:r>
        <w:t>AmbiguousResidue</w:t>
      </w:r>
      <w:bookmarkEnd w:id="81"/>
      <w:r>
        <w:t>&gt;</w:t>
      </w:r>
      <w:bookmarkEnd w:id="8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58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mbiguous residues e.g. X can be specified by the Code attribute and a set of parameters for example giving the different masses that will be used in the search.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mbiguousResidu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ingle letter code of the ambiguous residue e.g. X.</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AmbiguousResidue code="X"&gt;</w:t>
            </w:r>
          </w:p>
          <w:p w:rsidR="00921A47" w:rsidRDefault="00921A47">
            <w:pPr>
              <w:pStyle w:val="HTMLPreformatted"/>
            </w:pPr>
            <w:r>
              <w:t xml:space="preserve">    &lt;cvParam accession="MS:1001360" cvRef="PSI-MS" value="A C D E F G H I K L M N O P Q R S T U V W Y" name="alternate single letter codes"/&gt;</w:t>
            </w:r>
          </w:p>
          <w:p w:rsidR="00921A47" w:rsidRDefault="00921A47">
            <w:pPr>
              <w:pStyle w:val="HTMLPreformatted"/>
            </w:pPr>
            <w:r>
              <w:t>&lt;/AmbiguousResidu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Preformatted"/>
            </w:pPr>
            <w:r>
              <w:t>Path /MzIdentML/AnalysisProtocolCollection/SpectrumIdentificationProtocol/MassTable/AmbiguousResidue</w:t>
            </w:r>
          </w:p>
          <w:p w:rsidR="00921A47" w:rsidRDefault="00921A47">
            <w:pPr>
              <w:pStyle w:val="HTMLPreformatted"/>
            </w:pPr>
            <w:r>
              <w:t xml:space="preserve">MAY supply a *child* term of </w:t>
            </w:r>
            <w:hyperlink r:id="rId51" w:tgtFrame="new" w:history="1">
              <w:r>
                <w:rPr>
                  <w:rStyle w:val="Hyperlink"/>
                </w:rPr>
                <w:t>MS:1001359</w:t>
              </w:r>
            </w:hyperlink>
            <w:r>
              <w:t xml:space="preserve"> (</w:t>
            </w:r>
            <w:r>
              <w:rPr>
                <w:rStyle w:val="popup"/>
              </w:rPr>
              <w:t>ambiguous residues</w:t>
            </w:r>
            <w:r>
              <w:t>) one or more times</w:t>
            </w:r>
          </w:p>
          <w:p w:rsidR="00921A47" w:rsidRDefault="00921A47">
            <w:pPr>
              <w:pStyle w:val="HTMLPreformatted"/>
            </w:pPr>
            <w:r>
              <w:t xml:space="preserve">  e.g.: </w:t>
            </w:r>
            <w:hyperlink r:id="rId52" w:tgtFrame="new" w:history="1">
              <w:r>
                <w:rPr>
                  <w:rStyle w:val="Hyperlink"/>
                </w:rPr>
                <w:t>MS:1001360</w:t>
              </w:r>
            </w:hyperlink>
            <w:r>
              <w:t xml:space="preserve"> (</w:t>
            </w:r>
            <w:r>
              <w:rPr>
                <w:rStyle w:val="popup"/>
              </w:rPr>
              <w:t>alternate single letter codes</w:t>
            </w:r>
            <w:r>
              <w:t xml:space="preserve">) </w:t>
            </w:r>
          </w:p>
          <w:p w:rsidR="00921A47" w:rsidRDefault="00921A47">
            <w:pPr>
              <w:pStyle w:val="HTMLPreformatted"/>
            </w:pPr>
            <w:r>
              <w:t xml:space="preserve">  e.g.: </w:t>
            </w:r>
            <w:hyperlink r:id="rId53" w:tgtFrame="new" w:history="1">
              <w:r>
                <w:rPr>
                  <w:rStyle w:val="Hyperlink"/>
                </w:rPr>
                <w:t>MS:1001361</w:t>
              </w:r>
            </w:hyperlink>
            <w:r>
              <w:t xml:space="preserve"> (</w:t>
            </w:r>
            <w:r>
              <w:rPr>
                <w:rStyle w:val="popup"/>
              </w:rPr>
              <w:t>alternate mass</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Preformatted"/>
            </w:pPr>
            <w:r>
              <w:t>&lt;cvParam accession="MS:1001360" cvRef="PSI-MS" value="D N" name="alternate single letter codes"/&gt;</w:t>
            </w:r>
          </w:p>
        </w:tc>
      </w:tr>
    </w:tbl>
    <w:p w:rsidR="00921A47" w:rsidRDefault="00921A47" w:rsidP="00921A47"/>
    <w:p w:rsidR="00921A47" w:rsidRDefault="00921A47" w:rsidP="00921A47">
      <w:pPr>
        <w:pStyle w:val="Heading2"/>
      </w:pPr>
      <w:bookmarkStart w:id="82" w:name="_Toc457214060"/>
      <w:r>
        <w:t>Element &lt;</w:t>
      </w:r>
      <w:bookmarkStart w:id="83" w:name="AnalysisCollection"/>
      <w:r>
        <w:t>AnalysisCollection</w:t>
      </w:r>
      <w:bookmarkEnd w:id="83"/>
      <w:r>
        <w:t>&gt;</w:t>
      </w:r>
      <w:bookmarkEnd w:id="8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0"/>
        <w:gridCol w:w="863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analyses performed to get the results, which map the input and output data sets. Analyses are for example: SpectrumIdentification (resulting in peptides) or ProteinDetection (assemble </w:t>
            </w:r>
            <w:r>
              <w:lastRenderedPageBreak/>
              <w:t xml:space="preserve">proteins from peptides).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Analysis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14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SpectrumIdentification" w:history="1">
                    <w:r w:rsidR="00921A47">
                      <w:rPr>
                        <w:rStyle w:val="Hyperlink"/>
                      </w:rPr>
                      <w:t>SpectrumIdent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nalysis which tries to identify peptides in input spectra, referencing the database searched, the input spectra, the output results and the protocol that is run.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ProteinDetection" w:history="1">
                    <w:r w:rsidR="00921A47">
                      <w:rPr>
                        <w:rStyle w:val="Hyperlink"/>
                      </w:rPr>
                      <w:t>ProteinDet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nalysis which assembles a set of peptides (e.g. from a spectra search analysis) to protein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AnalysisCollection &gt;</w:t>
            </w:r>
          </w:p>
          <w:p w:rsidR="00921A47" w:rsidRDefault="00921A47">
            <w:pPr>
              <w:pStyle w:val="HTMLPreformatted"/>
            </w:pPr>
            <w:r>
              <w:t xml:space="preserve">  &lt;SpectrumIdentification spectrumIdentificationProtocol_ref="SearchProtocol_1_4299" spectrumIdentificationList_ref="SII_LIST_1_1_4299_120114_20_Orbi2_ZC_QC_220_HSAd0-d4-1to1-3_Din.raw" id="SpecIdent__4299_120114_20_Orbi2_ZC_QC_220_HSAd0-d4-1to1-3_Din.raw"&gt;</w:t>
            </w:r>
          </w:p>
          <w:p w:rsidR="00921A47" w:rsidRDefault="00921A47">
            <w:pPr>
              <w:pStyle w:val="HTMLPreformatted"/>
            </w:pPr>
            <w:r>
              <w:t xml:space="preserve">    &lt;InputSpectra spectraData_ref="SD_4299_120114_20_Orbi2_ZC_QC_220_HSAd0-d4-1to1-3_Din.raw"&gt;&lt;/InputSpectra&gt;</w:t>
            </w:r>
          </w:p>
          <w:p w:rsidR="00921A47" w:rsidRDefault="00921A47">
            <w:pPr>
              <w:pStyle w:val="HTMLPreformatted"/>
            </w:pPr>
            <w:r>
              <w:t xml:space="preserve">    &lt;SearchDatabaseRef searchDatabase_ref="SDB_4299_203"&gt;&lt;/SearchDatabaseRef&gt;</w:t>
            </w:r>
          </w:p>
          <w:p w:rsidR="00921A47" w:rsidRDefault="00921A47">
            <w:pPr>
              <w:pStyle w:val="HTMLPreformatted"/>
            </w:pPr>
            <w:r>
              <w:t xml:space="preserve">  &lt;/SpectrumIdentification&gt;</w:t>
            </w:r>
          </w:p>
          <w:p w:rsidR="00921A47" w:rsidRDefault="00921A47">
            <w:pPr>
              <w:pStyle w:val="HTMLPreformatted"/>
            </w:pPr>
            <w:r>
              <w:t xml:space="preserve">  &lt;SpectrumIdentification spectrumIdentificationProtocol_ref="SearchProtocol_1_4299" spectrumIdentificationList_ref="SII_LIST_1_1_4299_120114_09_Orbi2_ZC_QC_220_HSAd0-d4-1to4-2_Din.raw" id="SpecIdent__4299_120114_09_Orbi2_ZC_QC_220_HSAd0-d4-1to4-2_Din.raw"&gt;</w:t>
            </w:r>
          </w:p>
          <w:p w:rsidR="00921A47" w:rsidRDefault="00921A47">
            <w:pPr>
              <w:pStyle w:val="HTMLPreformatted"/>
            </w:pPr>
            <w:r>
              <w:t xml:space="preserve">    &lt;InputSpectra spectraData_ref="SD_4299_120114_09_Orbi2_ZC_QC_220_HSAd0-d4-1to4-2_Din.raw"&gt;&lt;/InputSpectra&gt;</w:t>
            </w:r>
          </w:p>
          <w:p w:rsidR="00921A47" w:rsidRDefault="00921A47">
            <w:pPr>
              <w:pStyle w:val="HTMLPreformatted"/>
            </w:pPr>
            <w:r>
              <w:t xml:space="preserve">  ...</w:t>
            </w:r>
          </w:p>
          <w:p w:rsidR="00921A47" w:rsidRDefault="00921A47">
            <w:pPr>
              <w:pStyle w:val="HTMLPreformatted"/>
            </w:pPr>
            <w:r>
              <w:t>&lt;/AnalysisCollection&gt;</w:t>
            </w:r>
          </w:p>
        </w:tc>
      </w:tr>
    </w:tbl>
    <w:p w:rsidR="00921A47" w:rsidRDefault="00921A47" w:rsidP="00921A47"/>
    <w:p w:rsidR="00921A47" w:rsidRDefault="00921A47" w:rsidP="00921A47">
      <w:pPr>
        <w:pStyle w:val="Heading2"/>
      </w:pPr>
      <w:bookmarkStart w:id="84" w:name="_Toc457214061"/>
      <w:r>
        <w:t>Element &lt;</w:t>
      </w:r>
      <w:bookmarkStart w:id="85" w:name="AnalysisData"/>
      <w:r>
        <w:t>AnalysisData</w:t>
      </w:r>
      <w:bookmarkEnd w:id="85"/>
      <w:r>
        <w:t>&gt;</w:t>
      </w:r>
      <w:bookmarkEnd w:id="8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67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Data sets generated by the analyses, including peptide and protein lis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Data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86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SpectrumIdentificationList" w:history="1">
                    <w:r w:rsidR="00921A47">
                      <w:rPr>
                        <w:rStyle w:val="Hyperlink"/>
                      </w:rPr>
                      <w:t>SpectrumIdentifica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presents the set of all search results from SpectrumIdentifica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ProteinDetectionList" w:history="1">
                    <w:r w:rsidR="00921A47">
                      <w:rPr>
                        <w:rStyle w:val="Hyperlink"/>
                      </w:rPr>
                      <w:t>ProteinDetec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rotein list resulting from a protein detection proces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AnalysisData&gt;</w:t>
            </w:r>
          </w:p>
          <w:p w:rsidR="00921A47" w:rsidRDefault="00921A47">
            <w:pPr>
              <w:pStyle w:val="HTMLPreformatted"/>
            </w:pPr>
            <w:r>
              <w:t>&lt;SpectrumIdentificationList xmlns="http://psidev.info/psi/pi/mzIdentML/1.2" id="SII_LIST_1"&gt;</w:t>
            </w:r>
          </w:p>
          <w:p w:rsidR="00921A47" w:rsidRDefault="00921A47">
            <w:pPr>
              <w:pStyle w:val="HTMLPreformatted"/>
            </w:pPr>
            <w:r>
              <w:t xml:space="preserve">  &lt;SpectrumIdentificationResult spectrumID="index=6451" spectraData_ref="SD_COMBINED_SE_0" id="SIR_8947"&gt;</w:t>
            </w:r>
          </w:p>
          <w:p w:rsidR="00921A47" w:rsidRDefault="00921A47">
            <w:pPr>
              <w:pStyle w:val="HTMLPreformatted"/>
            </w:pPr>
            <w:r>
              <w:t xml:space="preserve">    &lt;SpectrumIdentificationItem chargeState="2" experimentalMassToCharge="679.817322" calculatedMassToCharge="679.818488" peptide_ref="AVMDDFAAFVEK_##Oxidation(M):3" rank="1" passThreshold="false" id="SIR_8947_SII_1"&gt;</w:t>
            </w:r>
          </w:p>
          <w:p w:rsidR="00921A47" w:rsidRDefault="00921A47">
            <w:pPr>
              <w:pStyle w:val="HTMLPreformatted"/>
            </w:pPr>
            <w:r>
              <w:t xml:space="preserve">      &lt;PeptideEvidenceRef peptideEvidence_ref="AVMDDFAAFVEK_generic|A_ENSP00000401820|p:known_378_389"&gt;&lt;/PeptideEvidenceRef&gt;</w:t>
            </w:r>
          </w:p>
          <w:p w:rsidR="00921A47" w:rsidRDefault="00921A47">
            <w:pPr>
              <w:pStyle w:val="HTMLPreformatted"/>
            </w:pPr>
            <w:r>
              <w:t xml:space="preserve">      &lt;PeptideEvidenceRef peptideEvidence_ref="AVMDDFAAFVEK_generic|A_ENSP00000421027|p:putative_420_431"&gt;&lt;/PeptideEvidenceRef&gt;</w:t>
            </w:r>
          </w:p>
          <w:p w:rsidR="00921A47" w:rsidRDefault="00921A47">
            <w:pPr>
              <w:pStyle w:val="HTMLPreformatted"/>
            </w:pPr>
            <w:r>
              <w:t xml:space="preserve">      &lt;PeptideEvidenceRef peptideEvidence_ref="AVMDDFAAFVEK_generic|A_ENSP00000483421|p:known_357_368"&gt;&lt;/PeptideEvidenceRef&gt;</w:t>
            </w:r>
          </w:p>
          <w:p w:rsidR="00921A47" w:rsidRDefault="00921A47">
            <w:pPr>
              <w:pStyle w:val="HTMLPreformatted"/>
            </w:pPr>
            <w:r>
              <w:t xml:space="preserve">  ...</w:t>
            </w:r>
          </w:p>
          <w:p w:rsidR="00921A47" w:rsidRDefault="00921A47">
            <w:pPr>
              <w:pStyle w:val="HTMLPreformatted"/>
            </w:pPr>
            <w:r>
              <w:t>&lt;/AnalysisData&gt;</w:t>
            </w:r>
          </w:p>
        </w:tc>
      </w:tr>
    </w:tbl>
    <w:p w:rsidR="00921A47" w:rsidRDefault="00921A47" w:rsidP="00921A47"/>
    <w:p w:rsidR="00921A47" w:rsidRDefault="00921A47" w:rsidP="00921A47">
      <w:pPr>
        <w:pStyle w:val="Heading2"/>
      </w:pPr>
      <w:bookmarkStart w:id="86" w:name="_Toc457214062"/>
      <w:r>
        <w:t>Element &lt;</w:t>
      </w:r>
      <w:bookmarkStart w:id="87" w:name="AnalysisParams"/>
      <w:r>
        <w:t>AnalysisParams</w:t>
      </w:r>
      <w:bookmarkEnd w:id="87"/>
      <w:r>
        <w:t>&gt;</w:t>
      </w:r>
      <w:bookmarkEnd w:id="8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2"/>
        <w:gridCol w:w="818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arameters and settings for the protein detection given as CV term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1"/>
              <w:gridCol w:w="1135"/>
              <w:gridCol w:w="1180"/>
              <w:gridCol w:w="410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Preformatted"/>
            </w:pPr>
            <w:r>
              <w:t>&lt;AnalysisParams&gt;</w:t>
            </w:r>
          </w:p>
          <w:p w:rsidR="00921A47" w:rsidRDefault="00921A47">
            <w:pPr>
              <w:pStyle w:val="HTMLPreformatted"/>
            </w:pPr>
            <w:r>
              <w:t xml:space="preserve">  &lt;cvParam name="mascot:SigThreshold" value="0.05" cvRef="PSI-MS" accession="MS:1001316" /&gt;</w:t>
            </w:r>
          </w:p>
          <w:p w:rsidR="00921A47" w:rsidRDefault="00921A47">
            <w:pPr>
              <w:pStyle w:val="HTMLPreformatted"/>
            </w:pPr>
            <w:r>
              <w:t xml:space="preserve">  &lt;cvParam name="mascot:MaxProteinHits" value="Auto" cvRef="PSI-MS" accession="MS:1001317" /&gt;</w:t>
            </w:r>
          </w:p>
          <w:p w:rsidR="00921A47" w:rsidRDefault="00921A47">
            <w:pPr>
              <w:pStyle w:val="HTMLPreformatted"/>
            </w:pPr>
            <w:r>
              <w:t xml:space="preserve">  &lt;cvParam name="mascot:ProteinScoringMethod" value="MudPIT" cvRef="PSI-MS" accession="MS:1001318" /&gt;</w:t>
            </w:r>
          </w:p>
          <w:p w:rsidR="00921A47" w:rsidRDefault="00921A47">
            <w:pPr>
              <w:pStyle w:val="HTMLPreformatted"/>
            </w:pPr>
            <w:r>
              <w:t xml:space="preserve">  &lt;cvParam name="mascot:MinMSMSThreshold" value="0" cvRef="PSI-MS" accession="MS:1001319" /&gt;</w:t>
            </w:r>
          </w:p>
          <w:p w:rsidR="00921A47" w:rsidRDefault="00921A47">
            <w:pPr>
              <w:pStyle w:val="HTMLPreformatted"/>
            </w:pPr>
            <w:r>
              <w:t xml:space="preserve">  &lt;cvParam name="mascot:ShowHomologousProteinsWithSamePeptides" value="1" cvRef="PSI-MS" accession="MS:1001320" /&gt;</w:t>
            </w:r>
          </w:p>
          <w:p w:rsidR="00921A47" w:rsidRDefault="00921A47">
            <w:pPr>
              <w:pStyle w:val="HTMLPreformatted"/>
            </w:pPr>
            <w:r>
              <w:t xml:space="preserve">  &lt;cvParam name="mascot:ShowHomologousProteinsWithSubsetOfPeptides" value="10" cvRef="PSI-MS" accession="MS:1001321" /&gt;</w:t>
            </w:r>
          </w:p>
          <w:p w:rsidR="00921A47" w:rsidRDefault="00921A47">
            <w:pPr>
              <w:pStyle w:val="HTMLPreformatted"/>
            </w:pPr>
            <w:r>
              <w:t xml:space="preserve">  ...</w:t>
            </w:r>
          </w:p>
          <w:p w:rsidR="00921A47" w:rsidRDefault="00921A47">
            <w:pPr>
              <w:pStyle w:val="HTMLPreformatted"/>
            </w:pPr>
            <w:r>
              <w:t>&lt;/AnalysisParams&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Preformatted"/>
            </w:pPr>
            <w:r>
              <w:t>Path /MzIdentML/AnalysisProtocolCollection/ProteinDetectionProtocol/AnalysisParams</w:t>
            </w:r>
          </w:p>
          <w:p w:rsidR="00921A47" w:rsidRDefault="00921A47">
            <w:pPr>
              <w:pStyle w:val="HTMLPreformatted"/>
            </w:pPr>
            <w:r>
              <w:t xml:space="preserve">MAY supply a *child* term of </w:t>
            </w:r>
            <w:hyperlink r:id="rId54" w:tgtFrame="new" w:history="1">
              <w:r>
                <w:rPr>
                  <w:rStyle w:val="Hyperlink"/>
                </w:rPr>
                <w:t>MS:1001302</w:t>
              </w:r>
            </w:hyperlink>
            <w:r>
              <w:t xml:space="preserve"> (</w:t>
            </w:r>
            <w:r>
              <w:rPr>
                <w:rStyle w:val="popup"/>
              </w:rPr>
              <w:t>search engine specific input parameter</w:t>
            </w:r>
            <w:r>
              <w:t>) one or more times</w:t>
            </w:r>
          </w:p>
          <w:p w:rsidR="00921A47" w:rsidRDefault="00921A47">
            <w:pPr>
              <w:pStyle w:val="HTMLPreformatted"/>
            </w:pPr>
            <w:r>
              <w:t xml:space="preserve">  e.g.: </w:t>
            </w:r>
            <w:hyperlink r:id="rId55" w:tgtFrame="new" w:history="1">
              <w:r>
                <w:rPr>
                  <w:rStyle w:val="Hyperlink"/>
                </w:rPr>
                <w:t>MS:1001005</w:t>
              </w:r>
            </w:hyperlink>
            <w:r>
              <w:t xml:space="preserve"> (</w:t>
            </w:r>
            <w:r>
              <w:rPr>
                <w:rStyle w:val="popup"/>
              </w:rPr>
              <w:t>SEQUEST:CleavesAt</w:t>
            </w:r>
          </w:p>
          <w:p w:rsidR="00921A47" w:rsidRDefault="00921A47">
            <w:pPr>
              <w:pStyle w:val="HTMLPreformatted"/>
            </w:pPr>
            <w:r>
              <w:t xml:space="preserve">  e.g.: </w:t>
            </w:r>
            <w:hyperlink r:id="rId56" w:tgtFrame="new" w:history="1">
              <w:r>
                <w:rPr>
                  <w:rStyle w:val="Hyperlink"/>
                </w:rPr>
                <w:t>MS:1001007</w:t>
              </w:r>
            </w:hyperlink>
            <w:r>
              <w:t xml:space="preserve"> (</w:t>
            </w:r>
            <w:r>
              <w:rPr>
                <w:rStyle w:val="popup"/>
              </w:rPr>
              <w:t>SEQUEST:OutputLines</w:t>
            </w:r>
            <w:r>
              <w:t xml:space="preserve">) </w:t>
            </w:r>
          </w:p>
          <w:p w:rsidR="00921A47" w:rsidRDefault="00921A47">
            <w:pPr>
              <w:pStyle w:val="HTMLPreformatted"/>
            </w:pPr>
            <w:r>
              <w:t xml:space="preserve">  e.g.: </w:t>
            </w:r>
            <w:hyperlink r:id="rId57" w:tgtFrame="new" w:history="1">
              <w:r>
                <w:rPr>
                  <w:rStyle w:val="Hyperlink"/>
                </w:rPr>
                <w:t>MS:1001009</w:t>
              </w:r>
            </w:hyperlink>
            <w:r>
              <w:t xml:space="preserve"> (</w:t>
            </w:r>
            <w:r>
              <w:rPr>
                <w:rStyle w:val="popup"/>
              </w:rPr>
              <w:t>SEQUEST:DescriptionLines</w:t>
            </w:r>
            <w:r>
              <w:t xml:space="preserve">) </w:t>
            </w:r>
          </w:p>
          <w:p w:rsidR="00921A47" w:rsidRDefault="00921A47">
            <w:pPr>
              <w:pStyle w:val="HTMLPreformatted"/>
            </w:pPr>
            <w:r>
              <w:t xml:space="preserve">  e.g.: </w:t>
            </w:r>
            <w:hyperlink r:id="rId58" w:tgtFrame="new" w:history="1">
              <w:r>
                <w:rPr>
                  <w:rStyle w:val="Hyperlink"/>
                </w:rPr>
                <w:t>MS:1001026</w:t>
              </w:r>
            </w:hyperlink>
            <w:r>
              <w:t xml:space="preserve"> (</w:t>
            </w:r>
            <w:r>
              <w:rPr>
                <w:rStyle w:val="popup"/>
              </w:rPr>
              <w:t>SEQUEST:NormalizeXCorrValues</w:t>
            </w:r>
            <w:r w:rsidR="008F498D">
              <w:t>)</w:t>
            </w:r>
          </w:p>
          <w:p w:rsidR="00921A47" w:rsidRDefault="00921A47">
            <w:pPr>
              <w:pStyle w:val="HTMLPreformatted"/>
            </w:pPr>
            <w:r>
              <w:t xml:space="preserve">  e.g.: </w:t>
            </w:r>
            <w:hyperlink r:id="rId59" w:tgtFrame="new" w:history="1">
              <w:r>
                <w:rPr>
                  <w:rStyle w:val="Hyperlink"/>
                </w:rPr>
                <w:t>MS:1001028</w:t>
              </w:r>
            </w:hyperlink>
            <w:r>
              <w:t xml:space="preserve"> (</w:t>
            </w:r>
            <w:r>
              <w:rPr>
                <w:rStyle w:val="popup"/>
              </w:rPr>
              <w:t>SEQUEST:SequenceHeaderFilter</w:t>
            </w:r>
            <w:r>
              <w:t xml:space="preserve">) </w:t>
            </w:r>
          </w:p>
          <w:p w:rsidR="00921A47" w:rsidRDefault="00921A47">
            <w:pPr>
              <w:pStyle w:val="HTMLPreformatted"/>
            </w:pPr>
            <w:r>
              <w:t xml:space="preserve">  e.g.: </w:t>
            </w:r>
            <w:hyperlink r:id="rId60" w:tgtFrame="new" w:history="1">
              <w:r>
                <w:rPr>
                  <w:rStyle w:val="Hyperlink"/>
                </w:rPr>
                <w:t>MS:1001032</w:t>
              </w:r>
            </w:hyperlink>
            <w:r>
              <w:t xml:space="preserve"> (</w:t>
            </w:r>
            <w:r>
              <w:rPr>
                <w:rStyle w:val="popup"/>
              </w:rPr>
              <w:t>SEQUEST:SequencePartialFilter</w:t>
            </w:r>
            <w:r w:rsidR="008F498D">
              <w:t>)</w:t>
            </w:r>
          </w:p>
          <w:p w:rsidR="00921A47" w:rsidRDefault="00921A47">
            <w:pPr>
              <w:pStyle w:val="HTMLPreformatted"/>
            </w:pPr>
            <w:r>
              <w:t xml:space="preserve">  e.g.: </w:t>
            </w:r>
            <w:hyperlink r:id="rId61" w:tgtFrame="new" w:history="1">
              <w:r>
                <w:rPr>
                  <w:rStyle w:val="Hyperlink"/>
                </w:rPr>
                <w:t>MS:1001037</w:t>
              </w:r>
            </w:hyperlink>
            <w:r>
              <w:t xml:space="preserve"> (</w:t>
            </w:r>
            <w:r>
              <w:rPr>
                <w:rStyle w:val="popup"/>
              </w:rPr>
              <w:t>SEQUEST:ShowFragmentIons</w:t>
            </w:r>
            <w:r>
              <w:t xml:space="preserve">) </w:t>
            </w:r>
          </w:p>
          <w:p w:rsidR="00921A47" w:rsidRDefault="00921A47">
            <w:pPr>
              <w:pStyle w:val="HTMLPreformatted"/>
            </w:pPr>
            <w:r>
              <w:t xml:space="preserve">  e.g.: </w:t>
            </w:r>
            <w:hyperlink r:id="rId62" w:tgtFrame="new" w:history="1">
              <w:r>
                <w:rPr>
                  <w:rStyle w:val="Hyperlink"/>
                </w:rPr>
                <w:t>MS:1001038</w:t>
              </w:r>
            </w:hyperlink>
            <w:r>
              <w:t xml:space="preserve"> (</w:t>
            </w:r>
            <w:r>
              <w:rPr>
                <w:rStyle w:val="popup"/>
              </w:rPr>
              <w:t>SEQUEST:Consensus</w:t>
            </w:r>
            <w:r>
              <w:t xml:space="preserve">) </w:t>
            </w:r>
          </w:p>
          <w:p w:rsidR="00921A47" w:rsidRDefault="00921A47">
            <w:pPr>
              <w:pStyle w:val="HTMLPreformatted"/>
            </w:pPr>
            <w:r>
              <w:t xml:space="preserve">  e.g.: </w:t>
            </w:r>
            <w:hyperlink r:id="rId63" w:tgtFrame="new" w:history="1">
              <w:r>
                <w:rPr>
                  <w:rStyle w:val="Hyperlink"/>
                </w:rPr>
                <w:t>MS:1001042</w:t>
              </w:r>
            </w:hyperlink>
            <w:r>
              <w:t xml:space="preserve"> (</w:t>
            </w:r>
            <w:r>
              <w:rPr>
                <w:rStyle w:val="popup"/>
              </w:rPr>
              <w:t>SEQUEST:LimitTo</w:t>
            </w:r>
            <w:r>
              <w:t xml:space="preserve">) </w:t>
            </w:r>
          </w:p>
          <w:p w:rsidR="00921A47" w:rsidRDefault="00921A47">
            <w:pPr>
              <w:pStyle w:val="HTMLPreformatted"/>
            </w:pPr>
            <w:r>
              <w:t xml:space="preserve">  e.g.: </w:t>
            </w:r>
            <w:hyperlink r:id="rId64" w:tgtFrame="new" w:history="1">
              <w:r>
                <w:rPr>
                  <w:rStyle w:val="Hyperlink"/>
                </w:rPr>
                <w:t>MS:1001046</w:t>
              </w:r>
            </w:hyperlink>
            <w:r>
              <w:t xml:space="preserve"> (</w:t>
            </w:r>
            <w:r>
              <w:rPr>
                <w:rStyle w:val="popup"/>
              </w:rPr>
              <w:t>SEQUEST:sort by dCn</w:t>
            </w:r>
            <w:r>
              <w:t xml:space="preserve">) </w:t>
            </w:r>
          </w:p>
          <w:p w:rsidR="00921A47" w:rsidRDefault="00921A47">
            <w:pPr>
              <w:pStyle w:val="HTMLPreformatted"/>
            </w:pPr>
            <w:r>
              <w:t xml:space="preserve">  </w:t>
            </w:r>
            <w:hyperlink r:id="rId65" w:tgtFrame="new" w:history="1">
              <w:r>
                <w:rPr>
                  <w:rStyle w:val="Hyperlink"/>
                </w:rPr>
                <w:t>et al.</w:t>
              </w:r>
            </w:hyperlink>
          </w:p>
          <w:p w:rsidR="00921A47" w:rsidRDefault="00921A47">
            <w:pPr>
              <w:pStyle w:val="HTMLPreformatted"/>
            </w:pPr>
            <w:r>
              <w:t xml:space="preserve">MAY supply a *child* term of </w:t>
            </w:r>
            <w:hyperlink r:id="rId66" w:tgtFrame="new" w:history="1">
              <w:r>
                <w:rPr>
                  <w:rStyle w:val="Hyperlink"/>
                </w:rPr>
                <w:t>MS:1001194</w:t>
              </w:r>
            </w:hyperlink>
            <w:r>
              <w:t xml:space="preserve"> (</w:t>
            </w:r>
            <w:r>
              <w:rPr>
                <w:rStyle w:val="popup"/>
              </w:rPr>
              <w:t>quality estimation with decoy database</w:t>
            </w:r>
            <w:r>
              <w:t>) one or more times</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Preformatted"/>
            </w:pPr>
            <w:r>
              <w:t>&lt;cvParam name="mascot:SigThreshold" value="0.05" cvRef="PSI-MS" accession="MS:1001316" /&gt;</w:t>
            </w:r>
          </w:p>
          <w:p w:rsidR="00921A47" w:rsidRDefault="00921A47">
            <w:pPr>
              <w:pStyle w:val="HTMLPreformatted"/>
            </w:pPr>
            <w:r>
              <w:t>&lt;cvParam name="mascot:MaxProteinHits" value="Auto" cvRef="PSI-MS" accession="MS:1001317" /&gt;</w:t>
            </w:r>
          </w:p>
          <w:p w:rsidR="00921A47" w:rsidRDefault="00921A47">
            <w:pPr>
              <w:pStyle w:val="HTMLPreformatted"/>
            </w:pPr>
            <w:r>
              <w:t>&lt;cvParam name="mascot:ProteinScoringMethod" value="MudPIT" cvRef="PSI-MS" accession="MS:1001318" /&gt;</w:t>
            </w:r>
          </w:p>
          <w:p w:rsidR="00921A47" w:rsidRDefault="00921A47">
            <w:pPr>
              <w:pStyle w:val="HTMLPreformatted"/>
            </w:pPr>
            <w:r>
              <w:t>&lt;cvParam name="mascot:MinMSMSThreshold" value="0" cvRef="PSI-MS" accession="MS:1001319" /&gt;</w:t>
            </w:r>
          </w:p>
          <w:p w:rsidR="00921A47" w:rsidRDefault="00921A47">
            <w:pPr>
              <w:pStyle w:val="HTMLPreformatted"/>
            </w:pPr>
            <w:r>
              <w:t>&lt;cvParam name="mascot:ShowHomologousProteinsWithSamePeptides" value="1" cvRef="PSI-MS" accession="MS:1001320" /&gt;</w:t>
            </w:r>
          </w:p>
          <w:p w:rsidR="00921A47" w:rsidRDefault="00921A47">
            <w:pPr>
              <w:pStyle w:val="HTMLPreformatted"/>
            </w:pPr>
            <w:r>
              <w:t>&lt;cvParam name="mascot:ShowHomologousProteinsWithSubsetOfPeptides" value="10" cvRef="PSI-MS" accession="MS:1001321" /&gt;</w:t>
            </w:r>
          </w:p>
          <w:p w:rsidR="00921A47" w:rsidRDefault="00921A47">
            <w:pPr>
              <w:pStyle w:val="HTMLPreformatted"/>
            </w:pPr>
            <w:r>
              <w:t>&lt;cvParam name="mascot:RequireBoldRed" value="0" cvRef="PSI-MS" accession="MS:1001322" /&gt;</w:t>
            </w:r>
          </w:p>
          <w:p w:rsidR="00921A47" w:rsidRDefault="00921A47">
            <w:pPr>
              <w:pStyle w:val="HTMLPreformatted"/>
            </w:pPr>
            <w:r>
              <w:t>&lt;cvParam name="mascot:UseUnigeneClustering" value="false" cvRef="PSI-MS" accession="MS:1001323" /&gt;</w:t>
            </w:r>
          </w:p>
          <w:p w:rsidR="00921A47" w:rsidRDefault="00921A47">
            <w:pPr>
              <w:pStyle w:val="HTMLPreformatted"/>
            </w:pPr>
            <w:r>
              <w:t>&lt;cvParam name="mascot:IncludeErrorTolerantMatches" value="1" cvRef="PSI-MS" accession="MS:1001324" /&gt;</w:t>
            </w:r>
          </w:p>
          <w:p w:rsidR="00921A47" w:rsidRDefault="00921A47">
            <w:pPr>
              <w:pStyle w:val="HTMLPreformatted"/>
            </w:pPr>
            <w:r>
              <w:t>&lt;cvParam name="mascot:ShowDecoyMatches" value="0" cvRef="PSI-MS" accession="MS:1001325" /&gt;</w:t>
            </w:r>
          </w:p>
        </w:tc>
      </w:tr>
    </w:tbl>
    <w:p w:rsidR="00921A47" w:rsidRDefault="00921A47" w:rsidP="00921A47"/>
    <w:p w:rsidR="00921A47" w:rsidRDefault="00921A47" w:rsidP="00921A47">
      <w:pPr>
        <w:pStyle w:val="Heading2"/>
      </w:pPr>
      <w:bookmarkStart w:id="88" w:name="_Toc457214063"/>
      <w:r>
        <w:t>Element &lt;</w:t>
      </w:r>
      <w:bookmarkStart w:id="89" w:name="AnalysisProtocolCollection"/>
      <w:r>
        <w:t>AnalysisProtocolCollection</w:t>
      </w:r>
      <w:bookmarkEnd w:id="89"/>
      <w:r>
        <w:t>&gt;</w:t>
      </w:r>
      <w:bookmarkEnd w:id="8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55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llection of protocols which include the parameters and settings of the performed analys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Protocol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2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SpectrumIdentificationProtocol" w:history="1">
                    <w:r w:rsidR="00921A47">
                      <w:rPr>
                        <w:rStyle w:val="Hyperlink"/>
                      </w:rPr>
                      <w:t>SpectrumIdentifica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arameters and settings of a SpectrumIdentification analysi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ProteinDetectionProtocol" w:history="1">
                    <w:r w:rsidR="00921A47">
                      <w:rPr>
                        <w:rStyle w:val="Hyperlink"/>
                      </w:rPr>
                      <w:t>ProteinDetec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arameters and settings of a ProteinDetection proces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AnalysisProtocolCollection xmlns="http://psidev.info/psi/pi/mzIdentML/1.2"&gt;</w:t>
            </w:r>
          </w:p>
          <w:p w:rsidR="00921A47" w:rsidRDefault="00921A47">
            <w:pPr>
              <w:pStyle w:val="HTMLPreformatted"/>
            </w:pPr>
            <w:r>
              <w:t xml:space="preserve">    &lt;SpectrumIdentificationProtocol analysisSoftware_ref="AS_mascot_server" id="SIP"&gt;</w:t>
            </w:r>
          </w:p>
          <w:p w:rsidR="00921A47" w:rsidRDefault="00921A47">
            <w:pPr>
              <w:pStyle w:val="HTMLPreformatted"/>
            </w:pPr>
            <w:r>
              <w:t xml:space="preserve">        &lt;SearchType&gt;</w:t>
            </w:r>
          </w:p>
          <w:p w:rsidR="00921A47" w:rsidRDefault="00921A47">
            <w:pPr>
              <w:pStyle w:val="HTMLPreformatted"/>
            </w:pPr>
            <w:r>
              <w:t xml:space="preserve">            &lt;cvParam accession="MS:1001083" cvRef="PSI-MS" value="" name="ms-ms search"/&gt;</w:t>
            </w:r>
          </w:p>
          <w:p w:rsidR="00921A47" w:rsidRDefault="00921A47">
            <w:pPr>
              <w:pStyle w:val="HTMLPreformatted"/>
            </w:pPr>
            <w:r>
              <w:t xml:space="preserve">        &lt;/SearchType&gt;</w:t>
            </w:r>
          </w:p>
          <w:p w:rsidR="00921A47" w:rsidRDefault="00921A47">
            <w:pPr>
              <w:pStyle w:val="HTMLPreformatted"/>
            </w:pPr>
            <w:r>
              <w:t xml:space="preserve">        &lt;AdditionalSearchParams&gt;</w:t>
            </w:r>
          </w:p>
          <w:p w:rsidR="00921A47" w:rsidRDefault="00921A47">
            <w:pPr>
              <w:pStyle w:val="HTMLPreformatted"/>
            </w:pPr>
            <w:r>
              <w:t xml:space="preserve">            &lt;cvParam accession="MS:1001211" cvRef="PSI-MS" name="parent mass type mono"/&gt;</w:t>
            </w:r>
          </w:p>
          <w:p w:rsidR="00921A47" w:rsidRDefault="00921A47">
            <w:pPr>
              <w:pStyle w:val="HTMLPreformatted"/>
            </w:pPr>
            <w:r>
              <w:t xml:space="preserve">  ...</w:t>
            </w:r>
          </w:p>
          <w:p w:rsidR="00921A47" w:rsidRDefault="00921A47">
            <w:pPr>
              <w:pStyle w:val="HTMLPreformatted"/>
            </w:pPr>
            <w:r>
              <w:t>&lt;/AnalysisProtocolCollection&gt;</w:t>
            </w:r>
          </w:p>
        </w:tc>
      </w:tr>
    </w:tbl>
    <w:p w:rsidR="00921A47" w:rsidRDefault="00921A47" w:rsidP="00921A47"/>
    <w:p w:rsidR="00921A47" w:rsidRDefault="00921A47" w:rsidP="00921A47">
      <w:pPr>
        <w:pStyle w:val="Heading2"/>
      </w:pPr>
      <w:bookmarkStart w:id="90" w:name="_Toc457214064"/>
      <w:r>
        <w:t>Element &lt;</w:t>
      </w:r>
      <w:bookmarkStart w:id="91" w:name="AnalysisSampleCollection"/>
      <w:r>
        <w:t>AnalysisSampleCollection</w:t>
      </w:r>
      <w:bookmarkEnd w:id="91"/>
      <w:r>
        <w:t>&gt;</w:t>
      </w:r>
      <w:bookmarkEnd w:id="9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9"/>
        <w:gridCol w:w="862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amples analysed can optionally be recorded using CV terms for descriptions. If a composite sample has been analysed, the subsample association can be used to build a hierarchical description.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AnalysisSample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11"/>
              <w:gridCol w:w="1135"/>
              <w:gridCol w:w="1180"/>
              <w:gridCol w:w="490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Sample" w:history="1">
                    <w:r w:rsidR="00921A47">
                      <w:rPr>
                        <w:rStyle w:val="Hyperlink"/>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Heading2"/>
      </w:pPr>
      <w:bookmarkStart w:id="92" w:name="_Toc457214065"/>
      <w:r>
        <w:t>Element &lt;</w:t>
      </w:r>
      <w:bookmarkStart w:id="93" w:name="AnalysisSoftware"/>
      <w:r>
        <w:t>AnalysisSoftware</w:t>
      </w:r>
      <w:bookmarkEnd w:id="93"/>
      <w:r>
        <w:t>&gt;</w:t>
      </w:r>
      <w:bookmarkEnd w:id="9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oftware used for performing the analys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Softwar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3"/>
              <w:gridCol w:w="1124"/>
              <w:gridCol w:w="824"/>
              <w:gridCol w:w="536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RI of the analysis software e.g. manufacturer's websit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version of Software us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4"/>
              <w:gridCol w:w="1135"/>
              <w:gridCol w:w="1180"/>
              <w:gridCol w:w="4571"/>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ontactRole" w:history="1">
                    <w:r w:rsidR="00921A47">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ontact that provided the document insta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SoftwareName" w:history="1">
                    <w:r w:rsidR="00921A47">
                      <w:rPr>
                        <w:rStyle w:val="Hyperlink"/>
                      </w:rPr>
                      <w:t>Softwar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name of the analysis software package, sourced from a CV if availab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ustomizations" w:history="1">
                    <w:r w:rsidR="00921A47">
                      <w:rPr>
                        <w:rStyle w:val="Hyperlink"/>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y customizations to the software, such as alternative scoring mechanisms implemented, should be documented here as free text.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Pr="00921A47" w:rsidRDefault="00921A47">
            <w:pPr>
              <w:pStyle w:val="HTMLPreformatted"/>
              <w:rPr>
                <w:lang w:val="de-DE"/>
              </w:rPr>
            </w:pPr>
            <w:r w:rsidRPr="00921A47">
              <w:rPr>
                <w:lang w:val="de-DE"/>
              </w:rPr>
              <w:t>&lt;AnalysisSoftware uri="http://code.google.com/p/ehu-bio/downloads/list" version="1.1-beta4" name="PAnalyzer (v1.1-beta4)" id="PAnalyzer"&gt;</w:t>
            </w:r>
          </w:p>
          <w:p w:rsidR="00921A47" w:rsidRDefault="00921A47">
            <w:pPr>
              <w:pStyle w:val="HTMLPreformatted"/>
            </w:pPr>
            <w:r w:rsidRPr="00921A47">
              <w:rPr>
                <w:lang w:val="de-DE"/>
              </w:rPr>
              <w:t xml:space="preserve">    </w:t>
            </w:r>
            <w:r>
              <w:t>&lt;ContactRole contact_ref="PAnalyzer_Author"&gt;</w:t>
            </w:r>
          </w:p>
          <w:p w:rsidR="00921A47" w:rsidRDefault="00921A47">
            <w:pPr>
              <w:pStyle w:val="HTMLPreformatted"/>
            </w:pPr>
            <w:r>
              <w:t xml:space="preserve">        &lt;Role&gt;</w:t>
            </w:r>
          </w:p>
          <w:p w:rsidR="00921A47" w:rsidRDefault="00921A47">
            <w:pPr>
              <w:pStyle w:val="HTMLPreformatted"/>
            </w:pPr>
            <w:r>
              <w:t xml:space="preserve">            &lt;cvParam accession="MS:1001271" cvRef="PSI-MS" name="researcher"/&gt;</w:t>
            </w:r>
          </w:p>
          <w:p w:rsidR="00921A47" w:rsidRDefault="00921A47">
            <w:pPr>
              <w:pStyle w:val="HTMLPreformatted"/>
            </w:pPr>
            <w:r>
              <w:t xml:space="preserve">        &lt;/Role&gt;</w:t>
            </w:r>
          </w:p>
          <w:p w:rsidR="00921A47" w:rsidRDefault="00921A47">
            <w:pPr>
              <w:pStyle w:val="HTMLPreformatted"/>
            </w:pPr>
            <w:r>
              <w:t xml:space="preserve">    &lt;/ContactRole&gt;</w:t>
            </w:r>
          </w:p>
          <w:p w:rsidR="00921A47" w:rsidRDefault="00921A47">
            <w:pPr>
              <w:pStyle w:val="HTMLPreformatted"/>
            </w:pPr>
            <w:r>
              <w:t xml:space="preserve">    &lt;SoftwareName&gt;</w:t>
            </w:r>
          </w:p>
          <w:p w:rsidR="00921A47" w:rsidRDefault="00921A47">
            <w:pPr>
              <w:pStyle w:val="HTMLPreformatted"/>
            </w:pPr>
            <w:r>
              <w:t xml:space="preserve">  ...</w:t>
            </w:r>
          </w:p>
          <w:p w:rsidR="00921A47" w:rsidRDefault="00921A47">
            <w:pPr>
              <w:pStyle w:val="HTMLPreformatted"/>
            </w:pPr>
            <w:r>
              <w:t>&lt;/AnalysisSoftware&gt;</w:t>
            </w:r>
          </w:p>
        </w:tc>
      </w:tr>
    </w:tbl>
    <w:p w:rsidR="00921A47" w:rsidRDefault="00921A47" w:rsidP="00921A47"/>
    <w:p w:rsidR="00921A47" w:rsidRDefault="00921A47" w:rsidP="00921A47">
      <w:pPr>
        <w:pStyle w:val="Heading2"/>
      </w:pPr>
      <w:bookmarkStart w:id="94" w:name="_Toc457214066"/>
      <w:r>
        <w:t>Element &lt;</w:t>
      </w:r>
      <w:bookmarkStart w:id="95" w:name="AnalysisSoftwareList"/>
      <w:r>
        <w:t>AnalysisSoftwareList</w:t>
      </w:r>
      <w:bookmarkEnd w:id="95"/>
      <w:r>
        <w:t>&gt;</w:t>
      </w:r>
      <w:bookmarkEnd w:id="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1"/>
        <w:gridCol w:w="839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oftware packages used to perform the analys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Software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1"/>
              <w:gridCol w:w="1135"/>
              <w:gridCol w:w="1180"/>
              <w:gridCol w:w="415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AnalysisSoftware" w:history="1">
                    <w:r w:rsidR="00921A47">
                      <w:rPr>
                        <w:rStyle w:val="Hyperlink"/>
                      </w:rPr>
                      <w:t>AnalysisSoftwa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oftware used for performing the analyse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Pr="00921A47" w:rsidRDefault="00921A47">
            <w:pPr>
              <w:pStyle w:val="HTMLPreformatted"/>
              <w:rPr>
                <w:lang w:val="de-DE"/>
              </w:rPr>
            </w:pPr>
            <w:r w:rsidRPr="00921A47">
              <w:rPr>
                <w:lang w:val="de-DE"/>
              </w:rPr>
              <w:t>&lt;AnalysisSoftwareList xmlns="http://psidev.info/psi/pi/mzIdentML/1.2"&gt;</w:t>
            </w:r>
          </w:p>
          <w:p w:rsidR="00921A47" w:rsidRPr="00921A47" w:rsidRDefault="00921A47">
            <w:pPr>
              <w:pStyle w:val="HTMLPreformatted"/>
              <w:rPr>
                <w:lang w:val="de-DE"/>
              </w:rPr>
            </w:pPr>
            <w:r w:rsidRPr="00921A47">
              <w:rPr>
                <w:lang w:val="de-DE"/>
              </w:rPr>
              <w:t xml:space="preserve">    &lt;AnalysisSoftware version="Beta (v9979)" name="MS-GF+" id="ID_software"&gt;</w:t>
            </w:r>
          </w:p>
          <w:p w:rsidR="00921A47" w:rsidRPr="00921A47" w:rsidRDefault="00921A47">
            <w:pPr>
              <w:pStyle w:val="HTMLPreformatted"/>
              <w:rPr>
                <w:lang w:val="de-DE"/>
              </w:rPr>
            </w:pPr>
            <w:r w:rsidRPr="00921A47">
              <w:rPr>
                <w:lang w:val="de-DE"/>
              </w:rPr>
              <w:t xml:space="preserve">        &lt;SoftwareName&gt;</w:t>
            </w:r>
          </w:p>
          <w:p w:rsidR="00921A47" w:rsidRPr="00921A47" w:rsidRDefault="00921A47">
            <w:pPr>
              <w:pStyle w:val="HTMLPreformatted"/>
              <w:rPr>
                <w:lang w:val="de-DE"/>
              </w:rPr>
            </w:pPr>
            <w:r w:rsidRPr="00921A47">
              <w:rPr>
                <w:lang w:val="de-DE"/>
              </w:rPr>
              <w:t xml:space="preserve">            &lt;cvParam accession="MS:1002048" cvRef="PSI-MS" name="MS-GF+"/&gt;</w:t>
            </w:r>
          </w:p>
          <w:p w:rsidR="00921A47" w:rsidRDefault="00921A47">
            <w:pPr>
              <w:pStyle w:val="HTMLPreformatted"/>
            </w:pPr>
            <w:r w:rsidRPr="00921A47">
              <w:rPr>
                <w:lang w:val="de-DE"/>
              </w:rPr>
              <w:t xml:space="preserve">        </w:t>
            </w:r>
            <w:r>
              <w:t>&lt;/SoftwareName&gt;</w:t>
            </w:r>
          </w:p>
          <w:p w:rsidR="00921A47" w:rsidRDefault="00921A47">
            <w:pPr>
              <w:pStyle w:val="HTMLPreformatted"/>
            </w:pPr>
            <w:r>
              <w:t xml:space="preserve">    &lt;/AnalysisSoftware&gt;</w:t>
            </w:r>
          </w:p>
          <w:p w:rsidR="00921A47" w:rsidRDefault="00921A47">
            <w:pPr>
              <w:pStyle w:val="HTMLPreformatted"/>
            </w:pPr>
            <w:r>
              <w:t xml:space="preserve">    &lt;AnalysisSoftware name="FalseDiscoveryRate_2014-07-02 12-04-18" id="FalseDiscoveryRate_2014-07-02 12-04-18"&gt;</w:t>
            </w:r>
          </w:p>
          <w:p w:rsidR="00921A47" w:rsidRDefault="00921A47">
            <w:pPr>
              <w:pStyle w:val="HTMLPreformatted"/>
            </w:pPr>
            <w:r>
              <w:t xml:space="preserve">  ...</w:t>
            </w:r>
          </w:p>
          <w:p w:rsidR="00921A47" w:rsidRDefault="00921A47">
            <w:pPr>
              <w:pStyle w:val="HTMLPreformatted"/>
            </w:pPr>
            <w:r>
              <w:t>&lt;/AnalysisSoftwareList&gt;</w:t>
            </w:r>
          </w:p>
        </w:tc>
      </w:tr>
    </w:tbl>
    <w:p w:rsidR="00921A47" w:rsidRDefault="00921A47" w:rsidP="00921A47"/>
    <w:p w:rsidR="00921A47" w:rsidRDefault="00921A47" w:rsidP="00921A47">
      <w:pPr>
        <w:pStyle w:val="Heading2"/>
      </w:pPr>
      <w:bookmarkStart w:id="96" w:name="_Toc457214067"/>
      <w:r>
        <w:t>Element &lt;</w:t>
      </w:r>
      <w:bookmarkStart w:id="97" w:name="AuditCollection"/>
      <w:r>
        <w:t>AuditCollection</w:t>
      </w:r>
      <w:bookmarkEnd w:id="97"/>
      <w:r>
        <w:t>&gt;</w:t>
      </w:r>
      <w:bookmarkEnd w:id="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6"/>
        <w:gridCol w:w="859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mplete set of Contacts (people and organisations) for this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udit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4"/>
              <w:gridCol w:w="1135"/>
              <w:gridCol w:w="1180"/>
              <w:gridCol w:w="482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Person" w:history="1">
                    <w:r w:rsidR="00921A47">
                      <w:rPr>
                        <w:rStyle w:val="Hyperlink"/>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person's name and contact details. Any additional information such as the address, contact email etc. should be supplied using CV parameters or user parameter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Organization" w:history="1">
                    <w:r w:rsidR="00921A47">
                      <w:rPr>
                        <w:rStyle w:val="Hyperlink"/>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Organizations are entities like companies, universities, government agencies. Any additional information such as the address, email etc. should be supplied either as CV parameters or as user parameter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AuditCollection xmlns="http://psidev.info/psi/pi/mzIdentML/1.2"&gt;</w:t>
            </w:r>
          </w:p>
          <w:p w:rsidR="00921A47" w:rsidRDefault="00921A47">
            <w:pPr>
              <w:pStyle w:val="HTMLPreformatted"/>
            </w:pPr>
            <w:r>
              <w:t xml:space="preserve">  &lt;Person lastName="secondName" firstName="firstname" id="PERSON_DOC_OWNER"&gt;</w:t>
            </w:r>
          </w:p>
          <w:p w:rsidR="00921A47" w:rsidRDefault="00921A47">
            <w:pPr>
              <w:pStyle w:val="HTMLPreformatted"/>
            </w:pPr>
            <w:r>
              <w:t xml:space="preserve">    &lt;cvParam cvRef="PSI-MS" accession="MS:1000587" name="contact address" value="address"&gt;&lt;/cvParam&gt;</w:t>
            </w:r>
          </w:p>
          <w:p w:rsidR="00921A47" w:rsidRDefault="00921A47">
            <w:pPr>
              <w:pStyle w:val="HTMLPreformatted"/>
            </w:pPr>
            <w:r>
              <w:t xml:space="preserve">    &lt;Affiliation organization_ref="ORG_DOC_OWNER"&gt;&lt;/Affiliation&gt;</w:t>
            </w:r>
          </w:p>
          <w:p w:rsidR="00921A47" w:rsidRDefault="00921A47">
            <w:pPr>
              <w:pStyle w:val="HTMLPreformatted"/>
            </w:pPr>
            <w:r>
              <w:t xml:space="preserve">  &lt;/Person&gt;</w:t>
            </w:r>
          </w:p>
          <w:p w:rsidR="00921A47" w:rsidRDefault="00921A47">
            <w:pPr>
              <w:pStyle w:val="HTMLPreformatted"/>
            </w:pPr>
            <w:r>
              <w:t xml:space="preserve">  &lt;Organization id="ORG_DOC_OWNER" name="myworkplace"&gt;</w:t>
            </w:r>
          </w:p>
          <w:p w:rsidR="00921A47" w:rsidRDefault="00921A47">
            <w:pPr>
              <w:pStyle w:val="HTMLPreformatted"/>
            </w:pPr>
            <w:r>
              <w:t xml:space="preserve">    &lt;cvParam cvRef="PSI-MS" accession="MS:1000586" name="contact name" value="address"&gt;&lt;/cvParam&gt;</w:t>
            </w:r>
          </w:p>
          <w:p w:rsidR="00921A47" w:rsidRDefault="00921A47">
            <w:pPr>
              <w:pStyle w:val="HTMLPreformatted"/>
            </w:pPr>
            <w:r>
              <w:t xml:space="preserve">  ...</w:t>
            </w:r>
          </w:p>
          <w:p w:rsidR="00921A47" w:rsidRDefault="00921A47">
            <w:pPr>
              <w:pStyle w:val="HTMLPreformatted"/>
            </w:pPr>
            <w:r>
              <w:t>&lt;/AuditCollection&gt;</w:t>
            </w:r>
          </w:p>
        </w:tc>
      </w:tr>
    </w:tbl>
    <w:p w:rsidR="00921A47" w:rsidRDefault="00921A47" w:rsidP="00921A47"/>
    <w:p w:rsidR="00921A47" w:rsidRDefault="00921A47" w:rsidP="00921A47">
      <w:pPr>
        <w:pStyle w:val="Heading2"/>
      </w:pPr>
      <w:bookmarkStart w:id="98" w:name="_Toc457214068"/>
      <w:r>
        <w:t>Element &lt;</w:t>
      </w:r>
      <w:bookmarkStart w:id="99" w:name="BibliographicReference"/>
      <w:r>
        <w:t>BibliographicReference</w:t>
      </w:r>
      <w:bookmarkEnd w:id="99"/>
      <w:r>
        <w:t>&gt;</w:t>
      </w:r>
      <w:bookmarkEnd w:id="9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6"/>
        <w:gridCol w:w="862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y bibliographic references associated with the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BibliographicRefere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5"/>
              <w:gridCol w:w="978"/>
              <w:gridCol w:w="824"/>
              <w:gridCol w:w="551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s of the authors of the refere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do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DOI of the referenced publica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ditor</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editor(s) of the refere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ss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issue name or numb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ag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age number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journal, book etc.</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ublisher of the publica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tit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title of the BibliographicRefere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olu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volume name or numb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year</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year of publication.</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BibliographicReference id="10.1002/(SICI)1522-2683(19991201)20:18&lt;3551::AID-ELPS3551&gt;3.0.CO;2-2" name="Probability-based protein identification by searching sequence databases using mass spectrometry data" authors="David N. Perkins, Darryl J. C. Pappin, David M. Creasy, John S. Cottrell" publication="Electrophoresis" publisher="Wiley VCH" editor="" year="1999" volume="20" issue="18" pages="3551-3567" title="Probability-based protein identification by searching sequence databases using mass spectrometry data" /&gt;</w:t>
            </w:r>
          </w:p>
        </w:tc>
      </w:tr>
    </w:tbl>
    <w:p w:rsidR="00921A47" w:rsidRDefault="00921A47" w:rsidP="00921A47"/>
    <w:p w:rsidR="00921A47" w:rsidRDefault="00921A47" w:rsidP="00921A47">
      <w:pPr>
        <w:pStyle w:val="Heading2"/>
      </w:pPr>
      <w:bookmarkStart w:id="100" w:name="_Toc457214069"/>
      <w:r>
        <w:t>Element &lt;</w:t>
      </w:r>
      <w:bookmarkStart w:id="101" w:name="ContactRole"/>
      <w:r>
        <w:t>ContactRole</w:t>
      </w:r>
      <w:bookmarkEnd w:id="101"/>
      <w:r>
        <w:t>&gt;</w:t>
      </w:r>
      <w:bookmarkEnd w:id="10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0"/>
        <w:gridCol w:w="847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rPr>
                <w:b/>
                <w:bCs/>
              </w:rPr>
              <w:t>Depending on context:</w:t>
            </w:r>
            <w:r>
              <w:br/>
            </w:r>
            <w:r>
              <w:rPr>
                <w:b/>
                <w:bCs/>
              </w:rPr>
              <w:t>1</w:t>
            </w:r>
            <w:r>
              <w:t>: The contact details of the organisation or person that produced the software</w:t>
            </w:r>
            <w:r>
              <w:br/>
            </w:r>
            <w:r>
              <w:rPr>
                <w:b/>
                <w:bCs/>
              </w:rPr>
              <w:t>2</w:t>
            </w:r>
            <w:r>
              <w:t xml:space="preserve">: Contact details for the Material. The association to ContactRole could specify, for example, the creator or provider of the Material. </w:t>
            </w:r>
            <w:r>
              <w:br/>
            </w:r>
            <w:r>
              <w:rPr>
                <w:b/>
                <w:bCs/>
              </w:rPr>
              <w:t>3</w:t>
            </w:r>
            <w:r>
              <w:t>: The Contact that provided the document instance.</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ContactRo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0"/>
              <w:gridCol w:w="824"/>
              <w:gridCol w:w="516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ontac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When a ContactRole is used, it specifies which Contact the role is associated with.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1"/>
              <w:gridCol w:w="1135"/>
              <w:gridCol w:w="1180"/>
              <w:gridCol w:w="440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Role" w:history="1">
                    <w:r w:rsidR="00921A47">
                      <w:rPr>
                        <w:rStyle w:val="Hyperlink"/>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roles (lab equipment sales, contractor, etc.) the Contact fill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ContactRole contact_ref="PERSON_DOC_OWNER"&gt;</w:t>
            </w:r>
          </w:p>
          <w:p w:rsidR="00921A47" w:rsidRDefault="00921A47">
            <w:pPr>
              <w:pStyle w:val="HTMLPreformatted"/>
            </w:pPr>
            <w:r>
              <w:t xml:space="preserve">  &lt;Role&gt;</w:t>
            </w:r>
          </w:p>
          <w:p w:rsidR="00921A47" w:rsidRDefault="00921A47">
            <w:pPr>
              <w:pStyle w:val="HTMLPreformatted"/>
            </w:pPr>
            <w:r>
              <w:t xml:space="preserve">    &lt;cvParam cvRef="PSI-MS" accession="MS:1001271" name="researcher"&gt;&lt;/cvParam&gt;</w:t>
            </w:r>
          </w:p>
          <w:p w:rsidR="00921A47" w:rsidRDefault="00921A47">
            <w:pPr>
              <w:pStyle w:val="HTMLPreformatted"/>
            </w:pPr>
            <w:r>
              <w:t xml:space="preserve">  &lt;/Role&gt;</w:t>
            </w:r>
          </w:p>
          <w:p w:rsidR="00921A47" w:rsidRDefault="00921A47">
            <w:pPr>
              <w:pStyle w:val="HTMLPreformatted"/>
            </w:pPr>
            <w:r>
              <w:t>&lt;/ContactRole&gt;</w:t>
            </w:r>
          </w:p>
        </w:tc>
      </w:tr>
    </w:tbl>
    <w:p w:rsidR="00921A47" w:rsidRDefault="00921A47" w:rsidP="00921A47"/>
    <w:p w:rsidR="00921A47" w:rsidRDefault="00921A47" w:rsidP="00921A47">
      <w:pPr>
        <w:pStyle w:val="Heading2"/>
      </w:pPr>
      <w:bookmarkStart w:id="102" w:name="_Toc457214070"/>
      <w:r>
        <w:t>Element &lt;</w:t>
      </w:r>
      <w:bookmarkStart w:id="103" w:name="Customizations"/>
      <w:r>
        <w:t>Customizations</w:t>
      </w:r>
      <w:bookmarkEnd w:id="103"/>
      <w:r>
        <w:t>&gt;</w:t>
      </w:r>
      <w:bookmarkEnd w:id="10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3"/>
        <w:gridCol w:w="841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y customizations to the software, such as alternative scoring mechanisms implemented, should be documented here as free tex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xsd:string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Customizations&gt;</w:t>
            </w:r>
          </w:p>
          <w:p w:rsidR="00921A47" w:rsidRDefault="00921A47">
            <w:pPr>
              <w:pStyle w:val="HTMLPreformatted"/>
            </w:pPr>
            <w:r>
              <w:t xml:space="preserve">  No customisations</w:t>
            </w:r>
          </w:p>
          <w:p w:rsidR="00921A47" w:rsidRDefault="00921A47">
            <w:pPr>
              <w:pStyle w:val="HTMLPreformatted"/>
            </w:pPr>
            <w:r>
              <w:t>&lt;/Customizations&gt;</w:t>
            </w:r>
          </w:p>
        </w:tc>
      </w:tr>
    </w:tbl>
    <w:p w:rsidR="00921A47" w:rsidRDefault="00921A47" w:rsidP="00921A47"/>
    <w:p w:rsidR="00921A47" w:rsidRDefault="00921A47" w:rsidP="00921A47">
      <w:pPr>
        <w:pStyle w:val="Heading2"/>
      </w:pPr>
      <w:bookmarkStart w:id="104" w:name="_Toc457214071"/>
      <w:r>
        <w:t>Element &lt;</w:t>
      </w:r>
      <w:bookmarkStart w:id="105" w:name="cv"/>
      <w:r>
        <w:t>cv</w:t>
      </w:r>
      <w:bookmarkEnd w:id="105"/>
      <w:r>
        <w:t>&gt;</w:t>
      </w:r>
      <w:bookmarkEnd w:id="10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2"/>
        <w:gridCol w:w="853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ource controlled vocabulary from which cvParams will be obtain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cv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90"/>
              <w:gridCol w:w="1124"/>
              <w:gridCol w:w="824"/>
              <w:gridCol w:w="5201"/>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ull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full name of the CV.</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unique identifier of this cv within the document to be referenced by cvParam element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URI of the source CV.</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version of the CV.</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cv fullName="Proteomics Standards Initiative Mass Spectrometry Vocabularies" version="2.32.0" uri="</w:t>
            </w:r>
            <w:r w:rsidR="004B085B">
              <w:t xml:space="preserve"> https://raw.githubusercontent.com/HUPO-PSI/psi-ms-CV/master/psi-ms.obo</w:t>
            </w:r>
            <w:r>
              <w:t>" id="PSI-MS" /&gt;</w:t>
            </w:r>
          </w:p>
        </w:tc>
      </w:tr>
    </w:tbl>
    <w:p w:rsidR="00921A47" w:rsidRDefault="00921A47" w:rsidP="00921A47"/>
    <w:p w:rsidR="00921A47" w:rsidRDefault="00921A47" w:rsidP="00921A47">
      <w:pPr>
        <w:pStyle w:val="Heading2"/>
      </w:pPr>
      <w:bookmarkStart w:id="106" w:name="_Toc457214072"/>
      <w:r>
        <w:t>Element &lt;</w:t>
      </w:r>
      <w:bookmarkStart w:id="107" w:name="cvList"/>
      <w:r>
        <w:t>cvList</w:t>
      </w:r>
      <w:bookmarkEnd w:id="107"/>
      <w:r>
        <w:t>&gt;</w:t>
      </w:r>
      <w:bookmarkEnd w:id="10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3"/>
        <w:gridCol w:w="854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list of controlled vocabularies used in the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CV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4"/>
              <w:gridCol w:w="1135"/>
              <w:gridCol w:w="1180"/>
              <w:gridCol w:w="450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 w:history="1">
                    <w:r w:rsidR="00921A47">
                      <w:rPr>
                        <w:rStyle w:val="Hyperlink"/>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ource controlled vocabulary from which cvParams will be obtain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 xml:space="preserve">&lt;cvList&gt; </w:t>
            </w:r>
          </w:p>
          <w:p w:rsidR="00921A47" w:rsidRDefault="00921A47">
            <w:pPr>
              <w:pStyle w:val="HTMLPreformatted"/>
            </w:pPr>
            <w:r>
              <w:t xml:space="preserve">   &lt;cv id="PSI-MS" fullName="Proteomics Standards Initiative Mass Spectrometry Vocabularies" uri="https://raw.githubusercontent.com/HUPO-PSI/psi-ms-CV/master/psi-ms.obo" version="3.15.0"&gt;&lt;/cv&gt; </w:t>
            </w:r>
          </w:p>
          <w:p w:rsidR="00921A47" w:rsidRDefault="00921A47">
            <w:pPr>
              <w:pStyle w:val="HTMLPreformatted"/>
            </w:pPr>
            <w:r>
              <w:t xml:space="preserve">   &lt;cv id="UNIMOD" fullName="UNIMOD" uri="http://www.unimod.org/obo/unimod.obo"&gt;&lt;/cv&gt; </w:t>
            </w:r>
          </w:p>
          <w:p w:rsidR="00921A47" w:rsidRDefault="00921A47">
            <w:pPr>
              <w:pStyle w:val="HTMLPreformatted"/>
            </w:pPr>
            <w:r>
              <w:t xml:space="preserve">  &lt;cv id="UO"     fullName="UNIT-ONTOLOGY" uri="https://raw.githubusercontent.com/bio-ontology-research-group/unit-ontology/master/unit.obo"&gt;&lt;/cv&gt;</w:t>
            </w:r>
          </w:p>
          <w:p w:rsidR="00921A47" w:rsidRDefault="00921A47">
            <w:pPr>
              <w:pStyle w:val="HTMLPreformatted"/>
            </w:pPr>
            <w:r>
              <w:t xml:space="preserve">  &lt;cv id="XLMOD" fullName="PSI cross-link modifications" uri="https://raw.githubusercontent.com/HUPO-PSI/mzIdentML/master/cv/XLMOD-1.0.0.obo"&gt;&lt;/cv&gt; </w:t>
            </w:r>
          </w:p>
          <w:p w:rsidR="00921A47" w:rsidRDefault="00921A47">
            <w:pPr>
              <w:pStyle w:val="HTMLPreformatted"/>
            </w:pPr>
            <w:r>
              <w:t>&lt;/cvList&gt;</w:t>
            </w:r>
          </w:p>
        </w:tc>
      </w:tr>
    </w:tbl>
    <w:p w:rsidR="00921A47" w:rsidRDefault="00921A47" w:rsidP="00921A47"/>
    <w:p w:rsidR="00921A47" w:rsidRDefault="00921A47" w:rsidP="00921A47">
      <w:pPr>
        <w:pStyle w:val="Heading2"/>
      </w:pPr>
      <w:bookmarkStart w:id="108" w:name="_Toc457214073"/>
      <w:r>
        <w:t>Element &lt;</w:t>
      </w:r>
      <w:bookmarkStart w:id="109" w:name="cvParam"/>
      <w:r>
        <w:t>cvParam</w:t>
      </w:r>
      <w:bookmarkEnd w:id="109"/>
      <w:r>
        <w:t>&gt;</w:t>
      </w:r>
      <w:bookmarkEnd w:id="10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ingle entry from an ontology or a controlled vocabulary.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CV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accession or ID number of this CV term in the source CV.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v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cv element from which this term originates.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parameter.</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ccession number identifying the unit within the OBO foundry Unit CV.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If a unit term is referenced, this attribute MUST refer to the CV 'id' attribute defined in the cvList in this file.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unit.</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user-entered value of the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8F498D" w:rsidRDefault="00921A47">
            <w:pPr>
              <w:pStyle w:val="HTMLPreformatted"/>
            </w:pPr>
            <w:r>
              <w:t>&lt;cvParam cvRef="PSI-MS" accession="MS:1002520" name="peptide group ID" value="CCPQCCSSGCSQNLCGPLCVTTPYYCTR_##Carbamidomethyl(C):1##Carbamid</w:t>
            </w:r>
            <w:r w:rsidR="008F498D">
              <w:t>omethyl(C):2##Carbamidomethyl(C</w:t>
            </w:r>
          </w:p>
          <w:p w:rsidR="008F498D" w:rsidRDefault="00921A47">
            <w:pPr>
              <w:pStyle w:val="HTMLPreformatted"/>
            </w:pPr>
            <w:r>
              <w:t>:5##Carbamidomethyl(C):6##Carbamidomethyl(C):10##Carbamido</w:t>
            </w:r>
            <w:r w:rsidR="008F498D">
              <w:t>methyl(C):15##Carbamidomethyl(C</w:t>
            </w:r>
          </w:p>
          <w:p w:rsidR="00921A47" w:rsidRDefault="00921A47">
            <w:pPr>
              <w:pStyle w:val="HTMLPreformatted"/>
            </w:pPr>
            <w:r>
              <w:t>:19##Carbamidomethyl(C):26"&gt;&lt;/cvParam&gt;</w:t>
            </w:r>
          </w:p>
        </w:tc>
      </w:tr>
    </w:tbl>
    <w:p w:rsidR="00921A47" w:rsidRDefault="00921A47" w:rsidP="00921A47"/>
    <w:p w:rsidR="00921A47" w:rsidRDefault="00921A47" w:rsidP="00921A47">
      <w:pPr>
        <w:pStyle w:val="Heading2"/>
      </w:pPr>
      <w:bookmarkStart w:id="110" w:name="_Toc457214074"/>
      <w:r>
        <w:t>Element &lt;</w:t>
      </w:r>
      <w:bookmarkStart w:id="111" w:name="DatabaseFilters"/>
      <w:r>
        <w:t>DatabaseFilters</w:t>
      </w:r>
      <w:bookmarkEnd w:id="111"/>
      <w:r>
        <w:t>&gt;</w:t>
      </w:r>
      <w:bookmarkEnd w:id="11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2"/>
        <w:gridCol w:w="857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pecification of filters applied to the database search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DatabaseFilter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135"/>
              <w:gridCol w:w="1180"/>
              <w:gridCol w:w="475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Filter" w:history="1">
                    <w:r w:rsidR="00921A47">
                      <w:rPr>
                        <w:rStyle w:val="Hyperlink"/>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Filters applied to the search database. The filter MUST include at least one of Include and Exclude. If both are used, it is assumed that inclusion is </w:t>
                  </w:r>
                  <w:r>
                    <w:lastRenderedPageBreak/>
                    <w:t xml:space="preserve">performed first.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Preformatted"/>
            </w:pPr>
            <w:r>
              <w:t>&lt;DatabaseFilters&gt;</w:t>
            </w:r>
          </w:p>
          <w:p w:rsidR="00921A47" w:rsidRDefault="00921A47">
            <w:pPr>
              <w:pStyle w:val="HTMLPreformatted"/>
            </w:pPr>
            <w:r>
              <w:t xml:space="preserve">    &lt;Filter&gt;</w:t>
            </w:r>
          </w:p>
          <w:p w:rsidR="00921A47" w:rsidRDefault="00921A47">
            <w:pPr>
              <w:pStyle w:val="HTMLPreformatted"/>
            </w:pPr>
            <w:r>
              <w:t xml:space="preserve">        &lt;FilterType&gt;</w:t>
            </w:r>
          </w:p>
          <w:p w:rsidR="00921A47" w:rsidRDefault="00921A47">
            <w:pPr>
              <w:pStyle w:val="HTMLPreformatted"/>
            </w:pPr>
            <w:r>
              <w:t xml:space="preserve">            &lt;cvParam accession="MS:1001020" cvRef="PSI-MS" name="DB filter taxonomy"/&gt;</w:t>
            </w:r>
          </w:p>
          <w:p w:rsidR="00921A47" w:rsidRDefault="00921A47">
            <w:pPr>
              <w:pStyle w:val="HTMLPreformatted"/>
            </w:pPr>
            <w:r>
              <w:t xml:space="preserve">        &lt;/FilterType&gt;</w:t>
            </w:r>
          </w:p>
          <w:p w:rsidR="00921A47" w:rsidRDefault="00921A47">
            <w:pPr>
              <w:pStyle w:val="HTMLPreformatted"/>
            </w:pPr>
            <w:r>
              <w:t xml:space="preserve">    &lt;/Filter&gt;</w:t>
            </w:r>
          </w:p>
          <w:p w:rsidR="00921A47" w:rsidRDefault="00921A47">
            <w:pPr>
              <w:pStyle w:val="HTMLPreformatted"/>
            </w:pPr>
            <w:r>
              <w:t>&lt;/DatabaseFilters&gt;</w:t>
            </w:r>
          </w:p>
        </w:tc>
      </w:tr>
    </w:tbl>
    <w:p w:rsidR="00921A47" w:rsidRDefault="00921A47" w:rsidP="00921A47"/>
    <w:p w:rsidR="00921A47" w:rsidRDefault="00921A47" w:rsidP="00921A47">
      <w:pPr>
        <w:pStyle w:val="Heading2"/>
      </w:pPr>
      <w:bookmarkStart w:id="112" w:name="_Toc457214075"/>
      <w:r>
        <w:t>Element &lt;</w:t>
      </w:r>
      <w:bookmarkStart w:id="113" w:name="DatabaseName"/>
      <w:r>
        <w:t>DatabaseName</w:t>
      </w:r>
      <w:bookmarkEnd w:id="113"/>
      <w:r>
        <w:t>&gt;</w:t>
      </w:r>
      <w:bookmarkEnd w:id="11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68"/>
        <w:gridCol w:w="839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database name may be given as a cvParam if it maps exactly to one of the release databases listed in the CV, otherwise a userParam should be us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8"/>
              <w:gridCol w:w="1135"/>
              <w:gridCol w:w="1180"/>
              <w:gridCol w:w="4290"/>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 xml:space="preserve">        &lt;DatabaseName&gt;</w:t>
            </w:r>
          </w:p>
          <w:p w:rsidR="00921A47" w:rsidRDefault="00921A47">
            <w:pPr>
              <w:pStyle w:val="HTMLPreformatted"/>
            </w:pPr>
            <w:r>
              <w:t xml:space="preserve">          &lt;userParam name="uniprot-human-reviewed-trypsin-april-2016_concatenated_target_decoy.fasta"/&gt;</w:t>
            </w:r>
          </w:p>
          <w:p w:rsidR="00921A47" w:rsidRDefault="00921A47">
            <w:pPr>
              <w:pStyle w:val="HTMLPreformatted"/>
            </w:pPr>
            <w:r>
              <w:t xml:space="preserve">        &lt;/DatabaseNam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Preformatted"/>
            </w:pPr>
            <w:r>
              <w:t>Path /MzIdentML/DataCollection/Inputs/SearchDatabase/DatabaseName</w:t>
            </w:r>
          </w:p>
          <w:p w:rsidR="00921A47" w:rsidRDefault="00921A47">
            <w:pPr>
              <w:pStyle w:val="HTMLPreformatted"/>
            </w:pPr>
            <w:r>
              <w:t xml:space="preserve">MAY supply a *child* term of </w:t>
            </w:r>
            <w:hyperlink r:id="rId67" w:tgtFrame="new" w:history="1">
              <w:r>
                <w:rPr>
                  <w:rStyle w:val="Hyperlink"/>
                </w:rPr>
                <w:t>MS:1001013</w:t>
              </w:r>
            </w:hyperlink>
            <w:r>
              <w:t xml:space="preserve"> (</w:t>
            </w:r>
            <w:r>
              <w:rPr>
                <w:rStyle w:val="popup"/>
              </w:rPr>
              <w:t>database name</w:t>
            </w:r>
            <w:r>
              <w:t>) one or more times</w:t>
            </w:r>
          </w:p>
          <w:p w:rsidR="00921A47" w:rsidRDefault="00921A47">
            <w:pPr>
              <w:pStyle w:val="HTMLPreformatted"/>
            </w:pPr>
            <w:r>
              <w:t xml:space="preserve">  e.g.: </w:t>
            </w:r>
            <w:hyperlink r:id="rId68" w:tgtFrame="new" w:history="1">
              <w:r>
                <w:rPr>
                  <w:rStyle w:val="Hyperlink"/>
                </w:rPr>
                <w:t>MS:1001084</w:t>
              </w:r>
            </w:hyperlink>
            <w:r>
              <w:t xml:space="preserve"> (</w:t>
            </w:r>
            <w:r>
              <w:rPr>
                <w:rStyle w:val="popup"/>
              </w:rPr>
              <w:t>database nr</w:t>
            </w:r>
            <w:r>
              <w:t xml:space="preserve">) </w:t>
            </w:r>
          </w:p>
          <w:p w:rsidR="00921A47" w:rsidRDefault="00921A47">
            <w:pPr>
              <w:pStyle w:val="HTMLPreformatted"/>
            </w:pPr>
            <w:r>
              <w:t xml:space="preserve">  e.g.: </w:t>
            </w:r>
            <w:hyperlink r:id="rId69" w:tgtFrame="new" w:history="1">
              <w:r>
                <w:rPr>
                  <w:rStyle w:val="Hyperlink"/>
                </w:rPr>
                <w:t>MS:1001104</w:t>
              </w:r>
            </w:hyperlink>
            <w:r>
              <w:t xml:space="preserve"> (</w:t>
            </w:r>
            <w:r>
              <w:rPr>
                <w:rStyle w:val="popup"/>
              </w:rPr>
              <w:t>database UniProtKB/Swiss-Prot</w:t>
            </w:r>
            <w:r>
              <w:t xml:space="preserve">) </w:t>
            </w:r>
          </w:p>
          <w:p w:rsidR="00921A47" w:rsidRDefault="00921A47">
            <w:pPr>
              <w:pStyle w:val="HTMLPreformatted"/>
            </w:pPr>
            <w:r>
              <w:t xml:space="preserve">  e.g.: </w:t>
            </w:r>
            <w:hyperlink r:id="rId70" w:tgtFrame="new" w:history="1">
              <w:r>
                <w:rPr>
                  <w:rStyle w:val="Hyperlink"/>
                </w:rPr>
                <w:t>MS:1001142</w:t>
              </w:r>
            </w:hyperlink>
            <w:r>
              <w:t xml:space="preserve"> (</w:t>
            </w:r>
            <w:r>
              <w:rPr>
                <w:rStyle w:val="popup"/>
              </w:rPr>
              <w:t>database IPI_human</w:t>
            </w:r>
            <w:r>
              <w:t xml:space="preserve">) </w:t>
            </w:r>
          </w:p>
          <w:p w:rsidR="00921A47" w:rsidRDefault="00921A47">
            <w:pPr>
              <w:pStyle w:val="HTMLPreformatted"/>
            </w:pPr>
            <w:r>
              <w:t xml:space="preserve">  e.g.: </w:t>
            </w:r>
            <w:hyperlink r:id="rId71" w:tgtFrame="new" w:history="1">
              <w:r>
                <w:rPr>
                  <w:rStyle w:val="Hyperlink"/>
                </w:rPr>
                <w:t>MS:1001285</w:t>
              </w:r>
            </w:hyperlink>
            <w:r>
              <w:t xml:space="preserve"> (</w:t>
            </w:r>
            <w:r>
              <w:rPr>
                <w:rStyle w:val="popup"/>
              </w:rPr>
              <w:t>database IPI_mouse</w:t>
            </w:r>
            <w:r>
              <w:t xml:space="preserve">) </w:t>
            </w:r>
          </w:p>
          <w:p w:rsidR="00921A47" w:rsidRDefault="00921A47">
            <w:pPr>
              <w:pStyle w:val="HTMLPreformatted"/>
            </w:pPr>
            <w:r>
              <w:t xml:space="preserve">  e.g.: </w:t>
            </w:r>
            <w:hyperlink r:id="rId72" w:tgtFrame="new" w:history="1">
              <w:r>
                <w:rPr>
                  <w:rStyle w:val="Hyperlink"/>
                </w:rPr>
                <w:t>MS:1001286</w:t>
              </w:r>
            </w:hyperlink>
            <w:r>
              <w:t xml:space="preserve"> (</w:t>
            </w:r>
            <w:r>
              <w:rPr>
                <w:rStyle w:val="popup"/>
              </w:rPr>
              <w:t>database IPI_rat</w:t>
            </w:r>
            <w:r>
              <w:t xml:space="preserve">) </w:t>
            </w:r>
          </w:p>
          <w:p w:rsidR="00921A47" w:rsidRDefault="00921A47">
            <w:pPr>
              <w:pStyle w:val="HTMLPreformatted"/>
            </w:pPr>
            <w:r>
              <w:t xml:space="preserve">  e.g.: </w:t>
            </w:r>
            <w:hyperlink r:id="rId73" w:tgtFrame="new" w:history="1">
              <w:r>
                <w:rPr>
                  <w:rStyle w:val="Hyperlink"/>
                </w:rPr>
                <w:t>MS:1001287</w:t>
              </w:r>
            </w:hyperlink>
            <w:r>
              <w:t xml:space="preserve"> (</w:t>
            </w:r>
            <w:r>
              <w:rPr>
                <w:rStyle w:val="popup"/>
              </w:rPr>
              <w:t>database IPI_zebrafish</w:t>
            </w:r>
            <w:r>
              <w:t xml:space="preserve">) </w:t>
            </w:r>
          </w:p>
          <w:p w:rsidR="00921A47" w:rsidRDefault="00921A47">
            <w:pPr>
              <w:pStyle w:val="HTMLPreformatted"/>
            </w:pPr>
            <w:r>
              <w:t xml:space="preserve">  e.g.: </w:t>
            </w:r>
            <w:hyperlink r:id="rId74" w:tgtFrame="new" w:history="1">
              <w:r>
                <w:rPr>
                  <w:rStyle w:val="Hyperlink"/>
                </w:rPr>
                <w:t>MS:1001288</w:t>
              </w:r>
            </w:hyperlink>
            <w:r>
              <w:t xml:space="preserve"> (</w:t>
            </w:r>
            <w:r>
              <w:rPr>
                <w:rStyle w:val="popup"/>
              </w:rPr>
              <w:t>database IPI_chicken</w:t>
            </w:r>
            <w:r>
              <w:t xml:space="preserve">) </w:t>
            </w:r>
          </w:p>
          <w:p w:rsidR="00921A47" w:rsidRDefault="00921A47">
            <w:pPr>
              <w:pStyle w:val="HTMLPreformatted"/>
            </w:pPr>
            <w:r>
              <w:t xml:space="preserve">  e.g.: </w:t>
            </w:r>
            <w:hyperlink r:id="rId75" w:tgtFrame="new" w:history="1">
              <w:r>
                <w:rPr>
                  <w:rStyle w:val="Hyperlink"/>
                </w:rPr>
                <w:t>MS:1001289</w:t>
              </w:r>
            </w:hyperlink>
            <w:r>
              <w:t xml:space="preserve"> (</w:t>
            </w:r>
            <w:r>
              <w:rPr>
                <w:rStyle w:val="popup"/>
              </w:rPr>
              <w:t>database IPI_cow</w:t>
            </w:r>
            <w:r>
              <w:t xml:space="preserve">) </w:t>
            </w:r>
          </w:p>
          <w:p w:rsidR="00921A47" w:rsidRDefault="00921A47">
            <w:pPr>
              <w:pStyle w:val="HTMLPreformatted"/>
            </w:pPr>
            <w:r>
              <w:t xml:space="preserve">  e.g.: </w:t>
            </w:r>
            <w:hyperlink r:id="rId76" w:tgtFrame="new" w:history="1">
              <w:r>
                <w:rPr>
                  <w:rStyle w:val="Hyperlink"/>
                </w:rPr>
                <w:t>MS:1001290</w:t>
              </w:r>
            </w:hyperlink>
            <w:r>
              <w:t xml:space="preserve"> (</w:t>
            </w:r>
            <w:r>
              <w:rPr>
                <w:rStyle w:val="popup"/>
              </w:rPr>
              <w:t>database IPI_arabidopsis</w:t>
            </w:r>
            <w:r>
              <w:t xml:space="preserve">) </w:t>
            </w:r>
          </w:p>
          <w:p w:rsidR="00921A47" w:rsidRDefault="00921A47">
            <w:pPr>
              <w:pStyle w:val="HTMLPreformatted"/>
            </w:pPr>
            <w:r>
              <w:t xml:space="preserve">  e.g.: </w:t>
            </w:r>
            <w:hyperlink r:id="rId77" w:tgtFrame="new" w:history="1">
              <w:r>
                <w:rPr>
                  <w:rStyle w:val="Hyperlink"/>
                </w:rPr>
                <w:t>MS:1002060</w:t>
              </w:r>
            </w:hyperlink>
            <w:r>
              <w:t xml:space="preserve"> (</w:t>
            </w:r>
            <w:r>
              <w:rPr>
                <w:rStyle w:val="popup"/>
              </w:rPr>
              <w:t>database UniProtKB/TrEMBL</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Preformatted"/>
            </w:pPr>
            <w:r>
              <w:t>&lt;cvParam accession="MS:1001197" cvRef="PSI-MS" name="DB composition target+decoy"/&gt;</w:t>
            </w:r>
          </w:p>
          <w:p w:rsidR="00921A47" w:rsidRDefault="00921A47">
            <w:pPr>
              <w:pStyle w:val="HTMLPreformatted"/>
            </w:pPr>
            <w:r>
              <w:t>&lt;cvParam accession="MS:1001283" cvRef="PSI-MS" value="^XXX" name="decoy DB accession regexp"/&gt;</w:t>
            </w:r>
          </w:p>
          <w:p w:rsidR="00921A47" w:rsidRDefault="00921A47">
            <w:pPr>
              <w:pStyle w:val="HTMLPreformatted"/>
            </w:pPr>
            <w:r>
              <w:t>&lt;cvParam accession="MS:1001195" cvRef="PSI-MS" name="decoy DB type reverse"/&gt;</w:t>
            </w:r>
          </w:p>
          <w:p w:rsidR="00921A47" w:rsidRDefault="00921A47">
            <w:pPr>
              <w:pStyle w:val="HTMLPreformatted"/>
            </w:pPr>
            <w:r>
              <w:t>&lt;cvParam accession="MS:1001073" cvRef="PSI-MS" name="database type amino acid"/&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Preformatted"/>
            </w:pPr>
            <w:r>
              <w:t>&lt;userParam name="fawaz_PXD000652_combined_concatenated_target_decoy.fasta"&gt;&lt;/userParam&gt;</w:t>
            </w:r>
          </w:p>
          <w:p w:rsidR="00921A47" w:rsidRDefault="00921A47">
            <w:pPr>
              <w:pStyle w:val="HTMLPreformatted"/>
            </w:pPr>
            <w:r>
              <w:t>&lt;userParam name="no description"/&gt;</w:t>
            </w:r>
          </w:p>
          <w:p w:rsidR="00921A47" w:rsidRDefault="00921A47">
            <w:pPr>
              <w:pStyle w:val="HTMLPreformatted"/>
            </w:pPr>
            <w:r>
              <w:t>&lt;userParam name="Rosetta_uniprot_20130402_mouse_SWISS_can_iso_ECOLI.fasta"/&gt;</w:t>
            </w:r>
          </w:p>
          <w:p w:rsidR="00921A47" w:rsidRDefault="00921A47">
            <w:pPr>
              <w:pStyle w:val="HTMLPreformatted"/>
            </w:pPr>
            <w:r>
              <w:t>&lt;userParam name="Ros_Uniprot_20130402.fasta"/&gt;</w:t>
            </w:r>
          </w:p>
          <w:p w:rsidR="00921A47" w:rsidRDefault="00921A47">
            <w:pPr>
              <w:pStyle w:val="HTMLPreformatted"/>
            </w:pPr>
            <w:r>
              <w:t>&lt;userParam name="26Syeast_test.fasta"/&gt;</w:t>
            </w:r>
          </w:p>
          <w:p w:rsidR="00921A47" w:rsidRDefault="00921A47">
            <w:pPr>
              <w:pStyle w:val="HTMLPreformatted"/>
            </w:pPr>
            <w:r>
              <w:t>&lt;userParam name="Ros_Uniprot_Ecoli_20130402.fasta" /&gt;</w:t>
            </w:r>
          </w:p>
          <w:p w:rsidR="00921A47" w:rsidRDefault="00921A47">
            <w:pPr>
              <w:pStyle w:val="HTMLPreformatted"/>
            </w:pPr>
            <w:r>
              <w:t>&lt;userParam name="uniprot-human-reviewed-trypsin-april-2016_concatenated_target_decoy.fasta"/&gt;</w:t>
            </w:r>
          </w:p>
          <w:p w:rsidR="00921A47" w:rsidRDefault="00921A47">
            <w:pPr>
              <w:pStyle w:val="HTMLPreformatted"/>
            </w:pPr>
            <w:r>
              <w:t>&lt;userParam name="HSA-Active.FASTA"&gt;&lt;/userParam&gt;</w:t>
            </w:r>
          </w:p>
        </w:tc>
      </w:tr>
    </w:tbl>
    <w:p w:rsidR="00921A47" w:rsidRDefault="00921A47" w:rsidP="00921A47"/>
    <w:p w:rsidR="00921A47" w:rsidRDefault="00921A47" w:rsidP="00921A47">
      <w:pPr>
        <w:pStyle w:val="Heading2"/>
      </w:pPr>
      <w:bookmarkStart w:id="114" w:name="_Toc457214076"/>
      <w:r>
        <w:t>Element &lt;</w:t>
      </w:r>
      <w:bookmarkStart w:id="115" w:name="DatabaseTranslation"/>
      <w:r>
        <w:t>DatabaseTranslation</w:t>
      </w:r>
      <w:bookmarkEnd w:id="115"/>
      <w:r>
        <w:t>&gt;</w:t>
      </w:r>
      <w:bookmarkEnd w:id="11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51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pecification of how a nucleic acid sequence database was translated for searching.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DatabaseTransl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1924"/>
              <w:gridCol w:w="791"/>
              <w:gridCol w:w="448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ram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AllowedFram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frames in which the nucleic acid sequence has been translated as a space separated list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9"/>
              <w:gridCol w:w="1135"/>
              <w:gridCol w:w="1180"/>
              <w:gridCol w:w="440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TranslationTable" w:history="1">
                    <w:r w:rsidR="00921A47">
                      <w:rPr>
                        <w:rStyle w:val="Hyperlink"/>
                      </w:rPr>
                      <w:t>Transl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able used to translate codons into nucleic acids e.g. by reference to the NCBI translation tabl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 xml:space="preserve">Example </w:t>
            </w:r>
            <w:r>
              <w:rPr>
                <w:b/>
                <w:bCs/>
              </w:rPr>
              <w:lastRenderedPageBreak/>
              <w:t>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Heading2"/>
      </w:pPr>
      <w:bookmarkStart w:id="116" w:name="_Toc457214077"/>
      <w:r>
        <w:t>Element &lt;</w:t>
      </w:r>
      <w:bookmarkStart w:id="117" w:name="DataCollection"/>
      <w:r>
        <w:t>DataCollection</w:t>
      </w:r>
      <w:bookmarkEnd w:id="117"/>
      <w:r>
        <w:t>&gt;</w:t>
      </w:r>
      <w:bookmarkEnd w:id="11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8"/>
        <w:gridCol w:w="866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llection of input and output data sets of the analys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Data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Inputs" w:history="1">
                    <w:r w:rsidR="00921A47">
                      <w:rPr>
                        <w:rStyle w:val="Hyperlink"/>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inputs to the analyses including the databases searched, the spectral data and the source file converted to mzIdentML.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AnalysisData" w:history="1">
                    <w:r w:rsidR="00921A47">
                      <w:rPr>
                        <w:rStyle w:val="Hyperlink"/>
                      </w:rPr>
                      <w:t>Analysis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Data sets generated by the analyses, including peptide and protein list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DataCollection.png" \* MERGEFORMATINET </w:instrText>
            </w:r>
            <w:r>
              <w:fldChar w:fldCharType="separate"/>
            </w:r>
            <w:r w:rsidR="00FF1B28">
              <w:fldChar w:fldCharType="begin"/>
            </w:r>
            <w:r w:rsidR="00FF1B28">
              <w:instrText xml:space="preserve"> INCLUDEPICTURE  "http://www.peptideatlas.org/PSI/schemas/mzIdentML/1.2/figures/DataCollection.png" \* MERGEFORMATINET </w:instrText>
            </w:r>
            <w:r w:rsidR="00FF1B28">
              <w:fldChar w:fldCharType="separate"/>
            </w:r>
            <w:r w:rsidR="004C4E4B">
              <w:fldChar w:fldCharType="begin"/>
            </w:r>
            <w:r w:rsidR="004C4E4B">
              <w:instrText xml:space="preserve"> INCLUDEPICTURE  "http://www.peptideatlas.org/PSI/schemas/mzIdentML/1.2/figures/DataCollection.png" \* MERGEFORMATINET </w:instrText>
            </w:r>
            <w:r w:rsidR="004C4E4B">
              <w:fldChar w:fldCharType="separate"/>
            </w:r>
            <w:r w:rsidR="002B0C18">
              <w:fldChar w:fldCharType="begin"/>
            </w:r>
            <w:r w:rsidR="002B0C18">
              <w:instrText xml:space="preserve"> INCLUDEPICTURE  "http://www.peptideatlas.org/PSI/schemas/mzIdentML/1.2/figures/DataCollection.png" \* MERGEFORMATINET </w:instrText>
            </w:r>
            <w:r w:rsidR="002B0C18">
              <w:fldChar w:fldCharType="separate"/>
            </w:r>
            <w:r w:rsidR="00F109B9">
              <w:fldChar w:fldCharType="begin"/>
            </w:r>
            <w:r w:rsidR="00F109B9">
              <w:instrText xml:space="preserve"> INCLUDEPICTURE  "http://www.peptideatlas.org/PSI/schemas/mzIdentML/1.2/figures/DataCollection.png" \* MERGEFORMATINET </w:instrText>
            </w:r>
            <w:r w:rsidR="00F109B9">
              <w:fldChar w:fldCharType="separate"/>
            </w:r>
            <w:r w:rsidR="00652A72">
              <w:fldChar w:fldCharType="begin"/>
            </w:r>
            <w:r w:rsidR="00652A72">
              <w:instrText xml:space="preserve"> INCLUDEPICTURE  "http://www.peptideatlas.org/PSI/schemas/mzIdentML/1.2/figures/DataCollection.png" \* MERGEFORMATINET </w:instrText>
            </w:r>
            <w:r w:rsidR="00652A72">
              <w:fldChar w:fldCharType="separate"/>
            </w:r>
            <w:r w:rsidR="00F2760E">
              <w:fldChar w:fldCharType="begin"/>
            </w:r>
            <w:r w:rsidR="00F2760E">
              <w:instrText xml:space="preserve"> INCLUDEPICTURE  "http://www.peptideatlas.org/PSI/schemas/mzIdentML/1.2/figures/DataCollection.png" \* MERGEFORMATINET </w:instrText>
            </w:r>
            <w:r w:rsidR="00F2760E">
              <w:fldChar w:fldCharType="separate"/>
            </w:r>
            <w:r w:rsidR="006138BD">
              <w:fldChar w:fldCharType="begin"/>
            </w:r>
            <w:r w:rsidR="006138BD">
              <w:instrText xml:space="preserve"> INCLUDEPICTURE  "http://www.peptideatlas.org/PSI/schemas/mzIdentML/1.2/figures/DataCollection.png" \* MERGEFORMATINET </w:instrText>
            </w:r>
            <w:r w:rsidR="006138BD">
              <w:fldChar w:fldCharType="separate"/>
            </w:r>
            <w:r w:rsidR="00CF32B3">
              <w:fldChar w:fldCharType="begin"/>
            </w:r>
            <w:r w:rsidR="00CF32B3">
              <w:instrText xml:space="preserve"> INCLUDEPICTURE  "http://www.peptideatlas.org/PSI/schemas/mzIdentML/1.2/figures/DataCollection.png" \* MERGEFORMATINET </w:instrText>
            </w:r>
            <w:r w:rsidR="00CF32B3">
              <w:fldChar w:fldCharType="separate"/>
            </w:r>
            <w:r w:rsidR="00625DDA">
              <w:fldChar w:fldCharType="begin"/>
            </w:r>
            <w:r w:rsidR="00625DDA">
              <w:instrText xml:space="preserve"> INCLUDEPICTURE  "http://www.peptideatlas.org/PSI/schemas/mzIdentML/1.2/figures/DataCollection.png" \* MERGEFORMATINET </w:instrText>
            </w:r>
            <w:r w:rsidR="00625DDA">
              <w:fldChar w:fldCharType="separate"/>
            </w:r>
            <w:r w:rsidR="00663A05">
              <w:fldChar w:fldCharType="begin"/>
            </w:r>
            <w:r w:rsidR="00663A05">
              <w:instrText xml:space="preserve"> INCLUDEPICTURE  "http://www.peptideatlas.org/PSI/schemas/mzIdentML/1.2/figures/DataCollection.png" \* MERGEFORMATINET </w:instrText>
            </w:r>
            <w:r w:rsidR="00663A05">
              <w:fldChar w:fldCharType="separate"/>
            </w:r>
            <w:r w:rsidR="00B7287D">
              <w:fldChar w:fldCharType="begin"/>
            </w:r>
            <w:r w:rsidR="00B7287D">
              <w:instrText xml:space="preserve"> INCLUDEPICTURE  "http://www.peptideatlas.org/PSI/schemas/mzIdentML/1.2/figures/DataCollection.png" \* MERGEFORMATINET </w:instrText>
            </w:r>
            <w:r w:rsidR="00B7287D">
              <w:fldChar w:fldCharType="separate"/>
            </w:r>
            <w:r w:rsidR="00F55DCC">
              <w:fldChar w:fldCharType="begin"/>
            </w:r>
            <w:r w:rsidR="00F55DCC">
              <w:instrText xml:space="preserve"> INCLUDEPICTURE  "http://www.peptideatlas.org/PSI/schemas/mzIdentML/1.2/figures/DataCollection.png" \* MERGEFORMATINET </w:instrText>
            </w:r>
            <w:r w:rsidR="00F55DCC">
              <w:fldChar w:fldCharType="separate"/>
            </w:r>
            <w:r w:rsidR="007F783B">
              <w:fldChar w:fldCharType="begin"/>
            </w:r>
            <w:r w:rsidR="007F783B">
              <w:instrText xml:space="preserve"> </w:instrText>
            </w:r>
            <w:r w:rsidR="007F783B">
              <w:instrText>INCLUDEPICTURE  "http://www.peptideatlas.org/PSI/schemas/mzIdentML/1.2/figures/DataCollection.png" \* MERGEFORMATINET</w:instrText>
            </w:r>
            <w:r w:rsidR="007F783B">
              <w:instrText xml:space="preserve"> </w:instrText>
            </w:r>
            <w:r w:rsidR="007F783B">
              <w:fldChar w:fldCharType="separate"/>
            </w:r>
            <w:r w:rsidR="00C14FC6">
              <w:pict w14:anchorId="098F3286">
                <v:shape id="_x0000_i1032" type="#_x0000_t75" alt="" style="width:424.95pt;height:482.35pt">
                  <v:imagedata r:id="rId78" r:href="rId79"/>
                </v:shape>
              </w:pict>
            </w:r>
            <w:r w:rsidR="007F783B">
              <w:fldChar w:fldCharType="end"/>
            </w:r>
            <w:r w:rsidR="00F55DCC">
              <w:fldChar w:fldCharType="end"/>
            </w:r>
            <w:r w:rsidR="00B7287D">
              <w:fldChar w:fldCharType="end"/>
            </w:r>
            <w:r w:rsidR="00663A05">
              <w:fldChar w:fldCharType="end"/>
            </w:r>
            <w:r w:rsidR="00625DDA">
              <w:fldChar w:fldCharType="end"/>
            </w:r>
            <w:r w:rsidR="00CF32B3">
              <w:fldChar w:fldCharType="end"/>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 xml:space="preserve">Example </w:t>
            </w:r>
            <w:r>
              <w:rPr>
                <w:b/>
                <w:bCs/>
              </w:rPr>
              <w:lastRenderedPageBreak/>
              <w:t>Context:</w:t>
            </w:r>
          </w:p>
        </w:tc>
        <w:tc>
          <w:tcPr>
            <w:tcW w:w="0" w:type="auto"/>
            <w:vAlign w:val="center"/>
            <w:hideMark/>
          </w:tcPr>
          <w:p w:rsidR="00921A47" w:rsidRDefault="00921A47">
            <w:pPr>
              <w:pStyle w:val="HTMLPreformatted"/>
            </w:pPr>
            <w:r>
              <w:lastRenderedPageBreak/>
              <w:t>&lt;DataCollection&gt;</w:t>
            </w:r>
          </w:p>
          <w:p w:rsidR="00921A47" w:rsidRDefault="00921A47">
            <w:pPr>
              <w:pStyle w:val="HTMLPreformatted"/>
            </w:pPr>
            <w:r>
              <w:t>&lt;Inputs xmlns="http://psidev.info/psi/pi/mzIdentML/1.2"&gt;</w:t>
            </w:r>
          </w:p>
          <w:p w:rsidR="008F498D" w:rsidRDefault="00921A47">
            <w:pPr>
              <w:pStyle w:val="HTMLPreformatted"/>
            </w:pPr>
            <w:r>
              <w:lastRenderedPageBreak/>
              <w:t xml:space="preserve">    &lt;SearchDatabase numDatabaseSequences="57566" location="E:\Work\PSI\mzIdentML\ProteinInference\Rosetta2\FASTAswithecoli\Rosetta_uniprot_20130402_</w:t>
            </w:r>
          </w:p>
          <w:p w:rsidR="00921A47" w:rsidRDefault="00921A47">
            <w:pPr>
              <w:pStyle w:val="HTMLPreformatted"/>
            </w:pPr>
            <w:r>
              <w:t>mouse_SWISS_can_iso_ECOLI.fasta" id="SearchDB_1"&gt;</w:t>
            </w:r>
          </w:p>
          <w:p w:rsidR="00921A47" w:rsidRDefault="00921A47">
            <w:pPr>
              <w:pStyle w:val="HTMLPreformatted"/>
            </w:pPr>
            <w:r>
              <w:t xml:space="preserve">        &lt;FileFormat&gt;</w:t>
            </w:r>
          </w:p>
          <w:p w:rsidR="00921A47" w:rsidRDefault="00921A47">
            <w:pPr>
              <w:pStyle w:val="HTMLPreformatted"/>
            </w:pPr>
            <w:r>
              <w:t xml:space="preserve">            &lt;cvParam accession="MS:1001348" cvRef="PSI-MS" name="FASTA format"/&gt;</w:t>
            </w:r>
          </w:p>
          <w:p w:rsidR="00921A47" w:rsidRDefault="00921A47">
            <w:pPr>
              <w:pStyle w:val="HTMLPreformatted"/>
            </w:pPr>
            <w:r>
              <w:t xml:space="preserve">        &lt;/FileFormat&gt;</w:t>
            </w:r>
          </w:p>
          <w:p w:rsidR="00921A47" w:rsidRDefault="00921A47">
            <w:pPr>
              <w:pStyle w:val="HTMLPreformatted"/>
            </w:pPr>
            <w:r>
              <w:t xml:space="preserve">        &lt;DatabaseName&gt;</w:t>
            </w:r>
          </w:p>
          <w:p w:rsidR="00921A47" w:rsidRDefault="00921A47">
            <w:pPr>
              <w:pStyle w:val="HTMLPreformatted"/>
            </w:pPr>
            <w:r>
              <w:t xml:space="preserve">  ...</w:t>
            </w:r>
          </w:p>
          <w:p w:rsidR="00921A47" w:rsidRDefault="00921A47">
            <w:pPr>
              <w:pStyle w:val="HTMLPreformatted"/>
            </w:pPr>
            <w:r>
              <w:t>&lt;/DataCollection&gt;</w:t>
            </w:r>
          </w:p>
        </w:tc>
      </w:tr>
    </w:tbl>
    <w:p w:rsidR="00921A47" w:rsidRDefault="00921A47" w:rsidP="00921A47"/>
    <w:p w:rsidR="00921A47" w:rsidRDefault="00921A47" w:rsidP="00921A47">
      <w:pPr>
        <w:pStyle w:val="Heading2"/>
      </w:pPr>
      <w:bookmarkStart w:id="118" w:name="_Toc457214078"/>
      <w:r>
        <w:t>Element &lt;</w:t>
      </w:r>
      <w:bookmarkStart w:id="119" w:name="DBSequence"/>
      <w:r>
        <w:t>DBSequence</w:t>
      </w:r>
      <w:bookmarkEnd w:id="119"/>
      <w:r>
        <w:t>&gt;</w:t>
      </w:r>
      <w:bookmarkEnd w:id="11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DBSeque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78"/>
              <w:gridCol w:w="824"/>
              <w:gridCol w:w="4865"/>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unique accession of this sequence.</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ength</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length of the sequence as a number of bases or residues.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ource database of this sequenc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Seq" w:history="1">
                    <w:r w:rsidR="00921A47">
                      <w:rPr>
                        <w:rStyle w:val="Hyperlink"/>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actual sequence of amino acids or nucleic aci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8F498D" w:rsidRDefault="00921A47">
            <w:pPr>
              <w:pStyle w:val="HTMLPreformatted"/>
            </w:pPr>
            <w:r>
              <w:t>&lt;DBSequence accession="sp|P20029|GRP78_MOUSE 78 kDa glucose-regulated protein OS=Mus musculus GN=Hspa5</w:t>
            </w:r>
          </w:p>
          <w:p w:rsidR="008F498D" w:rsidRDefault="00921A47">
            <w:pPr>
              <w:pStyle w:val="HTMLPreformatted"/>
            </w:pPr>
            <w:r>
              <w:t>PE=1..." searchDatabase_ref="SearchDB_1" length="655" name="sp|P20029|GRP78_MOUSE 78 kDa glucose-regula</w:t>
            </w:r>
          </w:p>
          <w:p w:rsidR="008F498D" w:rsidRDefault="00921A47">
            <w:pPr>
              <w:pStyle w:val="HTMLPreformatted"/>
            </w:pPr>
            <w:r>
              <w:t>ted protein OS=Mus musculus GN=Hspa5 PE=1 SV=3" id="dbseq_sp|P20029|GRP78_MOUSE 78 kDa glucose-regulated</w:t>
            </w:r>
          </w:p>
          <w:p w:rsidR="00921A47" w:rsidRPr="00AC3D70" w:rsidRDefault="00921A47">
            <w:pPr>
              <w:pStyle w:val="HTMLPreformatted"/>
              <w:rPr>
                <w:lang w:val="de-DE"/>
              </w:rPr>
            </w:pPr>
            <w:r w:rsidRPr="00AC3D70">
              <w:rPr>
                <w:lang w:val="de-DE"/>
              </w:rPr>
              <w:t>protein OS=Mus musculus GN=Hspa5 PE=1..."&gt;</w:t>
            </w:r>
          </w:p>
          <w:p w:rsidR="008F498D" w:rsidRPr="00AC3D70" w:rsidRDefault="00921A47">
            <w:pPr>
              <w:pStyle w:val="HTMLPreformatted"/>
              <w:rPr>
                <w:lang w:val="de-DE"/>
              </w:rPr>
            </w:pPr>
            <w:r w:rsidRPr="00AC3D70">
              <w:rPr>
                <w:lang w:val="de-DE"/>
              </w:rPr>
              <w:t xml:space="preserve">    &lt;Seq&gt;MMKFTVVAAALLLLGAVRAEEEDKKEDVGTVVGIDLGTTYSCVGVFKNGRVEIIANDQGNRITPSYVAFTPEGERLIGDAAKNQLTSNPENTVFDA</w:t>
            </w:r>
          </w:p>
          <w:p w:rsidR="008F498D" w:rsidRPr="00AC3D70" w:rsidRDefault="00921A47">
            <w:pPr>
              <w:pStyle w:val="HTMLPreformatted"/>
              <w:rPr>
                <w:lang w:val="de-DE"/>
              </w:rPr>
            </w:pPr>
            <w:r w:rsidRPr="00AC3D70">
              <w:rPr>
                <w:lang w:val="de-DE"/>
              </w:rPr>
              <w:t>KRLIGRTWNDPSVQQDIKFLPFKVVEKKTKPYIQVDIGGGQTKTFAPEEISAMVLTKMKETAEAYLGKKVTHAVVTVPAYFNDAQRQATKDAGTIAGLNVM</w:t>
            </w:r>
          </w:p>
          <w:p w:rsidR="008F498D" w:rsidRPr="00AC3D70" w:rsidRDefault="00921A47">
            <w:pPr>
              <w:pStyle w:val="HTMLPreformatted"/>
              <w:rPr>
                <w:lang w:val="de-DE"/>
              </w:rPr>
            </w:pPr>
            <w:r w:rsidRPr="00AC3D70">
              <w:rPr>
                <w:lang w:val="de-DE"/>
              </w:rPr>
              <w:t>RIINEPTAAAIAYGLDKREGEKNILVFDLGGGTFDVSLLTIDNGVFEVVATNGDTHLGGEDFDQRVMEHFIKLYKKKTGKDVRKDNRAVQKLRREVEKAKR</w:t>
            </w:r>
          </w:p>
          <w:p w:rsidR="008F498D" w:rsidRPr="00AC3D70" w:rsidRDefault="00921A47">
            <w:pPr>
              <w:pStyle w:val="HTMLPreformatted"/>
              <w:rPr>
                <w:lang w:val="de-DE"/>
              </w:rPr>
            </w:pPr>
            <w:r w:rsidRPr="00AC3D70">
              <w:rPr>
                <w:lang w:val="de-DE"/>
              </w:rPr>
              <w:t>ALSSQHQARIEIESFFEGEDFSETLTRAKFEELNMDLFRSTMKPVQKVLEDSDLKKSDIDEIVLVGGSTRIPKIQQLVKEFFNGKEPSRGINPDEAVAYGA</w:t>
            </w:r>
          </w:p>
          <w:p w:rsidR="008F498D" w:rsidRPr="00AC3D70" w:rsidRDefault="00921A47">
            <w:pPr>
              <w:pStyle w:val="HTMLPreformatted"/>
              <w:rPr>
                <w:lang w:val="de-DE"/>
              </w:rPr>
            </w:pPr>
            <w:r w:rsidRPr="00AC3D70">
              <w:rPr>
                <w:lang w:val="de-DE"/>
              </w:rPr>
              <w:t>AVQAGVLSGDQDTGDLVLLDVCPLTLGIETVGGVMTKLIPRNTVVPTKKSQIFSTASDNQPTVTIKVYEGERPLTKDNHLLGTFDLTGIPPAPRGVPQIEV</w:t>
            </w:r>
          </w:p>
          <w:p w:rsidR="008F498D" w:rsidRDefault="00921A47">
            <w:pPr>
              <w:pStyle w:val="HTMLPreformatted"/>
            </w:pPr>
            <w:r>
              <w:t>TFEIDVNGILRVTAEDKGTGNKNKITITNDQNRLTPEEIERMVNDAEKFAEEDKKLKERIDTRNELESYAYSLKNQIGDKEKLGGKLSSEDKETMEKAVEE</w:t>
            </w:r>
          </w:p>
          <w:p w:rsidR="00921A47" w:rsidRDefault="00921A47">
            <w:pPr>
              <w:pStyle w:val="HTMLPreformatted"/>
            </w:pPr>
            <w:r>
              <w:t>KIEWLESHQDADIEDFKAKKKELEEIVQPIISKLYGSGGPPPTGEEDTSEKDEL&lt;/Seq&gt;</w:t>
            </w:r>
          </w:p>
          <w:p w:rsidR="00921A47" w:rsidRDefault="00921A47">
            <w:pPr>
              <w:pStyle w:val="HTMLPreformatted"/>
            </w:pPr>
            <w:r>
              <w:t>&lt;/DBSequenc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Preformatted"/>
            </w:pPr>
            <w:r>
              <w:t>Path /MzIdentML/SequenceCollection/DBSequence</w:t>
            </w:r>
          </w:p>
          <w:p w:rsidR="00921A47" w:rsidRDefault="00921A47">
            <w:pPr>
              <w:pStyle w:val="HTMLPreformatted"/>
            </w:pPr>
            <w:r>
              <w:t xml:space="preserve">MAY supply a *child* term of </w:t>
            </w:r>
            <w:hyperlink r:id="rId80" w:tgtFrame="new" w:history="1">
              <w:r>
                <w:rPr>
                  <w:rStyle w:val="Hyperlink"/>
                </w:rPr>
                <w:t>MS:1001342</w:t>
              </w:r>
            </w:hyperlink>
            <w:r>
              <w:t xml:space="preserve"> (</w:t>
            </w:r>
            <w:r>
              <w:rPr>
                <w:rStyle w:val="popup"/>
              </w:rPr>
              <w:t>database sequence details</w:t>
            </w:r>
            <w:r>
              <w:t>) one or more times</w:t>
            </w:r>
          </w:p>
          <w:p w:rsidR="00921A47" w:rsidRDefault="00921A47">
            <w:pPr>
              <w:pStyle w:val="HTMLPreformatted"/>
            </w:pPr>
            <w:r>
              <w:t xml:space="preserve">  e.g.: </w:t>
            </w:r>
            <w:hyperlink r:id="rId81" w:tgtFrame="new" w:history="1">
              <w:r>
                <w:rPr>
                  <w:rStyle w:val="Hyperlink"/>
                </w:rPr>
                <w:t>MS:1001088</w:t>
              </w:r>
            </w:hyperlink>
            <w:r>
              <w:t xml:space="preserve"> (</w:t>
            </w:r>
            <w:r>
              <w:rPr>
                <w:rStyle w:val="popup"/>
              </w:rPr>
              <w:t>protein description</w:t>
            </w:r>
            <w:r>
              <w:t xml:space="preserve">) </w:t>
            </w:r>
          </w:p>
          <w:p w:rsidR="00921A47" w:rsidRDefault="00921A47">
            <w:pPr>
              <w:pStyle w:val="HTMLPreformatted"/>
            </w:pPr>
            <w:r>
              <w:t xml:space="preserve">  e.g.: </w:t>
            </w:r>
            <w:hyperlink r:id="rId82" w:tgtFrame="new" w:history="1">
              <w:r>
                <w:rPr>
                  <w:rStyle w:val="Hyperlink"/>
                </w:rPr>
                <w:t>MS:1001090</w:t>
              </w:r>
            </w:hyperlink>
            <w:r>
              <w:t xml:space="preserve"> (</w:t>
            </w:r>
            <w:r>
              <w:rPr>
                <w:rStyle w:val="popup"/>
              </w:rPr>
              <w:t>taxonomy nomenclature</w:t>
            </w:r>
            <w:r>
              <w:t xml:space="preserve">) </w:t>
            </w:r>
          </w:p>
          <w:p w:rsidR="00921A47" w:rsidRDefault="00921A47">
            <w:pPr>
              <w:pStyle w:val="HTMLPreformatted"/>
            </w:pPr>
            <w:r>
              <w:t xml:space="preserve">  e.g.: </w:t>
            </w:r>
            <w:hyperlink r:id="rId83" w:tgtFrame="new" w:history="1">
              <w:r>
                <w:rPr>
                  <w:rStyle w:val="Hyperlink"/>
                </w:rPr>
                <w:t>MS:1001343</w:t>
              </w:r>
            </w:hyperlink>
            <w:r>
              <w:t xml:space="preserve"> (</w:t>
            </w:r>
            <w:r>
              <w:rPr>
                <w:rStyle w:val="popup"/>
              </w:rPr>
              <w:t>NA sequence</w:t>
            </w:r>
            <w:r>
              <w:t xml:space="preserve">) </w:t>
            </w:r>
          </w:p>
          <w:p w:rsidR="00921A47" w:rsidRDefault="00921A47">
            <w:pPr>
              <w:pStyle w:val="HTMLPreformatted"/>
            </w:pPr>
            <w:r>
              <w:t xml:space="preserve">  e.g.: </w:t>
            </w:r>
            <w:hyperlink r:id="rId84" w:tgtFrame="new" w:history="1">
              <w:r>
                <w:rPr>
                  <w:rStyle w:val="Hyperlink"/>
                </w:rPr>
                <w:t>MS:1001344</w:t>
              </w:r>
            </w:hyperlink>
            <w:r>
              <w:t xml:space="preserve"> (</w:t>
            </w:r>
            <w:r>
              <w:rPr>
                <w:rStyle w:val="popup"/>
              </w:rPr>
              <w:t>AA sequence</w:t>
            </w:r>
            <w:r>
              <w:t xml:space="preserve">) </w:t>
            </w:r>
          </w:p>
          <w:p w:rsidR="00921A47" w:rsidRDefault="00921A47">
            <w:pPr>
              <w:pStyle w:val="HTMLPreformatted"/>
            </w:pPr>
            <w:r>
              <w:t xml:space="preserve">  e.g.: </w:t>
            </w:r>
            <w:hyperlink r:id="rId85" w:tgtFrame="new" w:history="1">
              <w:r>
                <w:rPr>
                  <w:rStyle w:val="Hyperlink"/>
                </w:rPr>
                <w:t>MS:1001467</w:t>
              </w:r>
            </w:hyperlink>
            <w:r>
              <w:t xml:space="preserve"> (</w:t>
            </w:r>
            <w:r>
              <w:rPr>
                <w:rStyle w:val="popup"/>
              </w:rPr>
              <w:t>taxonomy: NCBI TaxID</w:t>
            </w:r>
            <w:r>
              <w:t xml:space="preserve">) </w:t>
            </w:r>
          </w:p>
          <w:p w:rsidR="00921A47" w:rsidRDefault="00921A47">
            <w:pPr>
              <w:pStyle w:val="HTMLPreformatted"/>
            </w:pPr>
            <w:r>
              <w:t xml:space="preserve">  e.g.: </w:t>
            </w:r>
            <w:hyperlink r:id="rId86" w:tgtFrame="new" w:history="1">
              <w:r>
                <w:rPr>
                  <w:rStyle w:val="Hyperlink"/>
                </w:rPr>
                <w:t>MS:1001468</w:t>
              </w:r>
            </w:hyperlink>
            <w:r>
              <w:t xml:space="preserve"> (</w:t>
            </w:r>
            <w:r>
              <w:rPr>
                <w:rStyle w:val="popup"/>
              </w:rPr>
              <w:t>taxonomy: common name</w:t>
            </w:r>
            <w:r>
              <w:t xml:space="preserve">) </w:t>
            </w:r>
          </w:p>
          <w:p w:rsidR="00921A47" w:rsidRDefault="00921A47">
            <w:pPr>
              <w:pStyle w:val="HTMLPreformatted"/>
            </w:pPr>
            <w:r>
              <w:t xml:space="preserve">  e.g.: </w:t>
            </w:r>
            <w:hyperlink r:id="rId87" w:tgtFrame="new" w:history="1">
              <w:r>
                <w:rPr>
                  <w:rStyle w:val="Hyperlink"/>
                </w:rPr>
                <w:t>MS:1001469</w:t>
              </w:r>
            </w:hyperlink>
            <w:r>
              <w:t xml:space="preserve"> (</w:t>
            </w:r>
            <w:r>
              <w:rPr>
                <w:rStyle w:val="popup"/>
              </w:rPr>
              <w:t>taxonomy: scientific name</w:t>
            </w:r>
            <w:r>
              <w:t xml:space="preserve">) </w:t>
            </w:r>
          </w:p>
          <w:p w:rsidR="00921A47" w:rsidRDefault="00921A47">
            <w:pPr>
              <w:pStyle w:val="HTMLPreformatted"/>
            </w:pPr>
            <w:r>
              <w:t xml:space="preserve">  e.g.: </w:t>
            </w:r>
            <w:hyperlink r:id="rId88" w:tgtFrame="new" w:history="1">
              <w:r>
                <w:rPr>
                  <w:rStyle w:val="Hyperlink"/>
                </w:rPr>
                <w:t>MS:1001470</w:t>
              </w:r>
            </w:hyperlink>
            <w:r>
              <w:t xml:space="preserve"> (</w:t>
            </w:r>
            <w:r>
              <w:rPr>
                <w:rStyle w:val="popup"/>
              </w:rPr>
              <w:t>taxonomy: Swiss-Prot ID</w:t>
            </w:r>
            <w:r>
              <w:t xml:space="preserve">) </w:t>
            </w:r>
          </w:p>
          <w:p w:rsidR="00921A47" w:rsidRDefault="00921A47">
            <w:pPr>
              <w:pStyle w:val="HTMLPreformatted"/>
            </w:pPr>
            <w:r>
              <w:t xml:space="preserve">MAY supply a *child* term of </w:t>
            </w:r>
            <w:hyperlink r:id="rId89" w:tgtFrame="new" w:history="1">
              <w:r>
                <w:rPr>
                  <w:rStyle w:val="Hyperlink"/>
                </w:rPr>
                <w:t>MS:1001089</w:t>
              </w:r>
            </w:hyperlink>
            <w:r>
              <w:t xml:space="preserve"> (</w:t>
            </w:r>
            <w:r>
              <w:rPr>
                <w:rStyle w:val="popup"/>
              </w:rPr>
              <w:t>molecule taxonomy</w:t>
            </w:r>
            <w:r>
              <w:t>) one or more times</w:t>
            </w:r>
          </w:p>
          <w:p w:rsidR="00921A47" w:rsidRDefault="00921A47">
            <w:pPr>
              <w:pStyle w:val="HTMLPreformatted"/>
            </w:pPr>
            <w:r>
              <w:t xml:space="preserve">  e.g.: </w:t>
            </w:r>
            <w:hyperlink r:id="rId90" w:tgtFrame="new" w:history="1">
              <w:r>
                <w:rPr>
                  <w:rStyle w:val="Hyperlink"/>
                </w:rPr>
                <w:t>MS:1001090</w:t>
              </w:r>
            </w:hyperlink>
            <w:r>
              <w:t xml:space="preserve"> (</w:t>
            </w:r>
            <w:r>
              <w:rPr>
                <w:rStyle w:val="popup"/>
              </w:rPr>
              <w:t>taxonomy nomenclature</w:t>
            </w:r>
            <w:r>
              <w:t xml:space="preserve">) </w:t>
            </w:r>
          </w:p>
          <w:p w:rsidR="00921A47" w:rsidRDefault="00921A47">
            <w:pPr>
              <w:pStyle w:val="HTMLPreformatted"/>
            </w:pPr>
            <w:r>
              <w:t xml:space="preserve">  e.g.: </w:t>
            </w:r>
            <w:hyperlink r:id="rId91" w:tgtFrame="new" w:history="1">
              <w:r>
                <w:rPr>
                  <w:rStyle w:val="Hyperlink"/>
                </w:rPr>
                <w:t>MS:1001467</w:t>
              </w:r>
            </w:hyperlink>
            <w:r>
              <w:t xml:space="preserve"> (</w:t>
            </w:r>
            <w:r>
              <w:rPr>
                <w:rStyle w:val="popup"/>
              </w:rPr>
              <w:t>taxonomy: NCBI TaxID</w:t>
            </w:r>
            <w:r>
              <w:t xml:space="preserve">) </w:t>
            </w:r>
          </w:p>
          <w:p w:rsidR="00921A47" w:rsidRDefault="00921A47">
            <w:pPr>
              <w:pStyle w:val="HTMLPreformatted"/>
            </w:pPr>
            <w:r>
              <w:t xml:space="preserve">  e.g.: </w:t>
            </w:r>
            <w:hyperlink r:id="rId92" w:tgtFrame="new" w:history="1">
              <w:r>
                <w:rPr>
                  <w:rStyle w:val="Hyperlink"/>
                </w:rPr>
                <w:t>MS:1001468</w:t>
              </w:r>
            </w:hyperlink>
            <w:r>
              <w:t xml:space="preserve"> (</w:t>
            </w:r>
            <w:r>
              <w:rPr>
                <w:rStyle w:val="popup"/>
              </w:rPr>
              <w:t>taxonomy: common name</w:t>
            </w:r>
            <w:r>
              <w:t xml:space="preserve">) </w:t>
            </w:r>
          </w:p>
          <w:p w:rsidR="00921A47" w:rsidRDefault="00921A47">
            <w:pPr>
              <w:pStyle w:val="HTMLPreformatted"/>
            </w:pPr>
            <w:r>
              <w:t xml:space="preserve">  e.g.: </w:t>
            </w:r>
            <w:hyperlink r:id="rId93" w:tgtFrame="new" w:history="1">
              <w:r>
                <w:rPr>
                  <w:rStyle w:val="Hyperlink"/>
                </w:rPr>
                <w:t>MS:1001469</w:t>
              </w:r>
            </w:hyperlink>
            <w:r>
              <w:t xml:space="preserve"> (</w:t>
            </w:r>
            <w:r>
              <w:rPr>
                <w:rStyle w:val="popup"/>
              </w:rPr>
              <w:t>taxonomy: scientific name</w:t>
            </w:r>
            <w:r>
              <w:t xml:space="preserve">) </w:t>
            </w:r>
          </w:p>
          <w:p w:rsidR="00921A47" w:rsidRDefault="00921A47">
            <w:pPr>
              <w:pStyle w:val="HTMLPreformatted"/>
            </w:pPr>
            <w:r>
              <w:t xml:space="preserve">  e.g.: </w:t>
            </w:r>
            <w:hyperlink r:id="rId94" w:tgtFrame="new" w:history="1">
              <w:r>
                <w:rPr>
                  <w:rStyle w:val="Hyperlink"/>
                </w:rPr>
                <w:t>MS:1001470</w:t>
              </w:r>
            </w:hyperlink>
            <w:r>
              <w:t xml:space="preserve"> (</w:t>
            </w:r>
            <w:r>
              <w:rPr>
                <w:rStyle w:val="popup"/>
              </w:rPr>
              <w:t>taxonomy: Swiss-Prot ID</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0" w:type="auto"/>
            <w:vAlign w:val="center"/>
            <w:hideMark/>
          </w:tcPr>
          <w:p w:rsidR="00921A47" w:rsidRDefault="00921A47">
            <w:pPr>
              <w:pStyle w:val="HTMLPreformatted"/>
            </w:pPr>
            <w:r>
              <w:t>&lt;cvParam accession="MS:1001088" cvRef="PSI-MS" value="sp|P36938|PGM_ECOLI Phosphoglucomutase OS=Escherichia coli (strain K12) GN=pgm PE=1 SV=1" name="protein description"/&gt;</w:t>
            </w:r>
          </w:p>
        </w:tc>
      </w:tr>
    </w:tbl>
    <w:p w:rsidR="00921A47" w:rsidRPr="00193359" w:rsidRDefault="00193359" w:rsidP="00921A47">
      <w:pPr>
        <w:rPr>
          <w:b/>
        </w:rPr>
      </w:pPr>
      <w:r w:rsidRPr="00193359">
        <w:rPr>
          <w:b/>
        </w:rPr>
        <w:t>Example for proteogenomics search:</w:t>
      </w:r>
    </w:p>
    <w:p w:rsidR="00193359" w:rsidRPr="00193359" w:rsidRDefault="00193359" w:rsidP="00193359">
      <w:pPr>
        <w:ind w:firstLine="720"/>
        <w:rPr>
          <w:rFonts w:ascii="Courier New" w:hAnsi="Courier New" w:cs="Courier New"/>
          <w:sz w:val="14"/>
          <w:szCs w:val="14"/>
        </w:rPr>
      </w:pPr>
      <w:r w:rsidRPr="00193359">
        <w:rPr>
          <w:rFonts w:ascii="Courier New" w:hAnsi="Courier New" w:cs="Courier New"/>
          <w:sz w:val="14"/>
          <w:szCs w:val="14"/>
        </w:rPr>
        <w:t>&lt;DBSequence searchDatabase_ref="SearchDB_1" accession="generic|A_ENSP00000284981|" id="dbseq_generic|A_ENSP00000284981|"&gt;</w:t>
      </w:r>
    </w:p>
    <w:p w:rsidR="00193359" w:rsidRPr="00193359" w:rsidRDefault="00193359" w:rsidP="00193359">
      <w:pPr>
        <w:ind w:left="720" w:firstLine="720"/>
        <w:rPr>
          <w:rFonts w:ascii="Courier New" w:hAnsi="Courier New" w:cs="Courier New"/>
          <w:sz w:val="14"/>
          <w:szCs w:val="14"/>
        </w:rPr>
      </w:pPr>
      <w:r w:rsidRPr="00193359">
        <w:rPr>
          <w:rFonts w:ascii="Courier New" w:hAnsi="Courier New" w:cs="Courier New"/>
          <w:sz w:val="14"/>
          <w:szCs w:val="14"/>
        </w:rPr>
        <w:t>&lt;cvParam cvRef="PSI-MS" accession="MS:1002637" name="chromosome name" value="21"&gt;&lt;/cvParam&gt;</w:t>
      </w:r>
    </w:p>
    <w:p w:rsidR="00193359" w:rsidRPr="00193359" w:rsidRDefault="00193359" w:rsidP="00193359">
      <w:pPr>
        <w:ind w:left="720" w:firstLine="720"/>
        <w:rPr>
          <w:rFonts w:ascii="Courier New" w:hAnsi="Courier New" w:cs="Courier New"/>
          <w:sz w:val="14"/>
          <w:szCs w:val="14"/>
        </w:rPr>
      </w:pPr>
      <w:r w:rsidRPr="00193359">
        <w:rPr>
          <w:rFonts w:ascii="Courier New" w:hAnsi="Courier New" w:cs="Courier New"/>
          <w:sz w:val="14"/>
          <w:szCs w:val="14"/>
        </w:rPr>
        <w:t>&lt;cvParam cvRef="PSI-MS" accession="MS:1002638" name="chromosome strand" value="-"&gt;&lt;/cvParam&gt;</w:t>
      </w:r>
    </w:p>
    <w:p w:rsidR="00193359" w:rsidRPr="00193359" w:rsidRDefault="00193359" w:rsidP="00193359">
      <w:pPr>
        <w:ind w:left="720" w:firstLine="720"/>
        <w:rPr>
          <w:rFonts w:ascii="Courier New" w:hAnsi="Courier New" w:cs="Courier New"/>
          <w:sz w:val="14"/>
          <w:szCs w:val="14"/>
        </w:rPr>
      </w:pPr>
      <w:r w:rsidRPr="00193359">
        <w:rPr>
          <w:rFonts w:ascii="Courier New" w:hAnsi="Courier New" w:cs="Courier New"/>
          <w:sz w:val="14"/>
          <w:szCs w:val="14"/>
        </w:rPr>
        <w:t>&lt;cvParam cvRef="PSI-MS" accession="MS:1002644" name="genome reference version" value="Homo_sapiens.GRCh38.77.gff3"&gt;&lt;/cvParam&gt;</w:t>
      </w:r>
    </w:p>
    <w:p w:rsidR="00193359" w:rsidRPr="00193359" w:rsidRDefault="00193359" w:rsidP="00193359">
      <w:pPr>
        <w:ind w:firstLine="720"/>
        <w:rPr>
          <w:rFonts w:ascii="Courier New" w:hAnsi="Courier New" w:cs="Courier New"/>
          <w:sz w:val="14"/>
          <w:szCs w:val="14"/>
        </w:rPr>
      </w:pPr>
      <w:r w:rsidRPr="00193359">
        <w:rPr>
          <w:rFonts w:ascii="Courier New" w:hAnsi="Courier New" w:cs="Courier New"/>
          <w:sz w:val="14"/>
          <w:szCs w:val="14"/>
        </w:rPr>
        <w:t>&lt;/DBSequence&gt;</w:t>
      </w:r>
    </w:p>
    <w:p w:rsidR="00193359" w:rsidRDefault="00193359" w:rsidP="00921A47"/>
    <w:p w:rsidR="00921A47" w:rsidRDefault="00921A47" w:rsidP="00921A47">
      <w:pPr>
        <w:pStyle w:val="Heading2"/>
      </w:pPr>
      <w:bookmarkStart w:id="120" w:name="_Toc457214079"/>
      <w:r>
        <w:t>Element &lt;</w:t>
      </w:r>
      <w:bookmarkStart w:id="121" w:name="Enzyme"/>
      <w:r>
        <w:t>Enzyme</w:t>
      </w:r>
      <w:bookmarkEnd w:id="121"/>
      <w:r>
        <w:t>&gt;</w:t>
      </w:r>
      <w:bookmarkEnd w:id="12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details of an individual cleavage enzyme should be provided by giving a regular expression or a CV term if a "standard" enzyme cleavage has been perform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Enzym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7"/>
              <w:gridCol w:w="824"/>
              <w:gridCol w:w="466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TermGai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Preformatted"/>
                  </w:pPr>
                  <w: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lement formula gained at CTerm.</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inDistanc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inimal distance for another cleavage (minimum: 1).</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issedCleavag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umber of missed cleavage sites allowed by the search. The attribute MUST be provided if an enzyme has been us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TermGai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Preformatted"/>
                  </w:pPr>
                  <w: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lement formula gained at NTerm.</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emiSpecific</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4"/>
              <w:gridCol w:w="1135"/>
              <w:gridCol w:w="1180"/>
              <w:gridCol w:w="447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SiteRegexp" w:history="1">
                    <w:r w:rsidR="00921A47">
                      <w:rPr>
                        <w:rStyle w:val="Hyperlink"/>
                      </w:rPr>
                      <w:t>SiteRegex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gular expression for specifying the enzyme cleavage sit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EnzymeName" w:history="1">
                    <w:r w:rsidR="00921A47">
                      <w:rPr>
                        <w:rStyle w:val="Hyperlink"/>
                      </w:rPr>
                      <w:t>Enzym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enzyme from a CV.</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Enzyme missedCleavages="1" semiSpecific="false" cTermGain="OH" nTermGain="H" id="ENZ_0"&gt;</w:t>
            </w:r>
          </w:p>
          <w:p w:rsidR="00921A47" w:rsidRDefault="00921A47">
            <w:pPr>
              <w:pStyle w:val="HTMLPreformatted"/>
            </w:pPr>
            <w:r>
              <w:t xml:space="preserve">    &lt;SiteRegexp&gt;(?&lt;=[KR])&lt;/SiteRegexp&gt;</w:t>
            </w:r>
          </w:p>
          <w:p w:rsidR="00921A47" w:rsidRDefault="00921A47">
            <w:pPr>
              <w:pStyle w:val="HTMLPreformatted"/>
            </w:pPr>
            <w:r>
              <w:t xml:space="preserve">    &lt;EnzymeName&gt;</w:t>
            </w:r>
          </w:p>
          <w:p w:rsidR="00921A47" w:rsidRDefault="00921A47">
            <w:pPr>
              <w:pStyle w:val="HTMLPreformatted"/>
            </w:pPr>
            <w:r>
              <w:t xml:space="preserve">        &lt;cvParam accession="MS:1001313" cvRef="PSI-MS" name="Trypsin/P"/&gt;</w:t>
            </w:r>
          </w:p>
          <w:p w:rsidR="00921A47" w:rsidRDefault="00921A47">
            <w:pPr>
              <w:pStyle w:val="HTMLPreformatted"/>
            </w:pPr>
            <w:r>
              <w:t xml:space="preserve">    &lt;/EnzymeName&gt;</w:t>
            </w:r>
          </w:p>
          <w:p w:rsidR="00921A47" w:rsidRDefault="00921A47">
            <w:pPr>
              <w:pStyle w:val="HTMLPreformatted"/>
            </w:pPr>
            <w:r>
              <w:t>&lt;/Enzyme&gt;</w:t>
            </w:r>
          </w:p>
        </w:tc>
      </w:tr>
    </w:tbl>
    <w:p w:rsidR="00921A47" w:rsidRDefault="00921A47" w:rsidP="00921A47"/>
    <w:p w:rsidR="00921A47" w:rsidRDefault="00921A47" w:rsidP="00921A47">
      <w:pPr>
        <w:pStyle w:val="Heading2"/>
      </w:pPr>
      <w:bookmarkStart w:id="122" w:name="_Toc457214080"/>
      <w:r>
        <w:t>Element &lt;</w:t>
      </w:r>
      <w:bookmarkStart w:id="123" w:name="EnzymeName"/>
      <w:r>
        <w:t>EnzymeName</w:t>
      </w:r>
      <w:bookmarkEnd w:id="123"/>
      <w:r>
        <w:t>&gt;</w:t>
      </w:r>
      <w:bookmarkEnd w:id="1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gridCol w:w="838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name of the enzyme from a CV.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28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 xml:space="preserve">          &lt;EnzymeName&gt;</w:t>
            </w:r>
          </w:p>
          <w:p w:rsidR="00921A47" w:rsidRDefault="00921A47">
            <w:pPr>
              <w:pStyle w:val="HTMLPreformatted"/>
            </w:pPr>
            <w:r>
              <w:t xml:space="preserve">            &lt;cvParam cvRef="PSI-MS" accession="MS:1001251" name="Trypsin"/&gt;</w:t>
            </w:r>
          </w:p>
          <w:p w:rsidR="00921A47" w:rsidRDefault="00921A47">
            <w:pPr>
              <w:pStyle w:val="HTMLPreformatted"/>
            </w:pPr>
            <w:r>
              <w:t xml:space="preserve">          &lt;/EnzymeNam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Preformatted"/>
            </w:pPr>
            <w:r>
              <w:t>Path /MzIdentML/AnalysisProtocolCollection/SpectrumIdentificationProtocol/Enzymes/Enzyme/EnzymeName</w:t>
            </w:r>
          </w:p>
          <w:p w:rsidR="00921A47" w:rsidRDefault="00921A47">
            <w:pPr>
              <w:pStyle w:val="HTMLPreformatted"/>
            </w:pPr>
            <w:r>
              <w:t xml:space="preserve">MAY supply a *child* term of </w:t>
            </w:r>
            <w:hyperlink r:id="rId95" w:tgtFrame="new" w:history="1">
              <w:r>
                <w:rPr>
                  <w:rStyle w:val="Hyperlink"/>
                </w:rPr>
                <w:t>MS:1001045</w:t>
              </w:r>
            </w:hyperlink>
            <w:r>
              <w:t xml:space="preserve"> (</w:t>
            </w:r>
            <w:r>
              <w:rPr>
                <w:rStyle w:val="popup"/>
              </w:rPr>
              <w:t>cleavage agent name</w:t>
            </w:r>
            <w:r>
              <w:t>) only once</w:t>
            </w:r>
          </w:p>
          <w:p w:rsidR="00921A47" w:rsidRDefault="00921A47">
            <w:pPr>
              <w:pStyle w:val="HTMLPreformatted"/>
            </w:pPr>
            <w:r>
              <w:t xml:space="preserve">  e.g.: </w:t>
            </w:r>
            <w:hyperlink r:id="rId96" w:tgtFrame="new" w:history="1">
              <w:r>
                <w:rPr>
                  <w:rStyle w:val="Hyperlink"/>
                </w:rPr>
                <w:t>MS:1001091</w:t>
              </w:r>
            </w:hyperlink>
            <w:r>
              <w:t xml:space="preserve"> (</w:t>
            </w:r>
            <w:r>
              <w:rPr>
                <w:rStyle w:val="popup"/>
              </w:rPr>
              <w:t>NoEnzyme</w:t>
            </w:r>
            <w:r w:rsidR="008F498D">
              <w:t>)</w:t>
            </w:r>
          </w:p>
          <w:p w:rsidR="00921A47" w:rsidRDefault="00921A47">
            <w:pPr>
              <w:pStyle w:val="HTMLPreformatted"/>
            </w:pPr>
            <w:r>
              <w:t xml:space="preserve">  e.g.: </w:t>
            </w:r>
            <w:hyperlink r:id="rId97" w:tgtFrame="new" w:history="1">
              <w:r>
                <w:rPr>
                  <w:rStyle w:val="Hyperlink"/>
                </w:rPr>
                <w:t>MS:1001251</w:t>
              </w:r>
            </w:hyperlink>
            <w:r>
              <w:t xml:space="preserve"> (</w:t>
            </w:r>
            <w:r>
              <w:rPr>
                <w:rStyle w:val="popup"/>
              </w:rPr>
              <w:t>Trypsin</w:t>
            </w:r>
            <w:r>
              <w:t xml:space="preserve">) </w:t>
            </w:r>
          </w:p>
          <w:p w:rsidR="00921A47" w:rsidRDefault="00921A47">
            <w:pPr>
              <w:pStyle w:val="HTMLPreformatted"/>
            </w:pPr>
            <w:r>
              <w:t xml:space="preserve">  e.g.: </w:t>
            </w:r>
            <w:hyperlink r:id="rId98" w:tgtFrame="new" w:history="1">
              <w:r>
                <w:rPr>
                  <w:rStyle w:val="Hyperlink"/>
                </w:rPr>
                <w:t>MS:1001303</w:t>
              </w:r>
            </w:hyperlink>
            <w:r>
              <w:t xml:space="preserve"> (</w:t>
            </w:r>
            <w:r>
              <w:rPr>
                <w:rStyle w:val="popup"/>
              </w:rPr>
              <w:t>Arg-C</w:t>
            </w:r>
            <w:r>
              <w:t xml:space="preserve">) </w:t>
            </w:r>
          </w:p>
          <w:p w:rsidR="00921A47" w:rsidRDefault="00921A47">
            <w:pPr>
              <w:pStyle w:val="HTMLPreformatted"/>
            </w:pPr>
            <w:r>
              <w:t xml:space="preserve">  e.g.: </w:t>
            </w:r>
            <w:hyperlink r:id="rId99" w:tgtFrame="new" w:history="1">
              <w:r>
                <w:rPr>
                  <w:rStyle w:val="Hyperlink"/>
                </w:rPr>
                <w:t>MS:1001304</w:t>
              </w:r>
            </w:hyperlink>
            <w:r>
              <w:t xml:space="preserve"> (</w:t>
            </w:r>
            <w:r>
              <w:rPr>
                <w:rStyle w:val="popup"/>
              </w:rPr>
              <w:t>Asp-N</w:t>
            </w:r>
            <w:r>
              <w:t xml:space="preserve">) </w:t>
            </w:r>
          </w:p>
          <w:p w:rsidR="00921A47" w:rsidRDefault="00921A47">
            <w:pPr>
              <w:pStyle w:val="HTMLPreformatted"/>
            </w:pPr>
            <w:r>
              <w:t xml:space="preserve">  e.g.: </w:t>
            </w:r>
            <w:hyperlink r:id="rId100" w:tgtFrame="new" w:history="1">
              <w:r>
                <w:rPr>
                  <w:rStyle w:val="Hyperlink"/>
                </w:rPr>
                <w:t>MS:1001305</w:t>
              </w:r>
            </w:hyperlink>
            <w:r>
              <w:t xml:space="preserve"> (</w:t>
            </w:r>
            <w:r>
              <w:rPr>
                <w:rStyle w:val="popup"/>
              </w:rPr>
              <w:t>Asp-N_ambic</w:t>
            </w:r>
            <w:r>
              <w:t xml:space="preserve">) </w:t>
            </w:r>
          </w:p>
          <w:p w:rsidR="00921A47" w:rsidRDefault="00921A47">
            <w:pPr>
              <w:pStyle w:val="HTMLPreformatted"/>
            </w:pPr>
            <w:r>
              <w:t xml:space="preserve">  e.g.: </w:t>
            </w:r>
            <w:hyperlink r:id="rId101" w:tgtFrame="new" w:history="1">
              <w:r>
                <w:rPr>
                  <w:rStyle w:val="Hyperlink"/>
                </w:rPr>
                <w:t>MS:1001306</w:t>
              </w:r>
            </w:hyperlink>
            <w:r>
              <w:t xml:space="preserve"> (</w:t>
            </w:r>
            <w:r>
              <w:rPr>
                <w:rStyle w:val="popup"/>
              </w:rPr>
              <w:t>Chymotrypsin</w:t>
            </w:r>
            <w:r>
              <w:t xml:space="preserve">) </w:t>
            </w:r>
          </w:p>
          <w:p w:rsidR="00921A47" w:rsidRDefault="00921A47">
            <w:pPr>
              <w:pStyle w:val="HTMLPreformatted"/>
            </w:pPr>
            <w:r>
              <w:t xml:space="preserve">  e.g.: </w:t>
            </w:r>
            <w:hyperlink r:id="rId102" w:tgtFrame="new" w:history="1">
              <w:r>
                <w:rPr>
                  <w:rStyle w:val="Hyperlink"/>
                </w:rPr>
                <w:t>MS:1001307</w:t>
              </w:r>
            </w:hyperlink>
            <w:r>
              <w:t xml:space="preserve"> (</w:t>
            </w:r>
            <w:r>
              <w:rPr>
                <w:rStyle w:val="popup"/>
              </w:rPr>
              <w:t>CNBr</w:t>
            </w:r>
            <w:r>
              <w:t xml:space="preserve">) </w:t>
            </w:r>
          </w:p>
          <w:p w:rsidR="00921A47" w:rsidRDefault="00921A47">
            <w:pPr>
              <w:pStyle w:val="HTMLPreformatted"/>
            </w:pPr>
            <w:r>
              <w:t xml:space="preserve">  e.g.: </w:t>
            </w:r>
            <w:hyperlink r:id="rId103" w:tgtFrame="new" w:history="1">
              <w:r>
                <w:rPr>
                  <w:rStyle w:val="Hyperlink"/>
                </w:rPr>
                <w:t>MS:1001308</w:t>
              </w:r>
            </w:hyperlink>
            <w:r>
              <w:t xml:space="preserve"> (</w:t>
            </w:r>
            <w:r>
              <w:rPr>
                <w:rStyle w:val="popup"/>
              </w:rPr>
              <w:t>Formic_acid</w:t>
            </w:r>
            <w:r>
              <w:t xml:space="preserve">) </w:t>
            </w:r>
          </w:p>
          <w:p w:rsidR="00921A47" w:rsidRDefault="00921A47">
            <w:pPr>
              <w:pStyle w:val="HTMLPreformatted"/>
            </w:pPr>
            <w:r>
              <w:t xml:space="preserve">  e.g.: </w:t>
            </w:r>
            <w:hyperlink r:id="rId104" w:tgtFrame="new" w:history="1">
              <w:r>
                <w:rPr>
                  <w:rStyle w:val="Hyperlink"/>
                </w:rPr>
                <w:t>MS:1001309</w:t>
              </w:r>
            </w:hyperlink>
            <w:r>
              <w:t xml:space="preserve"> (</w:t>
            </w:r>
            <w:r>
              <w:rPr>
                <w:rStyle w:val="popup"/>
              </w:rPr>
              <w:t>Lys-C</w:t>
            </w:r>
            <w:r>
              <w:t xml:space="preserve">) </w:t>
            </w:r>
          </w:p>
          <w:p w:rsidR="00921A47" w:rsidRDefault="00921A47">
            <w:pPr>
              <w:pStyle w:val="HTMLPreformatted"/>
            </w:pPr>
            <w:r>
              <w:t xml:space="preserve">  e.g.: </w:t>
            </w:r>
            <w:hyperlink r:id="rId105" w:tgtFrame="new" w:history="1">
              <w:r>
                <w:rPr>
                  <w:rStyle w:val="Hyperlink"/>
                </w:rPr>
                <w:t>MS:1001310</w:t>
              </w:r>
            </w:hyperlink>
            <w:r>
              <w:t xml:space="preserve"> (</w:t>
            </w:r>
            <w:r>
              <w:rPr>
                <w:rStyle w:val="popup"/>
              </w:rPr>
              <w:t>Lys-C/P</w:t>
            </w:r>
            <w:r>
              <w:t xml:space="preserve">) </w:t>
            </w:r>
          </w:p>
          <w:p w:rsidR="00921A47" w:rsidRDefault="00921A47">
            <w:pPr>
              <w:pStyle w:val="HTMLPreformatted"/>
            </w:pPr>
            <w:r>
              <w:t xml:space="preserve">  </w:t>
            </w:r>
            <w:hyperlink r:id="rId106" w:tgtFrame="new" w:history="1">
              <w:r>
                <w:rPr>
                  <w:rStyle w:val="Hyperlink"/>
                </w:rPr>
                <w:t>et al.</w:t>
              </w:r>
            </w:hyperlink>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Preformatted"/>
            </w:pPr>
            <w:r>
              <w:t>&lt;cvParam cvRef="PSI-MS" accession="MS:1001251" name="Trypsin"&gt;&lt;/cvParam&gt;</w:t>
            </w:r>
          </w:p>
          <w:p w:rsidR="00921A47" w:rsidRDefault="00921A47">
            <w:pPr>
              <w:pStyle w:val="HTMLPreformatted"/>
            </w:pPr>
            <w:r>
              <w:t>&lt;cvParam accession="MS:1001313" cvRef="PSI-MS" name="Trypsin/P"/&gt;</w:t>
            </w:r>
          </w:p>
        </w:tc>
      </w:tr>
    </w:tbl>
    <w:p w:rsidR="00921A47" w:rsidRDefault="00921A47" w:rsidP="00921A47"/>
    <w:p w:rsidR="00921A47" w:rsidRDefault="00921A47" w:rsidP="00921A47">
      <w:pPr>
        <w:pStyle w:val="Heading2"/>
      </w:pPr>
      <w:bookmarkStart w:id="124" w:name="_Toc457214081"/>
      <w:r>
        <w:t>Element &lt;</w:t>
      </w:r>
      <w:bookmarkStart w:id="125" w:name="Enzymes"/>
      <w:r>
        <w:t>Enzymes</w:t>
      </w:r>
      <w:bookmarkEnd w:id="125"/>
      <w:r>
        <w:t>&gt;</w:t>
      </w:r>
      <w:bookmarkEnd w:id="12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1"/>
        <w:gridCol w:w="857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list of enzymes used in experimen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Enzyme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2"/>
              <w:gridCol w:w="1169"/>
              <w:gridCol w:w="791"/>
              <w:gridCol w:w="518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If there are multiple enzymes specified, this attribute is set to true if cleavage with different enzymes is performed independently.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3"/>
              <w:gridCol w:w="1135"/>
              <w:gridCol w:w="1180"/>
              <w:gridCol w:w="476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Enzyme" w:history="1">
                    <w:r w:rsidR="00921A47">
                      <w:rPr>
                        <w:rStyle w:val="Hyperlink"/>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details of an individual cleavage enzyme should be provided by giving a regular expression or a CV term if a "standard" enzyme cleavage has been performed.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Enzymes&gt;</w:t>
            </w:r>
          </w:p>
          <w:p w:rsidR="00921A47" w:rsidRDefault="00921A47">
            <w:pPr>
              <w:pStyle w:val="HTMLPreformatted"/>
            </w:pPr>
            <w:r>
              <w:t xml:space="preserve">    &lt;Enzyme missedCleavages="1" semiSpecific="false" cTermGain="OH" nTermGain="H" id="ENZ_0"&gt;</w:t>
            </w:r>
          </w:p>
          <w:p w:rsidR="00921A47" w:rsidRDefault="00921A47">
            <w:pPr>
              <w:pStyle w:val="HTMLPreformatted"/>
            </w:pPr>
            <w:r>
              <w:t xml:space="preserve">        &lt;SiteRegexp&gt;(?&lt;=[KR])&lt;/SiteRegexp&gt;</w:t>
            </w:r>
          </w:p>
          <w:p w:rsidR="00921A47" w:rsidRDefault="00921A47">
            <w:pPr>
              <w:pStyle w:val="HTMLPreformatted"/>
            </w:pPr>
            <w:r>
              <w:t xml:space="preserve">        &lt;EnzymeName&gt;</w:t>
            </w:r>
          </w:p>
          <w:p w:rsidR="00921A47" w:rsidRDefault="00921A47">
            <w:pPr>
              <w:pStyle w:val="HTMLPreformatted"/>
            </w:pPr>
            <w:r>
              <w:t xml:space="preserve">            &lt;cvParam accession="MS:1001313" cvRef="PSI-MS" name="Trypsin/P"/&gt;</w:t>
            </w:r>
          </w:p>
          <w:p w:rsidR="00921A47" w:rsidRDefault="00921A47">
            <w:pPr>
              <w:pStyle w:val="HTMLPreformatted"/>
            </w:pPr>
            <w:r>
              <w:t xml:space="preserve">        &lt;/EnzymeName&gt;</w:t>
            </w:r>
          </w:p>
          <w:p w:rsidR="00921A47" w:rsidRDefault="00921A47">
            <w:pPr>
              <w:pStyle w:val="HTMLPreformatted"/>
            </w:pPr>
            <w:r>
              <w:t xml:space="preserve">    &lt;/Enzyme&gt;</w:t>
            </w:r>
          </w:p>
          <w:p w:rsidR="00921A47" w:rsidRDefault="00921A47">
            <w:pPr>
              <w:pStyle w:val="HTMLPreformatted"/>
            </w:pPr>
            <w:r>
              <w:t xml:space="preserve">  ...</w:t>
            </w:r>
          </w:p>
          <w:p w:rsidR="00921A47" w:rsidRDefault="00921A47">
            <w:pPr>
              <w:pStyle w:val="HTMLPreformatted"/>
            </w:pPr>
            <w:r>
              <w:t>&lt;/Enzymes&gt;</w:t>
            </w:r>
          </w:p>
        </w:tc>
      </w:tr>
    </w:tbl>
    <w:p w:rsidR="00921A47" w:rsidRDefault="00921A47" w:rsidP="00921A47"/>
    <w:p w:rsidR="00921A47" w:rsidRDefault="00921A47" w:rsidP="00921A47">
      <w:pPr>
        <w:pStyle w:val="Heading2"/>
      </w:pPr>
      <w:bookmarkStart w:id="126" w:name="_Toc457214082"/>
      <w:r>
        <w:t>Element &lt;</w:t>
      </w:r>
      <w:bookmarkStart w:id="127" w:name="Exclude"/>
      <w:r>
        <w:t>Exclude</w:t>
      </w:r>
      <w:bookmarkEnd w:id="127"/>
      <w:r>
        <w:t>&gt;</w:t>
      </w:r>
      <w:bookmarkEnd w:id="12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ll sequences fulfilling the specifed criteria are exclud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Preformatted"/>
            </w:pPr>
            <w:r>
              <w:t>Path /MzIdentML/AnalysisProtocolCollection/SpectrumIdentificationProtocol/DatabaseFilters/Filter/Exclude</w:t>
            </w:r>
          </w:p>
          <w:p w:rsidR="00921A47" w:rsidRDefault="00921A47">
            <w:pPr>
              <w:pStyle w:val="HTMLPreformatted"/>
            </w:pPr>
            <w:r>
              <w:t xml:space="preserve">MAY supply a *child* term of </w:t>
            </w:r>
            <w:hyperlink r:id="rId107" w:tgtFrame="new" w:history="1">
              <w:r>
                <w:rPr>
                  <w:rStyle w:val="Hyperlink"/>
                </w:rPr>
                <w:t>MS:1001512</w:t>
              </w:r>
            </w:hyperlink>
            <w:r>
              <w:t xml:space="preserve"> (</w:t>
            </w:r>
            <w:r>
              <w:rPr>
                <w:rStyle w:val="popup"/>
              </w:rPr>
              <w:t>Sequence database filters</w:t>
            </w:r>
            <w:r>
              <w:t>) one or more times</w:t>
            </w:r>
          </w:p>
          <w:p w:rsidR="00921A47" w:rsidRDefault="00921A47">
            <w:pPr>
              <w:pStyle w:val="HTMLPreformatted"/>
            </w:pPr>
            <w:r>
              <w:t xml:space="preserve">  e.g.: </w:t>
            </w:r>
            <w:hyperlink r:id="rId108" w:tgtFrame="new" w:history="1">
              <w:r>
                <w:rPr>
                  <w:rStyle w:val="Hyperlink"/>
                </w:rPr>
                <w:t>MS:1001090</w:t>
              </w:r>
            </w:hyperlink>
            <w:r>
              <w:t xml:space="preserve"> (</w:t>
            </w:r>
            <w:r>
              <w:rPr>
                <w:rStyle w:val="popup"/>
              </w:rPr>
              <w:t>taxonomy nomenclature</w:t>
            </w:r>
            <w:r>
              <w:t xml:space="preserve">) </w:t>
            </w:r>
          </w:p>
          <w:p w:rsidR="00921A47" w:rsidRPr="00921A47" w:rsidRDefault="00921A47">
            <w:pPr>
              <w:pStyle w:val="HTMLPreformatted"/>
              <w:rPr>
                <w:lang w:val="de-DE"/>
              </w:rPr>
            </w:pPr>
            <w:r>
              <w:t xml:space="preserve">  </w:t>
            </w:r>
            <w:r w:rsidRPr="00921A47">
              <w:rPr>
                <w:lang w:val="de-DE"/>
              </w:rPr>
              <w:t xml:space="preserve">e.g.: </w:t>
            </w:r>
            <w:hyperlink r:id="rId109" w:tgtFrame="new" w:history="1">
              <w:r w:rsidRPr="00921A47">
                <w:rPr>
                  <w:rStyle w:val="Hyperlink"/>
                  <w:lang w:val="de-DE"/>
                </w:rPr>
                <w:t>MS:1001201</w:t>
              </w:r>
            </w:hyperlink>
            <w:r w:rsidRPr="00921A47">
              <w:rPr>
                <w:lang w:val="de-DE"/>
              </w:rPr>
              <w:t xml:space="preserve"> (</w:t>
            </w:r>
            <w:r w:rsidRPr="00921A47">
              <w:rPr>
                <w:rStyle w:val="popup"/>
                <w:lang w:val="de-DE"/>
              </w:rPr>
              <w:t>DB MW filter maximum</w:t>
            </w:r>
            <w:r w:rsidRPr="00921A47">
              <w:rPr>
                <w:lang w:val="de-DE"/>
              </w:rPr>
              <w:t xml:space="preserve">) </w:t>
            </w:r>
          </w:p>
          <w:p w:rsidR="00921A47" w:rsidRPr="00921A47" w:rsidRDefault="00921A47">
            <w:pPr>
              <w:pStyle w:val="HTMLPreformatted"/>
              <w:rPr>
                <w:lang w:val="de-DE"/>
              </w:rPr>
            </w:pPr>
            <w:r w:rsidRPr="00921A47">
              <w:rPr>
                <w:lang w:val="de-DE"/>
              </w:rPr>
              <w:t xml:space="preserve">  e.g.: </w:t>
            </w:r>
            <w:hyperlink r:id="rId110" w:tgtFrame="new" w:history="1">
              <w:r w:rsidRPr="00921A47">
                <w:rPr>
                  <w:rStyle w:val="Hyperlink"/>
                  <w:lang w:val="de-DE"/>
                </w:rPr>
                <w:t>MS:1001202</w:t>
              </w:r>
            </w:hyperlink>
            <w:r w:rsidRPr="00921A47">
              <w:rPr>
                <w:lang w:val="de-DE"/>
              </w:rPr>
              <w:t xml:space="preserve"> (</w:t>
            </w:r>
            <w:r w:rsidRPr="00921A47">
              <w:rPr>
                <w:rStyle w:val="popup"/>
                <w:lang w:val="de-DE"/>
              </w:rPr>
              <w:t>DB MW filter minimum</w:t>
            </w:r>
            <w:r w:rsidRPr="00921A47">
              <w:rPr>
                <w:lang w:val="de-DE"/>
              </w:rPr>
              <w:t xml:space="preserve">) </w:t>
            </w:r>
          </w:p>
          <w:p w:rsidR="00921A47" w:rsidRPr="00921A47" w:rsidRDefault="00921A47">
            <w:pPr>
              <w:pStyle w:val="HTMLPreformatted"/>
              <w:rPr>
                <w:lang w:val="de-DE"/>
              </w:rPr>
            </w:pPr>
            <w:r w:rsidRPr="00921A47">
              <w:rPr>
                <w:lang w:val="de-DE"/>
              </w:rPr>
              <w:t xml:space="preserve">  e.g.: </w:t>
            </w:r>
            <w:hyperlink r:id="rId111" w:tgtFrame="new" w:history="1">
              <w:r w:rsidRPr="00921A47">
                <w:rPr>
                  <w:rStyle w:val="Hyperlink"/>
                  <w:lang w:val="de-DE"/>
                </w:rPr>
                <w:t>MS:1001203</w:t>
              </w:r>
            </w:hyperlink>
            <w:r w:rsidRPr="00921A47">
              <w:rPr>
                <w:lang w:val="de-DE"/>
              </w:rPr>
              <w:t xml:space="preserve"> (</w:t>
            </w:r>
            <w:r w:rsidRPr="00921A47">
              <w:rPr>
                <w:rStyle w:val="popup"/>
                <w:lang w:val="de-DE"/>
              </w:rPr>
              <w:t>DB PI filter maximum</w:t>
            </w:r>
            <w:r w:rsidRPr="00921A47">
              <w:rPr>
                <w:lang w:val="de-DE"/>
              </w:rPr>
              <w:t xml:space="preserve">) </w:t>
            </w:r>
          </w:p>
          <w:p w:rsidR="00921A47" w:rsidRPr="00921A47" w:rsidRDefault="00921A47">
            <w:pPr>
              <w:pStyle w:val="HTMLPreformatted"/>
              <w:rPr>
                <w:lang w:val="de-DE"/>
              </w:rPr>
            </w:pPr>
            <w:r w:rsidRPr="00921A47">
              <w:rPr>
                <w:lang w:val="de-DE"/>
              </w:rPr>
              <w:t xml:space="preserve">  e.g.: </w:t>
            </w:r>
            <w:hyperlink r:id="rId112" w:tgtFrame="new" w:history="1">
              <w:r w:rsidRPr="00921A47">
                <w:rPr>
                  <w:rStyle w:val="Hyperlink"/>
                  <w:lang w:val="de-DE"/>
                </w:rPr>
                <w:t>MS:1001204</w:t>
              </w:r>
            </w:hyperlink>
            <w:r w:rsidRPr="00921A47">
              <w:rPr>
                <w:lang w:val="de-DE"/>
              </w:rPr>
              <w:t xml:space="preserve"> (</w:t>
            </w:r>
            <w:r w:rsidRPr="00921A47">
              <w:rPr>
                <w:rStyle w:val="popup"/>
                <w:lang w:val="de-DE"/>
              </w:rPr>
              <w:t>DB PI filter minimum</w:t>
            </w:r>
            <w:r w:rsidRPr="00921A47">
              <w:rPr>
                <w:lang w:val="de-DE"/>
              </w:rPr>
              <w:t xml:space="preserve">) </w:t>
            </w:r>
          </w:p>
          <w:p w:rsidR="00921A47" w:rsidRDefault="00921A47">
            <w:pPr>
              <w:pStyle w:val="HTMLPreformatted"/>
            </w:pPr>
            <w:r w:rsidRPr="00921A47">
              <w:rPr>
                <w:lang w:val="de-DE"/>
              </w:rPr>
              <w:t xml:space="preserve">  </w:t>
            </w:r>
            <w:r>
              <w:t xml:space="preserve">e.g.: </w:t>
            </w:r>
            <w:hyperlink r:id="rId113" w:tgtFrame="new" w:history="1">
              <w:r>
                <w:rPr>
                  <w:rStyle w:val="Hyperlink"/>
                </w:rPr>
                <w:t>MS:1001467</w:t>
              </w:r>
            </w:hyperlink>
            <w:r>
              <w:t xml:space="preserve"> (</w:t>
            </w:r>
            <w:r>
              <w:rPr>
                <w:rStyle w:val="popup"/>
              </w:rPr>
              <w:t>taxonomy: NCBI TaxID</w:t>
            </w:r>
            <w:r>
              <w:t xml:space="preserve">) </w:t>
            </w:r>
          </w:p>
          <w:p w:rsidR="00921A47" w:rsidRDefault="00921A47">
            <w:pPr>
              <w:pStyle w:val="HTMLPreformatted"/>
            </w:pPr>
            <w:r>
              <w:t xml:space="preserve">  e.g.: </w:t>
            </w:r>
            <w:hyperlink r:id="rId114" w:tgtFrame="new" w:history="1">
              <w:r>
                <w:rPr>
                  <w:rStyle w:val="Hyperlink"/>
                </w:rPr>
                <w:t>MS:1001468</w:t>
              </w:r>
            </w:hyperlink>
            <w:r>
              <w:t xml:space="preserve"> (</w:t>
            </w:r>
            <w:r>
              <w:rPr>
                <w:rStyle w:val="popup"/>
              </w:rPr>
              <w:t>taxonomy: common name</w:t>
            </w:r>
            <w:r>
              <w:t xml:space="preserve">) </w:t>
            </w:r>
          </w:p>
          <w:p w:rsidR="00921A47" w:rsidRDefault="00921A47">
            <w:pPr>
              <w:pStyle w:val="HTMLPreformatted"/>
            </w:pPr>
            <w:r>
              <w:t xml:space="preserve">  e.g.: </w:t>
            </w:r>
            <w:hyperlink r:id="rId115" w:tgtFrame="new" w:history="1">
              <w:r>
                <w:rPr>
                  <w:rStyle w:val="Hyperlink"/>
                </w:rPr>
                <w:t>MS:1001469</w:t>
              </w:r>
            </w:hyperlink>
            <w:r>
              <w:t xml:space="preserve"> (</w:t>
            </w:r>
            <w:r>
              <w:rPr>
                <w:rStyle w:val="popup"/>
              </w:rPr>
              <w:t>taxonomy: scientific name</w:t>
            </w:r>
            <w:r>
              <w:t xml:space="preserve">) </w:t>
            </w:r>
          </w:p>
          <w:p w:rsidR="00921A47" w:rsidRDefault="00921A47">
            <w:pPr>
              <w:pStyle w:val="HTMLPreformatted"/>
            </w:pPr>
            <w:r>
              <w:t xml:space="preserve">  e.g.: </w:t>
            </w:r>
            <w:hyperlink r:id="rId116" w:tgtFrame="new" w:history="1">
              <w:r>
                <w:rPr>
                  <w:rStyle w:val="Hyperlink"/>
                </w:rPr>
                <w:t>MS:1001470</w:t>
              </w:r>
            </w:hyperlink>
            <w:r>
              <w:t xml:space="preserve"> (</w:t>
            </w:r>
            <w:r>
              <w:rPr>
                <w:rStyle w:val="popup"/>
              </w:rPr>
              <w:t>taxonomy: Swiss-Prot ID</w:t>
            </w:r>
            <w:r>
              <w:t xml:space="preserve">) </w:t>
            </w:r>
          </w:p>
          <w:p w:rsidR="00921A47" w:rsidRDefault="00921A47">
            <w:pPr>
              <w:pStyle w:val="HTMLPreformatted"/>
            </w:pPr>
            <w:r>
              <w:t xml:space="preserve">  e.g.: </w:t>
            </w:r>
            <w:hyperlink r:id="rId117" w:tgtFrame="new" w:history="1">
              <w:r>
                <w:rPr>
                  <w:rStyle w:val="Hyperlink"/>
                </w:rPr>
                <w:t>MS:1001513</w:t>
              </w:r>
            </w:hyperlink>
            <w:r>
              <w:t xml:space="preserve"> (</w:t>
            </w:r>
            <w:r>
              <w:rPr>
                <w:rStyle w:val="popup"/>
              </w:rPr>
              <w:t>DB sequence filter pattern</w:t>
            </w:r>
            <w:r>
              <w:t xml:space="preserve">) </w:t>
            </w:r>
          </w:p>
          <w:p w:rsidR="00921A47" w:rsidRDefault="00921A47">
            <w:pPr>
              <w:pStyle w:val="HTMLPreformatted"/>
            </w:pPr>
            <w:r>
              <w:t xml:space="preserve">  </w:t>
            </w:r>
            <w:hyperlink r:id="rId118" w:tgtFrame="new" w:history="1">
              <w:r>
                <w:rPr>
                  <w:rStyle w:val="Hyperlink"/>
                </w:rPr>
                <w:t>et al.</w:t>
              </w:r>
            </w:hyperlink>
          </w:p>
        </w:tc>
      </w:tr>
    </w:tbl>
    <w:p w:rsidR="00921A47" w:rsidRDefault="00921A47" w:rsidP="00921A47"/>
    <w:p w:rsidR="00921A47" w:rsidRDefault="00921A47" w:rsidP="00921A47">
      <w:pPr>
        <w:pStyle w:val="Heading2"/>
      </w:pPr>
      <w:bookmarkStart w:id="128" w:name="_Toc457214083"/>
      <w:r>
        <w:t>Element &lt;</w:t>
      </w:r>
      <w:bookmarkStart w:id="129" w:name="ExternalFormatDocumentation"/>
      <w:r>
        <w:t>ExternalFormatDocumentation</w:t>
      </w:r>
      <w:bookmarkEnd w:id="129"/>
      <w:r>
        <w:t>&gt;</w:t>
      </w:r>
      <w:bookmarkEnd w:id="12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1"/>
        <w:gridCol w:w="849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URI to access documentation and tools to interpret the external format of the ExternalData instance. For example, XML Schema or static libraries (APIs) to access binary forma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xsd:anyURI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Heading2"/>
      </w:pPr>
      <w:bookmarkStart w:id="130" w:name="_Toc457214084"/>
      <w:r>
        <w:t>Element &lt;</w:t>
      </w:r>
      <w:bookmarkStart w:id="131" w:name="FileFormat"/>
      <w:r>
        <w:t>FileFormat</w:t>
      </w:r>
      <w:bookmarkEnd w:id="131"/>
      <w:r>
        <w:t>&gt;</w:t>
      </w:r>
      <w:bookmarkEnd w:id="13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4"/>
        <w:gridCol w:w="796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format of the ExternalData file, for example "tiff" for image fil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ileForma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4"/>
              <w:gridCol w:w="1135"/>
              <w:gridCol w:w="1180"/>
              <w:gridCol w:w="391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 xml:space="preserve">        &lt;FileFormat&gt;</w:t>
            </w:r>
          </w:p>
          <w:p w:rsidR="00921A47" w:rsidRDefault="00921A47">
            <w:pPr>
              <w:pStyle w:val="HTMLPreformatted"/>
            </w:pPr>
            <w:r>
              <w:t xml:space="preserve">          &lt;cvParam cvRef="PSI-MS" accession="MS:1001401" name="X!Tandem xml format"/&gt;</w:t>
            </w:r>
          </w:p>
          <w:p w:rsidR="00921A47" w:rsidRDefault="00921A47">
            <w:pPr>
              <w:pStyle w:val="HTMLPreformatted"/>
            </w:pPr>
            <w:r>
              <w:t xml:space="preserve">        &lt;/FileFormat&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Preformatted"/>
            </w:pPr>
            <w:r>
              <w:t>Path /MzIdentML/DataCollection/Inputs/SearchDatabase/FileFormat</w:t>
            </w:r>
          </w:p>
          <w:p w:rsidR="00921A47" w:rsidRDefault="00921A47">
            <w:pPr>
              <w:pStyle w:val="HTMLPreformatted"/>
            </w:pPr>
            <w:r>
              <w:t xml:space="preserve">MUST supply a *child* term of </w:t>
            </w:r>
            <w:hyperlink r:id="rId119" w:tgtFrame="new" w:history="1">
              <w:r>
                <w:rPr>
                  <w:rStyle w:val="Hyperlink"/>
                </w:rPr>
                <w:t>MS:1001347</w:t>
              </w:r>
            </w:hyperlink>
            <w:r>
              <w:t xml:space="preserve"> (</w:t>
            </w:r>
            <w:r>
              <w:rPr>
                <w:rStyle w:val="popup"/>
              </w:rPr>
              <w:t>database file formats</w:t>
            </w:r>
            <w:r>
              <w:t>) one or more times</w:t>
            </w:r>
          </w:p>
          <w:p w:rsidR="00921A47" w:rsidRDefault="00921A47">
            <w:pPr>
              <w:pStyle w:val="HTMLPreformatted"/>
            </w:pPr>
            <w:r>
              <w:t xml:space="preserve">  e.g.: </w:t>
            </w:r>
            <w:hyperlink r:id="rId120" w:tgtFrame="new" w:history="1">
              <w:r>
                <w:rPr>
                  <w:rStyle w:val="Hyperlink"/>
                </w:rPr>
                <w:t>MS:1001348</w:t>
              </w:r>
            </w:hyperlink>
            <w:r>
              <w:t xml:space="preserve"> (</w:t>
            </w:r>
            <w:r>
              <w:rPr>
                <w:rStyle w:val="popup"/>
              </w:rPr>
              <w:t>FASTA format</w:t>
            </w:r>
            <w:r>
              <w:t xml:space="preserve">) </w:t>
            </w:r>
          </w:p>
          <w:p w:rsidR="00921A47" w:rsidRDefault="00921A47">
            <w:pPr>
              <w:pStyle w:val="HTMLPreformatted"/>
            </w:pPr>
            <w:r>
              <w:t xml:space="preserve">  e.g.: </w:t>
            </w:r>
            <w:hyperlink r:id="rId121" w:tgtFrame="new" w:history="1">
              <w:r>
                <w:rPr>
                  <w:rStyle w:val="Hyperlink"/>
                </w:rPr>
                <w:t>MS:1001349</w:t>
              </w:r>
            </w:hyperlink>
            <w:r>
              <w:t xml:space="preserve"> (</w:t>
            </w:r>
            <w:r>
              <w:rPr>
                <w:rStyle w:val="popup"/>
              </w:rPr>
              <w:t>ASN.1</w:t>
            </w:r>
            <w:r>
              <w:t xml:space="preserve">) </w:t>
            </w:r>
          </w:p>
          <w:p w:rsidR="00921A47" w:rsidRDefault="00921A47">
            <w:pPr>
              <w:pStyle w:val="HTMLPreformatted"/>
            </w:pPr>
            <w:r>
              <w:t xml:space="preserve">  e.g.: </w:t>
            </w:r>
            <w:hyperlink r:id="rId122" w:tgtFrame="new" w:history="1">
              <w:r>
                <w:rPr>
                  <w:rStyle w:val="Hyperlink"/>
                </w:rPr>
                <w:t>MS:1001350</w:t>
              </w:r>
            </w:hyperlink>
            <w:r>
              <w:t xml:space="preserve"> (</w:t>
            </w:r>
            <w:r>
              <w:rPr>
                <w:rStyle w:val="popup"/>
              </w:rPr>
              <w:t>NCBI *.p*</w:t>
            </w:r>
            <w:r>
              <w:t xml:space="preserve">) </w:t>
            </w:r>
          </w:p>
          <w:p w:rsidR="00921A47" w:rsidRDefault="00921A47">
            <w:pPr>
              <w:pStyle w:val="HTMLPreformatted"/>
            </w:pPr>
            <w:r>
              <w:t xml:space="preserve">  e.g.: </w:t>
            </w:r>
            <w:hyperlink r:id="rId123" w:tgtFrame="new" w:history="1">
              <w:r>
                <w:rPr>
                  <w:rStyle w:val="Hyperlink"/>
                </w:rPr>
                <w:t>MS:1001351</w:t>
              </w:r>
            </w:hyperlink>
            <w:r>
              <w:t xml:space="preserve"> (</w:t>
            </w:r>
            <w:r>
              <w:rPr>
                <w:rStyle w:val="popup"/>
              </w:rPr>
              <w:t>clustal aln</w:t>
            </w:r>
            <w:r>
              <w:t xml:space="preserve">) </w:t>
            </w:r>
          </w:p>
          <w:p w:rsidR="00921A47" w:rsidRDefault="00921A47">
            <w:pPr>
              <w:pStyle w:val="HTMLPreformatted"/>
            </w:pPr>
            <w:r>
              <w:t xml:space="preserve">  e.g.: </w:t>
            </w:r>
            <w:hyperlink r:id="rId124" w:tgtFrame="new" w:history="1">
              <w:r>
                <w:rPr>
                  <w:rStyle w:val="Hyperlink"/>
                </w:rPr>
                <w:t>MS:1001352</w:t>
              </w:r>
            </w:hyperlink>
            <w:r>
              <w:t xml:space="preserve"> (</w:t>
            </w:r>
            <w:r>
              <w:rPr>
                <w:rStyle w:val="popup"/>
              </w:rPr>
              <w:t>embl em</w:t>
            </w:r>
            <w:r>
              <w:t xml:space="preserve">) </w:t>
            </w:r>
          </w:p>
          <w:p w:rsidR="00921A47" w:rsidRDefault="00921A47">
            <w:pPr>
              <w:pStyle w:val="HTMLPreformatted"/>
            </w:pPr>
            <w:r>
              <w:t xml:space="preserve">  e.g.: </w:t>
            </w:r>
            <w:hyperlink r:id="rId125" w:tgtFrame="new" w:history="1">
              <w:r>
                <w:rPr>
                  <w:rStyle w:val="Hyperlink"/>
                </w:rPr>
                <w:t>MS:1001353</w:t>
              </w:r>
            </w:hyperlink>
            <w:r>
              <w:t xml:space="preserve"> (</w:t>
            </w:r>
            <w:r>
              <w:rPr>
                <w:rStyle w:val="popup"/>
              </w:rPr>
              <w:t>NBRF PIR</w:t>
            </w:r>
            <w:r>
              <w:t xml:space="preserve">) </w:t>
            </w:r>
          </w:p>
          <w:p w:rsidR="00921A47" w:rsidRDefault="00921A47">
            <w:pPr>
              <w:pStyle w:val="HTMLPreformatted"/>
            </w:pPr>
            <w:r>
              <w:t xml:space="preserve">  e.g.: </w:t>
            </w:r>
            <w:hyperlink r:id="rId126" w:tgtFrame="new" w:history="1">
              <w:r>
                <w:rPr>
                  <w:rStyle w:val="Hyperlink"/>
                </w:rPr>
                <w:t>MS:1001462</w:t>
              </w:r>
            </w:hyperlink>
            <w:r>
              <w:t xml:space="preserve"> (</w:t>
            </w:r>
            <w:r>
              <w:rPr>
                <w:rStyle w:val="popup"/>
              </w:rPr>
              <w:t>PEFF format</w:t>
            </w:r>
            <w:r>
              <w:t xml:space="preserve">) </w:t>
            </w:r>
          </w:p>
          <w:p w:rsidR="00921A47" w:rsidRDefault="00921A47">
            <w:pPr>
              <w:pStyle w:val="HTMLPreformatted"/>
            </w:pPr>
            <w:r>
              <w:t xml:space="preserve">  e.g.: </w:t>
            </w:r>
            <w:hyperlink r:id="rId127" w:tgtFrame="new" w:history="1">
              <w:r>
                <w:rPr>
                  <w:rStyle w:val="Hyperlink"/>
                </w:rPr>
                <w:t>MS:1002659</w:t>
              </w:r>
            </w:hyperlink>
            <w:r>
              <w:t xml:space="preserve"> (</w:t>
            </w:r>
            <w:r>
              <w:rPr>
                <w:rStyle w:val="popup"/>
              </w:rPr>
              <w:t>UniProtKB text sequence format</w:t>
            </w:r>
            <w:r>
              <w:t xml:space="preserve">) </w:t>
            </w:r>
          </w:p>
          <w:p w:rsidR="00921A47" w:rsidRDefault="00921A47">
            <w:pPr>
              <w:pStyle w:val="HTMLPreformatted"/>
            </w:pPr>
            <w:r>
              <w:t xml:space="preserve">  e.g.: </w:t>
            </w:r>
            <w:hyperlink r:id="rId128" w:tgtFrame="new" w:history="1">
              <w:r>
                <w:rPr>
                  <w:rStyle w:val="Hyperlink"/>
                </w:rPr>
                <w:t>MS:1002660</w:t>
              </w:r>
            </w:hyperlink>
            <w:r>
              <w:t xml:space="preserve"> (</w:t>
            </w:r>
            <w:r>
              <w:rPr>
                <w:rStyle w:val="popup"/>
              </w:rPr>
              <w:t>UniProtKB XML sequence format</w:t>
            </w:r>
            <w:r>
              <w:t xml:space="preserve">) </w:t>
            </w:r>
          </w:p>
          <w:p w:rsidR="00921A47" w:rsidRDefault="00921A47">
            <w:pPr>
              <w:pStyle w:val="HTMLPreformatted"/>
            </w:pPr>
            <w:r>
              <w:t>Path /MzIdentML/DataCollection/Inputs/SourceFile/FileFormat</w:t>
            </w:r>
          </w:p>
          <w:p w:rsidR="00921A47" w:rsidRDefault="00921A47">
            <w:pPr>
              <w:pStyle w:val="HTMLPreformatted"/>
            </w:pPr>
            <w:r>
              <w:t xml:space="preserve">MUST supply a *child* term of </w:t>
            </w:r>
            <w:hyperlink r:id="rId129" w:tgtFrame="new" w:history="1">
              <w:r>
                <w:rPr>
                  <w:rStyle w:val="Hyperlink"/>
                </w:rPr>
                <w:t>MS:1001040</w:t>
              </w:r>
            </w:hyperlink>
            <w:r>
              <w:t xml:space="preserve"> (</w:t>
            </w:r>
            <w:r>
              <w:rPr>
                <w:rStyle w:val="popup"/>
              </w:rPr>
              <w:t>intermediate analysis format</w:t>
            </w:r>
            <w:r>
              <w:t>) only once</w:t>
            </w:r>
          </w:p>
          <w:p w:rsidR="00921A47" w:rsidRDefault="00921A47">
            <w:pPr>
              <w:pStyle w:val="HTMLPreformatted"/>
            </w:pPr>
            <w:r>
              <w:t xml:space="preserve">  e.g.: </w:t>
            </w:r>
            <w:hyperlink r:id="rId130" w:tgtFrame="new" w:history="1">
              <w:r>
                <w:rPr>
                  <w:rStyle w:val="Hyperlink"/>
                </w:rPr>
                <w:t>MS:1000742</w:t>
              </w:r>
            </w:hyperlink>
            <w:r>
              <w:t xml:space="preserve"> (</w:t>
            </w:r>
            <w:r>
              <w:rPr>
                <w:rStyle w:val="popup"/>
              </w:rPr>
              <w:t>Bioworks SRF format</w:t>
            </w:r>
            <w:r>
              <w:t xml:space="preserve">) </w:t>
            </w:r>
          </w:p>
          <w:p w:rsidR="00921A47" w:rsidRDefault="00921A47">
            <w:pPr>
              <w:pStyle w:val="HTMLPreformatted"/>
            </w:pPr>
            <w:r>
              <w:t xml:space="preserve">  e.g.: </w:t>
            </w:r>
            <w:hyperlink r:id="rId131" w:tgtFrame="new" w:history="1">
              <w:r>
                <w:rPr>
                  <w:rStyle w:val="Hyperlink"/>
                </w:rPr>
                <w:t>MS:1001107</w:t>
              </w:r>
            </w:hyperlink>
            <w:r>
              <w:t xml:space="preserve"> (</w:t>
            </w:r>
            <w:r>
              <w:rPr>
                <w:rStyle w:val="popup"/>
              </w:rPr>
              <w:t>data stored in database</w:t>
            </w:r>
            <w:r>
              <w:t xml:space="preserve">) </w:t>
            </w:r>
          </w:p>
          <w:p w:rsidR="00921A47" w:rsidRDefault="00921A47">
            <w:pPr>
              <w:pStyle w:val="HTMLPreformatted"/>
            </w:pPr>
            <w:r>
              <w:t xml:space="preserve">  e.g.: </w:t>
            </w:r>
            <w:hyperlink r:id="rId132" w:tgtFrame="new" w:history="1">
              <w:r>
                <w:rPr>
                  <w:rStyle w:val="Hyperlink"/>
                </w:rPr>
                <w:t>MS:1001199</w:t>
              </w:r>
            </w:hyperlink>
            <w:r>
              <w:t xml:space="preserve"> (</w:t>
            </w:r>
            <w:r>
              <w:rPr>
                <w:rStyle w:val="popup"/>
              </w:rPr>
              <w:t>Mascot DAT format</w:t>
            </w:r>
            <w:r>
              <w:t xml:space="preserve">) </w:t>
            </w:r>
          </w:p>
          <w:p w:rsidR="00921A47" w:rsidRDefault="00921A47">
            <w:pPr>
              <w:pStyle w:val="HTMLPreformatted"/>
            </w:pPr>
            <w:r>
              <w:t xml:space="preserve">  e.g.: </w:t>
            </w:r>
            <w:hyperlink r:id="rId133" w:tgtFrame="new" w:history="1">
              <w:r>
                <w:rPr>
                  <w:rStyle w:val="Hyperlink"/>
                </w:rPr>
                <w:t>MS:1001200</w:t>
              </w:r>
            </w:hyperlink>
            <w:r>
              <w:t xml:space="preserve"> (</w:t>
            </w:r>
            <w:r>
              <w:rPr>
                <w:rStyle w:val="popup"/>
              </w:rPr>
              <w:t>SEQUEST out file format</w:t>
            </w:r>
            <w:r>
              <w:t xml:space="preserve">) </w:t>
            </w:r>
          </w:p>
          <w:p w:rsidR="00921A47" w:rsidRDefault="00921A47">
            <w:pPr>
              <w:pStyle w:val="HTMLPreformatted"/>
            </w:pPr>
            <w:r>
              <w:t xml:space="preserve">  e.g.: </w:t>
            </w:r>
            <w:hyperlink r:id="rId134" w:tgtFrame="new" w:history="1">
              <w:r>
                <w:rPr>
                  <w:rStyle w:val="Hyperlink"/>
                </w:rPr>
                <w:t>MS:1001242</w:t>
              </w:r>
            </w:hyperlink>
            <w:r>
              <w:t xml:space="preserve"> (</w:t>
            </w:r>
            <w:r>
              <w:rPr>
                <w:rStyle w:val="popup"/>
              </w:rPr>
              <w:t>SEQUEST out folder</w:t>
            </w:r>
            <w:r>
              <w:t xml:space="preserve">) </w:t>
            </w:r>
          </w:p>
          <w:p w:rsidR="00921A47" w:rsidRDefault="00921A47">
            <w:pPr>
              <w:pStyle w:val="HTMLPreformatted"/>
            </w:pPr>
            <w:r>
              <w:t xml:space="preserve">  e.g.: </w:t>
            </w:r>
            <w:hyperlink r:id="rId135" w:tgtFrame="new" w:history="1">
              <w:r>
                <w:rPr>
                  <w:rStyle w:val="Hyperlink"/>
                </w:rPr>
                <w:t>MS:1001243</w:t>
              </w:r>
            </w:hyperlink>
            <w:r>
              <w:t xml:space="preserve"> (</w:t>
            </w:r>
            <w:r>
              <w:rPr>
                <w:rStyle w:val="popup"/>
              </w:rPr>
              <w:t>SEQUEST summary</w:t>
            </w:r>
            <w:r>
              <w:t xml:space="preserve">) </w:t>
            </w:r>
          </w:p>
          <w:p w:rsidR="00921A47" w:rsidRDefault="00921A47">
            <w:pPr>
              <w:pStyle w:val="HTMLPreformatted"/>
            </w:pPr>
            <w:r>
              <w:t xml:space="preserve">  e.g.: </w:t>
            </w:r>
            <w:hyperlink r:id="rId136" w:tgtFrame="new" w:history="1">
              <w:r>
                <w:rPr>
                  <w:rStyle w:val="Hyperlink"/>
                </w:rPr>
                <w:t>MS:1001275</w:t>
              </w:r>
            </w:hyperlink>
            <w:r>
              <w:t xml:space="preserve"> (</w:t>
            </w:r>
            <w:r>
              <w:rPr>
                <w:rStyle w:val="popup"/>
              </w:rPr>
              <w:t>ProteinScape SearchEvent</w:t>
            </w:r>
            <w:r>
              <w:t xml:space="preserve">) </w:t>
            </w:r>
          </w:p>
          <w:p w:rsidR="00921A47" w:rsidRPr="00921A47" w:rsidRDefault="00921A47">
            <w:pPr>
              <w:pStyle w:val="HTMLPreformatted"/>
              <w:rPr>
                <w:lang w:val="de-DE"/>
              </w:rPr>
            </w:pPr>
            <w:r>
              <w:t xml:space="preserve">  </w:t>
            </w:r>
            <w:r w:rsidRPr="00921A47">
              <w:rPr>
                <w:lang w:val="de-DE"/>
              </w:rPr>
              <w:t xml:space="preserve">e.g.: </w:t>
            </w:r>
            <w:hyperlink r:id="rId137" w:tgtFrame="new" w:history="1">
              <w:r w:rsidRPr="00921A47">
                <w:rPr>
                  <w:rStyle w:val="Hyperlink"/>
                  <w:lang w:val="de-DE"/>
                </w:rPr>
                <w:t>MS:1001276</w:t>
              </w:r>
            </w:hyperlink>
            <w:r w:rsidRPr="00921A47">
              <w:rPr>
                <w:lang w:val="de-DE"/>
              </w:rPr>
              <w:t xml:space="preserve"> (</w:t>
            </w:r>
            <w:r w:rsidRPr="00921A47">
              <w:rPr>
                <w:rStyle w:val="popup"/>
                <w:lang w:val="de-DE"/>
              </w:rPr>
              <w:t>ProteinScape Gel</w:t>
            </w:r>
            <w:r w:rsidRPr="00921A47">
              <w:rPr>
                <w:lang w:val="de-DE"/>
              </w:rPr>
              <w:t xml:space="preserve">) </w:t>
            </w:r>
          </w:p>
          <w:p w:rsidR="00921A47" w:rsidRPr="00921A47" w:rsidRDefault="00921A47">
            <w:pPr>
              <w:pStyle w:val="HTMLPreformatted"/>
              <w:rPr>
                <w:lang w:val="de-DE"/>
              </w:rPr>
            </w:pPr>
            <w:r w:rsidRPr="00921A47">
              <w:rPr>
                <w:lang w:val="de-DE"/>
              </w:rPr>
              <w:t xml:space="preserve">  e.g.: </w:t>
            </w:r>
            <w:hyperlink r:id="rId138" w:tgtFrame="new" w:history="1">
              <w:r w:rsidRPr="00921A47">
                <w:rPr>
                  <w:rStyle w:val="Hyperlink"/>
                  <w:lang w:val="de-DE"/>
                </w:rPr>
                <w:t>MS:1001399</w:t>
              </w:r>
            </w:hyperlink>
            <w:r w:rsidRPr="00921A47">
              <w:rPr>
                <w:lang w:val="de-DE"/>
              </w:rPr>
              <w:t xml:space="preserve"> (</w:t>
            </w:r>
            <w:r w:rsidRPr="00921A47">
              <w:rPr>
                <w:rStyle w:val="popup"/>
                <w:lang w:val="de-DE"/>
              </w:rPr>
              <w:t>OMSSA csv format</w:t>
            </w:r>
            <w:r w:rsidRPr="00921A47">
              <w:rPr>
                <w:lang w:val="de-DE"/>
              </w:rPr>
              <w:t xml:space="preserve">) </w:t>
            </w:r>
          </w:p>
          <w:p w:rsidR="00921A47" w:rsidRPr="00921A47" w:rsidRDefault="00921A47">
            <w:pPr>
              <w:pStyle w:val="HTMLPreformatted"/>
              <w:rPr>
                <w:lang w:val="de-DE"/>
              </w:rPr>
            </w:pPr>
            <w:r w:rsidRPr="00921A47">
              <w:rPr>
                <w:lang w:val="de-DE"/>
              </w:rPr>
              <w:t xml:space="preserve">  e.g.: </w:t>
            </w:r>
            <w:hyperlink r:id="rId139" w:tgtFrame="new" w:history="1">
              <w:r w:rsidRPr="00921A47">
                <w:rPr>
                  <w:rStyle w:val="Hyperlink"/>
                  <w:lang w:val="de-DE"/>
                </w:rPr>
                <w:t>MS:1001400</w:t>
              </w:r>
            </w:hyperlink>
            <w:r w:rsidRPr="00921A47">
              <w:rPr>
                <w:lang w:val="de-DE"/>
              </w:rPr>
              <w:t xml:space="preserve"> (</w:t>
            </w:r>
            <w:r w:rsidRPr="00921A47">
              <w:rPr>
                <w:rStyle w:val="popup"/>
                <w:lang w:val="de-DE"/>
              </w:rPr>
              <w:t>OMSSA xml format</w:t>
            </w:r>
            <w:r w:rsidRPr="00921A47">
              <w:rPr>
                <w:lang w:val="de-DE"/>
              </w:rPr>
              <w:t xml:space="preserve">) </w:t>
            </w:r>
          </w:p>
          <w:p w:rsidR="00921A47" w:rsidRDefault="00921A47">
            <w:pPr>
              <w:pStyle w:val="HTMLPreformatted"/>
            </w:pPr>
            <w:r w:rsidRPr="00921A47">
              <w:rPr>
                <w:lang w:val="de-DE"/>
              </w:rPr>
              <w:t xml:space="preserve">  </w:t>
            </w:r>
            <w:hyperlink r:id="rId140" w:tgtFrame="new" w:history="1">
              <w:r>
                <w:rPr>
                  <w:rStyle w:val="Hyperlink"/>
                </w:rPr>
                <w:t>et al.</w:t>
              </w:r>
            </w:hyperlink>
          </w:p>
          <w:p w:rsidR="00921A47" w:rsidRDefault="00921A47">
            <w:pPr>
              <w:pStyle w:val="HTMLPreformatted"/>
            </w:pPr>
            <w:r>
              <w:t>Path /MzIdentML/DataCollection/Inputs/SpectraData/FileFormat</w:t>
            </w:r>
          </w:p>
          <w:p w:rsidR="00921A47" w:rsidRDefault="00921A47">
            <w:pPr>
              <w:pStyle w:val="HTMLPreformatted"/>
            </w:pPr>
            <w:r>
              <w:t xml:space="preserve">MUST supply a *child* term of </w:t>
            </w:r>
            <w:hyperlink r:id="rId141" w:tgtFrame="new" w:history="1">
              <w:r>
                <w:rPr>
                  <w:rStyle w:val="Hyperlink"/>
                </w:rPr>
                <w:t>MS:1000560</w:t>
              </w:r>
            </w:hyperlink>
            <w:r>
              <w:t xml:space="preserve"> (</w:t>
            </w:r>
            <w:r>
              <w:rPr>
                <w:rStyle w:val="popup"/>
              </w:rPr>
              <w:t>mass spectrometer file format</w:t>
            </w:r>
            <w:r>
              <w:t>) one or more times</w:t>
            </w:r>
          </w:p>
          <w:p w:rsidR="00921A47" w:rsidRDefault="00921A47">
            <w:pPr>
              <w:pStyle w:val="HTMLPreformatted"/>
            </w:pPr>
            <w:r>
              <w:t xml:space="preserve">  e.g.: </w:t>
            </w:r>
            <w:hyperlink r:id="rId142" w:tgtFrame="new" w:history="1">
              <w:r>
                <w:rPr>
                  <w:rStyle w:val="Hyperlink"/>
                </w:rPr>
                <w:t>MS:1000526</w:t>
              </w:r>
            </w:hyperlink>
            <w:r>
              <w:t xml:space="preserve"> (</w:t>
            </w:r>
            <w:r>
              <w:rPr>
                <w:rStyle w:val="popup"/>
              </w:rPr>
              <w:t>Waters raw format</w:t>
            </w:r>
            <w:r>
              <w:t xml:space="preserve">) </w:t>
            </w:r>
          </w:p>
          <w:p w:rsidR="00921A47" w:rsidRDefault="00921A47">
            <w:pPr>
              <w:pStyle w:val="HTMLPreformatted"/>
            </w:pPr>
            <w:r>
              <w:t xml:space="preserve">  e.g.: </w:t>
            </w:r>
            <w:hyperlink r:id="rId143" w:tgtFrame="new" w:history="1">
              <w:r>
                <w:rPr>
                  <w:rStyle w:val="Hyperlink"/>
                </w:rPr>
                <w:t>MS:1000562</w:t>
              </w:r>
            </w:hyperlink>
            <w:r>
              <w:t xml:space="preserve"> (</w:t>
            </w:r>
            <w:r>
              <w:rPr>
                <w:rStyle w:val="popup"/>
              </w:rPr>
              <w:t>ABI WIFF format</w:t>
            </w:r>
            <w:r>
              <w:t xml:space="preserve">) </w:t>
            </w:r>
          </w:p>
          <w:p w:rsidR="00921A47" w:rsidRDefault="00921A47">
            <w:pPr>
              <w:pStyle w:val="HTMLPreformatted"/>
            </w:pPr>
            <w:r>
              <w:t xml:space="preserve">  e.g.: </w:t>
            </w:r>
            <w:hyperlink r:id="rId144" w:tgtFrame="new" w:history="1">
              <w:r>
                <w:rPr>
                  <w:rStyle w:val="Hyperlink"/>
                </w:rPr>
                <w:t>MS:1000563</w:t>
              </w:r>
            </w:hyperlink>
            <w:r>
              <w:t xml:space="preserve"> (</w:t>
            </w:r>
            <w:r>
              <w:rPr>
                <w:rStyle w:val="popup"/>
              </w:rPr>
              <w:t>Thermo RAW format</w:t>
            </w:r>
            <w:r>
              <w:t xml:space="preserve">) </w:t>
            </w:r>
          </w:p>
          <w:p w:rsidR="00921A47" w:rsidRDefault="00921A47">
            <w:pPr>
              <w:pStyle w:val="HTMLPreformatted"/>
            </w:pPr>
            <w:r>
              <w:t xml:space="preserve">  e.g.: </w:t>
            </w:r>
            <w:hyperlink r:id="rId145" w:tgtFrame="new" w:history="1">
              <w:r>
                <w:rPr>
                  <w:rStyle w:val="Hyperlink"/>
                </w:rPr>
                <w:t>MS:1000564</w:t>
              </w:r>
            </w:hyperlink>
            <w:r>
              <w:t xml:space="preserve"> (</w:t>
            </w:r>
            <w:r>
              <w:rPr>
                <w:rStyle w:val="popup"/>
              </w:rPr>
              <w:t>PSI mzData format</w:t>
            </w:r>
            <w:r>
              <w:t xml:space="preserve">) </w:t>
            </w:r>
          </w:p>
          <w:p w:rsidR="00921A47" w:rsidRDefault="00921A47">
            <w:pPr>
              <w:pStyle w:val="HTMLPreformatted"/>
            </w:pPr>
            <w:r>
              <w:t xml:space="preserve">  e.g.: </w:t>
            </w:r>
            <w:hyperlink r:id="rId146" w:tgtFrame="new" w:history="1">
              <w:r>
                <w:rPr>
                  <w:rStyle w:val="Hyperlink"/>
                </w:rPr>
                <w:t>MS:1000565</w:t>
              </w:r>
            </w:hyperlink>
            <w:r>
              <w:t xml:space="preserve"> (</w:t>
            </w:r>
            <w:r>
              <w:rPr>
                <w:rStyle w:val="popup"/>
              </w:rPr>
              <w:t>Micromass PKL format</w:t>
            </w:r>
            <w:r>
              <w:t xml:space="preserve">) </w:t>
            </w:r>
          </w:p>
          <w:p w:rsidR="00921A47" w:rsidRPr="00921A47" w:rsidRDefault="00921A47">
            <w:pPr>
              <w:pStyle w:val="HTMLPreformatted"/>
              <w:rPr>
                <w:lang w:val="de-DE"/>
              </w:rPr>
            </w:pPr>
            <w:r>
              <w:t xml:space="preserve">  </w:t>
            </w:r>
            <w:r w:rsidRPr="00921A47">
              <w:rPr>
                <w:lang w:val="de-DE"/>
              </w:rPr>
              <w:t xml:space="preserve">e.g.: </w:t>
            </w:r>
            <w:hyperlink r:id="rId147" w:tgtFrame="new" w:history="1">
              <w:r w:rsidRPr="00921A47">
                <w:rPr>
                  <w:rStyle w:val="Hyperlink"/>
                  <w:lang w:val="de-DE"/>
                </w:rPr>
                <w:t>MS:1000566</w:t>
              </w:r>
            </w:hyperlink>
            <w:r w:rsidRPr="00921A47">
              <w:rPr>
                <w:lang w:val="de-DE"/>
              </w:rPr>
              <w:t xml:space="preserve"> (</w:t>
            </w:r>
            <w:r w:rsidRPr="00921A47">
              <w:rPr>
                <w:rStyle w:val="popup"/>
                <w:lang w:val="de-DE"/>
              </w:rPr>
              <w:t>ISB mzXML format</w:t>
            </w:r>
            <w:r w:rsidRPr="00921A47">
              <w:rPr>
                <w:lang w:val="de-DE"/>
              </w:rPr>
              <w:t xml:space="preserve">) </w:t>
            </w:r>
          </w:p>
          <w:p w:rsidR="00921A47" w:rsidRPr="00921A47" w:rsidRDefault="00921A47">
            <w:pPr>
              <w:pStyle w:val="HTMLPreformatted"/>
              <w:rPr>
                <w:lang w:val="de-DE"/>
              </w:rPr>
            </w:pPr>
            <w:r w:rsidRPr="00921A47">
              <w:rPr>
                <w:lang w:val="de-DE"/>
              </w:rPr>
              <w:lastRenderedPageBreak/>
              <w:t xml:space="preserve">  e.g.: </w:t>
            </w:r>
            <w:hyperlink r:id="rId148" w:tgtFrame="new" w:history="1">
              <w:r w:rsidRPr="00921A47">
                <w:rPr>
                  <w:rStyle w:val="Hyperlink"/>
                  <w:lang w:val="de-DE"/>
                </w:rPr>
                <w:t>MS:1000567</w:t>
              </w:r>
            </w:hyperlink>
            <w:r w:rsidRPr="00921A47">
              <w:rPr>
                <w:lang w:val="de-DE"/>
              </w:rPr>
              <w:t xml:space="preserve"> (</w:t>
            </w:r>
            <w:r w:rsidRPr="00921A47">
              <w:rPr>
                <w:rStyle w:val="popup"/>
                <w:lang w:val="de-DE"/>
              </w:rPr>
              <w:t>Bruker/Agilent YEP format</w:t>
            </w:r>
            <w:r w:rsidRPr="00921A47">
              <w:rPr>
                <w:lang w:val="de-DE"/>
              </w:rPr>
              <w:t xml:space="preserve">) </w:t>
            </w:r>
          </w:p>
          <w:p w:rsidR="00921A47" w:rsidRPr="00921A47" w:rsidRDefault="00921A47">
            <w:pPr>
              <w:pStyle w:val="HTMLPreformatted"/>
              <w:rPr>
                <w:lang w:val="de-DE"/>
              </w:rPr>
            </w:pPr>
            <w:r w:rsidRPr="00921A47">
              <w:rPr>
                <w:lang w:val="de-DE"/>
              </w:rPr>
              <w:t xml:space="preserve">  e.g.: </w:t>
            </w:r>
            <w:hyperlink r:id="rId149" w:tgtFrame="new" w:history="1">
              <w:r w:rsidRPr="00921A47">
                <w:rPr>
                  <w:rStyle w:val="Hyperlink"/>
                  <w:lang w:val="de-DE"/>
                </w:rPr>
                <w:t>MS:1000584</w:t>
              </w:r>
            </w:hyperlink>
            <w:r w:rsidRPr="00921A47">
              <w:rPr>
                <w:lang w:val="de-DE"/>
              </w:rPr>
              <w:t xml:space="preserve"> (</w:t>
            </w:r>
            <w:r w:rsidRPr="00921A47">
              <w:rPr>
                <w:rStyle w:val="popup"/>
                <w:lang w:val="de-DE"/>
              </w:rPr>
              <w:t>mzML format</w:t>
            </w:r>
            <w:r w:rsidRPr="00921A47">
              <w:rPr>
                <w:lang w:val="de-DE"/>
              </w:rPr>
              <w:t xml:space="preserve">) </w:t>
            </w:r>
          </w:p>
          <w:p w:rsidR="00921A47" w:rsidRPr="00921A47" w:rsidRDefault="00921A47">
            <w:pPr>
              <w:pStyle w:val="HTMLPreformatted"/>
              <w:rPr>
                <w:lang w:val="de-DE"/>
              </w:rPr>
            </w:pPr>
            <w:r w:rsidRPr="00921A47">
              <w:rPr>
                <w:lang w:val="de-DE"/>
              </w:rPr>
              <w:t xml:space="preserve">  e.g.: </w:t>
            </w:r>
            <w:hyperlink r:id="rId150" w:tgtFrame="new" w:history="1">
              <w:r w:rsidRPr="00921A47">
                <w:rPr>
                  <w:rStyle w:val="Hyperlink"/>
                  <w:lang w:val="de-DE"/>
                </w:rPr>
                <w:t>MS:1000613</w:t>
              </w:r>
            </w:hyperlink>
            <w:r w:rsidRPr="00921A47">
              <w:rPr>
                <w:lang w:val="de-DE"/>
              </w:rPr>
              <w:t xml:space="preserve"> (</w:t>
            </w:r>
            <w:r w:rsidRPr="00921A47">
              <w:rPr>
                <w:rStyle w:val="popup"/>
                <w:lang w:val="de-DE"/>
              </w:rPr>
              <w:t>DTA format</w:t>
            </w:r>
            <w:r w:rsidRPr="00921A47">
              <w:rPr>
                <w:lang w:val="de-DE"/>
              </w:rPr>
              <w:t xml:space="preserve">) </w:t>
            </w:r>
          </w:p>
          <w:p w:rsidR="00921A47" w:rsidRPr="00921A47" w:rsidRDefault="00921A47">
            <w:pPr>
              <w:pStyle w:val="HTMLPreformatted"/>
              <w:rPr>
                <w:lang w:val="de-DE"/>
              </w:rPr>
            </w:pPr>
            <w:r w:rsidRPr="00921A47">
              <w:rPr>
                <w:lang w:val="de-DE"/>
              </w:rPr>
              <w:t xml:space="preserve">  e.g.: </w:t>
            </w:r>
            <w:hyperlink r:id="rId151" w:tgtFrame="new" w:history="1">
              <w:r w:rsidRPr="00921A47">
                <w:rPr>
                  <w:rStyle w:val="Hyperlink"/>
                  <w:lang w:val="de-DE"/>
                </w:rPr>
                <w:t>MS:1000614</w:t>
              </w:r>
            </w:hyperlink>
            <w:r w:rsidRPr="00921A47">
              <w:rPr>
                <w:lang w:val="de-DE"/>
              </w:rPr>
              <w:t xml:space="preserve"> (</w:t>
            </w:r>
            <w:r w:rsidRPr="00921A47">
              <w:rPr>
                <w:rStyle w:val="popup"/>
                <w:lang w:val="de-DE"/>
              </w:rPr>
              <w:t>ProteinLynx Global Server mass spectrum XML format</w:t>
            </w:r>
            <w:r w:rsidRPr="00921A47">
              <w:rPr>
                <w:lang w:val="de-DE"/>
              </w:rPr>
              <w:t xml:space="preserve">) </w:t>
            </w:r>
          </w:p>
          <w:p w:rsidR="00921A47" w:rsidRDefault="00921A47">
            <w:pPr>
              <w:pStyle w:val="HTMLPreformatted"/>
            </w:pPr>
            <w:r w:rsidRPr="00921A47">
              <w:rPr>
                <w:lang w:val="de-DE"/>
              </w:rPr>
              <w:t xml:space="preserve">  </w:t>
            </w:r>
            <w:hyperlink r:id="rId152" w:tgtFrame="new" w:history="1">
              <w:r>
                <w:rPr>
                  <w:rStyle w:val="Hyperlink"/>
                </w:rPr>
                <w:t>et al.</w:t>
              </w:r>
            </w:hyperlink>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0" w:type="auto"/>
            <w:vAlign w:val="center"/>
            <w:hideMark/>
          </w:tcPr>
          <w:p w:rsidR="00921A47" w:rsidRDefault="00921A47">
            <w:pPr>
              <w:pStyle w:val="HTMLPreformatted"/>
            </w:pPr>
            <w:r>
              <w:t>&lt;cvParam cvRef="PSI-MS" accession="MS:1001400" name="OMSSA xml file"&gt;&lt;/cvParam&gt;</w:t>
            </w:r>
          </w:p>
          <w:p w:rsidR="00921A47" w:rsidRDefault="00921A47">
            <w:pPr>
              <w:pStyle w:val="HTMLPreformatted"/>
            </w:pPr>
            <w:r>
              <w:t>&lt;cvParam cvRef="PSI-MS" accession="MS:1001348" name="FASTA format"&gt;&lt;/cvParam&gt;</w:t>
            </w:r>
          </w:p>
          <w:p w:rsidR="00921A47" w:rsidRDefault="00921A47">
            <w:pPr>
              <w:pStyle w:val="HTMLPreformatted"/>
            </w:pPr>
            <w:r>
              <w:t>&lt;cvParam cvRef="PSI-MS" accession="MS:1001062" name="Mascot MGF file"&gt;&lt;/cvParam&gt;</w:t>
            </w:r>
          </w:p>
          <w:p w:rsidR="00921A47" w:rsidRDefault="00921A47">
            <w:pPr>
              <w:pStyle w:val="HTMLPreformatted"/>
            </w:pPr>
            <w:r>
              <w:t>&lt;cvParam accession="MS:1001401" cvRef="PSI-MS" name="X\!Tandem xml file"/&gt;</w:t>
            </w:r>
          </w:p>
          <w:p w:rsidR="00921A47" w:rsidRDefault="00921A47">
            <w:pPr>
              <w:pStyle w:val="HTMLPreformatted"/>
            </w:pPr>
            <w:r>
              <w:t>&lt;cvParam accession="MS:1001199" cvRef="PSI-MS" name="Mascot DAT format"/&gt;</w:t>
            </w:r>
          </w:p>
          <w:p w:rsidR="00921A47" w:rsidRDefault="00921A47">
            <w:pPr>
              <w:pStyle w:val="HTMLPreformatted"/>
            </w:pPr>
            <w:r>
              <w:t>&lt;cvParam accession="MS:1000584" cvRef="PSI-MS" name="mzML format"/&gt;</w:t>
            </w:r>
          </w:p>
          <w:p w:rsidR="00921A47" w:rsidRDefault="00921A47">
            <w:pPr>
              <w:pStyle w:val="HTMLPreformatted"/>
            </w:pPr>
            <w:r>
              <w:t>&lt;cvParam cvRef="PSI-MS" accession="MS:1000563" name="Thermo Raw file"&gt;&lt;/cvParam&gt;</w:t>
            </w:r>
          </w:p>
        </w:tc>
      </w:tr>
    </w:tbl>
    <w:p w:rsidR="00921A47" w:rsidRDefault="00921A47" w:rsidP="00921A47"/>
    <w:p w:rsidR="00921A47" w:rsidRDefault="00921A47" w:rsidP="00921A47">
      <w:pPr>
        <w:pStyle w:val="Heading2"/>
      </w:pPr>
      <w:bookmarkStart w:id="132" w:name="_Toc457214085"/>
      <w:r>
        <w:t>Element &lt;</w:t>
      </w:r>
      <w:bookmarkStart w:id="133" w:name="Filter"/>
      <w:r>
        <w:t>Filter</w:t>
      </w:r>
      <w:bookmarkEnd w:id="133"/>
      <w:r>
        <w:t>&gt;</w:t>
      </w:r>
      <w:bookmarkEnd w:id="13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Filters applied to the search database. The filter MUST include at least one of Include and Exclude. If both are used, it is assumed that inclusion is performed firs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ilter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5"/>
              <w:gridCol w:w="1135"/>
              <w:gridCol w:w="1180"/>
              <w:gridCol w:w="444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FilterType" w:history="1">
                    <w:r w:rsidR="00921A47">
                      <w:rPr>
                        <w:rStyle w:val="Hyperlink"/>
                      </w:rPr>
                      <w:t>Filter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ype of filter e.g. database taxonomy filter, pi filter, mw filter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Include" w:history="1">
                    <w:r w:rsidR="00921A47">
                      <w:rPr>
                        <w:rStyle w:val="Hyperlink"/>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ll sequences fulfilling the specifed criteria are includ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Exclude" w:history="1">
                    <w:r w:rsidR="00921A47">
                      <w:rPr>
                        <w:rStyle w:val="Hyperlink"/>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ll sequences fulfilling the specifed criteria are exclud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Filter&gt;</w:t>
            </w:r>
          </w:p>
          <w:p w:rsidR="00921A47" w:rsidRDefault="00921A47">
            <w:pPr>
              <w:pStyle w:val="HTMLPreformatted"/>
            </w:pPr>
            <w:r>
              <w:t xml:space="preserve">    &lt;FilterType&gt;</w:t>
            </w:r>
          </w:p>
          <w:p w:rsidR="00921A47" w:rsidRDefault="00921A47">
            <w:pPr>
              <w:pStyle w:val="HTMLPreformatted"/>
            </w:pPr>
            <w:r>
              <w:t xml:space="preserve">        &lt;cvParam accession="MS:1001020" cvRef="PSI-MS" name="DB filter taxonomy"/&gt;</w:t>
            </w:r>
          </w:p>
          <w:p w:rsidR="00921A47" w:rsidRDefault="00921A47">
            <w:pPr>
              <w:pStyle w:val="HTMLPreformatted"/>
            </w:pPr>
            <w:r>
              <w:t xml:space="preserve">    &lt;/FilterType&gt;</w:t>
            </w:r>
          </w:p>
          <w:p w:rsidR="00921A47" w:rsidRDefault="00921A47">
            <w:pPr>
              <w:pStyle w:val="HTMLPreformatted"/>
            </w:pPr>
            <w:r>
              <w:t>&lt;/Filter&gt;</w:t>
            </w:r>
          </w:p>
        </w:tc>
      </w:tr>
    </w:tbl>
    <w:p w:rsidR="00921A47" w:rsidRDefault="00921A47" w:rsidP="00921A47"/>
    <w:p w:rsidR="00921A47" w:rsidRDefault="00921A47" w:rsidP="00921A47">
      <w:pPr>
        <w:pStyle w:val="Heading2"/>
      </w:pPr>
      <w:bookmarkStart w:id="134" w:name="_Toc457214086"/>
      <w:r>
        <w:t>Element &lt;</w:t>
      </w:r>
      <w:bookmarkStart w:id="135" w:name="FilterType"/>
      <w:r>
        <w:t>FilterType</w:t>
      </w:r>
      <w:bookmarkEnd w:id="135"/>
      <w:r>
        <w:t>&gt;</w:t>
      </w:r>
      <w:bookmarkEnd w:id="13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type of filter e.g. database taxonomy filter, pi filter, mw filter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FilterType&gt;</w:t>
            </w:r>
          </w:p>
          <w:p w:rsidR="00921A47" w:rsidRDefault="00921A47">
            <w:pPr>
              <w:pStyle w:val="HTMLPreformatted"/>
            </w:pPr>
            <w:r>
              <w:t xml:space="preserve">    &lt;cvParam accession="MS:1001020" cvRef="PSI-MS" name="DB filter taxonomy"/&gt;</w:t>
            </w:r>
          </w:p>
          <w:p w:rsidR="00921A47" w:rsidRDefault="00921A47">
            <w:pPr>
              <w:pStyle w:val="HTMLPreformatted"/>
            </w:pPr>
            <w:r>
              <w:t>&lt;/FilterTyp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Preformatted"/>
            </w:pPr>
            <w:r>
              <w:t>Path /MzIdentML/AnalysisProtocolCollection/SpectrumIdentificationProtocol/DatabaseFilters/Filter/FilterType</w:t>
            </w:r>
          </w:p>
          <w:p w:rsidR="00921A47" w:rsidRDefault="00921A47">
            <w:pPr>
              <w:pStyle w:val="HTMLPreformatted"/>
            </w:pPr>
            <w:r>
              <w:t xml:space="preserve">MUST supply a *child* term of </w:t>
            </w:r>
            <w:hyperlink r:id="rId153" w:tgtFrame="new" w:history="1">
              <w:r>
                <w:rPr>
                  <w:rStyle w:val="Hyperlink"/>
                </w:rPr>
                <w:t>MS:1001511</w:t>
              </w:r>
            </w:hyperlink>
            <w:r>
              <w:t xml:space="preserve"> (</w:t>
            </w:r>
            <w:r>
              <w:rPr>
                <w:rStyle w:val="popup"/>
              </w:rPr>
              <w:t>Sequence database filter types</w:t>
            </w:r>
            <w:r>
              <w:t>) one or more times</w:t>
            </w:r>
          </w:p>
          <w:p w:rsidR="00921A47" w:rsidRDefault="00921A47">
            <w:pPr>
              <w:pStyle w:val="HTMLPreformatted"/>
            </w:pPr>
            <w:r>
              <w:t xml:space="preserve">  e.g.: </w:t>
            </w:r>
            <w:hyperlink r:id="rId154" w:tgtFrame="new" w:history="1">
              <w:r>
                <w:rPr>
                  <w:rStyle w:val="Hyperlink"/>
                </w:rPr>
                <w:t>MS:1001020</w:t>
              </w:r>
            </w:hyperlink>
            <w:r>
              <w:t xml:space="preserve"> (</w:t>
            </w:r>
            <w:r>
              <w:rPr>
                <w:rStyle w:val="popup"/>
              </w:rPr>
              <w:t>DB filter taxonomy</w:t>
            </w:r>
            <w:r>
              <w:t xml:space="preserve">) </w:t>
            </w:r>
          </w:p>
          <w:p w:rsidR="00921A47" w:rsidRDefault="00921A47">
            <w:pPr>
              <w:pStyle w:val="HTMLPreformatted"/>
            </w:pPr>
            <w:r>
              <w:t xml:space="preserve">  e.g.: </w:t>
            </w:r>
            <w:hyperlink r:id="rId155" w:tgtFrame="new" w:history="1">
              <w:r>
                <w:rPr>
                  <w:rStyle w:val="Hyperlink"/>
                </w:rPr>
                <w:t>MS:1001021</w:t>
              </w:r>
            </w:hyperlink>
            <w:r>
              <w:t xml:space="preserve"> (</w:t>
            </w:r>
            <w:r>
              <w:rPr>
                <w:rStyle w:val="popup"/>
              </w:rPr>
              <w:t>DB filter on accession numbers</w:t>
            </w:r>
            <w:r>
              <w:t xml:space="preserve">) </w:t>
            </w:r>
          </w:p>
          <w:p w:rsidR="00921A47" w:rsidRPr="00921A47" w:rsidRDefault="00921A47">
            <w:pPr>
              <w:pStyle w:val="HTMLPreformatted"/>
              <w:rPr>
                <w:lang w:val="de-DE"/>
              </w:rPr>
            </w:pPr>
            <w:r>
              <w:t xml:space="preserve">  </w:t>
            </w:r>
            <w:r w:rsidRPr="00921A47">
              <w:rPr>
                <w:lang w:val="de-DE"/>
              </w:rPr>
              <w:t xml:space="preserve">e.g.: </w:t>
            </w:r>
            <w:hyperlink r:id="rId156" w:tgtFrame="new" w:history="1">
              <w:r w:rsidRPr="00921A47">
                <w:rPr>
                  <w:rStyle w:val="Hyperlink"/>
                  <w:lang w:val="de-DE"/>
                </w:rPr>
                <w:t>MS:1001022</w:t>
              </w:r>
            </w:hyperlink>
            <w:r w:rsidRPr="00921A47">
              <w:rPr>
                <w:lang w:val="de-DE"/>
              </w:rPr>
              <w:t xml:space="preserve"> (</w:t>
            </w:r>
            <w:r w:rsidRPr="00921A47">
              <w:rPr>
                <w:rStyle w:val="popup"/>
                <w:lang w:val="de-DE"/>
              </w:rPr>
              <w:t>DB MW filter</w:t>
            </w:r>
            <w:r w:rsidRPr="00921A47">
              <w:rPr>
                <w:lang w:val="de-DE"/>
              </w:rPr>
              <w:t xml:space="preserve">) </w:t>
            </w:r>
          </w:p>
          <w:p w:rsidR="00921A47" w:rsidRPr="00921A47" w:rsidRDefault="00921A47">
            <w:pPr>
              <w:pStyle w:val="HTMLPreformatted"/>
              <w:rPr>
                <w:lang w:val="de-DE"/>
              </w:rPr>
            </w:pPr>
            <w:r w:rsidRPr="00921A47">
              <w:rPr>
                <w:lang w:val="de-DE"/>
              </w:rPr>
              <w:t xml:space="preserve">  e.g.: </w:t>
            </w:r>
            <w:hyperlink r:id="rId157" w:tgtFrame="new" w:history="1">
              <w:r w:rsidRPr="00921A47">
                <w:rPr>
                  <w:rStyle w:val="Hyperlink"/>
                  <w:lang w:val="de-DE"/>
                </w:rPr>
                <w:t>MS:1001023</w:t>
              </w:r>
            </w:hyperlink>
            <w:r w:rsidRPr="00921A47">
              <w:rPr>
                <w:lang w:val="de-DE"/>
              </w:rPr>
              <w:t xml:space="preserve"> (</w:t>
            </w:r>
            <w:r w:rsidRPr="00921A47">
              <w:rPr>
                <w:rStyle w:val="popup"/>
                <w:lang w:val="de-DE"/>
              </w:rPr>
              <w:t>DB PI filter</w:t>
            </w:r>
            <w:r w:rsidRPr="00921A47">
              <w:rPr>
                <w:lang w:val="de-DE"/>
              </w:rPr>
              <w:t xml:space="preserve">) </w:t>
            </w:r>
          </w:p>
          <w:p w:rsidR="00921A47" w:rsidRDefault="00921A47">
            <w:pPr>
              <w:pStyle w:val="HTMLPreformatted"/>
            </w:pPr>
            <w:r w:rsidRPr="00921A47">
              <w:rPr>
                <w:lang w:val="de-DE"/>
              </w:rPr>
              <w:t xml:space="preserve">  </w:t>
            </w:r>
            <w:r>
              <w:t xml:space="preserve">e.g.: </w:t>
            </w:r>
            <w:hyperlink r:id="rId158" w:tgtFrame="new" w:history="1">
              <w:r>
                <w:rPr>
                  <w:rStyle w:val="Hyperlink"/>
                </w:rPr>
                <w:t>MS:1001027</w:t>
              </w:r>
            </w:hyperlink>
            <w:r>
              <w:t xml:space="preserve"> (</w:t>
            </w:r>
            <w:r>
              <w:rPr>
                <w:rStyle w:val="popup"/>
              </w:rPr>
              <w:t>DB filter on sequence pattern</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Preformatted"/>
            </w:pPr>
            <w:r>
              <w:t>&lt;cvParam accession="MS:1001020" cvRef="PSI-MS" name="DB filter taxonomy"/&gt;</w:t>
            </w:r>
          </w:p>
        </w:tc>
      </w:tr>
    </w:tbl>
    <w:p w:rsidR="00921A47" w:rsidRDefault="00921A47" w:rsidP="00921A47"/>
    <w:p w:rsidR="00921A47" w:rsidRDefault="00921A47" w:rsidP="00921A47">
      <w:pPr>
        <w:pStyle w:val="Heading2"/>
      </w:pPr>
      <w:bookmarkStart w:id="136" w:name="_Toc457214087"/>
      <w:r>
        <w:t>Element &lt;</w:t>
      </w:r>
      <w:bookmarkStart w:id="137" w:name="FragmentArray"/>
      <w:r>
        <w:t>FragmentArray</w:t>
      </w:r>
      <w:bookmarkEnd w:id="137"/>
      <w:r>
        <w:t>&gt;</w:t>
      </w:r>
      <w:bookmarkEnd w:id="13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7"/>
        <w:gridCol w:w="862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 array of values for a given type of measure and for a particular ion type, in parallel to the index of ions identifi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ragmentArrayType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1091"/>
              <w:gridCol w:w="824"/>
              <w:gridCol w:w="520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easu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Measure defined in the FragmentationTabl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al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Float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values of this particular measure, corresponding to the index defined in ion typ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rsidR="00921A47" w:rsidRDefault="00921A47" w:rsidP="00921A47"/>
    <w:p w:rsidR="00921A47" w:rsidRDefault="00921A47" w:rsidP="00921A47">
      <w:pPr>
        <w:pStyle w:val="Heading2"/>
      </w:pPr>
      <w:bookmarkStart w:id="138" w:name="_Toc457214088"/>
      <w:r>
        <w:t>Element &lt;</w:t>
      </w:r>
      <w:bookmarkStart w:id="139" w:name="Fragmentation"/>
      <w:r>
        <w:t>Fragmentation</w:t>
      </w:r>
      <w:bookmarkEnd w:id="139"/>
      <w:r>
        <w:t>&gt;</w:t>
      </w:r>
      <w:bookmarkEnd w:id="13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roduct ions identified in this resul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ragment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1"/>
              <w:gridCol w:w="1135"/>
              <w:gridCol w:w="1180"/>
              <w:gridCol w:w="488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IonType" w:history="1">
                    <w:r w:rsidR="00921A47">
                      <w:rPr>
                        <w:rStyle w:val="Hyperlink"/>
                      </w:rPr>
                      <w:t>Ion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 xml:space="preserve">            &lt;Fragmentation&gt;</w:t>
            </w:r>
          </w:p>
          <w:p w:rsidR="00921A47" w:rsidRDefault="00921A47">
            <w:pPr>
              <w:pStyle w:val="HTMLPreformatted"/>
            </w:pPr>
            <w:r>
              <w:t xml:space="preserve">              &lt;IonType charge="1" index="1 2 3 4 5 6 7 8 9 10 11 12 13 14 15 16 17 18 19 20 21 22 23"&gt;</w:t>
            </w:r>
          </w:p>
          <w:p w:rsidR="00921A47" w:rsidRDefault="00921A47">
            <w:pPr>
              <w:pStyle w:val="HTMLPreformatted"/>
            </w:pPr>
            <w:r>
              <w:t xml:space="preserve">                &lt;FragmentArray measure_ref="Measure_MZ" values="175.1193695 232.1403961 289.1618958 452.2268982 509.2429504 566.2701416 653.2999268 710.3218994 767.3411865 854.3770752 911.3968506 968.4257813 1065.472168 1122.492432 1285.553833 1399.612305 1456.62561 1513.645874 1570.669067 1733.721191 1830.793213 1887.808105 1944.829834"/&gt;</w:t>
            </w:r>
          </w:p>
          <w:p w:rsidR="00921A47" w:rsidRDefault="00921A47">
            <w:pPr>
              <w:pStyle w:val="HTMLPreformatted"/>
            </w:pPr>
            <w:r>
              <w:t xml:space="preserve">                &lt;FragmentArray measure_ref="Measure_In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rsidR="00921A47" w:rsidRDefault="00921A47">
            <w:pPr>
              <w:pStyle w:val="HTMLPreformatted"/>
            </w:pPr>
            <w:r>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rsidR="00921A47" w:rsidRDefault="00921A47">
            <w:pPr>
              <w:pStyle w:val="HTMLPreformatted"/>
            </w:pPr>
            <w:r>
              <w:t xml:space="preserve">                &lt;cvParam cvRef="PSI-MS" accession="MS:1001220" name="frag: y ion"/&gt;</w:t>
            </w:r>
          </w:p>
          <w:p w:rsidR="00921A47" w:rsidRDefault="00921A47">
            <w:pPr>
              <w:pStyle w:val="HTMLPreformatted"/>
            </w:pPr>
            <w:r>
              <w:t xml:space="preserve">              &lt;/IonType&gt;</w:t>
            </w:r>
          </w:p>
          <w:p w:rsidR="00921A47" w:rsidRDefault="00921A47">
            <w:pPr>
              <w:pStyle w:val="HTMLPreformatted"/>
            </w:pPr>
            <w:r>
              <w:t xml:space="preserve">  ...</w:t>
            </w:r>
          </w:p>
          <w:p w:rsidR="00921A47" w:rsidRDefault="00921A47">
            <w:pPr>
              <w:pStyle w:val="HTMLPreformatted"/>
            </w:pPr>
            <w:r>
              <w:t>&lt;/Fragmentation&gt;</w:t>
            </w:r>
          </w:p>
        </w:tc>
      </w:tr>
    </w:tbl>
    <w:p w:rsidR="00921A47" w:rsidRDefault="00921A47" w:rsidP="00921A47"/>
    <w:p w:rsidR="00921A47" w:rsidRDefault="00921A47" w:rsidP="00921A47">
      <w:pPr>
        <w:pStyle w:val="Heading2"/>
      </w:pPr>
      <w:bookmarkStart w:id="140" w:name="_Toc457214089"/>
      <w:r>
        <w:t>Element &lt;</w:t>
      </w:r>
      <w:bookmarkStart w:id="141" w:name="FragmentationTable"/>
      <w:r>
        <w:t>FragmentationTable</w:t>
      </w:r>
      <w:bookmarkEnd w:id="141"/>
      <w:r>
        <w:t>&gt;</w:t>
      </w:r>
      <w:bookmarkEnd w:id="14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57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Contains the types of measures that will be reported in generic arrays for each SpectrumIdentificationItem e.g. product ion m/z, product ion intensity, product ion m/z error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ragmentationTab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2"/>
              <w:gridCol w:w="1135"/>
              <w:gridCol w:w="1180"/>
              <w:gridCol w:w="474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Measure" w:history="1">
                    <w:r w:rsidR="00921A47">
                      <w:rPr>
                        <w:rStyle w:val="Hyperlink"/>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References to CV terms defining the measures about product ions to be reported in SpectrumIdentificationItem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Preformatted"/>
            </w:pPr>
            <w:r>
              <w:t xml:space="preserve">        &lt;FragmentationTable&gt;</w:t>
            </w:r>
          </w:p>
          <w:p w:rsidR="00921A47" w:rsidRDefault="00921A47">
            <w:pPr>
              <w:pStyle w:val="HTMLPreformatted"/>
            </w:pPr>
            <w:r>
              <w:t xml:space="preserve">          &lt;Measure id="Measure_MZ"&gt;</w:t>
            </w:r>
          </w:p>
          <w:p w:rsidR="00921A47" w:rsidRDefault="00921A47">
            <w:pPr>
              <w:pStyle w:val="HTMLPreformatted"/>
            </w:pPr>
            <w:r>
              <w:t xml:space="preserve">            &lt;cvParam cvRef="PSI-MS" accession="MS:1001225" name="product ion m/z" unitCvRef="PSI-MS" unitAccession="MS:1000040" unitName="m/z" /&gt;</w:t>
            </w:r>
          </w:p>
          <w:p w:rsidR="00921A47" w:rsidRDefault="00921A47">
            <w:pPr>
              <w:pStyle w:val="HTMLPreformatted"/>
            </w:pPr>
            <w:r>
              <w:t xml:space="preserve">          &lt;/Measure&gt;</w:t>
            </w:r>
          </w:p>
          <w:p w:rsidR="00921A47" w:rsidRDefault="00921A47">
            <w:pPr>
              <w:pStyle w:val="HTMLPreformatted"/>
            </w:pPr>
            <w:r>
              <w:t xml:space="preserve">          &lt;Measure id="Measure_Int"&gt;</w:t>
            </w:r>
          </w:p>
          <w:p w:rsidR="00921A47" w:rsidRDefault="00921A47">
            <w:pPr>
              <w:pStyle w:val="HTMLPreformatted"/>
            </w:pPr>
            <w:r>
              <w:t xml:space="preserve">            &lt;cvParam cvRef="PSI-MS" accession="MS:1001226" name="product ion intensity" unitCvRef="PSI-MS" unitAccession="MS:1000131" unitName="number of detector counts"/&gt;</w:t>
            </w:r>
          </w:p>
          <w:p w:rsidR="00921A47" w:rsidRDefault="00921A47">
            <w:pPr>
              <w:pStyle w:val="HTMLPreformatted"/>
            </w:pPr>
            <w:r>
              <w:t xml:space="preserve">          &lt;/Measure&gt;</w:t>
            </w:r>
          </w:p>
          <w:p w:rsidR="00921A47" w:rsidRDefault="00921A47">
            <w:pPr>
              <w:pStyle w:val="HTMLPreformatted"/>
            </w:pPr>
            <w:r>
              <w:t xml:space="preserve">  ...</w:t>
            </w:r>
          </w:p>
          <w:p w:rsidR="00921A47" w:rsidRDefault="00921A47">
            <w:pPr>
              <w:pStyle w:val="HTMLPreformatted"/>
            </w:pPr>
            <w:r>
              <w:t>&lt;/FragmentationTable&gt;</w:t>
            </w:r>
          </w:p>
        </w:tc>
      </w:tr>
    </w:tbl>
    <w:p w:rsidR="00921A47" w:rsidRDefault="00921A47" w:rsidP="00921A47"/>
    <w:p w:rsidR="00921A47" w:rsidRDefault="00921A47" w:rsidP="00921A47">
      <w:pPr>
        <w:pStyle w:val="Heading2"/>
      </w:pPr>
      <w:bookmarkStart w:id="142" w:name="_Toc457214090"/>
      <w:r>
        <w:t>Element &lt;</w:t>
      </w:r>
      <w:bookmarkStart w:id="143" w:name="FragmentTolerance"/>
      <w:r>
        <w:t>FragmentTolerance</w:t>
      </w:r>
      <w:bookmarkEnd w:id="143"/>
      <w:r>
        <w:t>&gt;</w:t>
      </w:r>
      <w:bookmarkEnd w:id="14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6"/>
        <w:gridCol w:w="851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tolerance of the search given as a plus and minus value with uni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Tolera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3"/>
              <w:gridCol w:w="1135"/>
              <w:gridCol w:w="1180"/>
              <w:gridCol w:w="439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FragmentTolerance&gt;</w:t>
            </w:r>
          </w:p>
          <w:p w:rsidR="00921A47" w:rsidRDefault="00921A47">
            <w:pPr>
              <w:pStyle w:val="HTMLPreformatted"/>
            </w:pPr>
            <w:r>
              <w:t xml:space="preserve">  &lt;cvParam cvRef="PSI-MS" accession="MS:1001412" name="search tolerance plus value" value="20.0 ppm" unitAccession="UO:0000169" unitName="parts per million" unitCvRef="UO"&gt;&lt;/cvParam&gt;</w:t>
            </w:r>
          </w:p>
          <w:p w:rsidR="00921A47" w:rsidRDefault="00921A47">
            <w:pPr>
              <w:pStyle w:val="HTMLPreformatted"/>
            </w:pPr>
            <w:r>
              <w:t xml:space="preserve">  &lt;cvParam cvRef="PSI-MS" accession="MS:1001413" name="search tolerance minus value" value="20.0 ppm" unitAccession="UO:0000169" unitName="parts per million" unitCvRef="UO"&gt;&lt;/cvParam&gt;</w:t>
            </w:r>
          </w:p>
          <w:p w:rsidR="00921A47" w:rsidRDefault="00921A47">
            <w:pPr>
              <w:pStyle w:val="HTMLPreformatted"/>
            </w:pPr>
            <w:r>
              <w:t>&lt;/FragmentToleranc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Preformatted"/>
            </w:pPr>
            <w:r>
              <w:t>Path /MzIdentML/AnalysisProtocolCollection/SpectrumIdentificationProtocol/FragmentTolerance</w:t>
            </w:r>
          </w:p>
          <w:p w:rsidR="00921A47" w:rsidRDefault="00921A47">
            <w:pPr>
              <w:pStyle w:val="HTMLPreformatted"/>
            </w:pPr>
            <w:r>
              <w:t xml:space="preserve">MUST supply term </w:t>
            </w:r>
            <w:hyperlink r:id="rId159" w:tgtFrame="new" w:history="1">
              <w:r>
                <w:rPr>
                  <w:rStyle w:val="Hyperlink"/>
                </w:rPr>
                <w:t>MS:1001412</w:t>
              </w:r>
            </w:hyperlink>
            <w:r>
              <w:t xml:space="preserve"> (</w:t>
            </w:r>
            <w:r>
              <w:rPr>
                <w:rStyle w:val="popup"/>
              </w:rPr>
              <w:t>search tolerance plus value</w:t>
            </w:r>
            <w:r>
              <w:t>) only once</w:t>
            </w:r>
          </w:p>
          <w:p w:rsidR="00921A47" w:rsidRDefault="00921A47">
            <w:pPr>
              <w:pStyle w:val="HTMLPreformatted"/>
            </w:pPr>
            <w:r>
              <w:t xml:space="preserve">MUST supply term </w:t>
            </w:r>
            <w:hyperlink r:id="rId160" w:tgtFrame="new" w:history="1">
              <w:r>
                <w:rPr>
                  <w:rStyle w:val="Hyperlink"/>
                </w:rPr>
                <w:t>MS:1001413</w:t>
              </w:r>
            </w:hyperlink>
            <w:r>
              <w:t xml:space="preserve"> (</w:t>
            </w:r>
            <w:r>
              <w:rPr>
                <w:rStyle w:val="popup"/>
              </w:rPr>
              <w:t>search tolerance minus value</w:t>
            </w:r>
            <w:r>
              <w:t>) only once</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Preformatted"/>
            </w:pPr>
            <w:r>
              <w:t>&lt;cvParam cvRef="PSI-MS" accession="MS:1001412" name="search tolerance plus value" value="0.7" unitAccession="UO:0000221" unitName="dalton" unitCvRef="UO"&gt;&lt;/cvParam&gt;</w:t>
            </w:r>
          </w:p>
          <w:p w:rsidR="00921A47" w:rsidRDefault="00921A47">
            <w:pPr>
              <w:pStyle w:val="HTMLPreformatted"/>
            </w:pPr>
            <w:r>
              <w:t>&lt;cvParam cvRef="PSI-MS" accession="MS:1001413" name="search tolerance minus value" value="0.7" unitAccession="UO:0000221" unitName="dalton" unitCvRef="UO"&gt;&lt;/cvParam&gt;</w:t>
            </w:r>
          </w:p>
        </w:tc>
      </w:tr>
    </w:tbl>
    <w:p w:rsidR="00921A47" w:rsidRDefault="00921A47" w:rsidP="00921A47"/>
    <w:p w:rsidR="00921A47" w:rsidRDefault="00921A47" w:rsidP="00921A47">
      <w:pPr>
        <w:pStyle w:val="Heading2"/>
      </w:pPr>
      <w:bookmarkStart w:id="144" w:name="_Toc457214091"/>
      <w:r>
        <w:t>Element &lt;</w:t>
      </w:r>
      <w:bookmarkStart w:id="145" w:name="Include"/>
      <w:r>
        <w:t>Include</w:t>
      </w:r>
      <w:bookmarkEnd w:id="145"/>
      <w:r>
        <w:t>&gt;</w:t>
      </w:r>
      <w:bookmarkEnd w:id="14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ll sequences fulfilling the specifed criteria are includ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Preformatted"/>
            </w:pPr>
            <w:r>
              <w:t>Path /MzIdentML/AnalysisProtocolCollection/SpectrumIdentificationProtocol/DatabaseFilters/Filter/Include</w:t>
            </w:r>
          </w:p>
          <w:p w:rsidR="00921A47" w:rsidRDefault="00921A47">
            <w:pPr>
              <w:pStyle w:val="HTMLPreformatted"/>
            </w:pPr>
            <w:r>
              <w:t xml:space="preserve">MAY supply a *child* term of </w:t>
            </w:r>
            <w:hyperlink r:id="rId161" w:tgtFrame="new" w:history="1">
              <w:r>
                <w:rPr>
                  <w:rStyle w:val="Hyperlink"/>
                </w:rPr>
                <w:t>MS:1001512</w:t>
              </w:r>
            </w:hyperlink>
            <w:r>
              <w:t xml:space="preserve"> (</w:t>
            </w:r>
            <w:r>
              <w:rPr>
                <w:rStyle w:val="popup"/>
              </w:rPr>
              <w:t>Sequence database filters</w:t>
            </w:r>
            <w:r>
              <w:t>) one or more times</w:t>
            </w:r>
          </w:p>
          <w:p w:rsidR="00921A47" w:rsidRDefault="00921A47">
            <w:pPr>
              <w:pStyle w:val="HTMLPreformatted"/>
            </w:pPr>
            <w:r>
              <w:t xml:space="preserve">  e.g.: </w:t>
            </w:r>
            <w:hyperlink r:id="rId162" w:tgtFrame="new" w:history="1">
              <w:r>
                <w:rPr>
                  <w:rStyle w:val="Hyperlink"/>
                </w:rPr>
                <w:t>MS:1001090</w:t>
              </w:r>
            </w:hyperlink>
            <w:r>
              <w:t xml:space="preserve"> (</w:t>
            </w:r>
            <w:r>
              <w:rPr>
                <w:rStyle w:val="popup"/>
              </w:rPr>
              <w:t>taxonomy nomenclature</w:t>
            </w:r>
            <w:r>
              <w:t xml:space="preserve">) </w:t>
            </w:r>
          </w:p>
          <w:p w:rsidR="00921A47" w:rsidRPr="00921A47" w:rsidRDefault="00921A47">
            <w:pPr>
              <w:pStyle w:val="HTMLPreformatted"/>
              <w:rPr>
                <w:lang w:val="de-DE"/>
              </w:rPr>
            </w:pPr>
            <w:r>
              <w:t xml:space="preserve">  </w:t>
            </w:r>
            <w:r w:rsidRPr="00921A47">
              <w:rPr>
                <w:lang w:val="de-DE"/>
              </w:rPr>
              <w:t xml:space="preserve">e.g.: </w:t>
            </w:r>
            <w:hyperlink r:id="rId163" w:tgtFrame="new" w:history="1">
              <w:r w:rsidRPr="00921A47">
                <w:rPr>
                  <w:rStyle w:val="Hyperlink"/>
                  <w:lang w:val="de-DE"/>
                </w:rPr>
                <w:t>MS:1001201</w:t>
              </w:r>
            </w:hyperlink>
            <w:r w:rsidRPr="00921A47">
              <w:rPr>
                <w:lang w:val="de-DE"/>
              </w:rPr>
              <w:t xml:space="preserve"> (</w:t>
            </w:r>
            <w:r w:rsidRPr="00921A47">
              <w:rPr>
                <w:rStyle w:val="popup"/>
                <w:lang w:val="de-DE"/>
              </w:rPr>
              <w:t>DB MW filter maximum</w:t>
            </w:r>
            <w:r w:rsidRPr="00921A47">
              <w:rPr>
                <w:lang w:val="de-DE"/>
              </w:rPr>
              <w:t xml:space="preserve">) </w:t>
            </w:r>
          </w:p>
          <w:p w:rsidR="00921A47" w:rsidRPr="00921A47" w:rsidRDefault="00921A47">
            <w:pPr>
              <w:pStyle w:val="HTMLPreformatted"/>
              <w:rPr>
                <w:lang w:val="de-DE"/>
              </w:rPr>
            </w:pPr>
            <w:r w:rsidRPr="00921A47">
              <w:rPr>
                <w:lang w:val="de-DE"/>
              </w:rPr>
              <w:t xml:space="preserve">  e.g.: </w:t>
            </w:r>
            <w:hyperlink r:id="rId164" w:tgtFrame="new" w:history="1">
              <w:r w:rsidRPr="00921A47">
                <w:rPr>
                  <w:rStyle w:val="Hyperlink"/>
                  <w:lang w:val="de-DE"/>
                </w:rPr>
                <w:t>MS:1001202</w:t>
              </w:r>
            </w:hyperlink>
            <w:r w:rsidRPr="00921A47">
              <w:rPr>
                <w:lang w:val="de-DE"/>
              </w:rPr>
              <w:t xml:space="preserve"> (</w:t>
            </w:r>
            <w:r w:rsidRPr="00921A47">
              <w:rPr>
                <w:rStyle w:val="popup"/>
                <w:lang w:val="de-DE"/>
              </w:rPr>
              <w:t>DB MW filter minimum</w:t>
            </w:r>
            <w:r w:rsidRPr="00921A47">
              <w:rPr>
                <w:lang w:val="de-DE"/>
              </w:rPr>
              <w:t xml:space="preserve">) </w:t>
            </w:r>
          </w:p>
          <w:p w:rsidR="00921A47" w:rsidRPr="00921A47" w:rsidRDefault="00921A47">
            <w:pPr>
              <w:pStyle w:val="HTMLPreformatted"/>
              <w:rPr>
                <w:lang w:val="de-DE"/>
              </w:rPr>
            </w:pPr>
            <w:r w:rsidRPr="00921A47">
              <w:rPr>
                <w:lang w:val="de-DE"/>
              </w:rPr>
              <w:t xml:space="preserve">  e.g.: </w:t>
            </w:r>
            <w:hyperlink r:id="rId165" w:tgtFrame="new" w:history="1">
              <w:r w:rsidRPr="00921A47">
                <w:rPr>
                  <w:rStyle w:val="Hyperlink"/>
                  <w:lang w:val="de-DE"/>
                </w:rPr>
                <w:t>MS:1001203</w:t>
              </w:r>
            </w:hyperlink>
            <w:r w:rsidRPr="00921A47">
              <w:rPr>
                <w:lang w:val="de-DE"/>
              </w:rPr>
              <w:t xml:space="preserve"> (</w:t>
            </w:r>
            <w:r w:rsidRPr="00921A47">
              <w:rPr>
                <w:rStyle w:val="popup"/>
                <w:lang w:val="de-DE"/>
              </w:rPr>
              <w:t>DB PI filter maximum</w:t>
            </w:r>
            <w:r w:rsidRPr="00921A47">
              <w:rPr>
                <w:lang w:val="de-DE"/>
              </w:rPr>
              <w:t xml:space="preserve">) </w:t>
            </w:r>
          </w:p>
          <w:p w:rsidR="00921A47" w:rsidRPr="00921A47" w:rsidRDefault="00921A47">
            <w:pPr>
              <w:pStyle w:val="HTMLPreformatted"/>
              <w:rPr>
                <w:lang w:val="de-DE"/>
              </w:rPr>
            </w:pPr>
            <w:r w:rsidRPr="00921A47">
              <w:rPr>
                <w:lang w:val="de-DE"/>
              </w:rPr>
              <w:t xml:space="preserve">  e.g.: </w:t>
            </w:r>
            <w:hyperlink r:id="rId166" w:tgtFrame="new" w:history="1">
              <w:r w:rsidRPr="00921A47">
                <w:rPr>
                  <w:rStyle w:val="Hyperlink"/>
                  <w:lang w:val="de-DE"/>
                </w:rPr>
                <w:t>MS:1001204</w:t>
              </w:r>
            </w:hyperlink>
            <w:r w:rsidRPr="00921A47">
              <w:rPr>
                <w:lang w:val="de-DE"/>
              </w:rPr>
              <w:t xml:space="preserve"> (</w:t>
            </w:r>
            <w:r w:rsidRPr="00921A47">
              <w:rPr>
                <w:rStyle w:val="popup"/>
                <w:lang w:val="de-DE"/>
              </w:rPr>
              <w:t>DB PI filter minimum</w:t>
            </w:r>
            <w:r w:rsidRPr="00921A47">
              <w:rPr>
                <w:lang w:val="de-DE"/>
              </w:rPr>
              <w:t xml:space="preserve">) </w:t>
            </w:r>
          </w:p>
          <w:p w:rsidR="00921A47" w:rsidRDefault="00921A47">
            <w:pPr>
              <w:pStyle w:val="HTMLPreformatted"/>
            </w:pPr>
            <w:r w:rsidRPr="00921A47">
              <w:rPr>
                <w:lang w:val="de-DE"/>
              </w:rPr>
              <w:t xml:space="preserve">  </w:t>
            </w:r>
            <w:r>
              <w:t xml:space="preserve">e.g.: </w:t>
            </w:r>
            <w:hyperlink r:id="rId167" w:tgtFrame="new" w:history="1">
              <w:r>
                <w:rPr>
                  <w:rStyle w:val="Hyperlink"/>
                </w:rPr>
                <w:t>MS:1001467</w:t>
              </w:r>
            </w:hyperlink>
            <w:r>
              <w:t xml:space="preserve"> (</w:t>
            </w:r>
            <w:r>
              <w:rPr>
                <w:rStyle w:val="popup"/>
              </w:rPr>
              <w:t>taxonomy: NCBI TaxID</w:t>
            </w:r>
            <w:r>
              <w:t xml:space="preserve">) </w:t>
            </w:r>
          </w:p>
          <w:p w:rsidR="00921A47" w:rsidRDefault="00921A47">
            <w:pPr>
              <w:pStyle w:val="HTMLPreformatted"/>
            </w:pPr>
            <w:r>
              <w:t xml:space="preserve">  e.g.: </w:t>
            </w:r>
            <w:hyperlink r:id="rId168" w:tgtFrame="new" w:history="1">
              <w:r>
                <w:rPr>
                  <w:rStyle w:val="Hyperlink"/>
                </w:rPr>
                <w:t>MS:1001468</w:t>
              </w:r>
            </w:hyperlink>
            <w:r>
              <w:t xml:space="preserve"> (</w:t>
            </w:r>
            <w:r>
              <w:rPr>
                <w:rStyle w:val="popup"/>
              </w:rPr>
              <w:t>taxonomy: common name</w:t>
            </w:r>
            <w:r>
              <w:t xml:space="preserve">) </w:t>
            </w:r>
          </w:p>
          <w:p w:rsidR="00921A47" w:rsidRDefault="00921A47">
            <w:pPr>
              <w:pStyle w:val="HTMLPreformatted"/>
            </w:pPr>
            <w:r>
              <w:t xml:space="preserve">  e.g.: </w:t>
            </w:r>
            <w:hyperlink r:id="rId169" w:tgtFrame="new" w:history="1">
              <w:r>
                <w:rPr>
                  <w:rStyle w:val="Hyperlink"/>
                </w:rPr>
                <w:t>MS:1001469</w:t>
              </w:r>
            </w:hyperlink>
            <w:r>
              <w:t xml:space="preserve"> (</w:t>
            </w:r>
            <w:r>
              <w:rPr>
                <w:rStyle w:val="popup"/>
              </w:rPr>
              <w:t>taxonomy: scientific name</w:t>
            </w:r>
            <w:r>
              <w:t xml:space="preserve">) </w:t>
            </w:r>
          </w:p>
          <w:p w:rsidR="00921A47" w:rsidRDefault="00921A47">
            <w:pPr>
              <w:pStyle w:val="HTMLPreformatted"/>
            </w:pPr>
            <w:r>
              <w:t xml:space="preserve">  e.g.: </w:t>
            </w:r>
            <w:hyperlink r:id="rId170" w:tgtFrame="new" w:history="1">
              <w:r>
                <w:rPr>
                  <w:rStyle w:val="Hyperlink"/>
                </w:rPr>
                <w:t>MS:1001470</w:t>
              </w:r>
            </w:hyperlink>
            <w:r>
              <w:t xml:space="preserve"> (</w:t>
            </w:r>
            <w:r>
              <w:rPr>
                <w:rStyle w:val="popup"/>
              </w:rPr>
              <w:t>taxonomy: Swiss-Prot ID</w:t>
            </w:r>
            <w:r>
              <w:t xml:space="preserve">) </w:t>
            </w:r>
          </w:p>
          <w:p w:rsidR="00921A47" w:rsidRDefault="00921A47">
            <w:pPr>
              <w:pStyle w:val="HTMLPreformatted"/>
            </w:pPr>
            <w:r>
              <w:t xml:space="preserve">  e.g.: </w:t>
            </w:r>
            <w:hyperlink r:id="rId171" w:tgtFrame="new" w:history="1">
              <w:r>
                <w:rPr>
                  <w:rStyle w:val="Hyperlink"/>
                </w:rPr>
                <w:t>MS:1001513</w:t>
              </w:r>
            </w:hyperlink>
            <w:r>
              <w:t xml:space="preserve"> (</w:t>
            </w:r>
            <w:r>
              <w:rPr>
                <w:rStyle w:val="popup"/>
              </w:rPr>
              <w:t>DB sequence filter pattern</w:t>
            </w:r>
            <w:r>
              <w:t xml:space="preserve">) </w:t>
            </w:r>
          </w:p>
          <w:p w:rsidR="00921A47" w:rsidRDefault="00921A47">
            <w:pPr>
              <w:pStyle w:val="HTMLPreformatted"/>
            </w:pPr>
            <w:r>
              <w:t xml:space="preserve">  </w:t>
            </w:r>
            <w:hyperlink r:id="rId172" w:tgtFrame="new" w:history="1">
              <w:r>
                <w:rPr>
                  <w:rStyle w:val="Hyperlink"/>
                </w:rPr>
                <w:t>et al.</w:t>
              </w:r>
            </w:hyperlink>
          </w:p>
        </w:tc>
      </w:tr>
    </w:tbl>
    <w:p w:rsidR="00921A47" w:rsidRDefault="00921A47" w:rsidP="00921A47"/>
    <w:p w:rsidR="00921A47" w:rsidRDefault="00921A47" w:rsidP="00921A47">
      <w:pPr>
        <w:pStyle w:val="Heading2"/>
      </w:pPr>
      <w:bookmarkStart w:id="146" w:name="_Toc457214092"/>
      <w:r>
        <w:t>Element &lt;</w:t>
      </w:r>
      <w:bookmarkStart w:id="147" w:name="Inputs"/>
      <w:r>
        <w:t>Inputs</w:t>
      </w:r>
      <w:bookmarkEnd w:id="147"/>
      <w:r>
        <w:t>&gt;</w:t>
      </w:r>
      <w:bookmarkEnd w:id="14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Tr="008F498D">
        <w:trPr>
          <w:tblCellSpacing w:w="15" w:type="dxa"/>
        </w:trPr>
        <w:tc>
          <w:tcPr>
            <w:tcW w:w="0" w:type="auto"/>
            <w:vAlign w:val="center"/>
            <w:hideMark/>
          </w:tcPr>
          <w:p w:rsidR="00921A47" w:rsidRDefault="00921A47">
            <w:pPr>
              <w:rPr>
                <w:sz w:val="24"/>
                <w:szCs w:val="24"/>
              </w:rPr>
            </w:pPr>
            <w:r>
              <w:rPr>
                <w:b/>
                <w:bCs/>
              </w:rPr>
              <w:t>Definition:</w:t>
            </w:r>
          </w:p>
        </w:tc>
        <w:tc>
          <w:tcPr>
            <w:tcW w:w="7371" w:type="dxa"/>
            <w:vAlign w:val="center"/>
            <w:hideMark/>
          </w:tcPr>
          <w:p w:rsidR="008F498D" w:rsidRDefault="00921A47" w:rsidP="008F498D">
            <w:r>
              <w:t>The inputs to the analyses including the databases searched, the spectral data and the source</w:t>
            </w:r>
          </w:p>
          <w:p w:rsidR="00921A47" w:rsidRDefault="00921A47" w:rsidP="008F498D">
            <w:pPr>
              <w:rPr>
                <w:sz w:val="24"/>
                <w:szCs w:val="24"/>
              </w:rPr>
            </w:pPr>
            <w:r>
              <w:lastRenderedPageBreak/>
              <w:t xml:space="preserve">file converted to mzIdentML. </w:t>
            </w:r>
          </w:p>
        </w:tc>
      </w:tr>
      <w:tr w:rsidR="00921A47" w:rsidTr="008F498D">
        <w:trPr>
          <w:tblCellSpacing w:w="15" w:type="dxa"/>
        </w:trPr>
        <w:tc>
          <w:tcPr>
            <w:tcW w:w="0" w:type="auto"/>
            <w:vAlign w:val="center"/>
            <w:hideMark/>
          </w:tcPr>
          <w:p w:rsidR="00921A47" w:rsidRDefault="00921A47">
            <w:pPr>
              <w:rPr>
                <w:sz w:val="24"/>
                <w:szCs w:val="24"/>
              </w:rPr>
            </w:pPr>
            <w:r>
              <w:rPr>
                <w:b/>
                <w:bCs/>
              </w:rPr>
              <w:lastRenderedPageBreak/>
              <w:t>Type:</w:t>
            </w:r>
          </w:p>
        </w:tc>
        <w:tc>
          <w:tcPr>
            <w:tcW w:w="7371" w:type="dxa"/>
            <w:vAlign w:val="center"/>
            <w:hideMark/>
          </w:tcPr>
          <w:p w:rsidR="00921A47" w:rsidRDefault="00921A47">
            <w:pPr>
              <w:rPr>
                <w:sz w:val="24"/>
                <w:szCs w:val="24"/>
              </w:rPr>
            </w:pPr>
            <w:r>
              <w:t xml:space="preserve">InputsType </w:t>
            </w:r>
          </w:p>
        </w:tc>
      </w:tr>
      <w:tr w:rsidR="00921A47" w:rsidTr="008F498D">
        <w:trPr>
          <w:tblCellSpacing w:w="15" w:type="dxa"/>
        </w:trPr>
        <w:tc>
          <w:tcPr>
            <w:tcW w:w="0" w:type="auto"/>
            <w:vAlign w:val="center"/>
            <w:hideMark/>
          </w:tcPr>
          <w:p w:rsidR="00921A47" w:rsidRDefault="00921A47">
            <w:pPr>
              <w:rPr>
                <w:sz w:val="24"/>
                <w:szCs w:val="24"/>
              </w:rPr>
            </w:pPr>
            <w:r>
              <w:rPr>
                <w:b/>
                <w:bCs/>
              </w:rPr>
              <w:t>Attributes:</w:t>
            </w:r>
          </w:p>
        </w:tc>
        <w:tc>
          <w:tcPr>
            <w:tcW w:w="7371" w:type="dxa"/>
            <w:vAlign w:val="center"/>
            <w:hideMark/>
          </w:tcPr>
          <w:p w:rsidR="00921A47" w:rsidRDefault="00921A47">
            <w:pPr>
              <w:rPr>
                <w:sz w:val="24"/>
                <w:szCs w:val="24"/>
              </w:rPr>
            </w:pPr>
            <w:r>
              <w:t>none</w:t>
            </w:r>
          </w:p>
        </w:tc>
      </w:tr>
      <w:tr w:rsidR="00921A47" w:rsidTr="008F498D">
        <w:trPr>
          <w:tblCellSpacing w:w="15" w:type="dxa"/>
        </w:trPr>
        <w:tc>
          <w:tcPr>
            <w:tcW w:w="0" w:type="auto"/>
            <w:vAlign w:val="center"/>
            <w:hideMark/>
          </w:tcPr>
          <w:p w:rsidR="00921A47" w:rsidRDefault="00921A47">
            <w:pPr>
              <w:rPr>
                <w:sz w:val="24"/>
                <w:szCs w:val="24"/>
              </w:rPr>
            </w:pPr>
            <w:r>
              <w:rPr>
                <w:b/>
                <w:bCs/>
              </w:rPr>
              <w:t>Subelements:</w:t>
            </w:r>
          </w:p>
        </w:tc>
        <w:tc>
          <w:tcPr>
            <w:tcW w:w="7371"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SourceFile" w:history="1">
                    <w:r w:rsidR="00921A47">
                      <w:rPr>
                        <w:rStyle w:val="Hyperlink"/>
                      </w:rPr>
                      <w:t>SourceFi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file from which this mzIdentML instance was created.</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SearchDatabase" w:history="1">
                    <w:r w:rsidR="00921A47">
                      <w:rPr>
                        <w:rStyle w:val="Hyperlink"/>
                      </w:rPr>
                      <w:t>SearchDatabas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database for searching mass spectra. Examples include a set of amino acid sequence entries, nucleotide databases (e.g. 6 frame translated) or annotated spectra libraries.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SpectraData" w:history="1">
                    <w:r w:rsidR="00921A47">
                      <w:rPr>
                        <w:rStyle w:val="Hyperlink"/>
                      </w:rPr>
                      <w:t>Spectra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data set containing spectra data (consisting of one or more spectra). </w:t>
                  </w:r>
                </w:p>
              </w:tc>
            </w:tr>
          </w:tbl>
          <w:p w:rsidR="00921A47" w:rsidRDefault="00921A47">
            <w:pPr>
              <w:rPr>
                <w:sz w:val="24"/>
                <w:szCs w:val="24"/>
              </w:rPr>
            </w:pPr>
          </w:p>
        </w:tc>
      </w:tr>
      <w:tr w:rsidR="00921A47" w:rsidTr="008F498D">
        <w:trPr>
          <w:tblCellSpacing w:w="15" w:type="dxa"/>
        </w:trPr>
        <w:tc>
          <w:tcPr>
            <w:tcW w:w="0" w:type="auto"/>
            <w:vAlign w:val="center"/>
            <w:hideMark/>
          </w:tcPr>
          <w:p w:rsidR="00921A47" w:rsidRDefault="00921A47">
            <w:pPr>
              <w:rPr>
                <w:sz w:val="24"/>
                <w:szCs w:val="24"/>
              </w:rPr>
            </w:pPr>
            <w:r>
              <w:rPr>
                <w:b/>
                <w:bCs/>
              </w:rPr>
              <w:t>Example Context:</w:t>
            </w:r>
          </w:p>
        </w:tc>
        <w:tc>
          <w:tcPr>
            <w:tcW w:w="7371" w:type="dxa"/>
            <w:vAlign w:val="center"/>
            <w:hideMark/>
          </w:tcPr>
          <w:p w:rsidR="00921A47" w:rsidRDefault="00921A47">
            <w:pPr>
              <w:pStyle w:val="HTMLPreformatted"/>
            </w:pPr>
            <w:r>
              <w:t>&lt;Inputs xmlns="http://psidev.info/psi/pi/mzIdentML/1.2"&gt;</w:t>
            </w:r>
          </w:p>
          <w:p w:rsidR="008F498D" w:rsidRDefault="00921A47">
            <w:pPr>
              <w:pStyle w:val="HTMLPreformatted"/>
            </w:pPr>
            <w:r>
              <w:t xml:space="preserve">    &lt;SourceFile location="C:\Work\PSI\mzIdentML\ProteinInference\Rosetta2\tandem\peaklist2a_plus_ecoli_versus_unimod_</w:t>
            </w:r>
          </w:p>
          <w:p w:rsidR="00921A47" w:rsidRDefault="00921A47">
            <w:pPr>
              <w:pStyle w:val="HTMLPreformatted"/>
            </w:pPr>
            <w:r>
              <w:t>full.xml" id="SourceFile_1"&gt;</w:t>
            </w:r>
          </w:p>
          <w:p w:rsidR="00921A47" w:rsidRDefault="00921A47">
            <w:pPr>
              <w:pStyle w:val="HTMLPreformatted"/>
            </w:pPr>
            <w:r>
              <w:t xml:space="preserve">        &lt;FileFormat&gt;</w:t>
            </w:r>
          </w:p>
          <w:p w:rsidR="00921A47" w:rsidRDefault="00921A47">
            <w:pPr>
              <w:pStyle w:val="HTMLPreformatted"/>
            </w:pPr>
            <w:r>
              <w:t xml:space="preserve">            &lt;cvParam accession="MS:1001401" cvRef="PSI-MS" name="X\!Tandem xml file"/&gt;</w:t>
            </w:r>
          </w:p>
          <w:p w:rsidR="00921A47" w:rsidRDefault="00921A47">
            <w:pPr>
              <w:pStyle w:val="HTMLPreformatted"/>
            </w:pPr>
            <w:r>
              <w:t xml:space="preserve">        &lt;/FileFormat&gt;</w:t>
            </w:r>
          </w:p>
          <w:p w:rsidR="00921A47" w:rsidRDefault="00921A47">
            <w:pPr>
              <w:pStyle w:val="HTMLPreformatted"/>
            </w:pPr>
            <w:r>
              <w:t xml:space="preserve">    &lt;/SourceFile&gt;</w:t>
            </w:r>
          </w:p>
          <w:p w:rsidR="00921A47" w:rsidRDefault="00921A47">
            <w:pPr>
              <w:pStyle w:val="HTMLPreformatted"/>
            </w:pPr>
            <w:r>
              <w:t xml:space="preserve">    &lt;SearchDatabase numDatabaseSequences="163648" location="C:/Work/PSI/mzIdentML/ProteinInference/Rosetta2/FASTAs, neat/Rosetta_uniprot_20130402_mouse_FULL_UNIPROT_can+iso.fasta" id="SearchDB_1"&gt;</w:t>
            </w:r>
          </w:p>
          <w:p w:rsidR="00921A47" w:rsidRDefault="00921A47">
            <w:pPr>
              <w:pStyle w:val="HTMLPreformatted"/>
            </w:pPr>
            <w:r>
              <w:t xml:space="preserve">  ...</w:t>
            </w:r>
          </w:p>
          <w:p w:rsidR="00921A47" w:rsidRDefault="00921A47">
            <w:pPr>
              <w:pStyle w:val="HTMLPreformatted"/>
            </w:pPr>
            <w:r>
              <w:t>&lt;/Inputs&gt;</w:t>
            </w:r>
          </w:p>
        </w:tc>
      </w:tr>
    </w:tbl>
    <w:p w:rsidR="00921A47" w:rsidRDefault="00921A47" w:rsidP="00921A47"/>
    <w:p w:rsidR="00921A47" w:rsidRDefault="00921A47" w:rsidP="00921A47">
      <w:pPr>
        <w:pStyle w:val="Heading2"/>
      </w:pPr>
      <w:bookmarkStart w:id="148" w:name="_Toc457214093"/>
      <w:r>
        <w:t>Element &lt;</w:t>
      </w:r>
      <w:bookmarkStart w:id="149" w:name="InputSpectra"/>
      <w:r>
        <w:t>InputSpectra</w:t>
      </w:r>
      <w:bookmarkEnd w:id="149"/>
      <w:r>
        <w:t>&gt;</w:t>
      </w:r>
      <w:bookmarkEnd w:id="14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2"/>
        <w:gridCol w:w="847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One of the spectra data sets us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InputSpectra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2"/>
              <w:gridCol w:w="791"/>
              <w:gridCol w:w="505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SpectraData element which locates the input spectra to an external fil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InputSpectra spectraData_ref="SD_4299_120114_20_Orbi2_ZC_QC_220_HSAd0-d4-1to1-3_Din.raw"&gt;&lt;/InputSpectra&gt;</w:t>
            </w:r>
          </w:p>
        </w:tc>
      </w:tr>
    </w:tbl>
    <w:p w:rsidR="00921A47" w:rsidRDefault="00921A47" w:rsidP="00921A47"/>
    <w:p w:rsidR="00921A47" w:rsidRDefault="00921A47" w:rsidP="00921A47">
      <w:pPr>
        <w:pStyle w:val="Heading2"/>
      </w:pPr>
      <w:bookmarkStart w:id="150" w:name="_Toc457214094"/>
      <w:r>
        <w:t>Element &lt;</w:t>
      </w:r>
      <w:bookmarkStart w:id="151" w:name="InputSpectrumIdentifications"/>
      <w:r>
        <w:t>InputSpectrumIdentifications</w:t>
      </w:r>
      <w:bookmarkEnd w:id="151"/>
      <w:r>
        <w:t>&gt;</w:t>
      </w:r>
      <w:bookmarkEnd w:id="15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5"/>
        <w:gridCol w:w="850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lists of spectrum identifications that are input to the protein detection proces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InputSpectrumIdentification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91"/>
              <w:gridCol w:w="824"/>
              <w:gridCol w:w="389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list of spectrum identifications that were input to the proces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InputSpectrumIdentifications spectrumIdentificationList_ref="SII_LIST_1"/&gt;</w:t>
            </w:r>
          </w:p>
        </w:tc>
      </w:tr>
    </w:tbl>
    <w:p w:rsidR="00921A47" w:rsidRDefault="00921A47" w:rsidP="00921A47"/>
    <w:p w:rsidR="00921A47" w:rsidRDefault="00921A47" w:rsidP="00921A47">
      <w:pPr>
        <w:pStyle w:val="Heading2"/>
      </w:pPr>
      <w:bookmarkStart w:id="152" w:name="_Toc457214095"/>
      <w:r>
        <w:t>Element &lt;</w:t>
      </w:r>
      <w:bookmarkStart w:id="153" w:name="IonType"/>
      <w:r>
        <w:t>IonType</w:t>
      </w:r>
      <w:bookmarkEnd w:id="153"/>
      <w:r>
        <w:t>&gt;</w:t>
      </w:r>
      <w:bookmarkEnd w:id="15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05"/>
        <w:gridCol w:w="8057"/>
      </w:tblGrid>
      <w:tr w:rsidR="00921A47" w:rsidTr="008F498D">
        <w:trPr>
          <w:tblCellSpacing w:w="15" w:type="dxa"/>
        </w:trPr>
        <w:tc>
          <w:tcPr>
            <w:tcW w:w="0" w:type="auto"/>
            <w:vAlign w:val="center"/>
            <w:hideMark/>
          </w:tcPr>
          <w:p w:rsidR="00921A47" w:rsidRDefault="00921A47">
            <w:pPr>
              <w:rPr>
                <w:sz w:val="24"/>
                <w:szCs w:val="24"/>
              </w:rPr>
            </w:pPr>
            <w:r>
              <w:rPr>
                <w:b/>
                <w:bCs/>
              </w:rPr>
              <w:t>Definition:</w:t>
            </w:r>
          </w:p>
        </w:tc>
        <w:tc>
          <w:tcPr>
            <w:tcW w:w="6804" w:type="dxa"/>
            <w:vAlign w:val="center"/>
            <w:hideMark/>
          </w:tcPr>
          <w:p w:rsidR="008F498D" w:rsidRDefault="00921A47" w:rsidP="008F498D">
            <w:r>
              <w:t>IonType defines the index of fragmentation ions being report</w:t>
            </w:r>
            <w:r w:rsidR="008F498D">
              <w:t>ed, importing a CV term for the</w:t>
            </w:r>
          </w:p>
          <w:p w:rsidR="008F498D" w:rsidRDefault="008F498D" w:rsidP="008F498D">
            <w:r>
              <w:lastRenderedPageBreak/>
              <w:t>T</w:t>
            </w:r>
            <w:r w:rsidR="00921A47">
              <w:t>ype</w:t>
            </w:r>
            <w:r>
              <w:t xml:space="preserve"> </w:t>
            </w:r>
            <w:r w:rsidR="00921A47">
              <w:t xml:space="preserve">of ion e.g. b ion. Example: if b3 b7 b8 and b10 have been </w:t>
            </w:r>
            <w:r>
              <w:t>identified, the index attribute</w:t>
            </w:r>
          </w:p>
          <w:p w:rsidR="00921A47" w:rsidRDefault="00921A47" w:rsidP="008F498D">
            <w:pPr>
              <w:rPr>
                <w:sz w:val="24"/>
                <w:szCs w:val="24"/>
              </w:rPr>
            </w:pPr>
            <w:r>
              <w:t xml:space="preserve">will contain 3 7 8 10, and the corresponding values will be reported in parallel arrays below </w:t>
            </w:r>
          </w:p>
        </w:tc>
      </w:tr>
      <w:tr w:rsidR="00921A47" w:rsidTr="008F498D">
        <w:trPr>
          <w:tblCellSpacing w:w="15" w:type="dxa"/>
        </w:trPr>
        <w:tc>
          <w:tcPr>
            <w:tcW w:w="0" w:type="auto"/>
            <w:vAlign w:val="center"/>
            <w:hideMark/>
          </w:tcPr>
          <w:p w:rsidR="00921A47" w:rsidRDefault="00921A47">
            <w:pPr>
              <w:rPr>
                <w:sz w:val="24"/>
                <w:szCs w:val="24"/>
              </w:rPr>
            </w:pPr>
            <w:r>
              <w:rPr>
                <w:b/>
                <w:bCs/>
              </w:rPr>
              <w:lastRenderedPageBreak/>
              <w:t>Type:</w:t>
            </w:r>
          </w:p>
        </w:tc>
        <w:tc>
          <w:tcPr>
            <w:tcW w:w="6804" w:type="dxa"/>
            <w:vAlign w:val="center"/>
            <w:hideMark/>
          </w:tcPr>
          <w:p w:rsidR="00921A47" w:rsidRDefault="00921A47">
            <w:pPr>
              <w:rPr>
                <w:sz w:val="24"/>
                <w:szCs w:val="24"/>
              </w:rPr>
            </w:pPr>
            <w:r>
              <w:t xml:space="preserve">IonTypeType </w:t>
            </w:r>
          </w:p>
        </w:tc>
      </w:tr>
      <w:tr w:rsidR="00921A47" w:rsidTr="008F498D">
        <w:trPr>
          <w:tblCellSpacing w:w="15" w:type="dxa"/>
        </w:trPr>
        <w:tc>
          <w:tcPr>
            <w:tcW w:w="0" w:type="auto"/>
            <w:vAlign w:val="center"/>
            <w:hideMark/>
          </w:tcPr>
          <w:p w:rsidR="00921A47" w:rsidRDefault="00921A47">
            <w:pPr>
              <w:rPr>
                <w:sz w:val="24"/>
                <w:szCs w:val="24"/>
              </w:rPr>
            </w:pPr>
            <w:r>
              <w:rPr>
                <w:b/>
                <w:bCs/>
              </w:rPr>
              <w:t>Attribute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08"/>
              <w:gridCol w:w="1269"/>
              <w:gridCol w:w="824"/>
              <w:gridCol w:w="4865"/>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harg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harge of the identified fragmentation ions.</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ndex</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 </w:t>
                  </w:r>
                </w:p>
              </w:tc>
            </w:tr>
          </w:tbl>
          <w:p w:rsidR="00921A47" w:rsidRDefault="00921A47">
            <w:pPr>
              <w:rPr>
                <w:sz w:val="24"/>
                <w:szCs w:val="24"/>
              </w:rPr>
            </w:pPr>
          </w:p>
        </w:tc>
      </w:tr>
      <w:tr w:rsidR="00921A47" w:rsidTr="008F498D">
        <w:trPr>
          <w:tblCellSpacing w:w="15" w:type="dxa"/>
        </w:trPr>
        <w:tc>
          <w:tcPr>
            <w:tcW w:w="0" w:type="auto"/>
            <w:vAlign w:val="center"/>
            <w:hideMark/>
          </w:tcPr>
          <w:p w:rsidR="00921A47" w:rsidRDefault="00921A47">
            <w:pPr>
              <w:rPr>
                <w:sz w:val="24"/>
                <w:szCs w:val="24"/>
              </w:rPr>
            </w:pPr>
            <w:r>
              <w:rPr>
                <w:b/>
                <w:bCs/>
              </w:rPr>
              <w:t>Subelement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9"/>
              <w:gridCol w:w="1135"/>
              <w:gridCol w:w="1180"/>
              <w:gridCol w:w="4212"/>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FragmentArray" w:history="1">
                    <w:r w:rsidR="00921A47">
                      <w:rPr>
                        <w:rStyle w:val="Hyperlink"/>
                      </w:rPr>
                      <w:t>FragmentArray</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rray of values for a given type of measure and for a particular ion type, in parallel to the index of ions identified.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8F498D">
        <w:trPr>
          <w:tblCellSpacing w:w="15" w:type="dxa"/>
        </w:trPr>
        <w:tc>
          <w:tcPr>
            <w:tcW w:w="0" w:type="auto"/>
            <w:vAlign w:val="center"/>
            <w:hideMark/>
          </w:tcPr>
          <w:p w:rsidR="00921A47" w:rsidRDefault="00921A47">
            <w:pPr>
              <w:rPr>
                <w:sz w:val="24"/>
                <w:szCs w:val="24"/>
              </w:rPr>
            </w:pPr>
            <w:r>
              <w:rPr>
                <w:b/>
                <w:bCs/>
              </w:rPr>
              <w:t>Example Context:</w:t>
            </w:r>
          </w:p>
        </w:tc>
        <w:tc>
          <w:tcPr>
            <w:tcW w:w="6804" w:type="dxa"/>
            <w:vAlign w:val="center"/>
            <w:hideMark/>
          </w:tcPr>
          <w:p w:rsidR="00921A47" w:rsidRDefault="00921A47">
            <w:pPr>
              <w:pStyle w:val="HTMLPreformatted"/>
            </w:pPr>
            <w:r>
              <w:t xml:space="preserve">              &lt;IonType charge="1" index="1 2 3 4 5 6 7 8 9 10 11 12 13 14 15 16 17 18 19 20 21 22 23"&gt;</w:t>
            </w:r>
          </w:p>
          <w:p w:rsidR="008F498D" w:rsidRDefault="00921A47">
            <w:pPr>
              <w:pStyle w:val="HTMLPreformatted"/>
            </w:pPr>
            <w:r>
              <w:t xml:space="preserve">                &lt;FragmentArray measure_ref="Measure_MZ" values="175.</w:t>
            </w:r>
            <w:r w:rsidR="008F498D">
              <w:t>1193695 232.1403961 289.1618958</w:t>
            </w:r>
          </w:p>
          <w:p w:rsidR="008F498D" w:rsidRDefault="00921A47">
            <w:pPr>
              <w:pStyle w:val="HTMLPreformatted"/>
            </w:pPr>
            <w:r>
              <w:t>452.2268982 509.2429504 566.2701416 653.2999268 710.3218994 767.3411</w:t>
            </w:r>
            <w:r w:rsidR="008F498D">
              <w:t>865 854.3770752 911.3968506 968</w:t>
            </w:r>
          </w:p>
          <w:p w:rsidR="008F498D" w:rsidRDefault="00921A47">
            <w:pPr>
              <w:pStyle w:val="HTMLPreformatted"/>
            </w:pPr>
            <w:r>
              <w:t>4257813 1065.472168 1122.492432 1285.553833 1399.612305 1456.62561 1513</w:t>
            </w:r>
            <w:r w:rsidR="008F498D">
              <w:t>.645874 1570.669067 1733.721191</w:t>
            </w:r>
          </w:p>
          <w:p w:rsidR="00921A47" w:rsidRDefault="00921A47">
            <w:pPr>
              <w:pStyle w:val="HTMLPreformatted"/>
            </w:pPr>
            <w:r>
              <w:t>1830.793213 1887.808105 1944.829834"/&gt;</w:t>
            </w:r>
          </w:p>
          <w:p w:rsidR="008F498D" w:rsidRDefault="00921A47">
            <w:pPr>
              <w:pStyle w:val="HTMLPreformatted"/>
            </w:pPr>
            <w:r>
              <w:t xml:space="preserve">                &lt;FragmentArray measure_ref="Measure_Int" values="</w:t>
            </w:r>
            <w:r w:rsidR="008F498D">
              <w:t>5939.5844726563 4933.5014648438</w:t>
            </w:r>
          </w:p>
          <w:p w:rsidR="008F498D" w:rsidRDefault="00921A47">
            <w:pPr>
              <w:pStyle w:val="HTMLPreformatted"/>
            </w:pPr>
            <w:r>
              <w:t>13310.7265625 5077.6694335938 5685.9287109375 13253.552734375 7620.094726</w:t>
            </w:r>
            <w:r w:rsidR="008F498D">
              <w:t>5625 7724.3696289063</w:t>
            </w:r>
          </w:p>
          <w:p w:rsidR="008F498D" w:rsidRDefault="00921A47">
            <w:pPr>
              <w:pStyle w:val="HTMLPreformatted"/>
            </w:pPr>
            <w:r>
              <w:t>16868.541015625 10552.126953125 11589.0576171875 7839.974121093</w:t>
            </w:r>
            <w:r w:rsidR="008F498D">
              <w:t>8 47821.64453125 60335.71484375</w:t>
            </w:r>
          </w:p>
          <w:p w:rsidR="008F498D" w:rsidRDefault="00921A47">
            <w:pPr>
              <w:pStyle w:val="HTMLPreformatted"/>
            </w:pPr>
            <w:r>
              <w:t>21759.3984375 8742.5595703125 11512.0908203125 18130.890625 30577.37</w:t>
            </w:r>
            <w:r w:rsidR="008F498D">
              <w:t>5 3801.3923339844 8051.07421875</w:t>
            </w:r>
          </w:p>
          <w:p w:rsidR="00921A47" w:rsidRDefault="00921A47">
            <w:pPr>
              <w:pStyle w:val="HTMLPreformatted"/>
            </w:pPr>
            <w:r>
              <w:t>1954.5501708984 4844.9125976563"/&gt;</w:t>
            </w:r>
          </w:p>
          <w:p w:rsidR="008F498D" w:rsidRDefault="00921A47">
            <w:pPr>
              <w:pStyle w:val="HTMLPreformatted"/>
            </w:pPr>
            <w:r>
              <w:t xml:space="preserve">                &lt;FragmentArray measure_ref="Measure_Erro</w:t>
            </w:r>
            <w:r w:rsidR="008F498D">
              <w:t>r" values="4.173258879802688E-4</w:t>
            </w:r>
          </w:p>
          <w:p w:rsidR="008F498D" w:rsidRPr="00AC3D70" w:rsidRDefault="00921A47">
            <w:pPr>
              <w:pStyle w:val="HTMLPreformatted"/>
              <w:rPr>
                <w:lang w:val="de-DE"/>
              </w:rPr>
            </w:pPr>
            <w:r w:rsidRPr="00AC3D70">
              <w:rPr>
                <w:lang w:val="de-DE"/>
              </w:rPr>
              <w:t>-1.9794682032170385E-5 1.618474794895519E-5 0.0016900521</w:t>
            </w:r>
            <w:r w:rsidR="008F498D" w:rsidRPr="00AC3D70">
              <w:rPr>
                <w:lang w:val="de-DE"/>
              </w:rPr>
              <w:t>97886871 -0.0037214683721344954</w:t>
            </w:r>
          </w:p>
          <w:p w:rsidR="008F498D" w:rsidRPr="00AC3D70" w:rsidRDefault="00921A47">
            <w:pPr>
              <w:pStyle w:val="HTMLPreformatted"/>
              <w:rPr>
                <w:lang w:val="de-DE"/>
              </w:rPr>
            </w:pPr>
            <w:r w:rsidRPr="00AC3D70">
              <w:rPr>
                <w:lang w:val="de-DE"/>
              </w:rPr>
              <w:t>0.0020060110579152024 -2.3719321211501665E-4 2.7168621795681247E-4 -0.0019049343</w:t>
            </w:r>
            <w:r w:rsidR="008F498D" w:rsidRPr="00AC3D70">
              <w:rPr>
                <w:lang w:val="de-DE"/>
              </w:rPr>
              <w:t>519554895</w:t>
            </w:r>
          </w:p>
          <w:p w:rsidR="008F498D" w:rsidRPr="00AC3D70" w:rsidRDefault="00921A47">
            <w:pPr>
              <w:pStyle w:val="HTMLPreformatted"/>
              <w:rPr>
                <w:lang w:val="de-DE"/>
              </w:rPr>
            </w:pPr>
            <w:r w:rsidRPr="00AC3D70">
              <w:rPr>
                <w:lang w:val="de-DE"/>
              </w:rPr>
              <w:t>0.0019553613780090018 2.6704080801209784E-4 0.007734020</w:t>
            </w:r>
            <w:r w:rsidR="008F498D" w:rsidRPr="00AC3D70">
              <w:rPr>
                <w:lang w:val="de-DE"/>
              </w:rPr>
              <w:t>238103767 0.0013568713879976713</w:t>
            </w:r>
          </w:p>
          <w:p w:rsidR="008F498D" w:rsidRPr="00AC3D70" w:rsidRDefault="00921A47">
            <w:pPr>
              <w:pStyle w:val="HTMLPreformatted"/>
              <w:rPr>
                <w:lang w:val="de-DE"/>
              </w:rPr>
            </w:pPr>
            <w:r w:rsidRPr="00AC3D70">
              <w:rPr>
                <w:lang w:val="de-DE"/>
              </w:rPr>
              <w:t>1.571508180404635E-4 -0.0017703817320580129 0.013774177</w:t>
            </w:r>
            <w:r w:rsidR="008F498D" w:rsidRPr="00AC3D70">
              <w:rPr>
                <w:lang w:val="de-DE"/>
              </w:rPr>
              <w:t>127970688 0.0056154565579618065</w:t>
            </w:r>
          </w:p>
          <w:p w:rsidR="008F498D" w:rsidRPr="00AC3D70" w:rsidRDefault="00921A47">
            <w:pPr>
              <w:pStyle w:val="HTMLPreformatted"/>
              <w:rPr>
                <w:lang w:val="de-DE"/>
              </w:rPr>
            </w:pPr>
            <w:r w:rsidRPr="00AC3D70">
              <w:rPr>
                <w:lang w:val="de-DE"/>
              </w:rPr>
              <w:t>0.004415735988004599 0.006145015418042021 -0.005059517131940083 0.014198</w:t>
            </w:r>
            <w:r w:rsidR="008F498D" w:rsidRPr="00AC3D70">
              <w:rPr>
                <w:lang w:val="de-DE"/>
              </w:rPr>
              <w:t>63401793009</w:t>
            </w:r>
          </w:p>
          <w:p w:rsidR="00921A47" w:rsidRPr="00AC3D70" w:rsidRDefault="00921A47">
            <w:pPr>
              <w:pStyle w:val="HTMLPreformatted"/>
              <w:rPr>
                <w:lang w:val="de-DE"/>
              </w:rPr>
            </w:pPr>
            <w:r w:rsidRPr="00AC3D70">
              <w:rPr>
                <w:lang w:val="de-DE"/>
              </w:rPr>
              <w:t>0.007626913448120831 0.007892192877989146"/&gt;</w:t>
            </w:r>
          </w:p>
          <w:p w:rsidR="00921A47" w:rsidRPr="00AC3D70" w:rsidRDefault="00921A47">
            <w:pPr>
              <w:pStyle w:val="HTMLPreformatted"/>
              <w:rPr>
                <w:lang w:val="de-DE"/>
              </w:rPr>
            </w:pPr>
            <w:r w:rsidRPr="00AC3D70">
              <w:rPr>
                <w:lang w:val="de-DE"/>
              </w:rPr>
              <w:t xml:space="preserve">                &lt;cvParam cvRef="PSI-MS" accession="MS:1001220" name="frag: y ion"/&gt;</w:t>
            </w:r>
          </w:p>
          <w:p w:rsidR="00921A47" w:rsidRDefault="00921A47">
            <w:pPr>
              <w:pStyle w:val="HTMLPreformatted"/>
            </w:pPr>
            <w:r w:rsidRPr="00AC3D70">
              <w:rPr>
                <w:lang w:val="de-DE"/>
              </w:rPr>
              <w:t xml:space="preserve">              </w:t>
            </w:r>
            <w:r>
              <w:t>&lt;/IonType&gt;</w:t>
            </w:r>
          </w:p>
        </w:tc>
      </w:tr>
      <w:tr w:rsidR="00921A47" w:rsidTr="008F498D">
        <w:trPr>
          <w:tblCellSpacing w:w="15" w:type="dxa"/>
        </w:trPr>
        <w:tc>
          <w:tcPr>
            <w:tcW w:w="0" w:type="auto"/>
            <w:vAlign w:val="center"/>
            <w:hideMark/>
          </w:tcPr>
          <w:p w:rsidR="00921A47" w:rsidRDefault="00921A47">
            <w:pPr>
              <w:rPr>
                <w:sz w:val="24"/>
                <w:szCs w:val="24"/>
              </w:rPr>
            </w:pPr>
            <w:r>
              <w:rPr>
                <w:b/>
                <w:bCs/>
              </w:rPr>
              <w:t>cvParam Mapping Rules:</w:t>
            </w:r>
          </w:p>
        </w:tc>
        <w:tc>
          <w:tcPr>
            <w:tcW w:w="6804" w:type="dxa"/>
            <w:vAlign w:val="center"/>
            <w:hideMark/>
          </w:tcPr>
          <w:p w:rsidR="008F498D" w:rsidRDefault="00921A47">
            <w:pPr>
              <w:pStyle w:val="HTMLPreformatted"/>
            </w:pPr>
            <w:r>
              <w:t>Path /MzIdentML/DataCollection/AnalysisData/SpectrumIdentificationList/SpectrumIdentificationResult/</w:t>
            </w:r>
          </w:p>
          <w:p w:rsidR="00921A47" w:rsidRDefault="00921A47">
            <w:pPr>
              <w:pStyle w:val="HTMLPreformatted"/>
            </w:pPr>
            <w:r>
              <w:t>SpectrumIdentificationItem/Fragmentation/IonType</w:t>
            </w:r>
          </w:p>
          <w:p w:rsidR="00921A47" w:rsidRDefault="00921A47">
            <w:pPr>
              <w:pStyle w:val="HTMLPreformatted"/>
            </w:pPr>
            <w:r>
              <w:t xml:space="preserve">MAY supply a *child* term of </w:t>
            </w:r>
            <w:hyperlink r:id="rId173" w:tgtFrame="new" w:history="1">
              <w:r>
                <w:rPr>
                  <w:rStyle w:val="Hyperlink"/>
                </w:rPr>
                <w:t>MS:1001221</w:t>
              </w:r>
            </w:hyperlink>
            <w:r>
              <w:t xml:space="preserve"> (</w:t>
            </w:r>
            <w:r>
              <w:rPr>
                <w:rStyle w:val="popup"/>
              </w:rPr>
              <w:t>fragmentation information</w:t>
            </w:r>
            <w:r>
              <w:t>) one or more times</w:t>
            </w:r>
          </w:p>
          <w:p w:rsidR="00921A47" w:rsidRDefault="00921A47">
            <w:pPr>
              <w:pStyle w:val="HTMLPreformatted"/>
            </w:pPr>
            <w:r>
              <w:t xml:space="preserve">  e.g.: </w:t>
            </w:r>
            <w:hyperlink r:id="rId174" w:tgtFrame="new" w:history="1">
              <w:r>
                <w:rPr>
                  <w:rStyle w:val="Hyperlink"/>
                </w:rPr>
                <w:t>MS:1000903</w:t>
              </w:r>
            </w:hyperlink>
            <w:r>
              <w:t xml:space="preserve"> (</w:t>
            </w:r>
            <w:r>
              <w:rPr>
                <w:rStyle w:val="popup"/>
              </w:rPr>
              <w:t>product ion series ordinal</w:t>
            </w:r>
            <w:r>
              <w:t xml:space="preserve">) </w:t>
            </w:r>
          </w:p>
          <w:p w:rsidR="00921A47" w:rsidRDefault="00921A47">
            <w:pPr>
              <w:pStyle w:val="HTMLPreformatted"/>
            </w:pPr>
            <w:r>
              <w:t xml:space="preserve">  e.g.: </w:t>
            </w:r>
            <w:hyperlink r:id="rId175" w:tgtFrame="new" w:history="1">
              <w:r>
                <w:rPr>
                  <w:rStyle w:val="Hyperlink"/>
                </w:rPr>
                <w:t>MS:1000904</w:t>
              </w:r>
            </w:hyperlink>
            <w:r>
              <w:t xml:space="preserve"> (</w:t>
            </w:r>
            <w:r>
              <w:rPr>
                <w:rStyle w:val="popup"/>
              </w:rPr>
              <w:t>product ion m/z delta</w:t>
            </w:r>
            <w:r>
              <w:t xml:space="preserve">) </w:t>
            </w:r>
          </w:p>
          <w:p w:rsidR="00921A47" w:rsidRDefault="00921A47">
            <w:pPr>
              <w:pStyle w:val="HTMLPreformatted"/>
            </w:pPr>
            <w:r>
              <w:t xml:space="preserve">  e.g.: </w:t>
            </w:r>
            <w:hyperlink r:id="rId176" w:tgtFrame="new" w:history="1">
              <w:r>
                <w:rPr>
                  <w:rStyle w:val="Hyperlink"/>
                </w:rPr>
                <w:t>MS:1000926</w:t>
              </w:r>
            </w:hyperlink>
            <w:r>
              <w:t xml:space="preserve"> (</w:t>
            </w:r>
            <w:r>
              <w:rPr>
                <w:rStyle w:val="popup"/>
              </w:rPr>
              <w:t>product interpretation rank</w:t>
            </w:r>
            <w:r>
              <w:t xml:space="preserve">) </w:t>
            </w:r>
          </w:p>
          <w:p w:rsidR="00921A47" w:rsidRDefault="00921A47">
            <w:pPr>
              <w:pStyle w:val="HTMLPreformatted"/>
            </w:pPr>
            <w:r>
              <w:t xml:space="preserve">  e.g.: </w:t>
            </w:r>
            <w:hyperlink r:id="rId177" w:tgtFrame="new" w:history="1">
              <w:r>
                <w:rPr>
                  <w:rStyle w:val="Hyperlink"/>
                </w:rPr>
                <w:t>MS:1001220</w:t>
              </w:r>
            </w:hyperlink>
            <w:r>
              <w:t xml:space="preserve"> (</w:t>
            </w:r>
            <w:r>
              <w:rPr>
                <w:rStyle w:val="popup"/>
              </w:rPr>
              <w:t>frag: y ion</w:t>
            </w:r>
            <w:r>
              <w:t xml:space="preserve">) </w:t>
            </w:r>
          </w:p>
          <w:p w:rsidR="00921A47" w:rsidRDefault="00921A47">
            <w:pPr>
              <w:pStyle w:val="HTMLPreformatted"/>
            </w:pPr>
            <w:r>
              <w:lastRenderedPageBreak/>
              <w:t xml:space="preserve">  e.g.: </w:t>
            </w:r>
            <w:hyperlink r:id="rId178" w:tgtFrame="new" w:history="1">
              <w:r>
                <w:rPr>
                  <w:rStyle w:val="Hyperlink"/>
                </w:rPr>
                <w:t>MS:1001222</w:t>
              </w:r>
            </w:hyperlink>
            <w:r>
              <w:t xml:space="preserve"> (</w:t>
            </w:r>
            <w:r>
              <w:rPr>
                <w:rStyle w:val="popup"/>
              </w:rPr>
              <w:t>frag: b ion - H2O</w:t>
            </w:r>
            <w:r>
              <w:t xml:space="preserve">) </w:t>
            </w:r>
          </w:p>
          <w:p w:rsidR="00921A47" w:rsidRDefault="00921A47">
            <w:pPr>
              <w:pStyle w:val="HTMLPreformatted"/>
            </w:pPr>
            <w:r>
              <w:t xml:space="preserve">  e.g.: </w:t>
            </w:r>
            <w:hyperlink r:id="rId179" w:tgtFrame="new" w:history="1">
              <w:r>
                <w:rPr>
                  <w:rStyle w:val="Hyperlink"/>
                </w:rPr>
                <w:t>MS:1001223</w:t>
              </w:r>
            </w:hyperlink>
            <w:r>
              <w:t xml:space="preserve"> (</w:t>
            </w:r>
            <w:r>
              <w:rPr>
                <w:rStyle w:val="popup"/>
              </w:rPr>
              <w:t>frag: y ion - H2O</w:t>
            </w:r>
            <w:r>
              <w:t xml:space="preserve">) </w:t>
            </w:r>
          </w:p>
          <w:p w:rsidR="00921A47" w:rsidRPr="00921A47" w:rsidRDefault="00921A47">
            <w:pPr>
              <w:pStyle w:val="HTMLPreformatted"/>
              <w:rPr>
                <w:lang w:val="de-DE"/>
              </w:rPr>
            </w:pPr>
            <w:r>
              <w:t xml:space="preserve">  </w:t>
            </w:r>
            <w:r w:rsidRPr="00921A47">
              <w:rPr>
                <w:lang w:val="de-DE"/>
              </w:rPr>
              <w:t xml:space="preserve">e.g.: </w:t>
            </w:r>
            <w:hyperlink r:id="rId180" w:tgtFrame="new" w:history="1">
              <w:r w:rsidRPr="00921A47">
                <w:rPr>
                  <w:rStyle w:val="Hyperlink"/>
                  <w:lang w:val="de-DE"/>
                </w:rPr>
                <w:t>MS:1001224</w:t>
              </w:r>
            </w:hyperlink>
            <w:r w:rsidRPr="00921A47">
              <w:rPr>
                <w:lang w:val="de-DE"/>
              </w:rPr>
              <w:t xml:space="preserve"> (</w:t>
            </w:r>
            <w:r w:rsidRPr="00921A47">
              <w:rPr>
                <w:rStyle w:val="popup"/>
                <w:lang w:val="de-DE"/>
              </w:rPr>
              <w:t>frag: b ion</w:t>
            </w:r>
            <w:r w:rsidRPr="00921A47">
              <w:rPr>
                <w:lang w:val="de-DE"/>
              </w:rPr>
              <w:t xml:space="preserve">) </w:t>
            </w:r>
          </w:p>
          <w:p w:rsidR="00921A47" w:rsidRDefault="00921A47">
            <w:pPr>
              <w:pStyle w:val="HTMLPreformatted"/>
            </w:pPr>
            <w:r w:rsidRPr="00921A47">
              <w:rPr>
                <w:lang w:val="de-DE"/>
              </w:rPr>
              <w:t xml:space="preserve">  </w:t>
            </w:r>
            <w:r>
              <w:t xml:space="preserve">e.g.: </w:t>
            </w:r>
            <w:hyperlink r:id="rId181" w:tgtFrame="new" w:history="1">
              <w:r>
                <w:rPr>
                  <w:rStyle w:val="Hyperlink"/>
                </w:rPr>
                <w:t>MS:1001225</w:t>
              </w:r>
            </w:hyperlink>
            <w:r>
              <w:t xml:space="preserve"> (</w:t>
            </w:r>
            <w:r>
              <w:rPr>
                <w:rStyle w:val="popup"/>
              </w:rPr>
              <w:t>product ion m/z</w:t>
            </w:r>
            <w:r>
              <w:t xml:space="preserve">) </w:t>
            </w:r>
          </w:p>
          <w:p w:rsidR="00921A47" w:rsidRDefault="00921A47">
            <w:pPr>
              <w:pStyle w:val="HTMLPreformatted"/>
            </w:pPr>
            <w:r>
              <w:t xml:space="preserve">  e.g.: </w:t>
            </w:r>
            <w:hyperlink r:id="rId182" w:tgtFrame="new" w:history="1">
              <w:r>
                <w:rPr>
                  <w:rStyle w:val="Hyperlink"/>
                </w:rPr>
                <w:t>MS:1001227</w:t>
              </w:r>
            </w:hyperlink>
            <w:r>
              <w:t xml:space="preserve"> (</w:t>
            </w:r>
            <w:r>
              <w:rPr>
                <w:rStyle w:val="popup"/>
              </w:rPr>
              <w:t>product ion m/z error</w:t>
            </w:r>
            <w:r>
              <w:t xml:space="preserve">) </w:t>
            </w:r>
          </w:p>
          <w:p w:rsidR="00921A47" w:rsidRPr="00921A47" w:rsidRDefault="00921A47">
            <w:pPr>
              <w:pStyle w:val="HTMLPreformatted"/>
              <w:rPr>
                <w:lang w:val="de-DE"/>
              </w:rPr>
            </w:pPr>
            <w:r>
              <w:t xml:space="preserve">  </w:t>
            </w:r>
            <w:r w:rsidRPr="00921A47">
              <w:rPr>
                <w:lang w:val="de-DE"/>
              </w:rPr>
              <w:t xml:space="preserve">e.g.: </w:t>
            </w:r>
            <w:hyperlink r:id="rId183" w:tgtFrame="new" w:history="1">
              <w:r w:rsidRPr="00921A47">
                <w:rPr>
                  <w:rStyle w:val="Hyperlink"/>
                  <w:lang w:val="de-DE"/>
                </w:rPr>
                <w:t>MS:1001228</w:t>
              </w:r>
            </w:hyperlink>
            <w:r w:rsidRPr="00921A47">
              <w:rPr>
                <w:lang w:val="de-DE"/>
              </w:rPr>
              <w:t xml:space="preserve"> (</w:t>
            </w:r>
            <w:r w:rsidRPr="00921A47">
              <w:rPr>
                <w:rStyle w:val="popup"/>
                <w:lang w:val="de-DE"/>
              </w:rPr>
              <w:t>frag: x ion</w:t>
            </w:r>
            <w:r w:rsidRPr="00921A47">
              <w:rPr>
                <w:lang w:val="de-DE"/>
              </w:rPr>
              <w:t xml:space="preserve">) </w:t>
            </w:r>
          </w:p>
          <w:p w:rsidR="00921A47" w:rsidRDefault="00921A47">
            <w:pPr>
              <w:pStyle w:val="HTMLPreformatted"/>
            </w:pPr>
            <w:r w:rsidRPr="00921A47">
              <w:rPr>
                <w:lang w:val="de-DE"/>
              </w:rPr>
              <w:t xml:space="preserve">  </w:t>
            </w:r>
            <w:hyperlink r:id="rId184" w:tgtFrame="new" w:history="1">
              <w:r>
                <w:rPr>
                  <w:rStyle w:val="Hyperlink"/>
                </w:rPr>
                <w:t>et al.</w:t>
              </w:r>
            </w:hyperlink>
          </w:p>
        </w:tc>
      </w:tr>
      <w:tr w:rsidR="00921A47" w:rsidTr="008F498D">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6804" w:type="dxa"/>
            <w:vAlign w:val="center"/>
            <w:hideMark/>
          </w:tcPr>
          <w:p w:rsidR="00921A47" w:rsidRDefault="00921A47">
            <w:pPr>
              <w:pStyle w:val="HTMLPreformatted"/>
            </w:pPr>
            <w:r>
              <w:t>&lt;cvParam accession="MS:1001224" cvRef="PSI-MS" name="frag: b ion"/&gt;</w:t>
            </w:r>
          </w:p>
          <w:p w:rsidR="00921A47" w:rsidRDefault="00921A47">
            <w:pPr>
              <w:pStyle w:val="HTMLPreformatted"/>
            </w:pPr>
            <w:r>
              <w:t>&lt;cvParam accession="MS:1001220" cvRef="PSI-MS" name="frag: y ion"/&gt;</w:t>
            </w:r>
          </w:p>
          <w:p w:rsidR="00921A47" w:rsidRDefault="00921A47">
            <w:pPr>
              <w:pStyle w:val="HTMLPreformatted"/>
            </w:pPr>
            <w:r>
              <w:t>&lt;cvParam accession="MS:1002681" cvRef="PSI-MS" name="OpenXQuest:combined score" value="21.9678562261903"/&gt;</w:t>
            </w:r>
          </w:p>
          <w:p w:rsidR="00921A47" w:rsidRDefault="00921A47">
            <w:pPr>
              <w:pStyle w:val="HTMLPreformatted"/>
            </w:pPr>
            <w:r>
              <w:t>&lt;cvParam accession="MS:1002511" cvRef="PSI-MS" name="cross-link spectrum identification item" value="3050674907789158263"/&gt;</w:t>
            </w:r>
          </w:p>
          <w:p w:rsidR="00921A47" w:rsidRDefault="00921A47">
            <w:pPr>
              <w:pStyle w:val="HTMLPreformatted"/>
            </w:pPr>
            <w:r>
              <w:t>&lt;cvParam accession="MS:1000894" cvRef="PSI-MS" name="retention time" value="5468.0193" unitAccession="second" unitName="" unitCvRef="se"/&gt;</w:t>
            </w:r>
          </w:p>
          <w:p w:rsidR="00921A47" w:rsidRDefault="00921A47">
            <w:pPr>
              <w:pStyle w:val="HTMLPreformatted"/>
            </w:pPr>
            <w:r>
              <w:t>&lt;cvParam cvRef="PSI-MS" accession="MS:1001523" name="frag: precursor ion"/&gt;</w:t>
            </w:r>
          </w:p>
          <w:p w:rsidR="00921A47" w:rsidRDefault="00921A47">
            <w:pPr>
              <w:pStyle w:val="HTMLPreformatted"/>
            </w:pPr>
            <w:r>
              <w:t>&lt;cvParam cvRef="PSI-MS" accession="MS:1002466" name="PeptideShaker PSM score" value="0.0"/&gt;</w:t>
            </w:r>
          </w:p>
          <w:p w:rsidR="00921A47" w:rsidRDefault="00921A47">
            <w:pPr>
              <w:pStyle w:val="HTMLPreformatted"/>
            </w:pPr>
            <w:r>
              <w:t>&lt;cvParam cvRef="PSI-MS" accession="MS:1002467" name="PeptideShaker PSM confidence" value="0.0"/&gt;</w:t>
            </w:r>
          </w:p>
          <w:p w:rsidR="00921A47" w:rsidRDefault="00921A47">
            <w:pPr>
              <w:pStyle w:val="HTMLPreformatted"/>
            </w:pPr>
            <w:r>
              <w:t>&lt;cvParam cvRef="PSI-MS" accession="MS:1002469" name="PeptideShaker peptide confidence" value="4.0000000000000036"/&gt;</w:t>
            </w:r>
          </w:p>
          <w:p w:rsidR="00921A47" w:rsidRDefault="00921A47">
            <w:pPr>
              <w:pStyle w:val="HTMLPreformatted"/>
            </w:pPr>
            <w:r>
              <w:t>&lt;cvParam cvRef="PSI-MS" accession="MS:1002468" name="PeptideShaker peptide score" value="-0.0"/&gt;</w:t>
            </w:r>
          </w:p>
          <w:p w:rsidR="00921A47" w:rsidRDefault="00921A47">
            <w:pPr>
              <w:pStyle w:val="HTMLPreformatted"/>
            </w:pPr>
            <w:r>
              <w:t>&lt;cvParam cvRef="PSI-MS" accession="MS:1002500" name="peptide passes threshold" value="false"/&gt;</w:t>
            </w:r>
          </w:p>
          <w:p w:rsidR="00921A47" w:rsidRDefault="00921A47">
            <w:pPr>
              <w:pStyle w:val="HTMLPreformatted"/>
            </w:pPr>
            <w:r>
              <w:t>&lt;cvParam cvRef="PSI-MS" accession="MS:1002520" name="peptide group ID" value="QKAQAAATVVK"/&gt;</w:t>
            </w:r>
          </w:p>
          <w:p w:rsidR="00921A47" w:rsidRDefault="00921A47">
            <w:pPr>
              <w:pStyle w:val="HTMLPreformatted"/>
            </w:pPr>
            <w:r>
              <w:t>&lt;cvParam cvRef="PSI-MS" accession="MS:1001328" name="OMSSA:evalue" value="68.145917448381"/&gt;</w:t>
            </w:r>
          </w:p>
          <w:p w:rsidR="00921A47" w:rsidRDefault="00921A47">
            <w:pPr>
              <w:pStyle w:val="HTMLPreformatted"/>
            </w:pPr>
            <w:r>
              <w:t>&lt;cvParam cvRef="PSI-MS" accession="MS:1001117" name="theoretical mass" value="1113.6506071554904" unitCvRef="UO" unitAccession="UO:0000221" unitName="dalton"/&gt;</w:t>
            </w:r>
          </w:p>
          <w:p w:rsidR="00921A47" w:rsidRDefault="00921A47">
            <w:pPr>
              <w:pStyle w:val="HTMLPreformatted"/>
            </w:pPr>
            <w:r>
              <w:t>&lt;cvParam cvRef="PSI-MS" accession="MS:1002540" name="PeptideShaker PSM confidence type" value="Not Validated"/&gt;</w:t>
            </w:r>
          </w:p>
          <w:p w:rsidR="00921A47" w:rsidRDefault="00921A47">
            <w:pPr>
              <w:pStyle w:val="HTMLPreformatted"/>
            </w:pPr>
            <w:r>
              <w:t>&lt;cvParam cvRef="PSI-MS" accession="MS:1000796" name="spectrum title" value="qExactive01819.13825.13825. File:"qExactive01819.raw", NativeID:"controllerType=0 controllerNumber=1 scan=13825""/&gt;</w:t>
            </w:r>
          </w:p>
          <w:p w:rsidR="00921A47" w:rsidRDefault="00921A47">
            <w:pPr>
              <w:pStyle w:val="HTMLPreformatted"/>
            </w:pPr>
            <w:r>
              <w:t>&lt;cvParam cvRef="PSI-MS" accession="MS:1001222" name="frag: b ion - H2O"/&gt;</w:t>
            </w:r>
          </w:p>
          <w:p w:rsidR="00921A47" w:rsidRDefault="00921A47">
            <w:pPr>
              <w:pStyle w:val="HTMLPreformatted"/>
            </w:pPr>
            <w:r>
              <w:t>&lt;cvParam cvRef="PSI-MS" accession="MS:1001239" name="frag: immonium ion"/&gt;</w:t>
            </w:r>
          </w:p>
          <w:p w:rsidR="00921A47" w:rsidRDefault="00921A47">
            <w:pPr>
              <w:pStyle w:val="HTMLPreformatted"/>
            </w:pPr>
            <w:r>
              <w:t>&lt;cvParam cvRef="PSI-MS" accession="MS:1001223" name="frag: y ion - H2O"/&gt;</w:t>
            </w:r>
          </w:p>
          <w:p w:rsidR="00921A47" w:rsidRDefault="00921A47">
            <w:pPr>
              <w:pStyle w:val="HTMLPreformatted"/>
            </w:pPr>
            <w:r>
              <w:t>&lt;cvParam cvRef="PSI-MS" accession="MS:1001233" name="frag: y ion - NH3"/&gt;</w:t>
            </w:r>
          </w:p>
          <w:p w:rsidR="00921A47" w:rsidRDefault="00921A47">
            <w:pPr>
              <w:pStyle w:val="HTMLPreformatted"/>
            </w:pPr>
            <w:r>
              <w:t>&lt;cvParam cvRef="PSI-MS" accession="MS:1001521" name="frag: precursor ion - H2O"/&gt;</w:t>
            </w:r>
          </w:p>
          <w:p w:rsidR="00921A47" w:rsidRDefault="00921A47">
            <w:pPr>
              <w:pStyle w:val="HTMLPreformatted"/>
            </w:pPr>
            <w:r>
              <w:t>&lt;cvParam cvRef="PSI-MS" accession="MS:1002536" name="D-Score" value="2:99.6124031007752:1:true"/&gt;</w:t>
            </w:r>
          </w:p>
          <w:p w:rsidR="00921A47" w:rsidRDefault="00921A47">
            <w:pPr>
              <w:pStyle w:val="HTMLPreformatted"/>
            </w:pPr>
            <w:r>
              <w:t>&lt;cvParam cvRef="PSI-MS" accession="MS:1001330" name="X!Tandem:expect" value="0.0067"/&gt;</w:t>
            </w:r>
          </w:p>
          <w:p w:rsidR="00921A47" w:rsidRDefault="00921A47">
            <w:pPr>
              <w:pStyle w:val="HTMLPreformatted"/>
            </w:pPr>
            <w:r>
              <w:t>&lt;cvParam cvRef="PSI-MS" accession="MS:1001232" name="frag: b ion - NH3"/&gt;</w:t>
            </w:r>
          </w:p>
          <w:p w:rsidR="00921A47" w:rsidRDefault="00921A47">
            <w:pPr>
              <w:pStyle w:val="HTMLPreformatted"/>
            </w:pPr>
            <w:r>
              <w:t>&lt;cvParam cvRef="PSI-MS" accession="MS:1001522" name="frag: precursor ion - NH3"/&gt;</w:t>
            </w:r>
          </w:p>
          <w:p w:rsidR="00921A47" w:rsidRDefault="00921A47">
            <w:pPr>
              <w:pStyle w:val="HTMLPreformatted"/>
            </w:pPr>
            <w:r>
              <w:t>&lt;cvParam cvRef="PSI-MS" accession="MS:1002674" name="frag: b ion - CH4OS"/&gt;</w:t>
            </w:r>
          </w:p>
          <w:p w:rsidR="00921A47" w:rsidRDefault="00921A47">
            <w:pPr>
              <w:pStyle w:val="HTMLPreformatted"/>
            </w:pPr>
            <w:r>
              <w:t>&lt;cvParam cvRef="PSI-MS" accession="MS:1001969" name="phosphoRS score" value="1:50.0:4:false"/&gt;</w:t>
            </w:r>
          </w:p>
          <w:p w:rsidR="00921A47" w:rsidRDefault="00921A47">
            <w:pPr>
              <w:pStyle w:val="HTMLPreformatted"/>
            </w:pPr>
            <w:r>
              <w:t>&lt;cvParam cvRef="PSI-MS" accession="MS:1002550" name="peptide:phosphoRS score" value="1:50.0:4:false"/&gt;</w:t>
            </w:r>
          </w:p>
          <w:p w:rsidR="00921A47" w:rsidRDefault="00921A47">
            <w:pPr>
              <w:pStyle w:val="HTMLPreformatted"/>
            </w:pPr>
            <w:r>
              <w:t>&lt;cvParam cvRef="PSI-MS" accession="MS:1002553" name="peptide:D-Score" value="1:1.4263074484944571:4:false"/&gt;</w:t>
            </w:r>
          </w:p>
          <w:p w:rsidR="00921A47" w:rsidRDefault="00921A47">
            <w:pPr>
              <w:pStyle w:val="HTMLPreformatted"/>
            </w:pPr>
            <w:r>
              <w:t>&lt;cvParam cvRef="PSI-MS" accession="MS:1002694" name="frag: precursor ion - CH4OS"/&gt;</w:t>
            </w:r>
          </w:p>
          <w:p w:rsidR="00921A47" w:rsidRDefault="00921A47">
            <w:pPr>
              <w:pStyle w:val="HTMLPreformatted"/>
            </w:pPr>
            <w:r>
              <w:t>&lt;cvParam cvRef="PSI-MS" accession="MS:1002686" name="frag: y ion - CH4OS"/&gt;</w:t>
            </w:r>
          </w:p>
        </w:tc>
      </w:tr>
      <w:tr w:rsidR="00921A47" w:rsidTr="008F498D">
        <w:trPr>
          <w:tblCellSpacing w:w="15" w:type="dxa"/>
        </w:trPr>
        <w:tc>
          <w:tcPr>
            <w:tcW w:w="0" w:type="auto"/>
            <w:vAlign w:val="center"/>
            <w:hideMark/>
          </w:tcPr>
          <w:p w:rsidR="00921A47" w:rsidRDefault="00921A47">
            <w:pPr>
              <w:rPr>
                <w:sz w:val="24"/>
                <w:szCs w:val="24"/>
              </w:rPr>
            </w:pPr>
            <w:r>
              <w:rPr>
                <w:b/>
                <w:bCs/>
              </w:rPr>
              <w:t>Example userParams:</w:t>
            </w:r>
          </w:p>
        </w:tc>
        <w:tc>
          <w:tcPr>
            <w:tcW w:w="6804" w:type="dxa"/>
            <w:vAlign w:val="center"/>
            <w:hideMark/>
          </w:tcPr>
          <w:p w:rsidR="00921A47" w:rsidRDefault="00921A47">
            <w:pPr>
              <w:pStyle w:val="HTMLPreformatted"/>
            </w:pPr>
            <w:r>
              <w:t>&lt;userParam name="cross-link_chain" unitName="xsd:string" values="alpha"/&gt;</w:t>
            </w:r>
          </w:p>
          <w:p w:rsidR="00921A47" w:rsidRDefault="00921A47">
            <w:pPr>
              <w:pStyle w:val="HTMLPreformatted"/>
            </w:pPr>
            <w:r>
              <w:t>&lt;userParam name="cross-link_ioncategory" unitName="xsd:string" values="ci"/&gt;</w:t>
            </w:r>
          </w:p>
        </w:tc>
      </w:tr>
    </w:tbl>
    <w:p w:rsidR="00921A47" w:rsidRDefault="00921A47" w:rsidP="00921A47"/>
    <w:p w:rsidR="00921A47" w:rsidRDefault="00921A47" w:rsidP="00921A47">
      <w:pPr>
        <w:pStyle w:val="Heading2"/>
      </w:pPr>
      <w:bookmarkStart w:id="154" w:name="_Toc457214096"/>
      <w:r>
        <w:t>Element &lt;</w:t>
      </w:r>
      <w:bookmarkStart w:id="155" w:name="MassTable"/>
      <w:r>
        <w:t>MassTable</w:t>
      </w:r>
      <w:bookmarkEnd w:id="155"/>
      <w:r>
        <w:t>&gt;</w:t>
      </w:r>
      <w:bookmarkEnd w:id="15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masses of residues used in the search.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MassTab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269"/>
              <w:gridCol w:w="824"/>
              <w:gridCol w:w="517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sLeve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MS spectrum that the MassTable refers to e.g. "1" for MS1 "2" for MS2 or "1 2" for MS1 or MS2.</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26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Residue" w:history="1">
                    <w:r w:rsidR="00921A47">
                      <w:rPr>
                        <w:rStyle w:val="Hyperlink"/>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pecification of a single residue within the mass tab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AmbiguousResidue" w:history="1">
                    <w:r w:rsidR="00921A47">
                      <w:rPr>
                        <w:rStyle w:val="Hyperlink"/>
                      </w:rPr>
                      <w:t>Ambiguous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mbiguous residues e.g. X can be specified by the Code attribute and a set of parameters for example giving the different masses that will be used in the search.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Preformatted"/>
            </w:pPr>
            <w:r>
              <w:t>&lt;MassTable msLevel="1 2" id="MT"&gt;</w:t>
            </w:r>
          </w:p>
          <w:p w:rsidR="00921A47" w:rsidRDefault="00921A47">
            <w:pPr>
              <w:pStyle w:val="HTMLPreformatted"/>
            </w:pPr>
            <w:r>
              <w:t xml:space="preserve">    &lt;Residue mass="71.03712" code="A"/&gt;</w:t>
            </w:r>
          </w:p>
          <w:p w:rsidR="00921A47" w:rsidRDefault="00921A47">
            <w:pPr>
              <w:pStyle w:val="HTMLPreformatted"/>
            </w:pPr>
            <w:r>
              <w:t xml:space="preserve">    &lt;Residue mass="103.009186" code="C"/&gt;</w:t>
            </w:r>
          </w:p>
          <w:p w:rsidR="00921A47" w:rsidRDefault="00921A47">
            <w:pPr>
              <w:pStyle w:val="HTMLPreformatted"/>
            </w:pPr>
            <w:r>
              <w:t xml:space="preserve">    &lt;Residue mass="115.02694" code="D"/&gt;</w:t>
            </w:r>
          </w:p>
          <w:p w:rsidR="00921A47" w:rsidRDefault="00921A47">
            <w:pPr>
              <w:pStyle w:val="HTMLPreformatted"/>
            </w:pPr>
            <w:r>
              <w:t xml:space="preserve">    &lt;Residue mass="129.04259" code="E"/&gt;</w:t>
            </w:r>
          </w:p>
          <w:p w:rsidR="00921A47" w:rsidRDefault="00921A47">
            <w:pPr>
              <w:pStyle w:val="HTMLPreformatted"/>
            </w:pPr>
            <w:r>
              <w:t xml:space="preserve">    &lt;Residue mass="147.06842" code="F"/&gt;</w:t>
            </w:r>
          </w:p>
          <w:p w:rsidR="00921A47" w:rsidRDefault="00921A47">
            <w:pPr>
              <w:pStyle w:val="HTMLPreformatted"/>
            </w:pPr>
            <w:r>
              <w:t xml:space="preserve">    &lt;Residue mass="57.021465" code="G"/&gt;</w:t>
            </w:r>
          </w:p>
          <w:p w:rsidR="00921A47" w:rsidRDefault="00921A47">
            <w:pPr>
              <w:pStyle w:val="HTMLPreformatted"/>
            </w:pPr>
            <w:r>
              <w:t xml:space="preserve">  ...</w:t>
            </w:r>
          </w:p>
          <w:p w:rsidR="00921A47" w:rsidRDefault="00921A47">
            <w:pPr>
              <w:pStyle w:val="HTMLPreformatted"/>
            </w:pPr>
            <w:r>
              <w:t>&lt;/MassTabl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Preformatted"/>
            </w:pPr>
            <w:r>
              <w:t>Path /MzIdentML/AnalysisProtocolCollection/SpectrumIdentificationProtocol/MassTable</w:t>
            </w:r>
          </w:p>
          <w:p w:rsidR="00921A47" w:rsidRDefault="00921A47">
            <w:pPr>
              <w:pStyle w:val="HTMLPreformatted"/>
            </w:pPr>
            <w:r>
              <w:t xml:space="preserve">MAY supply a *child* term of </w:t>
            </w:r>
            <w:hyperlink r:id="rId185" w:tgtFrame="new" w:history="1">
              <w:r>
                <w:rPr>
                  <w:rStyle w:val="Hyperlink"/>
                </w:rPr>
                <w:t>MS:1001354</w:t>
              </w:r>
            </w:hyperlink>
            <w:r>
              <w:t xml:space="preserve"> (</w:t>
            </w:r>
            <w:r>
              <w:rPr>
                <w:rStyle w:val="popup"/>
              </w:rPr>
              <w:t>mass table options</w:t>
            </w:r>
            <w:r>
              <w:t>) one or more times</w:t>
            </w:r>
          </w:p>
          <w:p w:rsidR="00921A47" w:rsidRDefault="00921A47">
            <w:pPr>
              <w:pStyle w:val="HTMLPreformatted"/>
            </w:pPr>
            <w:r>
              <w:t xml:space="preserve">  e.g.: </w:t>
            </w:r>
            <w:hyperlink r:id="rId186" w:tgtFrame="new" w:history="1">
              <w:r>
                <w:rPr>
                  <w:rStyle w:val="Hyperlink"/>
                </w:rPr>
                <w:t>MS:1001346</w:t>
              </w:r>
            </w:hyperlink>
            <w:r>
              <w:t xml:space="preserve"> (</w:t>
            </w:r>
            <w:r>
              <w:rPr>
                <w:rStyle w:val="popup"/>
              </w:rPr>
              <w:t>AAIndex mass table</w:t>
            </w:r>
            <w:r>
              <w:t xml:space="preserve">) </w:t>
            </w:r>
          </w:p>
        </w:tc>
      </w:tr>
    </w:tbl>
    <w:p w:rsidR="00921A47" w:rsidRDefault="00921A47" w:rsidP="00921A47"/>
    <w:p w:rsidR="00921A47" w:rsidRDefault="00921A47" w:rsidP="00921A47">
      <w:pPr>
        <w:pStyle w:val="Heading2"/>
      </w:pPr>
      <w:bookmarkStart w:id="156" w:name="_Toc457214097"/>
      <w:r>
        <w:t>Element &lt;</w:t>
      </w:r>
      <w:bookmarkStart w:id="157" w:name="Measure"/>
      <w:r>
        <w:t>Measure</w:t>
      </w:r>
      <w:bookmarkEnd w:id="157"/>
      <w:r>
        <w:t>&gt;</w:t>
      </w:r>
      <w:bookmarkEnd w:id="15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57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ferences to CV terms defining the measures about product ions to be reported in SpectrumIdentificationItem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Measur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1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 xml:space="preserve">          &lt;Measure id="Measure_Int"&gt;</w:t>
            </w:r>
          </w:p>
          <w:p w:rsidR="00921A47" w:rsidRDefault="00921A47">
            <w:pPr>
              <w:pStyle w:val="HTMLPreformatted"/>
            </w:pPr>
            <w:r>
              <w:t xml:space="preserve">            &lt;cvParam cvRef="PSI-MS" accession="MS:1001226" name="product ion intensity" unitCvRef="PSI-MS" unitAccession="MS:1000131" unitName="number of detector counts"/&gt;</w:t>
            </w:r>
          </w:p>
          <w:p w:rsidR="00921A47" w:rsidRDefault="00921A47">
            <w:pPr>
              <w:pStyle w:val="HTMLPreformatted"/>
            </w:pPr>
            <w:r>
              <w:t xml:space="preserve">          &lt;/Measur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Preformatted"/>
            </w:pPr>
            <w:r>
              <w:t>Path /MzIdentML/DataCollection/AnalysisData/SpectrumIdentificationList/FragmentationTable/Measure</w:t>
            </w:r>
          </w:p>
          <w:p w:rsidR="00921A47" w:rsidRDefault="00921A47">
            <w:pPr>
              <w:pStyle w:val="HTMLPreformatted"/>
            </w:pPr>
            <w:r>
              <w:t xml:space="preserve">MUST supply term </w:t>
            </w:r>
            <w:hyperlink r:id="rId187" w:tgtFrame="new" w:history="1">
              <w:r>
                <w:rPr>
                  <w:rStyle w:val="Hyperlink"/>
                </w:rPr>
                <w:t>MS:1001226</w:t>
              </w:r>
            </w:hyperlink>
            <w:r>
              <w:t xml:space="preserve"> (</w:t>
            </w:r>
            <w:r>
              <w:rPr>
                <w:rStyle w:val="popup"/>
              </w:rPr>
              <w:t>product ion intensity</w:t>
            </w:r>
            <w:r>
              <w:t>) only once</w:t>
            </w:r>
          </w:p>
          <w:p w:rsidR="00921A47" w:rsidRDefault="00921A47">
            <w:pPr>
              <w:pStyle w:val="HTMLPreformatted"/>
            </w:pPr>
            <w:r>
              <w:t xml:space="preserve">MUST supply term </w:t>
            </w:r>
            <w:hyperlink r:id="rId188" w:tgtFrame="new" w:history="1">
              <w:r>
                <w:rPr>
                  <w:rStyle w:val="Hyperlink"/>
                </w:rPr>
                <w:t>MS:1001225</w:t>
              </w:r>
            </w:hyperlink>
            <w:r>
              <w:t xml:space="preserve"> (</w:t>
            </w:r>
            <w:r>
              <w:rPr>
                <w:rStyle w:val="popup"/>
              </w:rPr>
              <w:t>product ion m/z</w:t>
            </w:r>
            <w:r>
              <w:t>) only once</w:t>
            </w:r>
          </w:p>
          <w:p w:rsidR="00921A47" w:rsidRDefault="00921A47">
            <w:pPr>
              <w:pStyle w:val="HTMLPreformatted"/>
            </w:pPr>
            <w:r>
              <w:t xml:space="preserve">MUST supply term </w:t>
            </w:r>
            <w:hyperlink r:id="rId189" w:tgtFrame="new" w:history="1">
              <w:r>
                <w:rPr>
                  <w:rStyle w:val="Hyperlink"/>
                </w:rPr>
                <w:t>MS:1001227</w:t>
              </w:r>
            </w:hyperlink>
            <w:r>
              <w:t xml:space="preserve"> (</w:t>
            </w:r>
            <w:r>
              <w:rPr>
                <w:rStyle w:val="popup"/>
              </w:rPr>
              <w:t>product ion m/z error</w:t>
            </w:r>
            <w:r>
              <w:t>) only once</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Preformatted"/>
            </w:pPr>
            <w:r>
              <w:t>&lt;cvParam accession="MS:1001225" cvRef="PSI-MS" unitCvRef="PSI-MS" unitName="m/z" unitAccession="MS:1000040" name="product ion m/z"/&gt;</w:t>
            </w:r>
          </w:p>
          <w:p w:rsidR="00921A47" w:rsidRDefault="00921A47">
            <w:pPr>
              <w:pStyle w:val="HTMLPreformatted"/>
            </w:pPr>
            <w:r>
              <w:t>&lt;cvParam accession="MS:1001226" cvRef="PSI-MS" unitCvRef="PSI-MS" unitName="number of detector counts" unitAccession="MS:1000131"  name="product ion intensity"/&gt;</w:t>
            </w:r>
          </w:p>
          <w:p w:rsidR="00921A47" w:rsidRDefault="00921A47">
            <w:pPr>
              <w:pStyle w:val="HTMLPreformatted"/>
            </w:pPr>
            <w:r>
              <w:t>&lt;cvParam accession="MS:1001227" cvRef="PSI-MS" unitCvRef="PSI-MS" unitName="m/z" unitAccession="MS:1000040" name="product ion m/z error"/&gt;</w:t>
            </w:r>
          </w:p>
        </w:tc>
      </w:tr>
    </w:tbl>
    <w:p w:rsidR="00921A47" w:rsidRDefault="00921A47" w:rsidP="00921A47"/>
    <w:p w:rsidR="00921A47" w:rsidRDefault="00921A47" w:rsidP="00921A47">
      <w:pPr>
        <w:pStyle w:val="Heading2"/>
      </w:pPr>
      <w:bookmarkStart w:id="158" w:name="_Toc457214098"/>
      <w:r>
        <w:t>Element &lt;</w:t>
      </w:r>
      <w:bookmarkStart w:id="159" w:name="Modification"/>
      <w:r>
        <w:t>Modification</w:t>
      </w:r>
      <w:bookmarkEnd w:id="159"/>
      <w:r>
        <w:t>&gt;</w:t>
      </w:r>
      <w:bookmarkEnd w:id="15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Pr>
                <w:rFonts w:ascii="Times New Roman" w:hAnsi="Times New Roman"/>
              </w:rPr>
              <w:t></w:t>
            </w:r>
            <w:r>
              <w:t xml:space="preserve"> CV term that MUST be used instead. A neutral loss should be defined as an additional CVParam within Modification. </w:t>
            </w:r>
            <w:r>
              <w:lastRenderedPageBreak/>
              <w:t xml:space="preserve">If more complex information should be given about neutral losses (such as presence/absence on particular product ions), this can additionally be encoded within the FragmentationArray.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Modific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41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tomic mass delta considering the natural distribution of isotopes in Dalton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If the modification location is unknown e.g. for PMF data, this attribute should be omitted.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tomic mass delta when assuming only the most common isotope of elements in Dalton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Cha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47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 xml:space="preserve">    &lt;Modification location="10" residues="K" monoisotopicMassDelta="138.0680796"&gt; </w:t>
            </w:r>
          </w:p>
          <w:p w:rsidR="00921A47" w:rsidRDefault="00921A47">
            <w:pPr>
              <w:pStyle w:val="HTMLPreformatted"/>
            </w:pPr>
            <w:r>
              <w:t xml:space="preserve">      &lt;cvParam accession=</w:t>
            </w:r>
            <w:r w:rsidR="00180A75">
              <w:t>"</w:t>
            </w:r>
            <w:r w:rsidR="0072413E">
              <w:t>XLMOD</w:t>
            </w:r>
            <w:r w:rsidR="00E12150">
              <w:t>:</w:t>
            </w:r>
            <w:r>
              <w:t>0</w:t>
            </w:r>
            <w:r w:rsidR="00E12150">
              <w:t>2001</w:t>
            </w:r>
            <w:r>
              <w:t>" cvRef="XLMOD" name="DSS"/&gt;</w:t>
            </w:r>
          </w:p>
          <w:p w:rsidR="00921A47" w:rsidRDefault="00921A47">
            <w:pPr>
              <w:pStyle w:val="HTMLPreformatted"/>
            </w:pPr>
            <w:r>
              <w:t xml:space="preserve">      &lt;cvParam accession="MS:1002509" cvRef="PSI-MS" name="cross-link donor" value="11309529182388590588"/&gt;</w:t>
            </w:r>
          </w:p>
          <w:p w:rsidR="00921A47" w:rsidRDefault="00921A47">
            <w:pPr>
              <w:pStyle w:val="HTMLPreformatted"/>
            </w:pPr>
            <w:r>
              <w:t xml:space="preserve">    &lt;/Modification&gt; </w:t>
            </w:r>
          </w:p>
        </w:tc>
      </w:tr>
      <w:tr w:rsidR="00921A47" w:rsidTr="008F498D">
        <w:trPr>
          <w:tblCellSpacing w:w="15" w:type="dxa"/>
        </w:trPr>
        <w:tc>
          <w:tcPr>
            <w:tcW w:w="0" w:type="auto"/>
            <w:vAlign w:val="center"/>
          </w:tcPr>
          <w:p w:rsidR="00921A47" w:rsidRDefault="00921A47">
            <w:pPr>
              <w:rPr>
                <w:sz w:val="24"/>
                <w:szCs w:val="24"/>
              </w:rPr>
            </w:pPr>
          </w:p>
        </w:tc>
        <w:tc>
          <w:tcPr>
            <w:tcW w:w="0" w:type="auto"/>
            <w:vAlign w:val="center"/>
          </w:tcPr>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Preformatted"/>
            </w:pPr>
            <w:r>
              <w:t>&lt;cvParam cvRef="UNIMOD" accession="UNIMOD:35" name="Oxidation"&gt;&lt;/cvParam&gt;</w:t>
            </w:r>
          </w:p>
          <w:p w:rsidR="00921A47" w:rsidRDefault="00921A47">
            <w:pPr>
              <w:pStyle w:val="HTMLPreformatted"/>
            </w:pPr>
            <w:r>
              <w:t>&lt;cvParam cvRef="UNIMOD" accession="UNIMOD:37" name="Trimethyl"&gt;&lt;/cvParam&gt;</w:t>
            </w:r>
          </w:p>
          <w:p w:rsidR="00921A47" w:rsidRDefault="00921A47">
            <w:pPr>
              <w:pStyle w:val="HTMLPreformatted"/>
            </w:pPr>
            <w:r>
              <w:t>&lt;cvParam cvRef="UNIMOD" accession="UNIMOD:4" name="Carbamidomethyl"&gt;&lt;/cvParam&gt;</w:t>
            </w:r>
          </w:p>
          <w:p w:rsidR="00921A47" w:rsidRDefault="00921A47">
            <w:pPr>
              <w:pStyle w:val="HTMLPreformatted"/>
            </w:pPr>
            <w:r>
              <w:t>&lt;cvParam cvRef="UNIMOD" accession="UNIMOD:27" name="Glu-&gt;pyro-Glu"&gt;&lt;/cvParam&gt;</w:t>
            </w:r>
          </w:p>
          <w:p w:rsidR="00921A47" w:rsidRDefault="00921A47">
            <w:pPr>
              <w:pStyle w:val="HTMLPreformatted"/>
            </w:pPr>
            <w:r>
              <w:t>&lt;cvParam cvRef="UNIMOD" accession="UNIMOD:1" name="Acetyl"&gt;&lt;/cvParam&gt;</w:t>
            </w:r>
          </w:p>
          <w:p w:rsidR="00921A47" w:rsidRDefault="00921A47">
            <w:pPr>
              <w:pStyle w:val="HTMLPreformatted"/>
            </w:pPr>
            <w:r>
              <w:t>&lt;cvParam cvRef="UNIMOD" accession="UNIMOD:385" name="Ammonia-loss"&gt;&lt;/cvParam&gt;</w:t>
            </w:r>
          </w:p>
          <w:p w:rsidR="00921A47" w:rsidRDefault="00921A47">
            <w:pPr>
              <w:pStyle w:val="HTMLPreformatted"/>
            </w:pPr>
            <w:r>
              <w:t>&lt;cvParam cvRef="UNIMOD" accession="UNIMOD:28" name="Gln-&gt;pyro-Glu"&gt;&lt;/cvParam&gt;</w:t>
            </w:r>
          </w:p>
          <w:p w:rsidR="00921A47" w:rsidRDefault="00921A47">
            <w:pPr>
              <w:pStyle w:val="HTMLPreformatted"/>
            </w:pPr>
            <w:r>
              <w:t>&lt;cvParam cvRef="UNIMOD" accession="UNIMOD:575" name="Gly-&gt;Val"&gt;&lt;/cvParam&gt;</w:t>
            </w:r>
          </w:p>
          <w:p w:rsidR="00921A47" w:rsidRDefault="00921A47">
            <w:pPr>
              <w:pStyle w:val="HTMLPreformatted"/>
            </w:pPr>
            <w:r>
              <w:t>&lt;cvParam accession="UNIMOD:214" cvRef="UNIMOD" name="iTRAQ4plex"/&gt;</w:t>
            </w:r>
          </w:p>
          <w:p w:rsidR="00921A47" w:rsidRDefault="00921A47">
            <w:pPr>
              <w:pStyle w:val="HTMLPreformatted"/>
            </w:pPr>
            <w:r>
              <w:t>&lt;cvParam accession="UNIMOD:7" cvRef="UNIMOD" name="Deamidated"/&gt;</w:t>
            </w:r>
          </w:p>
          <w:p w:rsidR="00921A47" w:rsidRDefault="00921A47">
            <w:pPr>
              <w:pStyle w:val="HTMLPreformatted"/>
            </w:pPr>
            <w:r>
              <w:t>&lt;cvParam accession="UNIMOD:39" cvRef="UNIMOD" name="Methylthio"/&gt;</w:t>
            </w:r>
          </w:p>
          <w:p w:rsidR="00921A47" w:rsidRDefault="00921A47">
            <w:pPr>
              <w:pStyle w:val="HTMLPreformatted"/>
            </w:pPr>
            <w:r>
              <w:t>&lt;cvParam accession=</w:t>
            </w:r>
            <w:r w:rsidR="004B085B">
              <w:t>"</w:t>
            </w:r>
            <w:r w:rsidR="00E12150">
              <w:t>XLMOD:</w:t>
            </w:r>
            <w:r>
              <w:t>0</w:t>
            </w:r>
            <w:r w:rsidR="00E12150">
              <w:t>2001</w:t>
            </w:r>
            <w:r>
              <w:t>" cvRef="XLMOD" name="DSS"/&gt;</w:t>
            </w:r>
          </w:p>
          <w:p w:rsidR="00921A47" w:rsidRDefault="00921A47">
            <w:pPr>
              <w:pStyle w:val="HTMLPreformatted"/>
            </w:pPr>
            <w:r>
              <w:t>&lt;cvParam accession="MS:1002509" cvRef="PSI-MS" name="cross-link donor" value="11309529182388590588"/&gt;</w:t>
            </w:r>
          </w:p>
          <w:p w:rsidR="00921A47" w:rsidRDefault="00921A47">
            <w:pPr>
              <w:pStyle w:val="HTMLPreformatted"/>
            </w:pPr>
            <w:r>
              <w:t>&lt;cvParam accession="MS:1002510" cvRef="PSI-MS" name="cross-link acceptor" value="2399294065069360606"/&gt;</w:t>
            </w:r>
          </w:p>
          <w:p w:rsidR="00921A47" w:rsidRDefault="00921A47">
            <w:pPr>
              <w:pStyle w:val="HTMLPreformatted"/>
            </w:pPr>
            <w:r>
              <w:t>&lt;cvParam</w:t>
            </w:r>
            <w:r w:rsidR="0068749C">
              <w:t xml:space="preserve"> accession="UNIMOD:1020" name="x</w:t>
            </w:r>
            <w:r>
              <w:t>link:DSS" cvRef="UNIMOD"/&gt;</w:t>
            </w:r>
          </w:p>
          <w:p w:rsidR="00921A47" w:rsidRDefault="00921A47">
            <w:pPr>
              <w:pStyle w:val="HTMLPreformatted"/>
            </w:pPr>
            <w:r>
              <w:t>&lt;cvParam cvRef="XLMOD" accession=</w:t>
            </w:r>
            <w:r w:rsidR="004B085B">
              <w:t>"</w:t>
            </w:r>
            <w:r w:rsidR="00E12150">
              <w:t>XLMOD:</w:t>
            </w:r>
            <w:r>
              <w:t>01000" name="</w:t>
            </w:r>
            <w:r w:rsidR="00E12150">
              <w:t>h</w:t>
            </w:r>
            <w:r>
              <w:t>ydrolyzed</w:t>
            </w:r>
            <w:r w:rsidR="00E12150">
              <w:t xml:space="preserve"> BS3</w:t>
            </w:r>
            <w:r>
              <w:t>"&gt;&lt;/cvParam&gt;</w:t>
            </w:r>
          </w:p>
          <w:p w:rsidR="00921A47" w:rsidRDefault="00921A47">
            <w:pPr>
              <w:pStyle w:val="HTMLPreformatted"/>
            </w:pPr>
            <w:r>
              <w:t>&lt;cvParam cvRef="XLMOD" accession=</w:t>
            </w:r>
            <w:r w:rsidR="004B085B">
              <w:t>"</w:t>
            </w:r>
            <w:r w:rsidR="00E12150">
              <w:t>XLMOD:</w:t>
            </w:r>
            <w:r>
              <w:t>01001" name="</w:t>
            </w:r>
            <w:r w:rsidR="00E12150">
              <w:t xml:space="preserve">amidated </w:t>
            </w:r>
            <w:r>
              <w:t>BS3"&gt;&lt;/cvParam&gt;</w:t>
            </w:r>
          </w:p>
          <w:p w:rsidR="00921A47" w:rsidRDefault="00921A47">
            <w:pPr>
              <w:pStyle w:val="HTMLPreformatted"/>
            </w:pPr>
            <w:r>
              <w:t>&lt;cvParam cvRef="XLMOD" accession=</w:t>
            </w:r>
            <w:r w:rsidR="004B085B">
              <w:t>"</w:t>
            </w:r>
            <w:r w:rsidR="00E12150">
              <w:t>XLMOD:</w:t>
            </w:r>
            <w:r>
              <w:t>0</w:t>
            </w:r>
            <w:r w:rsidR="00012EA6">
              <w:t>2000</w:t>
            </w:r>
            <w:r>
              <w:t>" name="BS3"&gt;&lt;/cvParam&gt;</w:t>
            </w:r>
          </w:p>
          <w:p w:rsidR="00921A47" w:rsidRDefault="00921A47">
            <w:pPr>
              <w:pStyle w:val="HTMLPreformatted"/>
            </w:pPr>
            <w:r>
              <w:t>&lt;cvParam cvRef="XLMOD" accession=</w:t>
            </w:r>
            <w:r w:rsidR="004B085B">
              <w:t>"</w:t>
            </w:r>
            <w:r w:rsidR="00E12150">
              <w:t>XLMOD:</w:t>
            </w:r>
            <w:r>
              <w:t>01008" name="</w:t>
            </w:r>
            <w:r w:rsidR="00012EA6">
              <w:t xml:space="preserve">hydrolyzed </w:t>
            </w:r>
            <w:r>
              <w:t>BS3</w:t>
            </w:r>
            <w:r w:rsidR="00012EA6">
              <w:t>-</w:t>
            </w:r>
            <w:r>
              <w:t>d4"&gt;&lt;/cvParam&gt;</w:t>
            </w:r>
          </w:p>
          <w:p w:rsidR="00921A47" w:rsidRDefault="00921A47" w:rsidP="00012EA6">
            <w:pPr>
              <w:pStyle w:val="HTMLPreformatted"/>
            </w:pPr>
            <w:r>
              <w:t>&lt;cvParam cvRef="XLMOD" accession=</w:t>
            </w:r>
            <w:r w:rsidR="004B085B">
              <w:t>"</w:t>
            </w:r>
            <w:r w:rsidR="00E12150">
              <w:t>XLMOD:</w:t>
            </w:r>
            <w:r>
              <w:t>01009" name="</w:t>
            </w:r>
            <w:r w:rsidR="00012EA6">
              <w:t xml:space="preserve">amidated </w:t>
            </w:r>
            <w:r>
              <w:t>BS3</w:t>
            </w:r>
            <w:r w:rsidR="00012EA6">
              <w:t>-</w:t>
            </w:r>
            <w:r>
              <w:t>d4"&gt;&lt;/cvParam&gt;</w:t>
            </w:r>
          </w:p>
        </w:tc>
      </w:tr>
    </w:tbl>
    <w:p w:rsidR="00921A47" w:rsidRPr="001511D0" w:rsidRDefault="001511D0" w:rsidP="00921A47">
      <w:pPr>
        <w:rPr>
          <w:b/>
        </w:rPr>
      </w:pPr>
      <w:r w:rsidRPr="001511D0">
        <w:rPr>
          <w:b/>
        </w:rPr>
        <w:t>Example for cross-linking:</w:t>
      </w:r>
    </w:p>
    <w:p w:rsidR="001511D0" w:rsidRPr="001511D0" w:rsidRDefault="001511D0" w:rsidP="001511D0">
      <w:pPr>
        <w:ind w:firstLine="720"/>
        <w:rPr>
          <w:rFonts w:ascii="Courier New" w:hAnsi="Courier New" w:cs="Courier New"/>
          <w:sz w:val="14"/>
          <w:szCs w:val="14"/>
        </w:rPr>
      </w:pPr>
      <w:r w:rsidRPr="001511D0">
        <w:rPr>
          <w:rFonts w:ascii="Courier New" w:hAnsi="Courier New" w:cs="Courier New"/>
          <w:sz w:val="14"/>
          <w:szCs w:val="14"/>
        </w:rPr>
        <w:t>&lt;Modification location="2" residues="Y" monoisotopicMassDelta="156.07864430999996"&gt;</w:t>
      </w:r>
    </w:p>
    <w:p w:rsidR="001511D0" w:rsidRPr="001511D0" w:rsidRDefault="001511D0" w:rsidP="001511D0">
      <w:pPr>
        <w:ind w:left="720" w:firstLine="720"/>
        <w:rPr>
          <w:rFonts w:ascii="Courier New" w:hAnsi="Courier New" w:cs="Courier New"/>
          <w:sz w:val="14"/>
          <w:szCs w:val="14"/>
        </w:rPr>
      </w:pPr>
      <w:r w:rsidRPr="001511D0">
        <w:rPr>
          <w:rFonts w:ascii="Courier New" w:hAnsi="Courier New" w:cs="Courier New"/>
          <w:sz w:val="14"/>
          <w:szCs w:val="14"/>
        </w:rPr>
        <w:t>&lt;cvParam cvRef="XLMOD" accession=</w:t>
      </w:r>
      <w:r w:rsidR="00180A75" w:rsidRPr="00180A75">
        <w:rPr>
          <w:rFonts w:ascii="Courier New" w:hAnsi="Courier New" w:cs="Courier New"/>
          <w:sz w:val="14"/>
          <w:szCs w:val="14"/>
        </w:rPr>
        <w:t>"</w:t>
      </w:r>
      <w:r w:rsidR="0072413E">
        <w:rPr>
          <w:rFonts w:ascii="Courier New" w:hAnsi="Courier New" w:cs="Courier New"/>
          <w:sz w:val="14"/>
          <w:szCs w:val="14"/>
        </w:rPr>
        <w:t>XLMOD</w:t>
      </w:r>
      <w:r w:rsidR="00E12150">
        <w:rPr>
          <w:rFonts w:ascii="Courier New" w:hAnsi="Courier New" w:cs="Courier New"/>
          <w:sz w:val="14"/>
          <w:szCs w:val="14"/>
        </w:rPr>
        <w:t>:</w:t>
      </w:r>
      <w:r w:rsidRPr="001511D0">
        <w:rPr>
          <w:rFonts w:ascii="Courier New" w:hAnsi="Courier New" w:cs="Courier New"/>
          <w:sz w:val="14"/>
          <w:szCs w:val="14"/>
        </w:rPr>
        <w:t>01000" name="</w:t>
      </w:r>
      <w:r w:rsidR="00BB235F">
        <w:rPr>
          <w:rFonts w:ascii="Courier New" w:hAnsi="Courier New" w:cs="Courier New"/>
          <w:sz w:val="14"/>
          <w:szCs w:val="14"/>
        </w:rPr>
        <w:t xml:space="preserve">hydrolysed </w:t>
      </w:r>
      <w:r w:rsidRPr="001511D0">
        <w:rPr>
          <w:rFonts w:ascii="Courier New" w:hAnsi="Courier New" w:cs="Courier New"/>
          <w:sz w:val="14"/>
          <w:szCs w:val="14"/>
        </w:rPr>
        <w:t>BS3"&gt;&lt;/cvParam&gt;</w:t>
      </w:r>
    </w:p>
    <w:p w:rsidR="001511D0" w:rsidRPr="001511D0" w:rsidRDefault="001511D0" w:rsidP="001511D0">
      <w:pPr>
        <w:ind w:firstLine="720"/>
        <w:rPr>
          <w:rFonts w:ascii="Courier New" w:hAnsi="Courier New" w:cs="Courier New"/>
          <w:sz w:val="14"/>
          <w:szCs w:val="14"/>
        </w:rPr>
      </w:pPr>
      <w:r w:rsidRPr="001511D0">
        <w:rPr>
          <w:rFonts w:ascii="Courier New" w:hAnsi="Courier New" w:cs="Courier New"/>
          <w:sz w:val="14"/>
          <w:szCs w:val="14"/>
        </w:rPr>
        <w:t>&lt;/Modification&gt;</w:t>
      </w:r>
    </w:p>
    <w:p w:rsidR="001511D0" w:rsidRDefault="001511D0" w:rsidP="001511D0"/>
    <w:p w:rsidR="00921A47" w:rsidRDefault="00921A47" w:rsidP="00921A47">
      <w:pPr>
        <w:pStyle w:val="Heading2"/>
      </w:pPr>
      <w:bookmarkStart w:id="160" w:name="_Toc457214099"/>
      <w:r>
        <w:t>Element &lt;</w:t>
      </w:r>
      <w:bookmarkStart w:id="161" w:name="ModificationParams"/>
      <w:r>
        <w:t>ModificationParams</w:t>
      </w:r>
      <w:bookmarkEnd w:id="161"/>
      <w:r>
        <w:t>&gt;</w:t>
      </w:r>
      <w:bookmarkEnd w:id="16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0"/>
        <w:gridCol w:w="859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pecification of static/variable modifications (e.g. Oxidation of Methionine) that are to be considered in the spectra search.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ModificationParam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37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SearchModification" w:history="1">
                    <w:r w:rsidR="00921A47">
                      <w:rPr>
                        <w:rStyle w:val="Hyperlink"/>
                      </w:rPr>
                      <w:t>Search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pecification of a search modification as parameter for a spectra search. Contains the name of the modification, the mass, the specificity and whether it is a static modifica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ModificationParams&gt;</w:t>
            </w:r>
          </w:p>
          <w:p w:rsidR="00921A47" w:rsidRDefault="00921A47">
            <w:pPr>
              <w:pStyle w:val="HTMLPreformatted"/>
            </w:pPr>
            <w:r>
              <w:t xml:space="preserve">    &lt;SearchModification residues="M" massDelta="15.9949" fixedMod="false"&gt;</w:t>
            </w:r>
          </w:p>
          <w:p w:rsidR="00921A47" w:rsidRDefault="00921A47">
            <w:pPr>
              <w:pStyle w:val="HTMLPreformatted"/>
            </w:pPr>
            <w:r>
              <w:t xml:space="preserve">        &lt;cvParam accession="UNIMOD:35" cvRef="UNIMOD" name="Oxidation"/&gt;</w:t>
            </w:r>
          </w:p>
          <w:p w:rsidR="00921A47" w:rsidRDefault="00921A47">
            <w:pPr>
              <w:pStyle w:val="HTMLPreformatted"/>
            </w:pPr>
            <w:r>
              <w:t xml:space="preserve">    &lt;/SearchModification&gt;</w:t>
            </w:r>
          </w:p>
          <w:p w:rsidR="00921A47" w:rsidRDefault="00921A47">
            <w:pPr>
              <w:pStyle w:val="HTMLPreformatted"/>
            </w:pPr>
            <w:r>
              <w:t xml:space="preserve">    &lt;SearchModification residues="." massDelta="144.102" fixedMod="false"&gt;</w:t>
            </w:r>
          </w:p>
          <w:p w:rsidR="00921A47" w:rsidRDefault="00921A47">
            <w:pPr>
              <w:pStyle w:val="HTMLPreformatted"/>
            </w:pPr>
            <w:r>
              <w:t xml:space="preserve">        &lt;cvParam accession="UNIMOD:214" cvRef="UNIMOD" name="iTRAQ4plex"/&gt;</w:t>
            </w:r>
          </w:p>
          <w:p w:rsidR="00921A47" w:rsidRDefault="00921A47">
            <w:pPr>
              <w:pStyle w:val="HTMLPreformatted"/>
            </w:pPr>
            <w:r>
              <w:t xml:space="preserve">        &lt;cvParam accession="MS:1001189" cvRef="PSI-MS" name="modification specificity peptide N-term"/&gt;</w:t>
            </w:r>
          </w:p>
          <w:p w:rsidR="00921A47" w:rsidRDefault="00921A47">
            <w:pPr>
              <w:pStyle w:val="HTMLPreformatted"/>
            </w:pPr>
            <w:r>
              <w:t xml:space="preserve">  ...</w:t>
            </w:r>
          </w:p>
          <w:p w:rsidR="00921A47" w:rsidRDefault="00921A47">
            <w:pPr>
              <w:pStyle w:val="HTMLPreformatted"/>
            </w:pPr>
            <w:r>
              <w:t>&lt;/ModificationParams&gt;</w:t>
            </w:r>
          </w:p>
        </w:tc>
      </w:tr>
    </w:tbl>
    <w:p w:rsidR="00921A47" w:rsidRDefault="00921A47" w:rsidP="00921A47"/>
    <w:p w:rsidR="00921A47" w:rsidRDefault="00921A47" w:rsidP="00921A47">
      <w:pPr>
        <w:pStyle w:val="Heading2"/>
      </w:pPr>
      <w:bookmarkStart w:id="162" w:name="_Toc457214100"/>
      <w:r>
        <w:t>Element &lt;</w:t>
      </w:r>
      <w:bookmarkStart w:id="163" w:name="Organization"/>
      <w:r>
        <w:t>Organization</w:t>
      </w:r>
      <w:bookmarkEnd w:id="163"/>
      <w:r>
        <w:t>&gt;</w:t>
      </w:r>
      <w:bookmarkEnd w:id="16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3"/>
        <w:gridCol w:w="838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Organizations are entities like companies, universities, government agencies. Any additional information such as the address, email etc. should be supplied either as CV parameters or as user parameter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Organiz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5"/>
              <w:gridCol w:w="982"/>
              <w:gridCol w:w="824"/>
              <w:gridCol w:w="533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8"/>
              <w:gridCol w:w="1135"/>
              <w:gridCol w:w="1180"/>
              <w:gridCol w:w="443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Parent" w:history="1">
                    <w:r w:rsidR="00921A47">
                      <w:rPr>
                        <w:rStyle w:val="Hyperlink"/>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ntaining organization (the university or business which a lab belongs to, etc.)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 xml:space="preserve">    &lt;Organization name="PeptideShaker developers" id="PS_DEV"&gt;</w:t>
            </w:r>
          </w:p>
          <w:p w:rsidR="00921A47" w:rsidRDefault="00921A47">
            <w:pPr>
              <w:pStyle w:val="HTMLPreformatted"/>
            </w:pPr>
            <w:r>
              <w:t xml:space="preserve">      &lt;cvParam cvRef="PSI-MS" accession="MS:1000586" name="contact name" value="PeptideShaker developers"/&gt;</w:t>
            </w:r>
          </w:p>
          <w:p w:rsidR="00921A47" w:rsidRDefault="00921A47">
            <w:pPr>
              <w:pStyle w:val="HTMLPreformatted"/>
            </w:pPr>
            <w:r>
              <w:t xml:space="preserve">      &lt;cvParam cvRef="PSI-MS" accession="MS:1000587" name="contact address" value="Proteomics Unit, Building for Basic Biology, University of Bergen, Jonas Liesvei 91, N-5009 Bergen, Norway"/&gt;</w:t>
            </w:r>
          </w:p>
          <w:p w:rsidR="00921A47" w:rsidRDefault="00921A47">
            <w:pPr>
              <w:pStyle w:val="HTMLPreformatted"/>
            </w:pPr>
            <w:r>
              <w:t xml:space="preserve">      &lt;cvParam cvRef="PSI-MS" accession="MS:1000588" name="contact URL" value="http://compomics.github.io/projects/peptide-shaker.html"/&gt;</w:t>
            </w:r>
          </w:p>
          <w:p w:rsidR="00921A47" w:rsidRDefault="00921A47">
            <w:pPr>
              <w:pStyle w:val="HTMLPreformatted"/>
            </w:pPr>
            <w:r>
              <w:t xml:space="preserve">      &lt;cvParam cvRef="PSI-MS" accession="MS:1000589" name="contact email" value="peptide-shaker@googlegroups.com"/&gt;</w:t>
            </w:r>
          </w:p>
          <w:p w:rsidR="00921A47" w:rsidRDefault="00921A47">
            <w:pPr>
              <w:pStyle w:val="HTMLPreformatted"/>
            </w:pPr>
            <w:r>
              <w:t xml:space="preserve">    &lt;/Organization&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Preformatted"/>
            </w:pPr>
            <w:r>
              <w:t>Path /MzIdentML/AuditCollection/Organization</w:t>
            </w:r>
          </w:p>
          <w:p w:rsidR="00921A47" w:rsidRDefault="00921A47">
            <w:pPr>
              <w:pStyle w:val="HTMLPreformatted"/>
            </w:pPr>
            <w:r>
              <w:t xml:space="preserve">SHOULD supply term </w:t>
            </w:r>
            <w:hyperlink r:id="rId190" w:tgtFrame="new" w:history="1">
              <w:r>
                <w:rPr>
                  <w:rStyle w:val="Hyperlink"/>
                </w:rPr>
                <w:t>MS:1000588</w:t>
              </w:r>
            </w:hyperlink>
            <w:r>
              <w:t xml:space="preserve"> (</w:t>
            </w:r>
            <w:r>
              <w:rPr>
                <w:rStyle w:val="popup"/>
              </w:rPr>
              <w:t>contact URL</w:t>
            </w:r>
            <w:r>
              <w:t>) one or more times</w:t>
            </w:r>
          </w:p>
          <w:p w:rsidR="00921A47" w:rsidRDefault="00921A47">
            <w:pPr>
              <w:pStyle w:val="HTMLPreformatted"/>
            </w:pPr>
            <w:r>
              <w:t xml:space="preserve">SHOULD supply term </w:t>
            </w:r>
            <w:hyperlink r:id="rId191" w:tgtFrame="new" w:history="1">
              <w:r>
                <w:rPr>
                  <w:rStyle w:val="Hyperlink"/>
                </w:rPr>
                <w:t>MS:1000587</w:t>
              </w:r>
            </w:hyperlink>
            <w:r>
              <w:t xml:space="preserve"> (</w:t>
            </w:r>
            <w:r>
              <w:rPr>
                <w:rStyle w:val="popup"/>
              </w:rPr>
              <w:t>contact address</w:t>
            </w:r>
            <w:r>
              <w:t>) one or more times</w:t>
            </w:r>
          </w:p>
          <w:p w:rsidR="00921A47" w:rsidRDefault="00921A47">
            <w:pPr>
              <w:pStyle w:val="HTMLPreformatted"/>
            </w:pPr>
            <w:r>
              <w:t xml:space="preserve">SHOULD supply term </w:t>
            </w:r>
            <w:hyperlink r:id="rId192" w:tgtFrame="new" w:history="1">
              <w:r>
                <w:rPr>
                  <w:rStyle w:val="Hyperlink"/>
                </w:rPr>
                <w:t>MS:1000589</w:t>
              </w:r>
            </w:hyperlink>
            <w:r>
              <w:t xml:space="preserve"> (</w:t>
            </w:r>
            <w:r>
              <w:rPr>
                <w:rStyle w:val="popup"/>
              </w:rPr>
              <w:t>contact email</w:t>
            </w:r>
            <w:r>
              <w:t>) one or more times</w:t>
            </w:r>
          </w:p>
          <w:p w:rsidR="00921A47" w:rsidRDefault="00921A47">
            <w:pPr>
              <w:pStyle w:val="HTMLPreformatted"/>
            </w:pPr>
            <w:r>
              <w:t xml:space="preserve">SHOULD supply term </w:t>
            </w:r>
            <w:hyperlink r:id="rId193" w:tgtFrame="new" w:history="1">
              <w:r>
                <w:rPr>
                  <w:rStyle w:val="Hyperlink"/>
                </w:rPr>
                <w:t>MS:1000586</w:t>
              </w:r>
            </w:hyperlink>
            <w:r>
              <w:t xml:space="preserve"> (</w:t>
            </w:r>
            <w:r>
              <w:rPr>
                <w:rStyle w:val="popup"/>
              </w:rPr>
              <w:t>contact name</w:t>
            </w:r>
            <w:r>
              <w:t>) one or more times</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Preformatted"/>
            </w:pPr>
            <w:r>
              <w:t>&lt;cvParam cvRef="PSI-MS" accession="MS:1000586" name="contact name" value="address"&gt;&lt;/cvParam&gt;</w:t>
            </w:r>
          </w:p>
          <w:p w:rsidR="00921A47" w:rsidRDefault="00921A47">
            <w:pPr>
              <w:pStyle w:val="HTMLPreformatted"/>
            </w:pPr>
            <w:r>
              <w:t>&lt;cvParam accession="MS:1000588" cvRef="PSI-MS" value="http://www.matrixscience.com" name="contact URL"/&gt;</w:t>
            </w:r>
          </w:p>
          <w:p w:rsidR="00921A47" w:rsidRDefault="00921A47">
            <w:pPr>
              <w:pStyle w:val="HTMLPreformatted"/>
            </w:pPr>
            <w:r>
              <w:t>&lt;cvParam cvRef="PSI-MS" accession="MS:1000587" name="contact address" value="test"/&gt;</w:t>
            </w:r>
          </w:p>
          <w:p w:rsidR="00921A47" w:rsidRDefault="00921A47">
            <w:pPr>
              <w:pStyle w:val="HTMLPreformatted"/>
            </w:pPr>
            <w:r>
              <w:t>&lt;cvParam cvRef="PSI-MS" accession="MS:1000589" name="contact email" value="test"/&gt;</w:t>
            </w:r>
          </w:p>
        </w:tc>
      </w:tr>
    </w:tbl>
    <w:p w:rsidR="00921A47" w:rsidRDefault="00921A47" w:rsidP="00921A47"/>
    <w:p w:rsidR="00921A47" w:rsidRDefault="00921A47" w:rsidP="00921A47">
      <w:pPr>
        <w:pStyle w:val="Heading2"/>
      </w:pPr>
      <w:bookmarkStart w:id="164" w:name="_Toc457214101"/>
      <w:r>
        <w:lastRenderedPageBreak/>
        <w:t>Element &lt;</w:t>
      </w:r>
      <w:bookmarkStart w:id="165" w:name="Parent"/>
      <w:r>
        <w:t>Parent</w:t>
      </w:r>
      <w:bookmarkEnd w:id="165"/>
      <w:r>
        <w:t>&gt;</w:t>
      </w:r>
      <w:bookmarkEnd w:id="16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ntaining organization (the university or business which a lab belongs to, etc.)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entOrganiz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organization this contact belongs to.</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Heading2"/>
      </w:pPr>
      <w:bookmarkStart w:id="166" w:name="_Toc457214102"/>
      <w:r>
        <w:t>Element &lt;</w:t>
      </w:r>
      <w:bookmarkStart w:id="167" w:name="ParentTolerance"/>
      <w:r>
        <w:t>ParentTolerance</w:t>
      </w:r>
      <w:bookmarkEnd w:id="167"/>
      <w:r>
        <w:t>&gt;</w:t>
      </w:r>
      <w:bookmarkEnd w:id="16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64"/>
        <w:gridCol w:w="849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tolerance of the search given as a plus and minus value with uni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Tolera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1"/>
              <w:gridCol w:w="1135"/>
              <w:gridCol w:w="1180"/>
              <w:gridCol w:w="4381"/>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ParentTolerance&gt;</w:t>
            </w:r>
          </w:p>
          <w:p w:rsidR="00921A47" w:rsidRDefault="00921A47">
            <w:pPr>
              <w:pStyle w:val="HTMLPreformatted"/>
            </w:pPr>
            <w:r>
              <w:t xml:space="preserve">  &lt;cvParam cvRef="PSI-MS" accession="MS:1001412" name="search tolerance plus value" value="6.0 ppm" unitAccession="UO:0000169" unitName="parts per million" unitCvRef="UO"&gt;&lt;/cvParam&gt;</w:t>
            </w:r>
          </w:p>
          <w:p w:rsidR="00921A47" w:rsidRDefault="00921A47">
            <w:pPr>
              <w:pStyle w:val="HTMLPreformatted"/>
            </w:pPr>
            <w:r>
              <w:t xml:space="preserve">  &lt;cvParam cvRef="PSI-MS" accession="MS:1001413" name="search tolerance minus value" value="6.0 ppm" unitAccession="UO:0000169" unitName="parts per million" unitCvRef="UO"&gt;&lt;/cvParam&gt;</w:t>
            </w:r>
          </w:p>
          <w:p w:rsidR="00921A47" w:rsidRDefault="00921A47">
            <w:pPr>
              <w:pStyle w:val="HTMLPreformatted"/>
            </w:pPr>
            <w:r>
              <w:t>&lt;/ParentToleranc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Preformatted"/>
            </w:pPr>
            <w:r>
              <w:t>Path /MzIdentML/AnalysisProtocolCollection/SpectrumIdentificationProtocol/ParentTolerance</w:t>
            </w:r>
          </w:p>
          <w:p w:rsidR="00921A47" w:rsidRDefault="00921A47">
            <w:pPr>
              <w:pStyle w:val="HTMLPreformatted"/>
            </w:pPr>
            <w:r>
              <w:t xml:space="preserve">MUST supply term </w:t>
            </w:r>
            <w:hyperlink r:id="rId194" w:tgtFrame="new" w:history="1">
              <w:r>
                <w:rPr>
                  <w:rStyle w:val="Hyperlink"/>
                </w:rPr>
                <w:t>MS:1001412</w:t>
              </w:r>
            </w:hyperlink>
            <w:r>
              <w:t xml:space="preserve"> (</w:t>
            </w:r>
            <w:r>
              <w:rPr>
                <w:rStyle w:val="popup"/>
              </w:rPr>
              <w:t>search tolerance plus value</w:t>
            </w:r>
            <w:r>
              <w:t>) only once</w:t>
            </w:r>
          </w:p>
          <w:p w:rsidR="00921A47" w:rsidRDefault="00921A47">
            <w:pPr>
              <w:pStyle w:val="HTMLPreformatted"/>
            </w:pPr>
            <w:r>
              <w:t xml:space="preserve">MUST supply term </w:t>
            </w:r>
            <w:hyperlink r:id="rId195" w:tgtFrame="new" w:history="1">
              <w:r>
                <w:rPr>
                  <w:rStyle w:val="Hyperlink"/>
                </w:rPr>
                <w:t>MS:1001413</w:t>
              </w:r>
            </w:hyperlink>
            <w:r>
              <w:t xml:space="preserve"> (</w:t>
            </w:r>
            <w:r>
              <w:rPr>
                <w:rStyle w:val="popup"/>
              </w:rPr>
              <w:t>search tolerance minus value</w:t>
            </w:r>
            <w:r>
              <w:t>) only once</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Preformatted"/>
            </w:pPr>
            <w:r>
              <w:t>&lt;cvParam cvRef="PSI-MS" accession="MS:1001412" name="search tolerance plus value" value="10.0" unitAccession="UO:0000221" unitName="dalton" unitCvRef="UO"&gt;&lt;/cvParam&gt;</w:t>
            </w:r>
          </w:p>
          <w:p w:rsidR="00921A47" w:rsidRDefault="00921A47">
            <w:pPr>
              <w:pStyle w:val="HTMLPreformatted"/>
            </w:pPr>
            <w:r>
              <w:t>&lt;cvParam cvRef="PSI-MS" accession="MS:1001413" name="search tolerance minus value" value="10.0" unitAccession="UO:0000221" unitName="dalton" unitCvRef="UO"&gt;&lt;/cvParam&gt;</w:t>
            </w:r>
          </w:p>
        </w:tc>
      </w:tr>
    </w:tbl>
    <w:p w:rsidR="00921A47" w:rsidRDefault="00921A47" w:rsidP="00921A47"/>
    <w:p w:rsidR="00921A47" w:rsidRDefault="00921A47" w:rsidP="00921A47">
      <w:pPr>
        <w:pStyle w:val="Heading2"/>
      </w:pPr>
      <w:bookmarkStart w:id="168" w:name="_Toc457214103"/>
      <w:r>
        <w:t>Element &lt;</w:t>
      </w:r>
      <w:bookmarkStart w:id="169" w:name="Peptide"/>
      <w:r>
        <w:t>Peptide</w:t>
      </w:r>
      <w:bookmarkEnd w:id="169"/>
      <w:r>
        <w:t>&gt;</w:t>
      </w:r>
      <w:bookmarkEnd w:id="16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01"/>
        <w:gridCol w:w="846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8F498D" w:rsidRDefault="00921A47">
            <w:r>
              <w:t>One (poly)peptide (a sequence with modifications). The comb</w:t>
            </w:r>
            <w:r w:rsidR="008F498D">
              <w:t>ination of Peptide sequence and</w:t>
            </w:r>
          </w:p>
          <w:p w:rsidR="00921A47" w:rsidRDefault="00921A47">
            <w:pPr>
              <w:rPr>
                <w:sz w:val="24"/>
                <w:szCs w:val="24"/>
              </w:rPr>
            </w:pPr>
            <w:r>
              <w:t xml:space="preserve">modifications MUST be unique in the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ptid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9"/>
              <w:gridCol w:w="824"/>
              <w:gridCol w:w="5148"/>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3837"/>
            </w:tblGrid>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PeptideSequence" w:history="1">
                    <w:r w:rsidR="00921A47">
                      <w:rPr>
                        <w:rStyle w:val="Hyperlink"/>
                      </w:rPr>
                      <w:t>Peptide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amino acid sequence of the (poly)peptide. If a substitution modification has been found, the original sequence should be reported. </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Modification" w:history="1">
                    <w:r w:rsidR="00921A47">
                      <w:rPr>
                        <w:rStyle w:val="Hyperlink"/>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molecule modification specification. If n modifications have been found on a peptide, there should be n instances of Modification. If multiple modifications are </w:t>
                  </w:r>
                  <w:r>
                    <w:lastRenderedPageBreak/>
                    <w:t>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Pr>
                      <w:rFonts w:ascii="Times New Roman" w:hAnsi="Times New Roman"/>
                    </w:rPr>
                    <w:t></w:t>
                  </w:r>
                  <w:r>
                    <w:t xml:space="preserve">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SubstitutionModification" w:history="1">
                    <w:r w:rsidR="00921A47">
                      <w:rPr>
                        <w:rStyle w:val="Hyperlink"/>
                      </w:rPr>
                      <w:t>Substitution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modification where one residue is substituted by another (amino acid change). </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0C18A7" w:rsidRDefault="00921A47">
            <w:pPr>
              <w:pStyle w:val="HTMLPreformatted"/>
            </w:pPr>
            <w:r>
              <w:t>&lt;Peptide id="CCPQCCSSGCSQNLCGPLCVTTPYYCTR_##Carbamidomethyl(C):1##Carbamidomethyl(C):2##Carbamidomethyl(C):</w:t>
            </w:r>
          </w:p>
          <w:p w:rsidR="000C18A7" w:rsidRDefault="00921A47">
            <w:pPr>
              <w:pStyle w:val="HTMLPreformatted"/>
            </w:pPr>
            <w:r>
              <w:t>5##Carbamidomethyl(C):6##Carbamidomethyl(C):10##Carbamidomethyl(C):15##Carbamidomethyl(C):</w:t>
            </w:r>
          </w:p>
          <w:p w:rsidR="00921A47" w:rsidRDefault="00921A47">
            <w:pPr>
              <w:pStyle w:val="HTMLPreformatted"/>
            </w:pPr>
            <w:r>
              <w:t>19##Carbamidomethyl(C):26"&gt;</w:t>
            </w:r>
          </w:p>
          <w:p w:rsidR="00921A47" w:rsidRDefault="00921A47">
            <w:pPr>
              <w:pStyle w:val="HTMLPreformatted"/>
            </w:pPr>
            <w:r>
              <w:t xml:space="preserve">  &lt;PeptideSequence&gt;CCPQCCSSGCSQNLCGPLCVTTPYYCTR&lt;/PeptideSequence&gt;</w:t>
            </w:r>
          </w:p>
          <w:p w:rsidR="00921A47" w:rsidRDefault="00921A47">
            <w:pPr>
              <w:pStyle w:val="HTMLPreformatted"/>
            </w:pPr>
            <w:r>
              <w:t xml:space="preserve">  &lt;Modification location="1" residues="C" monoisotopicMassDelta="57.02147"&gt;</w:t>
            </w:r>
          </w:p>
          <w:p w:rsidR="00921A47" w:rsidRDefault="00921A47">
            <w:pPr>
              <w:pStyle w:val="HTMLPreformatted"/>
            </w:pPr>
            <w:r>
              <w:t xml:space="preserve">    &lt;cvParam cvRef="UNIMOD" accession="UNIMOD:4" name="Carbamidomethyl"&gt;&lt;/cvParam&gt;</w:t>
            </w:r>
          </w:p>
          <w:p w:rsidR="00921A47" w:rsidRDefault="00921A47">
            <w:pPr>
              <w:pStyle w:val="HTMLPreformatted"/>
            </w:pPr>
            <w:r>
              <w:t xml:space="preserve">  &lt;/Modification&gt;</w:t>
            </w:r>
          </w:p>
          <w:p w:rsidR="00921A47" w:rsidRDefault="00921A47">
            <w:pPr>
              <w:pStyle w:val="HTMLPreformatted"/>
            </w:pPr>
            <w:r>
              <w:t xml:space="preserve">  &lt;Modification location="2" residues="C" monoisotopicMassDelta="57.02147"&gt;</w:t>
            </w:r>
          </w:p>
          <w:p w:rsidR="00921A47" w:rsidRDefault="00921A47">
            <w:pPr>
              <w:pStyle w:val="HTMLPreformatted"/>
            </w:pPr>
            <w:r>
              <w:t xml:space="preserve">    &lt;cvParam cvRef="UNIMOD" accession="UNIMOD:4" name="Carbamidomethyl"&gt;&lt;/cvParam&gt;</w:t>
            </w:r>
          </w:p>
          <w:p w:rsidR="00921A47" w:rsidRDefault="00921A47">
            <w:pPr>
              <w:pStyle w:val="HTMLPreformatted"/>
            </w:pPr>
            <w:r>
              <w:t xml:space="preserve">  ...</w:t>
            </w:r>
          </w:p>
          <w:p w:rsidR="00921A47" w:rsidRDefault="00921A47">
            <w:pPr>
              <w:pStyle w:val="HTMLPreformatted"/>
            </w:pPr>
            <w:r>
              <w:t>&lt;/Peptid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Preformatted"/>
            </w:pPr>
            <w:r>
              <w:t>Path /MzIdentML/SequenceCollection/Peptide</w:t>
            </w:r>
          </w:p>
          <w:p w:rsidR="00921A47" w:rsidRDefault="00921A47">
            <w:pPr>
              <w:pStyle w:val="HTMLPreformatted"/>
            </w:pPr>
            <w:r>
              <w:t xml:space="preserve">MAY supply a *child* term of </w:t>
            </w:r>
            <w:hyperlink r:id="rId196" w:tgtFrame="new" w:history="1">
              <w:r>
                <w:rPr>
                  <w:rStyle w:val="Hyperlink"/>
                </w:rPr>
                <w:t>MS:1001355</w:t>
              </w:r>
            </w:hyperlink>
            <w:r>
              <w:t xml:space="preserve"> (</w:t>
            </w:r>
            <w:r>
              <w:rPr>
                <w:rStyle w:val="popup"/>
              </w:rPr>
              <w:t>peptide descriptions</w:t>
            </w:r>
            <w:r>
              <w:t>) one or more times</w:t>
            </w:r>
          </w:p>
        </w:tc>
      </w:tr>
    </w:tbl>
    <w:p w:rsidR="00921A47" w:rsidRPr="00844757" w:rsidRDefault="00844757" w:rsidP="00921A47">
      <w:pPr>
        <w:rPr>
          <w:b/>
        </w:rPr>
      </w:pPr>
      <w:r w:rsidRPr="00844757">
        <w:rPr>
          <w:b/>
        </w:rPr>
        <w:t>Example for cross-linking:</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 id="54603257_54604608_2_1_p1"&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Sequence&gt;KYLYEIAR&lt;/PeptideSequence&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 location="2" residues="Y" monoisotopicMassDelta="156.07864430999996"&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XLMOD" accession=</w:t>
      </w:r>
      <w:r w:rsidR="00787C2A" w:rsidRPr="00787C2A">
        <w:rPr>
          <w:rFonts w:ascii="Courier New" w:hAnsi="Courier New" w:cs="Courier New"/>
          <w:sz w:val="14"/>
          <w:szCs w:val="14"/>
        </w:rPr>
        <w:t>"</w:t>
      </w:r>
      <w:r w:rsidR="0072413E">
        <w:rPr>
          <w:rFonts w:ascii="Courier New" w:hAnsi="Courier New" w:cs="Courier New"/>
          <w:sz w:val="14"/>
          <w:szCs w:val="14"/>
        </w:rPr>
        <w:t>XLMOD</w:t>
      </w:r>
      <w:r w:rsidR="00E12150">
        <w:rPr>
          <w:rFonts w:ascii="Courier New" w:hAnsi="Courier New" w:cs="Courier New"/>
          <w:sz w:val="14"/>
          <w:szCs w:val="14"/>
        </w:rPr>
        <w:t>:</w:t>
      </w:r>
      <w:r w:rsidRPr="00844757">
        <w:rPr>
          <w:rFonts w:ascii="Courier New" w:hAnsi="Courier New" w:cs="Courier New"/>
          <w:sz w:val="14"/>
          <w:szCs w:val="14"/>
        </w:rPr>
        <w:t>01000" name="</w:t>
      </w:r>
      <w:r w:rsidR="00E812CD">
        <w:rPr>
          <w:rFonts w:ascii="Courier New" w:hAnsi="Courier New" w:cs="Courier New"/>
          <w:sz w:val="14"/>
          <w:szCs w:val="14"/>
        </w:rPr>
        <w:t xml:space="preserve">hydrolysed </w:t>
      </w:r>
      <w:r w:rsidRPr="00844757">
        <w:rPr>
          <w:rFonts w:ascii="Courier New" w:hAnsi="Courier New" w:cs="Courier New"/>
          <w:sz w:val="14"/>
          <w:szCs w:val="14"/>
        </w:rPr>
        <w:t>BS3"&gt;&lt;/cvParam&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 location="4" residues="Y" monoisotopicMassDelta="155.094628715"&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XLMOD" accession=</w:t>
      </w:r>
      <w:r w:rsidR="00787C2A" w:rsidRPr="00787C2A">
        <w:rPr>
          <w:rFonts w:ascii="Courier New" w:hAnsi="Courier New" w:cs="Courier New"/>
          <w:sz w:val="14"/>
          <w:szCs w:val="14"/>
        </w:rPr>
        <w:t>"</w:t>
      </w:r>
      <w:r w:rsidR="0072413E">
        <w:rPr>
          <w:rFonts w:ascii="Courier New" w:hAnsi="Courier New" w:cs="Courier New"/>
          <w:sz w:val="14"/>
          <w:szCs w:val="14"/>
        </w:rPr>
        <w:t>XLMOD</w:t>
      </w:r>
      <w:r w:rsidR="00E12150">
        <w:rPr>
          <w:rFonts w:ascii="Courier New" w:hAnsi="Courier New" w:cs="Courier New"/>
          <w:sz w:val="14"/>
          <w:szCs w:val="14"/>
        </w:rPr>
        <w:t>:</w:t>
      </w:r>
      <w:r w:rsidRPr="00844757">
        <w:rPr>
          <w:rFonts w:ascii="Courier New" w:hAnsi="Courier New" w:cs="Courier New"/>
          <w:sz w:val="14"/>
          <w:szCs w:val="14"/>
        </w:rPr>
        <w:t>01001" name="</w:t>
      </w:r>
      <w:r w:rsidR="0035210B">
        <w:rPr>
          <w:rFonts w:ascii="Courier New" w:hAnsi="Courier New" w:cs="Courier New"/>
          <w:sz w:val="14"/>
          <w:szCs w:val="14"/>
        </w:rPr>
        <w:t xml:space="preserve">amidated </w:t>
      </w:r>
      <w:r w:rsidRPr="00844757">
        <w:rPr>
          <w:rFonts w:ascii="Courier New" w:hAnsi="Courier New" w:cs="Courier New"/>
          <w:sz w:val="14"/>
          <w:szCs w:val="14"/>
        </w:rPr>
        <w:t>BS3"&gt;&lt;/cvParam&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 location="2" monoisotopicMassDelta="0.0"&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PSI-MS" accession="MS:1002510" name="cross-link acceptor" value="1"&gt;&lt;/cvParam&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 id="54603257_54604608_2_1_p0"&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Sequence&gt;LSVEAFEK&lt;/PeptideSequence&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 location="3" monoisotopicMassDelta="138.06807961"&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XLMOD" accession=</w:t>
      </w:r>
      <w:r w:rsidR="00787C2A" w:rsidRPr="00787C2A">
        <w:rPr>
          <w:rFonts w:ascii="Courier New" w:hAnsi="Courier New" w:cs="Courier New"/>
          <w:sz w:val="14"/>
          <w:szCs w:val="14"/>
        </w:rPr>
        <w:t>"</w:t>
      </w:r>
      <w:r w:rsidR="0072413E">
        <w:rPr>
          <w:rFonts w:ascii="Courier New" w:hAnsi="Courier New" w:cs="Courier New"/>
          <w:sz w:val="14"/>
          <w:szCs w:val="14"/>
        </w:rPr>
        <w:t>XLMOD</w:t>
      </w:r>
      <w:r w:rsidR="00E12150">
        <w:rPr>
          <w:rFonts w:ascii="Courier New" w:hAnsi="Courier New" w:cs="Courier New"/>
          <w:sz w:val="14"/>
          <w:szCs w:val="14"/>
        </w:rPr>
        <w:t>:</w:t>
      </w:r>
      <w:r w:rsidRPr="00844757">
        <w:rPr>
          <w:rFonts w:ascii="Courier New" w:hAnsi="Courier New" w:cs="Courier New"/>
          <w:sz w:val="14"/>
          <w:szCs w:val="14"/>
        </w:rPr>
        <w:t>0</w:t>
      </w:r>
      <w:r w:rsidR="0035210B">
        <w:rPr>
          <w:rFonts w:ascii="Courier New" w:hAnsi="Courier New" w:cs="Courier New"/>
          <w:sz w:val="14"/>
          <w:szCs w:val="14"/>
        </w:rPr>
        <w:t>2000</w:t>
      </w:r>
      <w:r w:rsidRPr="00844757">
        <w:rPr>
          <w:rFonts w:ascii="Courier New" w:hAnsi="Courier New" w:cs="Courier New"/>
          <w:sz w:val="14"/>
          <w:szCs w:val="14"/>
        </w:rPr>
        <w:t>" name="BS3"&gt;&lt;/cvParam&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PSI-MS" accession="MS:1002509" name="cross-link donor" value="1"&gt;&lt;/cvParam&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gt;</w:t>
      </w:r>
    </w:p>
    <w:p w:rsid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gt;</w:t>
      </w:r>
    </w:p>
    <w:p w:rsidR="00343259" w:rsidRPr="00343259" w:rsidRDefault="00343259" w:rsidP="00343259">
      <w:pPr>
        <w:rPr>
          <w:rFonts w:cs="Arial"/>
        </w:rPr>
      </w:pPr>
    </w:p>
    <w:p w:rsidR="00921A47" w:rsidRDefault="00921A47" w:rsidP="00921A47">
      <w:pPr>
        <w:pStyle w:val="Heading2"/>
      </w:pPr>
      <w:bookmarkStart w:id="170" w:name="_Toc457214104"/>
      <w:r>
        <w:t>Element &lt;</w:t>
      </w:r>
      <w:bookmarkStart w:id="171" w:name="PeptideEvidence"/>
      <w:r>
        <w:t>PeptideEvidence</w:t>
      </w:r>
      <w:bookmarkEnd w:id="171"/>
      <w:r>
        <w:t>&gt;</w:t>
      </w:r>
      <w:bookmarkEnd w:id="17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0C18A7" w:rsidRDefault="00921A47">
            <w:r>
              <w:t>PeptideEvidence links a specific Peptide element to a spec</w:t>
            </w:r>
            <w:r w:rsidR="000C18A7">
              <w:t>ific position in a DBSequence.</w:t>
            </w:r>
          </w:p>
          <w:p w:rsidR="00921A47" w:rsidRDefault="00921A47">
            <w:pPr>
              <w:rPr>
                <w:sz w:val="24"/>
                <w:szCs w:val="24"/>
              </w:rPr>
            </w:pPr>
            <w:r>
              <w:t xml:space="preserve">There MUST only be one PeptideEvidence item per Peptide-to-DBSequence-positio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ptideEvide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11"/>
              <w:gridCol w:w="824"/>
              <w:gridCol w:w="3164"/>
            </w:tblGrid>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dBSequence_ref</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protein sequence in which the specified peptide has been linked.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nd</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index position of the last amino acid of the peptide inside the protein sequence, where the first amino acid of the protein sequence is position 1. Must be provided unless this is a de novo search.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ram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llowed_fram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ranslation frame of this sequence if this is PeptideEvidence derived from nucleic acid sequence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sDecoy</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et to true if the peptide is matched to a decoy sequence.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eptide_ref</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identified (poly)peptide sequence in the Peptide element.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ost</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Preformatted"/>
                  </w:pPr>
                  <w: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Post flanking residue. If the peptide is C-terminal, post="-" and not post="". If for any reason it is unknown (e.g. denovo), post="?" should be used.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r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Preformatted"/>
                  </w:pPr>
                  <w: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Previous flanking residue. If the peptide is N-terminal, pre="-" and not pre="". If for any reason it is unknown (e.g. denovo), pre="?" should be used.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tart</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tart position of the peptide inside the protein sequence, where the first amino acid of the protein sequence is position 1. Must be provided unless this is a de novo search.</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ranslationTable_ref</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translation table used if this is PeptideEvidence derived from nucleic acid seque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0C18A7" w:rsidRDefault="00921A47">
            <w:pPr>
              <w:pStyle w:val="HTMLPreformatted"/>
            </w:pPr>
            <w:r>
              <w:t>&lt;PeptideEvidence dBSequence_ref="dbseq_generic|B_GENSCAN00000036974_REVERSED|p:genscan" peptide_ref="CRCQYSGVNNLCHTSSHCPNQGSTCENVDTCLKPDEPK_##Carbamidomethyl(C):1##Carbamidomethyl(C):</w:t>
            </w:r>
          </w:p>
          <w:p w:rsidR="000C18A7" w:rsidRDefault="00921A47">
            <w:pPr>
              <w:pStyle w:val="HTMLPreformatted"/>
            </w:pPr>
            <w:r>
              <w:t>3##Carbamidomethyl(C):12##Carbamidomethyl(C):18##Carbamidomethyl(C):25##Carbamidomethyl(C):</w:t>
            </w:r>
          </w:p>
          <w:p w:rsidR="000C18A7" w:rsidRDefault="00921A47">
            <w:pPr>
              <w:pStyle w:val="HTMLPreformatted"/>
            </w:pPr>
            <w:r>
              <w:t>31##Ammonia-loss(C):1" start="494" end="531" pre="R" post="L" isDecoy="true" id="CRCQYSGVNNLCHTSSHCPNQGSTCENVDTCLKPDEPK_generic|B_GENSCAN00000036974_REVERSED|p:genscan_494_531"&gt;</w:t>
            </w:r>
          </w:p>
          <w:p w:rsidR="0057277F" w:rsidRDefault="00921A47">
            <w:pPr>
              <w:pStyle w:val="HTMLPreformatted"/>
            </w:pPr>
            <w:r>
              <w:t>&lt;/PeptideEvidence&gt;</w:t>
            </w:r>
          </w:p>
          <w:p w:rsidR="0057277F" w:rsidRDefault="0057277F">
            <w:pPr>
              <w:pStyle w:val="HTMLPreformatted"/>
            </w:pPr>
          </w:p>
        </w:tc>
      </w:tr>
      <w:tr w:rsidR="00921A47" w:rsidTr="000C18A7">
        <w:trPr>
          <w:tblCellSpacing w:w="15" w:type="dxa"/>
        </w:trPr>
        <w:tc>
          <w:tcPr>
            <w:tcW w:w="0" w:type="auto"/>
            <w:vAlign w:val="center"/>
          </w:tcPr>
          <w:p w:rsidR="00921A47" w:rsidRDefault="00921A47">
            <w:pPr>
              <w:rPr>
                <w:sz w:val="24"/>
                <w:szCs w:val="24"/>
              </w:rPr>
            </w:pPr>
          </w:p>
        </w:tc>
        <w:tc>
          <w:tcPr>
            <w:tcW w:w="0" w:type="auto"/>
            <w:vAlign w:val="center"/>
          </w:tcPr>
          <w:p w:rsidR="00921A47" w:rsidRDefault="00921A47">
            <w:pPr>
              <w:rPr>
                <w:sz w:val="24"/>
                <w:szCs w:val="24"/>
              </w:rPr>
            </w:pPr>
          </w:p>
        </w:tc>
      </w:tr>
    </w:tbl>
    <w:p w:rsidR="00921A47" w:rsidRPr="0057277F" w:rsidRDefault="0057277F" w:rsidP="00921A47">
      <w:pPr>
        <w:rPr>
          <w:b/>
        </w:rPr>
      </w:pPr>
      <w:r w:rsidRPr="0057277F">
        <w:rPr>
          <w:b/>
        </w:rPr>
        <w:t>Example for proteogenomics search:</w:t>
      </w:r>
    </w:p>
    <w:p w:rsidR="0057277F" w:rsidRPr="0057277F" w:rsidRDefault="0057277F" w:rsidP="0057277F">
      <w:pPr>
        <w:ind w:firstLine="720"/>
        <w:rPr>
          <w:rFonts w:ascii="Courier New" w:hAnsi="Courier New" w:cs="Courier New"/>
          <w:sz w:val="14"/>
          <w:szCs w:val="14"/>
        </w:rPr>
      </w:pPr>
      <w:r w:rsidRPr="0057277F">
        <w:rPr>
          <w:rFonts w:ascii="Courier New" w:hAnsi="Courier New" w:cs="Courier New"/>
          <w:sz w:val="14"/>
          <w:szCs w:val="14"/>
        </w:rPr>
        <w:t>&lt;PeptideEvidence dBSequence_ref="dbseq_generic|A_ENSP00000287611|" peptide_ref="YNSQNQSNNQFVLYR_" start="44" end="58" pre="K" post="I" isDecoy="false" id="YNSQNQSNNQFVLYR_generic|A_ENSP00000287611|_44_58"&gt;</w:t>
      </w:r>
    </w:p>
    <w:p w:rsidR="0057277F" w:rsidRPr="0057277F" w:rsidRDefault="0057277F" w:rsidP="0057277F">
      <w:pPr>
        <w:ind w:left="720" w:firstLine="720"/>
        <w:rPr>
          <w:rFonts w:ascii="Courier New" w:hAnsi="Courier New" w:cs="Courier New"/>
          <w:sz w:val="14"/>
          <w:szCs w:val="14"/>
        </w:rPr>
      </w:pPr>
      <w:r w:rsidRPr="0057277F">
        <w:rPr>
          <w:rFonts w:ascii="Courier New" w:hAnsi="Courier New" w:cs="Courier New"/>
          <w:sz w:val="14"/>
          <w:szCs w:val="14"/>
        </w:rPr>
        <w:t>&lt;cvParam cvRef="PSI-MS" accession="MS:1002640" name="peptide end on chromosome" value="186717716"&gt;&lt;/cvParam&gt;</w:t>
      </w:r>
    </w:p>
    <w:p w:rsidR="0057277F" w:rsidRPr="0057277F" w:rsidRDefault="0057277F" w:rsidP="0057277F">
      <w:pPr>
        <w:ind w:left="720" w:firstLine="720"/>
        <w:rPr>
          <w:rFonts w:ascii="Courier New" w:hAnsi="Courier New" w:cs="Courier New"/>
          <w:sz w:val="14"/>
          <w:szCs w:val="14"/>
        </w:rPr>
      </w:pPr>
      <w:r w:rsidRPr="0057277F">
        <w:rPr>
          <w:rFonts w:ascii="Courier New" w:hAnsi="Courier New" w:cs="Courier New"/>
          <w:sz w:val="14"/>
          <w:szCs w:val="14"/>
        </w:rPr>
        <w:t>&lt;cvParam cvRef="PSI-MS" accession="MS:1002641" name="peptide exon count" value="1"&gt;&lt;/cvParam&gt;</w:t>
      </w:r>
    </w:p>
    <w:p w:rsidR="0057277F" w:rsidRPr="0057277F" w:rsidRDefault="0057277F" w:rsidP="0057277F">
      <w:pPr>
        <w:ind w:left="720" w:firstLine="720"/>
        <w:rPr>
          <w:rFonts w:ascii="Courier New" w:hAnsi="Courier New" w:cs="Courier New"/>
          <w:sz w:val="14"/>
          <w:szCs w:val="14"/>
        </w:rPr>
      </w:pPr>
      <w:r w:rsidRPr="0057277F">
        <w:rPr>
          <w:rFonts w:ascii="Courier New" w:hAnsi="Courier New" w:cs="Courier New"/>
          <w:sz w:val="14"/>
          <w:szCs w:val="14"/>
        </w:rPr>
        <w:t>&lt;cvParam cvRef="PSI-MS" accession="MS:1002642" name="peptide exon nucleotide sizes" value="45"&gt;&lt;/cvParam&gt;</w:t>
      </w:r>
    </w:p>
    <w:p w:rsidR="0057277F" w:rsidRPr="0057277F" w:rsidRDefault="0057277F" w:rsidP="0057277F">
      <w:pPr>
        <w:ind w:left="720" w:firstLine="720"/>
        <w:rPr>
          <w:rFonts w:ascii="Courier New" w:hAnsi="Courier New" w:cs="Courier New"/>
          <w:sz w:val="14"/>
          <w:szCs w:val="14"/>
        </w:rPr>
      </w:pPr>
      <w:r w:rsidRPr="0057277F">
        <w:rPr>
          <w:rFonts w:ascii="Courier New" w:hAnsi="Courier New" w:cs="Courier New"/>
          <w:sz w:val="14"/>
          <w:szCs w:val="14"/>
        </w:rPr>
        <w:t>&lt;cvParam cvRef="PSI-MS" accession="MS:1002643" name="peptide start positions on chromosome" value="186717673"&gt;&lt;/cvParam&gt;</w:t>
      </w:r>
    </w:p>
    <w:p w:rsidR="0057277F" w:rsidRDefault="0057277F" w:rsidP="0057277F">
      <w:pPr>
        <w:ind w:firstLine="720"/>
        <w:rPr>
          <w:rFonts w:ascii="Courier New" w:hAnsi="Courier New" w:cs="Courier New"/>
          <w:sz w:val="14"/>
          <w:szCs w:val="14"/>
        </w:rPr>
      </w:pPr>
      <w:r w:rsidRPr="0057277F">
        <w:rPr>
          <w:rFonts w:ascii="Courier New" w:hAnsi="Courier New" w:cs="Courier New"/>
          <w:sz w:val="14"/>
          <w:szCs w:val="14"/>
        </w:rPr>
        <w:t>&lt;/PeptideEvidence&gt;</w:t>
      </w:r>
    </w:p>
    <w:p w:rsidR="002C31F5" w:rsidRPr="002C31F5" w:rsidRDefault="002C31F5" w:rsidP="002C31F5">
      <w:pPr>
        <w:jc w:val="both"/>
        <w:rPr>
          <w:rFonts w:cs="Arial"/>
        </w:rPr>
      </w:pPr>
    </w:p>
    <w:p w:rsidR="00921A47" w:rsidRDefault="00921A47" w:rsidP="00921A47">
      <w:pPr>
        <w:pStyle w:val="Heading2"/>
      </w:pPr>
      <w:bookmarkStart w:id="172" w:name="_Toc457214105"/>
      <w:r>
        <w:t>Element &lt;</w:t>
      </w:r>
      <w:bookmarkStart w:id="173" w:name="PeptideEvidenceRef"/>
      <w:r>
        <w:t>PeptideEvidenceRef</w:t>
      </w:r>
      <w:bookmarkEnd w:id="173"/>
      <w:r>
        <w:t>&gt;</w:t>
      </w:r>
      <w:bookmarkEnd w:id="17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9"/>
        <w:gridCol w:w="860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0C18A7" w:rsidRDefault="00921A47">
            <w:r>
              <w:t>Reference to the PeptideEvidence element identified. If a speci</w:t>
            </w:r>
            <w:r w:rsidR="000C18A7">
              <w:t>fic sequence can be assigned to</w:t>
            </w:r>
          </w:p>
          <w:p w:rsidR="000C18A7" w:rsidRDefault="00921A47">
            <w:r>
              <w:t>multiple proteins and or positions in a protein all possible PeptideEvidence elements s</w:t>
            </w:r>
            <w:r w:rsidR="000C18A7">
              <w:t>hould be</w:t>
            </w:r>
          </w:p>
          <w:p w:rsidR="00921A47" w:rsidRDefault="00921A47">
            <w:pPr>
              <w:rPr>
                <w:sz w:val="24"/>
                <w:szCs w:val="24"/>
              </w:rPr>
            </w:pPr>
            <w:r>
              <w:t xml:space="preserve">referenced her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ptideEvidenceRef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6"/>
              <w:gridCol w:w="824"/>
              <w:gridCol w:w="469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PeptideEvidenceItem element(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0C18A7" w:rsidRDefault="00921A47">
            <w:pPr>
              <w:pStyle w:val="HTMLPreformatted"/>
            </w:pPr>
            <w:r>
              <w:t>&lt;PeptideEvidenceRef peptideEvidence_ref="GEGGAQDGSGTEGVGATGAAGGRGAQGAPGGTGGAGSGSGLHHQQDSGYQGASGSGGAQSGGR_generic|A_ENSP</w:t>
            </w:r>
          </w:p>
          <w:p w:rsidR="00921A47" w:rsidRDefault="00921A47">
            <w:pPr>
              <w:pStyle w:val="HTMLPreformatted"/>
            </w:pPr>
            <w:r>
              <w:t>00000352272_REVERSED|p:known_125_187"&gt;&lt;/PeptideEvidenceRef&gt;</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Preformatted"/>
            </w:pPr>
            <w:r>
              <w:t>&lt;cvParam cvRef="PSI-MS" accession="MS:1002356" name="PSM-level combined FDRScore" value="3.9523759266648643E-7"&gt;&lt;/cvParam&gt;</w:t>
            </w:r>
          </w:p>
          <w:p w:rsidR="00921A47" w:rsidRDefault="00921A47">
            <w:pPr>
              <w:pStyle w:val="HTMLPreformatted"/>
            </w:pPr>
            <w:r>
              <w:t>&lt;cvParam cvRef="PSI-MS" accession="MS:1002359" name="distinct peptide-level local FDR" value="0.0"&gt;&lt;/cvParam&gt;</w:t>
            </w:r>
          </w:p>
          <w:p w:rsidR="00921A47" w:rsidRDefault="00921A47">
            <w:pPr>
              <w:pStyle w:val="HTMLPreformatted"/>
            </w:pPr>
            <w:r>
              <w:t>&lt;cvParam cvRef="PSI-MS" accession="MS:1001868" name="distinct peptide-level q-value" value="0.0"&gt;&lt;/cvParam&gt;</w:t>
            </w:r>
          </w:p>
          <w:p w:rsidR="00921A47" w:rsidRDefault="00921A47">
            <w:pPr>
              <w:pStyle w:val="HTMLPreformatted"/>
            </w:pPr>
            <w:r>
              <w:t>&lt;cvParam cvRef="PSI-MS" accession="MS:1002360" name="distinct peptide-level FDRScore" value="3.0117913560694526E-7"&gt;&lt;/cvParam&gt;</w:t>
            </w:r>
          </w:p>
          <w:p w:rsidR="00921A47" w:rsidRDefault="00921A47">
            <w:pPr>
              <w:pStyle w:val="HTMLPreformatted"/>
            </w:pPr>
            <w:r>
              <w:t>&lt;cvParam cvRef="PSI-MS" accession="MS:1002500" name="peptide passes threshold" value="true"&gt;&lt;/cvParam&gt;</w:t>
            </w:r>
          </w:p>
          <w:p w:rsidR="00921A47" w:rsidRDefault="00921A47">
            <w:pPr>
              <w:pStyle w:val="HTMLPreformatted"/>
            </w:pPr>
            <w:r>
              <w:t>&lt;cvParam cvRef="PSI-MS" accession="MS:1002520" name="peptide group ID" value="AVMDDFAAFVEK_##Oxidation(M):3"&gt;&lt;/cvParam&gt;</w:t>
            </w:r>
          </w:p>
          <w:p w:rsidR="00921A47" w:rsidRDefault="00921A47">
            <w:pPr>
              <w:pStyle w:val="HTMLPreformatted"/>
            </w:pPr>
            <w:r>
              <w:t>&lt;cvParam cvRef="PSI-MS" accession="MS:1002439" name="final PSM list UNDER DISCUSSION"&gt;&lt;/cvParam&gt;</w:t>
            </w:r>
          </w:p>
          <w:p w:rsidR="00921A47" w:rsidRDefault="00921A47">
            <w:pPr>
              <w:pStyle w:val="HTMLPreformatted"/>
            </w:pPr>
            <w:r>
              <w:t>&lt;cvParam cvRef="PSI-MS" accession="MS:1002511" name="Cross-linked spectrum identification item." value="21"&gt;&lt;/cvParam&gt;</w:t>
            </w:r>
          </w:p>
          <w:p w:rsidR="00921A47" w:rsidRDefault="00921A47">
            <w:pPr>
              <w:pStyle w:val="HTMLPreformatted"/>
            </w:pPr>
            <w:r>
              <w:t>&lt;cvParam cvRef="PSI-MS" accession="MS:1002545" name="The xi result 'Score'." value="2.769918944845425"&gt;&lt;/cvParam&gt;</w:t>
            </w:r>
          </w:p>
          <w:p w:rsidR="00921A47" w:rsidRDefault="00921A47">
            <w:pPr>
              <w:pStyle w:val="HTMLPreformatted"/>
            </w:pPr>
            <w:r>
              <w:t>&lt;cvParam cvRef="PSI-MS" accession="MS:1000797" name="peak list scans" value="6655"&gt;&lt;/cvParam&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Preformatted"/>
            </w:pPr>
            <w:r>
              <w:t>&lt;userParam name="search engines identifying PSM" value="12"&gt;&lt;/userParam&gt;</w:t>
            </w:r>
          </w:p>
        </w:tc>
      </w:tr>
    </w:tbl>
    <w:p w:rsidR="00921A47" w:rsidRDefault="00921A47" w:rsidP="00921A47"/>
    <w:p w:rsidR="00921A47" w:rsidRDefault="00921A47" w:rsidP="00921A47">
      <w:pPr>
        <w:pStyle w:val="Heading2"/>
      </w:pPr>
      <w:bookmarkStart w:id="174" w:name="_Toc457214106"/>
      <w:r>
        <w:t>Element &lt;</w:t>
      </w:r>
      <w:bookmarkStart w:id="175" w:name="PeptideHypothesis"/>
      <w:r>
        <w:t>PeptideHypothesis</w:t>
      </w:r>
      <w:bookmarkEnd w:id="175"/>
      <w:r>
        <w:t>&gt;</w:t>
      </w:r>
      <w:bookmarkEnd w:id="17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5"/>
        <w:gridCol w:w="863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Peptide evidence on which this ProteinHypothesis is based by reference to a PeptideEvidence elemen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ptideHypothesi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4"/>
              <w:gridCol w:w="824"/>
              <w:gridCol w:w="478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PeptideEvidence element on which this hypothesis is based.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44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SpectrumIdentificationItemRef" w:history="1">
                    <w:r w:rsidR="00921A47">
                      <w:rPr>
                        <w:rStyle w:val="Hyperlink"/>
                      </w:rPr>
                      <w:t>SpectrumIdentificationItem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Preformatted"/>
            </w:pPr>
            <w:r>
              <w:t xml:space="preserve">            &lt;PeptideHypothesis peptideEvidence_ref="PepEv_1864"&gt;</w:t>
            </w:r>
          </w:p>
          <w:p w:rsidR="00921A47" w:rsidRDefault="00921A47">
            <w:pPr>
              <w:pStyle w:val="HTMLPreformatted"/>
            </w:pPr>
            <w:r>
              <w:t xml:space="preserve">              &lt;SpectrumIdentificationItemRef spectrumIdentificationItem_ref="SII_1780_1"/&gt;</w:t>
            </w:r>
          </w:p>
          <w:p w:rsidR="00921A47" w:rsidRDefault="00921A47">
            <w:pPr>
              <w:pStyle w:val="HTMLPreformatted"/>
            </w:pPr>
            <w:r>
              <w:t xml:space="preserve">              &lt;SpectrumIdentificationItemRef spectrumIdentificationItem_ref="SII_2217_1"/&gt;</w:t>
            </w:r>
          </w:p>
          <w:p w:rsidR="00921A47" w:rsidRDefault="00921A47">
            <w:pPr>
              <w:pStyle w:val="HTMLPreformatted"/>
            </w:pPr>
            <w:r>
              <w:t xml:space="preserve">              &lt;SpectrumIdentificationItemRef spectrumIdentificationItem_ref="SII_3245_1"/&gt;</w:t>
            </w:r>
          </w:p>
          <w:p w:rsidR="00921A47" w:rsidRDefault="00921A47">
            <w:pPr>
              <w:pStyle w:val="HTMLPreformatted"/>
            </w:pPr>
            <w:r>
              <w:t xml:space="preserve">              &lt;SpectrumIdentificationItemRef spectrumIdentificationItem_ref="SII_4362_1"/&gt;</w:t>
            </w:r>
          </w:p>
          <w:p w:rsidR="00921A47" w:rsidRDefault="00921A47">
            <w:pPr>
              <w:pStyle w:val="HTMLPreformatted"/>
            </w:pPr>
            <w:r>
              <w:t xml:space="preserve">              &lt;SpectrumIdentificationItemRef spectrumIdentificationItem_ref="SII_5349_1"/&gt;</w:t>
            </w:r>
          </w:p>
          <w:p w:rsidR="00921A47" w:rsidRDefault="00921A47">
            <w:pPr>
              <w:pStyle w:val="HTMLPreformatted"/>
            </w:pPr>
            <w:r>
              <w:t xml:space="preserve">              &lt;SpectrumIdentificationItemRef spectrumIdentificationItem_ref="SII_5621_1"/&gt;</w:t>
            </w:r>
          </w:p>
          <w:p w:rsidR="00921A47" w:rsidRDefault="00921A47">
            <w:pPr>
              <w:pStyle w:val="HTMLPreformatted"/>
            </w:pPr>
            <w:r>
              <w:t xml:space="preserve">  ...</w:t>
            </w:r>
          </w:p>
          <w:p w:rsidR="00921A47" w:rsidRDefault="00921A47">
            <w:pPr>
              <w:pStyle w:val="HTMLPreformatted"/>
            </w:pPr>
            <w:r>
              <w:t>&lt;/PeptideHypothesis&gt;</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Preformatted"/>
            </w:pPr>
            <w:r>
              <w:t>&lt;cvParam accession="MS:1001097" cvRef="PSI-MS" value="1" name="distinct peptide sequences"/&gt;</w:t>
            </w:r>
          </w:p>
          <w:p w:rsidR="00921A47" w:rsidRDefault="00921A47">
            <w:pPr>
              <w:pStyle w:val="HTMLPreformatted"/>
            </w:pPr>
            <w:r>
              <w:t>&lt;cvParam accession="MS:1002235" cvRef="PSI-MS" value="81.01860914459425" name="ProteoGrouper:PDH score"/&gt;</w:t>
            </w:r>
          </w:p>
          <w:p w:rsidR="00921A47" w:rsidRDefault="00921A47">
            <w:pPr>
              <w:pStyle w:val="HTMLPreformatted"/>
            </w:pPr>
            <w:r>
              <w:t>&lt;cvParam accession="MS:1002401" cvRef="PSI-MS" name="leading protein"/&gt;</w:t>
            </w:r>
          </w:p>
          <w:p w:rsidR="00921A47" w:rsidRDefault="00921A47">
            <w:pPr>
              <w:pStyle w:val="HTMLPreformatted"/>
            </w:pPr>
            <w:r>
              <w:t>&lt;cvParam accession="MS:1002403" cvRef="PSI-MS" name="group representative"/&gt;</w:t>
            </w:r>
          </w:p>
          <w:p w:rsidR="00921A47" w:rsidRDefault="00921A47">
            <w:pPr>
              <w:pStyle w:val="HTMLPreformatted"/>
            </w:pPr>
            <w:r>
              <w:t>&lt;cvParam accession="MS:1001594" cvRef="PSI-MS" value="PDH_15" name="sequence same-set protein"/&gt;</w:t>
            </w:r>
          </w:p>
          <w:p w:rsidR="00921A47" w:rsidRDefault="00921A47">
            <w:pPr>
              <w:pStyle w:val="HTMLPreformatted"/>
            </w:pPr>
            <w:r>
              <w:t>&lt;cvParam accession="MS:1002415" cvRef="PSI-MS" value="true" name="protein group passes threshold"/&gt;</w:t>
            </w:r>
          </w:p>
          <w:p w:rsidR="00921A47" w:rsidRDefault="00921A47">
            <w:pPr>
              <w:pStyle w:val="HTMLPreformatted"/>
            </w:pPr>
            <w:r>
              <w:t>&lt;cvParam accession="MS:1002236" cvRef="PSI-MS" value="43.73236628236426" name="ProteoGrouper:PAG score"/&gt;</w:t>
            </w:r>
          </w:p>
          <w:p w:rsidR="00921A47" w:rsidRDefault="00921A47">
            <w:pPr>
              <w:pStyle w:val="HTMLPreformatted"/>
            </w:pPr>
            <w:r>
              <w:t>&lt;cvParam accession="MS:1002407" cvRef="PSI-MS" value="2" name="cluster identifier"/&gt;</w:t>
            </w:r>
          </w:p>
          <w:p w:rsidR="00921A47" w:rsidRDefault="00921A47">
            <w:pPr>
              <w:pStyle w:val="HTMLPreformatted"/>
            </w:pPr>
            <w:r>
              <w:t>&lt;cvParam accession="MS:1002404" cvRef="PSI-MS" value="4" name="count of identified proteins"/&gt;</w:t>
            </w:r>
          </w:p>
          <w:p w:rsidR="00921A47" w:rsidRDefault="00921A47">
            <w:pPr>
              <w:pStyle w:val="HTMLPreformatted"/>
            </w:pPr>
            <w:r>
              <w:t>&lt;cvParam accession="MS:1001596" cvRef="PSI-MS" value="PDH_239" name="sequence sub-set protein"/&gt;</w:t>
            </w:r>
          </w:p>
          <w:p w:rsidR="00921A47" w:rsidRDefault="00921A47">
            <w:pPr>
              <w:pStyle w:val="HTMLPreformatted"/>
            </w:pPr>
            <w:r>
              <w:t>&lt;cvParam accession="MS:1002402" cvRef="PSI-MS" name="non-leading protein"/&gt;</w:t>
            </w:r>
          </w:p>
          <w:p w:rsidR="00921A47" w:rsidRDefault="00921A47">
            <w:pPr>
              <w:pStyle w:val="HTMLPreformatted"/>
            </w:pPr>
            <w:r>
              <w:t>&lt;cvParam accession="MS:1001598" cvRef="PSI-MS" value="PDH_167" name="sequence subsumable protein"/&gt;</w:t>
            </w:r>
          </w:p>
          <w:p w:rsidR="00921A47" w:rsidRDefault="00921A47">
            <w:pPr>
              <w:pStyle w:val="HTMLPreformatted"/>
            </w:pPr>
            <w:r>
              <w:t>&lt;cvParam name="mascot:score" value="1416.6296969697" cvRef="PSI-MS" accession="MS:1001171" /&gt;</w:t>
            </w:r>
          </w:p>
          <w:p w:rsidR="00921A47" w:rsidRDefault="00921A47">
            <w:pPr>
              <w:pStyle w:val="HTMLPreformatted"/>
            </w:pPr>
            <w:r>
              <w:t>&lt;cvParam name="PAnalyzer:conclusive protein" cvRef="PSI-MS" accession="MS:1002213" /&gt;</w:t>
            </w:r>
          </w:p>
          <w:p w:rsidR="00921A47" w:rsidRDefault="00921A47">
            <w:pPr>
              <w:pStyle w:val="HTMLPreformatted"/>
            </w:pPr>
            <w:r>
              <w:t>&lt;cvParam name="PAnalyzer:non-conclusive protein" cvRef="PSI-MS" accession="MS:1002215" /&gt;</w:t>
            </w:r>
          </w:p>
          <w:p w:rsidR="00921A47" w:rsidRDefault="00921A47">
            <w:pPr>
              <w:pStyle w:val="HTMLPreformatted"/>
            </w:pPr>
            <w:r>
              <w:t>&lt;cvParam name="PAnalyzer:indistinguishable protein" cvRef="PSI-MS" accession="MS:1002214" /&gt;</w:t>
            </w:r>
          </w:p>
          <w:p w:rsidR="00921A47" w:rsidRDefault="00921A47">
            <w:pPr>
              <w:pStyle w:val="HTMLPreformatted"/>
            </w:pPr>
            <w:r>
              <w:t>&lt;cvParam cvRef="PSI-MS" accession="MS:1001093" name="sequence coverage" value="0.19"/&gt;</w:t>
            </w:r>
          </w:p>
          <w:p w:rsidR="00921A47" w:rsidRDefault="00921A47">
            <w:pPr>
              <w:pStyle w:val="HTMLPreformatted"/>
            </w:pPr>
            <w:r>
              <w:t>&lt;cvParam cvRef="PSI-MS" accession="MS:1002470" name="PeptideShaker protein group score" value="100.0"/&gt;</w:t>
            </w:r>
          </w:p>
          <w:p w:rsidR="00921A47" w:rsidRDefault="00921A47">
            <w:pPr>
              <w:pStyle w:val="HTMLPreformatted"/>
            </w:pPr>
            <w:r>
              <w:t>&lt;cvParam cvRef="PSI-MS" accession="MS:1002471" name="PeptideShaker protein group confidence" value="100.0"/&gt;</w:t>
            </w:r>
          </w:p>
          <w:p w:rsidR="00921A47" w:rsidRDefault="00921A47">
            <w:pPr>
              <w:pStyle w:val="HTMLPreformatted"/>
            </w:pPr>
            <w:r>
              <w:t>&lt;cvParam cvRef="PSI-MS" accession="MS:1002542" name="PeptideShaker protein confidence type" value="Confident"/&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Preformatted"/>
            </w:pPr>
            <w:r>
              <w:t>&lt;userParam value="IINEPTAAAIAYGLDK" name="razor peptides"/&gt;</w:t>
            </w:r>
          </w:p>
          <w:p w:rsidR="00921A47" w:rsidRDefault="00921A47">
            <w:pPr>
              <w:pStyle w:val="HTMLPreformatted"/>
            </w:pPr>
            <w:r>
              <w:t>&lt;userParam value="SLSDTLEEVLSSSGEK" name="unique peptides"/&gt;</w:t>
            </w:r>
          </w:p>
        </w:tc>
      </w:tr>
    </w:tbl>
    <w:p w:rsidR="00921A47" w:rsidRDefault="00921A47" w:rsidP="00921A47"/>
    <w:p w:rsidR="00921A47" w:rsidRDefault="00921A47" w:rsidP="00921A47">
      <w:pPr>
        <w:pStyle w:val="Heading2"/>
      </w:pPr>
      <w:bookmarkStart w:id="176" w:name="_Toc457214107"/>
      <w:r>
        <w:t>Element &lt;</w:t>
      </w:r>
      <w:bookmarkStart w:id="177" w:name="PeptideSequence"/>
      <w:r>
        <w:t>PeptideSequence</w:t>
      </w:r>
      <w:bookmarkEnd w:id="177"/>
      <w:r>
        <w:t>&gt;</w:t>
      </w:r>
      <w:bookmarkEnd w:id="17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2"/>
        <w:gridCol w:w="864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amino acid sequence of the (poly)peptide. If a substitution modification has been found, the original sequence should be report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quenc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PeptideSequence&gt;GEGGAQDGSGTEGVGATGAAGGRGAQGAPGGTGGAGSGSGLHHQQDSGYQGASGSGGAQSGGR&lt;/PeptideSequence&gt;</w:t>
            </w:r>
          </w:p>
        </w:tc>
      </w:tr>
    </w:tbl>
    <w:p w:rsidR="00921A47" w:rsidRDefault="00921A47" w:rsidP="00921A47"/>
    <w:p w:rsidR="00921A47" w:rsidRDefault="00921A47" w:rsidP="00921A47">
      <w:pPr>
        <w:pStyle w:val="Heading2"/>
      </w:pPr>
      <w:bookmarkStart w:id="178" w:name="_Toc457214108"/>
      <w:r>
        <w:t>Element &lt;</w:t>
      </w:r>
      <w:bookmarkStart w:id="179" w:name="Person"/>
      <w:r>
        <w:t>Person</w:t>
      </w:r>
      <w:bookmarkEnd w:id="179"/>
      <w:r>
        <w:t>&gt;</w:t>
      </w:r>
      <w:bookmarkEnd w:id="17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22"/>
        <w:gridCol w:w="834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person's name and contact details. Any additional information such as the address, contact email etc. should be supplied using CV parameters or user parameter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rs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87"/>
              <w:gridCol w:w="981"/>
              <w:gridCol w:w="824"/>
              <w:gridCol w:w="525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irs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erson's first nam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w:t>
                  </w:r>
                  <w:r>
                    <w:lastRenderedPageBreak/>
                    <w:t xml:space="preserve">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las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erson's last/family nam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idInitial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erson's middle initial.</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9"/>
              <w:gridCol w:w="1135"/>
              <w:gridCol w:w="1180"/>
              <w:gridCol w:w="424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Affiliation" w:history="1">
                    <w:r w:rsidR="00921A47">
                      <w:rPr>
                        <w:rStyle w:val="Hyperlink"/>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organization a person belongs to.</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 xml:space="preserve">    &lt;Person firstName="test" lastName="test" id="PROVIDER"&gt;</w:t>
            </w:r>
          </w:p>
          <w:p w:rsidR="00921A47" w:rsidRDefault="00921A47">
            <w:pPr>
              <w:pStyle w:val="HTMLPreformatted"/>
            </w:pPr>
            <w:r>
              <w:t xml:space="preserve">      &lt;cvParam cvRef="PSI-MS" accession="MS:1000587" name="contact address" value="test"/&gt;</w:t>
            </w:r>
          </w:p>
          <w:p w:rsidR="00921A47" w:rsidRDefault="00921A47">
            <w:pPr>
              <w:pStyle w:val="HTMLPreformatted"/>
            </w:pPr>
            <w:r>
              <w:t xml:space="preserve">      &lt;cvParam cvRef="PSI-MS" accession="MS:1000588" name="contact URL" value="test"/&gt;</w:t>
            </w:r>
          </w:p>
          <w:p w:rsidR="00921A47" w:rsidRDefault="00921A47">
            <w:pPr>
              <w:pStyle w:val="HTMLPreformatted"/>
            </w:pPr>
            <w:r>
              <w:t xml:space="preserve">      &lt;cvParam cvRef="PSI-MS" accession="MS:1000589" name="contact email" value="testtest"/&gt;</w:t>
            </w:r>
          </w:p>
          <w:p w:rsidR="00921A47" w:rsidRDefault="00921A47">
            <w:pPr>
              <w:pStyle w:val="HTMLPreformatted"/>
            </w:pPr>
            <w:r>
              <w:t xml:space="preserve">      &lt;Affiliation organization_ref="ORG_DOC_OWNER"/&gt;</w:t>
            </w:r>
          </w:p>
          <w:p w:rsidR="00921A47" w:rsidRDefault="00921A47">
            <w:pPr>
              <w:pStyle w:val="HTMLPreformatted"/>
            </w:pPr>
            <w:r>
              <w:t xml:space="preserve">    &lt;/Person&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Preformatted"/>
            </w:pPr>
            <w:r>
              <w:t>Path /MzIdentML/AuditCollection/Person</w:t>
            </w:r>
          </w:p>
          <w:p w:rsidR="00921A47" w:rsidRDefault="00921A47">
            <w:pPr>
              <w:pStyle w:val="HTMLPreformatted"/>
            </w:pPr>
            <w:r>
              <w:t xml:space="preserve">SHOULD supply term </w:t>
            </w:r>
            <w:hyperlink r:id="rId197" w:tgtFrame="new" w:history="1">
              <w:r>
                <w:rPr>
                  <w:rStyle w:val="Hyperlink"/>
                </w:rPr>
                <w:t>MS:1000588</w:t>
              </w:r>
            </w:hyperlink>
            <w:r>
              <w:t xml:space="preserve"> (</w:t>
            </w:r>
            <w:r>
              <w:rPr>
                <w:rStyle w:val="popup"/>
              </w:rPr>
              <w:t>contact URL</w:t>
            </w:r>
            <w:r>
              <w:t>) one or more times</w:t>
            </w:r>
          </w:p>
          <w:p w:rsidR="00921A47" w:rsidRDefault="00921A47">
            <w:pPr>
              <w:pStyle w:val="HTMLPreformatted"/>
            </w:pPr>
            <w:r>
              <w:t xml:space="preserve">SHOULD supply term </w:t>
            </w:r>
            <w:hyperlink r:id="rId198" w:tgtFrame="new" w:history="1">
              <w:r>
                <w:rPr>
                  <w:rStyle w:val="Hyperlink"/>
                </w:rPr>
                <w:t>MS:1000587</w:t>
              </w:r>
            </w:hyperlink>
            <w:r>
              <w:t xml:space="preserve"> (</w:t>
            </w:r>
            <w:r>
              <w:rPr>
                <w:rStyle w:val="popup"/>
              </w:rPr>
              <w:t>contact address</w:t>
            </w:r>
            <w:r>
              <w:t>) one or more times</w:t>
            </w:r>
          </w:p>
          <w:p w:rsidR="00921A47" w:rsidRDefault="00921A47">
            <w:pPr>
              <w:pStyle w:val="HTMLPreformatted"/>
            </w:pPr>
            <w:r>
              <w:t xml:space="preserve">SHOULD supply term </w:t>
            </w:r>
            <w:hyperlink r:id="rId199" w:tgtFrame="new" w:history="1">
              <w:r>
                <w:rPr>
                  <w:rStyle w:val="Hyperlink"/>
                </w:rPr>
                <w:t>MS:1000589</w:t>
              </w:r>
            </w:hyperlink>
            <w:r>
              <w:t xml:space="preserve"> (</w:t>
            </w:r>
            <w:r>
              <w:rPr>
                <w:rStyle w:val="popup"/>
              </w:rPr>
              <w:t>contact email</w:t>
            </w:r>
            <w:r>
              <w:t>) one or more times</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Preformatted"/>
            </w:pPr>
            <w:r>
              <w:t>&lt;cvParam cvRef="PSI-MS" accession="MS:1000587" name="contact address" value="address"&gt;&lt;/cvParam&gt;</w:t>
            </w:r>
          </w:p>
          <w:p w:rsidR="00921A47" w:rsidRDefault="00921A47">
            <w:pPr>
              <w:pStyle w:val="HTMLPreformatted"/>
            </w:pPr>
            <w:r>
              <w:t>&lt;cvParam accession="MS:1000589" cvRef="PSI-MS" value="smartinez@proteored.org" name="contact email"/&gt;</w:t>
            </w:r>
          </w:p>
          <w:p w:rsidR="00921A47" w:rsidRDefault="00921A47">
            <w:pPr>
              <w:pStyle w:val="HTMLPreformatted"/>
            </w:pPr>
            <w:r>
              <w:t>&lt;cvParam cvRef="PSI-MS" accession="MS:1000588" name="contact URL" value="test"/&gt;</w:t>
            </w:r>
          </w:p>
        </w:tc>
      </w:tr>
    </w:tbl>
    <w:p w:rsidR="00921A47" w:rsidRDefault="00921A47" w:rsidP="00921A47"/>
    <w:p w:rsidR="00921A47" w:rsidRDefault="00921A47" w:rsidP="00921A47">
      <w:pPr>
        <w:pStyle w:val="Heading2"/>
      </w:pPr>
      <w:bookmarkStart w:id="180" w:name="_Toc457214109"/>
      <w:r>
        <w:t>Element &lt;</w:t>
      </w:r>
      <w:bookmarkStart w:id="181" w:name="ProteinAmbiguityGroup"/>
      <w:r>
        <w:t>ProteinAmbiguityGroup</w:t>
      </w:r>
      <w:bookmarkEnd w:id="181"/>
      <w:r>
        <w:t>&gt;</w:t>
      </w:r>
      <w:bookmarkEnd w:id="18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5"/>
        <w:gridCol w:w="848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et of logically related results from a protein detection, for example to represent conflicting assignments of peptides to protein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AmbiguityGroup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983"/>
              <w:gridCol w:w="824"/>
              <w:gridCol w:w="542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50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ProteinDetectionHypothesis" w:history="1">
                    <w:r w:rsidR="00921A47">
                      <w:rPr>
                        <w:rStyle w:val="Hyperlink"/>
                      </w:rPr>
                      <w:t>ProteinDetection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result of the ProteinDetection analysis (i.e. a protei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ProteinAmbiguityGroup id="PAG_1"&gt;</w:t>
            </w:r>
          </w:p>
          <w:p w:rsidR="00921A47" w:rsidRDefault="00921A47">
            <w:pPr>
              <w:pStyle w:val="HTMLPreformatted"/>
            </w:pPr>
            <w:r>
              <w:t xml:space="preserve">    &lt;ProteinDetectionHypothesis passThreshold="true" dBSequence_ref="dbseq_sp|Q64467|G3PT_MOUSE Glyceraldehyde-3-phosphate dehydrogenase, testis-specific OS=Mus..." id="PDH_11"&gt;</w:t>
            </w:r>
          </w:p>
          <w:p w:rsidR="00921A47" w:rsidRDefault="00921A47">
            <w:pPr>
              <w:pStyle w:val="HTMLPreformatted"/>
            </w:pPr>
            <w:r>
              <w:t xml:space="preserve">        &lt;PeptideHypothesis peptideEvidence_ref="PE13_2_63"&gt;</w:t>
            </w:r>
          </w:p>
          <w:p w:rsidR="00921A47" w:rsidRDefault="00921A47">
            <w:pPr>
              <w:pStyle w:val="HTMLPreformatted"/>
            </w:pPr>
            <w:r>
              <w:t xml:space="preserve">            &lt;SpectrumIdentificationItemRef spectrumIdentificationItem_ref="SII_13_1"/&gt;</w:t>
            </w:r>
          </w:p>
          <w:p w:rsidR="00921A47" w:rsidRDefault="00921A47">
            <w:pPr>
              <w:pStyle w:val="HTMLPreformatted"/>
            </w:pPr>
            <w:r>
              <w:t xml:space="preserve">        &lt;/PeptideHypothesis&gt;</w:t>
            </w:r>
          </w:p>
          <w:p w:rsidR="00921A47" w:rsidRDefault="00921A47">
            <w:pPr>
              <w:pStyle w:val="HTMLPreformatted"/>
            </w:pPr>
            <w:r>
              <w:t xml:space="preserve">        &lt;cvParam accession="MS:1001097" cvRef="PSI-MS" value="1" name="distinct peptide sequences"/&gt;</w:t>
            </w:r>
          </w:p>
          <w:p w:rsidR="00921A47" w:rsidRDefault="00921A47">
            <w:pPr>
              <w:pStyle w:val="HTMLPreformatted"/>
            </w:pPr>
            <w:r>
              <w:t xml:space="preserve">        &lt;cvParam accession="MS:1002235" cvRef="PSI-MS" value="34.57557513936462" name="ProteoGrouper:PDH score"/&gt;</w:t>
            </w:r>
          </w:p>
          <w:p w:rsidR="00921A47" w:rsidRDefault="00921A47">
            <w:pPr>
              <w:pStyle w:val="HTMLPreformatted"/>
            </w:pPr>
            <w:r>
              <w:t xml:space="preserve">  ...</w:t>
            </w:r>
          </w:p>
          <w:p w:rsidR="00921A47" w:rsidRDefault="00921A47">
            <w:pPr>
              <w:pStyle w:val="HTMLPreformatted"/>
            </w:pPr>
            <w:r>
              <w:t>&lt;/ProteinAmbiguityGroup&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Preformatted"/>
            </w:pPr>
            <w:r>
              <w:t>Path /MzIdentML/DataCollection/AnalysisData/ProteinDetectionList/ProteinAmbiguityGroup</w:t>
            </w:r>
          </w:p>
          <w:p w:rsidR="00921A47" w:rsidRDefault="00921A47">
            <w:pPr>
              <w:pStyle w:val="HTMLPreformatted"/>
            </w:pPr>
            <w:r>
              <w:t xml:space="preserve">MUST supply term </w:t>
            </w:r>
            <w:hyperlink r:id="rId200" w:tgtFrame="new" w:history="1">
              <w:r>
                <w:rPr>
                  <w:rStyle w:val="Hyperlink"/>
                </w:rPr>
                <w:t>MS:1002415</w:t>
              </w:r>
            </w:hyperlink>
            <w:r>
              <w:t xml:space="preserve"> (</w:t>
            </w:r>
            <w:r>
              <w:rPr>
                <w:rStyle w:val="popup"/>
              </w:rPr>
              <w:t>protein group passes threshold</w:t>
            </w:r>
            <w:r>
              <w:t>) only once</w:t>
            </w:r>
          </w:p>
          <w:p w:rsidR="00921A47" w:rsidRDefault="00921A47">
            <w:pPr>
              <w:pStyle w:val="HTMLPreformatted"/>
            </w:pPr>
            <w:r>
              <w:t xml:space="preserve">MAY supply a *child* term of </w:t>
            </w:r>
            <w:hyperlink r:id="rId201" w:tgtFrame="new" w:history="1">
              <w:r>
                <w:rPr>
                  <w:rStyle w:val="Hyperlink"/>
                </w:rPr>
                <w:t>MS:1001147</w:t>
              </w:r>
            </w:hyperlink>
            <w:r>
              <w:t xml:space="preserve"> (</w:t>
            </w:r>
            <w:r>
              <w:rPr>
                <w:rStyle w:val="popup"/>
              </w:rPr>
              <w:t>protein ambiguity group result details</w:t>
            </w:r>
            <w:r>
              <w:t>) one or more times</w:t>
            </w:r>
          </w:p>
          <w:p w:rsidR="00921A47" w:rsidRDefault="00921A47">
            <w:pPr>
              <w:pStyle w:val="HTMLPreformatted"/>
            </w:pPr>
            <w:r>
              <w:lastRenderedPageBreak/>
              <w:t xml:space="preserve">  e.g.: </w:t>
            </w:r>
            <w:hyperlink r:id="rId202" w:tgtFrame="new" w:history="1">
              <w:r>
                <w:rPr>
                  <w:rStyle w:val="Hyperlink"/>
                </w:rPr>
                <w:t>MS:1001164</w:t>
              </w:r>
            </w:hyperlink>
            <w:r>
              <w:t xml:space="preserve"> (</w:t>
            </w:r>
            <w:r>
              <w:rPr>
                <w:rStyle w:val="popup"/>
              </w:rPr>
              <w:t>Paragon:unused protscore</w:t>
            </w:r>
            <w:r>
              <w:t xml:space="preserve">) </w:t>
            </w:r>
          </w:p>
          <w:p w:rsidR="00921A47" w:rsidRDefault="00921A47">
            <w:pPr>
              <w:pStyle w:val="HTMLPreformatted"/>
            </w:pPr>
            <w:r>
              <w:t xml:space="preserve">  e.g.: </w:t>
            </w:r>
            <w:hyperlink r:id="rId203" w:tgtFrame="new" w:history="1">
              <w:r>
                <w:rPr>
                  <w:rStyle w:val="Hyperlink"/>
                </w:rPr>
                <w:t>MS:1001165</w:t>
              </w:r>
            </w:hyperlink>
            <w:r>
              <w:t xml:space="preserve"> (</w:t>
            </w:r>
            <w:r>
              <w:rPr>
                <w:rStyle w:val="popup"/>
              </w:rPr>
              <w:t>Paragon:total protscore</w:t>
            </w:r>
            <w:r>
              <w:t xml:space="preserve">) </w:t>
            </w:r>
          </w:p>
          <w:p w:rsidR="00921A47" w:rsidRPr="00921A47" w:rsidRDefault="00921A47">
            <w:pPr>
              <w:pStyle w:val="HTMLPreformatted"/>
              <w:rPr>
                <w:lang w:val="de-DE"/>
              </w:rPr>
            </w:pPr>
            <w:r>
              <w:t xml:space="preserve">  </w:t>
            </w:r>
            <w:r w:rsidRPr="00921A47">
              <w:rPr>
                <w:lang w:val="de-DE"/>
              </w:rPr>
              <w:t xml:space="preserve">e.g.: </w:t>
            </w:r>
            <w:hyperlink r:id="rId204" w:tgtFrame="new" w:history="1">
              <w:r w:rsidRPr="00921A47">
                <w:rPr>
                  <w:rStyle w:val="Hyperlink"/>
                  <w:lang w:val="de-DE"/>
                </w:rPr>
                <w:t>MS:1001301</w:t>
              </w:r>
            </w:hyperlink>
            <w:r w:rsidRPr="00921A47">
              <w:rPr>
                <w:lang w:val="de-DE"/>
              </w:rPr>
              <w:t xml:space="preserve"> (</w:t>
            </w:r>
            <w:r w:rsidRPr="00921A47">
              <w:rPr>
                <w:rStyle w:val="popup"/>
                <w:lang w:val="de-DE"/>
              </w:rPr>
              <w:t>protein rank</w:t>
            </w:r>
            <w:r w:rsidRPr="00921A47">
              <w:rPr>
                <w:lang w:val="de-DE"/>
              </w:rPr>
              <w:t xml:space="preserve">) </w:t>
            </w:r>
          </w:p>
          <w:p w:rsidR="00921A47" w:rsidRDefault="00921A47">
            <w:pPr>
              <w:pStyle w:val="HTMLPreformatted"/>
            </w:pPr>
            <w:r w:rsidRPr="00921A47">
              <w:rPr>
                <w:lang w:val="de-DE"/>
              </w:rPr>
              <w:t xml:space="preserve">  </w:t>
            </w:r>
            <w:r>
              <w:t xml:space="preserve">e.g.: </w:t>
            </w:r>
            <w:hyperlink r:id="rId205" w:tgtFrame="new" w:history="1">
              <w:r>
                <w:rPr>
                  <w:rStyle w:val="Hyperlink"/>
                </w:rPr>
                <w:t>MS:1002236</w:t>
              </w:r>
            </w:hyperlink>
            <w:r>
              <w:t xml:space="preserve"> (</w:t>
            </w:r>
            <w:r>
              <w:rPr>
                <w:rStyle w:val="popup"/>
              </w:rPr>
              <w:t>ProteoGrouper:PAG score</w:t>
            </w:r>
            <w:r>
              <w:t xml:space="preserve">) </w:t>
            </w:r>
          </w:p>
          <w:p w:rsidR="00921A47" w:rsidRDefault="00921A47">
            <w:pPr>
              <w:pStyle w:val="HTMLPreformatted"/>
            </w:pPr>
            <w:r>
              <w:t xml:space="preserve">  e.g.: </w:t>
            </w:r>
            <w:hyperlink r:id="rId206" w:tgtFrame="new" w:history="1">
              <w:r>
                <w:rPr>
                  <w:rStyle w:val="Hyperlink"/>
                </w:rPr>
                <w:t>MS:1002407</w:t>
              </w:r>
            </w:hyperlink>
            <w:r>
              <w:t xml:space="preserve"> (</w:t>
            </w:r>
            <w:r>
              <w:rPr>
                <w:rStyle w:val="popup"/>
              </w:rPr>
              <w:t>cluster identifier</w:t>
            </w:r>
            <w:r>
              <w:t xml:space="preserve">) </w:t>
            </w:r>
          </w:p>
          <w:p w:rsidR="00921A47" w:rsidRDefault="00921A47">
            <w:pPr>
              <w:pStyle w:val="HTMLPreformatted"/>
            </w:pPr>
            <w:r>
              <w:t xml:space="preserve">  e.g.: </w:t>
            </w:r>
            <w:hyperlink r:id="rId207" w:tgtFrame="new" w:history="1">
              <w:r>
                <w:rPr>
                  <w:rStyle w:val="Hyperlink"/>
                </w:rPr>
                <w:t>MS:1002415</w:t>
              </w:r>
            </w:hyperlink>
            <w:r>
              <w:t xml:space="preserve"> (</w:t>
            </w:r>
            <w:r>
              <w:rPr>
                <w:rStyle w:val="popup"/>
              </w:rPr>
              <w:t>protein group passes threshold</w:t>
            </w:r>
            <w:r>
              <w:t xml:space="preserve">) </w:t>
            </w:r>
          </w:p>
          <w:p w:rsidR="00921A47" w:rsidRDefault="00921A47">
            <w:pPr>
              <w:pStyle w:val="HTMLPreformatted"/>
            </w:pPr>
            <w:r>
              <w:t xml:space="preserve">  e.g.: </w:t>
            </w:r>
            <w:hyperlink r:id="rId208" w:tgtFrame="new" w:history="1">
              <w:r>
                <w:rPr>
                  <w:rStyle w:val="Hyperlink"/>
                </w:rPr>
                <w:t>MS:1002474</w:t>
              </w:r>
            </w:hyperlink>
            <w:r>
              <w:t xml:space="preserve"> (</w:t>
            </w:r>
            <w:r>
              <w:rPr>
                <w:rStyle w:val="popup"/>
              </w:rPr>
              <w:t>ProteoAnnotator:non-canonical gene model score</w:t>
            </w:r>
            <w:r>
              <w:t xml:space="preserve">) </w:t>
            </w:r>
          </w:p>
          <w:p w:rsidR="00921A47" w:rsidRDefault="00921A47">
            <w:pPr>
              <w:pStyle w:val="HTMLPreformatted"/>
            </w:pPr>
            <w:r>
              <w:t xml:space="preserve">  e.g.: </w:t>
            </w:r>
            <w:hyperlink r:id="rId209" w:tgtFrame="new" w:history="1">
              <w:r>
                <w:rPr>
                  <w:rStyle w:val="Hyperlink"/>
                </w:rPr>
                <w:t>MS:1002475</w:t>
              </w:r>
            </w:hyperlink>
            <w:r>
              <w:t xml:space="preserve"> (</w:t>
            </w:r>
            <w:r>
              <w:rPr>
                <w:rStyle w:val="popup"/>
              </w:rPr>
              <w:t>ProteoAnnotator:count alternative peptides</w:t>
            </w:r>
            <w:r>
              <w:t xml:space="preserve">) </w:t>
            </w:r>
          </w:p>
          <w:p w:rsidR="00921A47" w:rsidRDefault="00921A47">
            <w:pPr>
              <w:pStyle w:val="HTMLPreformatted"/>
            </w:pPr>
            <w:r>
              <w:t xml:space="preserve">  e.g.: </w:t>
            </w:r>
            <w:hyperlink r:id="rId210" w:tgtFrame="new" w:history="1">
              <w:r>
                <w:rPr>
                  <w:rStyle w:val="Hyperlink"/>
                </w:rPr>
                <w:t>MS:1002663</w:t>
              </w:r>
            </w:hyperlink>
            <w:r>
              <w:t xml:space="preserve"> (</w:t>
            </w:r>
            <w:r>
              <w:rPr>
                <w:rStyle w:val="popup"/>
              </w:rPr>
              <w:t>Morpheus:summed Morpheus score</w:t>
            </w:r>
            <w:r>
              <w:t xml:space="preserve">) </w:t>
            </w:r>
          </w:p>
        </w:tc>
      </w:tr>
    </w:tbl>
    <w:p w:rsidR="00921A47" w:rsidRPr="00A12EAA" w:rsidRDefault="00A12EAA" w:rsidP="00921A47">
      <w:pPr>
        <w:rPr>
          <w:b/>
        </w:rPr>
      </w:pPr>
      <w:r w:rsidRPr="00A12EAA">
        <w:rPr>
          <w:b/>
        </w:rPr>
        <w:lastRenderedPageBreak/>
        <w:t>Example for protein grouping:</w:t>
      </w:r>
    </w:p>
    <w:p w:rsidR="00A12EAA" w:rsidRPr="00A12EAA" w:rsidRDefault="00A12EAA" w:rsidP="005816D4">
      <w:pPr>
        <w:ind w:firstLine="720"/>
        <w:rPr>
          <w:rFonts w:ascii="Courier New" w:hAnsi="Courier New" w:cs="Courier New"/>
          <w:sz w:val="14"/>
          <w:szCs w:val="14"/>
        </w:rPr>
      </w:pPr>
      <w:r w:rsidRPr="00A12EAA">
        <w:rPr>
          <w:rFonts w:ascii="Courier New" w:hAnsi="Courier New" w:cs="Courier New"/>
          <w:sz w:val="14"/>
          <w:szCs w:val="14"/>
        </w:rPr>
        <w:t>&lt;ProteinAmbiguityGroup id="PAG_4266"&gt;</w:t>
      </w:r>
    </w:p>
    <w:p w:rsidR="00A12EAA" w:rsidRPr="00A12EAA" w:rsidRDefault="00A12EAA" w:rsidP="00362016">
      <w:pPr>
        <w:ind w:left="720" w:firstLine="720"/>
        <w:rPr>
          <w:rFonts w:ascii="Courier New" w:hAnsi="Courier New" w:cs="Courier New"/>
          <w:sz w:val="14"/>
          <w:szCs w:val="14"/>
        </w:rPr>
      </w:pPr>
      <w:r w:rsidRPr="00A12EAA">
        <w:rPr>
          <w:rFonts w:ascii="Courier New" w:hAnsi="Courier New" w:cs="Courier New"/>
          <w:sz w:val="14"/>
          <w:szCs w:val="14"/>
        </w:rPr>
        <w:t>&lt;ProteinDetectionHypothesis dBSequence_ref="DBSeq_RRRRRQ7TMJ9|Q7TMJ9_MOUSE" passThreshold="true" id="PDH_RRRRRQ7TMJ9|Q7TMJ9_MOUSE_PAG_4266"&gt;</w:t>
      </w:r>
    </w:p>
    <w:p w:rsidR="00A12EAA" w:rsidRPr="00A12EAA" w:rsidRDefault="00A12EAA" w:rsidP="00362016">
      <w:pPr>
        <w:ind w:left="1440" w:firstLine="720"/>
        <w:rPr>
          <w:rFonts w:ascii="Courier New" w:hAnsi="Courier New" w:cs="Courier New"/>
          <w:sz w:val="14"/>
          <w:szCs w:val="14"/>
        </w:rPr>
      </w:pPr>
      <w:r w:rsidRPr="00A12EAA">
        <w:rPr>
          <w:rFonts w:ascii="Courier New" w:hAnsi="Courier New" w:cs="Courier New"/>
          <w:sz w:val="14"/>
          <w:szCs w:val="14"/>
        </w:rPr>
        <w:t>&lt;PeptideHypothesis peptideEvidence_ref="PE_APVPPSQAR(0;144.1021)-332-340-RRRRRQ7TMJ9|Q7TMJ9_MOUSE"&gt;</w:t>
      </w:r>
    </w:p>
    <w:p w:rsidR="00A12EAA" w:rsidRPr="00A12EAA" w:rsidRDefault="00A12EAA" w:rsidP="00362016">
      <w:pPr>
        <w:ind w:left="1440" w:firstLine="720"/>
        <w:rPr>
          <w:rFonts w:ascii="Courier New" w:hAnsi="Courier New" w:cs="Courier New"/>
          <w:sz w:val="14"/>
          <w:szCs w:val="14"/>
        </w:rPr>
      </w:pPr>
      <w:r w:rsidRPr="00A12EAA">
        <w:rPr>
          <w:rFonts w:ascii="Courier New" w:hAnsi="Courier New" w:cs="Courier New"/>
          <w:sz w:val="14"/>
          <w:szCs w:val="14"/>
        </w:rPr>
        <w:t>&lt;SpectrumIdentificationItemRef spectrumIdentificationItem_ref="2:[0,144.1021]:APVPPSQAR:index=26699"&gt;&lt;/SpectrumIdentificationItemRef&gt;</w:t>
      </w:r>
    </w:p>
    <w:p w:rsidR="00A12EAA" w:rsidRPr="00A12EAA" w:rsidRDefault="00A12EAA" w:rsidP="00273DDC">
      <w:pPr>
        <w:ind w:left="720" w:firstLine="720"/>
        <w:rPr>
          <w:rFonts w:ascii="Courier New" w:hAnsi="Courier New" w:cs="Courier New"/>
          <w:sz w:val="14"/>
          <w:szCs w:val="14"/>
        </w:rPr>
      </w:pPr>
      <w:r w:rsidRPr="00A12EAA">
        <w:rPr>
          <w:rFonts w:ascii="Courier New" w:hAnsi="Courier New" w:cs="Courier New"/>
          <w:sz w:val="14"/>
          <w:szCs w:val="14"/>
        </w:rPr>
        <w:t>&lt;/PeptideHypothesis&gt;</w:t>
      </w:r>
    </w:p>
    <w:p w:rsidR="00A12EAA" w:rsidRPr="00A12EAA" w:rsidRDefault="00A12EAA" w:rsidP="00273DDC">
      <w:pPr>
        <w:ind w:left="720" w:firstLine="720"/>
        <w:rPr>
          <w:rFonts w:ascii="Courier New" w:hAnsi="Courier New" w:cs="Courier New"/>
          <w:sz w:val="14"/>
          <w:szCs w:val="14"/>
        </w:rPr>
      </w:pPr>
      <w:r w:rsidRPr="00A12EAA">
        <w:rPr>
          <w:rFonts w:ascii="Courier New" w:hAnsi="Courier New" w:cs="Courier New"/>
          <w:sz w:val="14"/>
          <w:szCs w:val="14"/>
        </w:rPr>
        <w:t>&lt;cvParam cvRef="PSI-MS" accession="MS:1002394" name="PIA:protein score" value="2.0881360887005513"&gt;&lt;/cvParam&gt;</w:t>
      </w:r>
    </w:p>
    <w:p w:rsidR="00A12EAA" w:rsidRPr="00A12EAA" w:rsidRDefault="00A12EAA" w:rsidP="00273DDC">
      <w:pPr>
        <w:ind w:left="720" w:firstLine="720"/>
        <w:rPr>
          <w:rFonts w:ascii="Courier New" w:hAnsi="Courier New" w:cs="Courier New"/>
          <w:sz w:val="14"/>
          <w:szCs w:val="14"/>
        </w:rPr>
      </w:pPr>
      <w:r w:rsidRPr="00A12EAA">
        <w:rPr>
          <w:rFonts w:ascii="Courier New" w:hAnsi="Courier New" w:cs="Courier New"/>
          <w:sz w:val="14"/>
          <w:szCs w:val="14"/>
        </w:rPr>
        <w:t>&lt;cvParam cvRef="PSI-MS" accession="MS:1002401" name="leading protein"&gt;&lt;/cvParam&gt;</w:t>
      </w:r>
    </w:p>
    <w:p w:rsidR="00A12EAA" w:rsidRPr="00A12EAA" w:rsidRDefault="005816D4" w:rsidP="005816D4">
      <w:pPr>
        <w:ind w:firstLine="720"/>
        <w:rPr>
          <w:rFonts w:ascii="Courier New" w:hAnsi="Courier New" w:cs="Courier New"/>
          <w:sz w:val="14"/>
          <w:szCs w:val="14"/>
        </w:rPr>
      </w:pPr>
      <w:r>
        <w:rPr>
          <w:rFonts w:ascii="Courier New" w:hAnsi="Courier New" w:cs="Courier New"/>
          <w:sz w:val="14"/>
          <w:szCs w:val="14"/>
        </w:rPr>
        <w:t>&lt;</w:t>
      </w:r>
      <w:r w:rsidR="00A12EAA" w:rsidRPr="00A12EAA">
        <w:rPr>
          <w:rFonts w:ascii="Courier New" w:hAnsi="Courier New" w:cs="Courier New"/>
          <w:sz w:val="14"/>
          <w:szCs w:val="14"/>
        </w:rPr>
        <w:t>/ProteinDetectionHypothesis&gt;</w:t>
      </w:r>
    </w:p>
    <w:p w:rsidR="00A12EAA" w:rsidRPr="00A12EAA" w:rsidRDefault="00A12EAA" w:rsidP="005816D4">
      <w:pPr>
        <w:ind w:left="720" w:firstLine="720"/>
        <w:rPr>
          <w:rFonts w:ascii="Courier New" w:hAnsi="Courier New" w:cs="Courier New"/>
          <w:sz w:val="14"/>
          <w:szCs w:val="14"/>
        </w:rPr>
      </w:pPr>
      <w:r w:rsidRPr="00A12EAA">
        <w:rPr>
          <w:rFonts w:ascii="Courier New" w:hAnsi="Courier New" w:cs="Courier New"/>
          <w:sz w:val="14"/>
          <w:szCs w:val="14"/>
        </w:rPr>
        <w:t>cvParam cvRef="PSI-MS" accession="MS:1002415" name="protein group passes threshold" value="true"&gt;&lt;/cvParam&gt;</w:t>
      </w:r>
    </w:p>
    <w:p w:rsidR="00A12EAA" w:rsidRPr="00A12EAA" w:rsidRDefault="00A12EAA" w:rsidP="005816D4">
      <w:pPr>
        <w:ind w:left="720" w:firstLine="720"/>
        <w:rPr>
          <w:rFonts w:ascii="Courier New" w:hAnsi="Courier New" w:cs="Courier New"/>
          <w:sz w:val="14"/>
          <w:szCs w:val="14"/>
        </w:rPr>
      </w:pPr>
      <w:r w:rsidRPr="00A12EAA">
        <w:rPr>
          <w:rFonts w:ascii="Courier New" w:hAnsi="Courier New" w:cs="Courier New"/>
          <w:sz w:val="14"/>
          <w:szCs w:val="14"/>
        </w:rPr>
        <w:t>cvParam cvRef="PSI-MS" accession="MS:1002407" name="cluster identifier" value="2814"&gt;&lt;/cvParam&gt;</w:t>
      </w:r>
    </w:p>
    <w:p w:rsidR="00A12EAA" w:rsidRPr="00A12EAA" w:rsidRDefault="00A12EAA" w:rsidP="005816D4">
      <w:pPr>
        <w:ind w:firstLine="720"/>
        <w:rPr>
          <w:rFonts w:ascii="Courier New" w:hAnsi="Courier New" w:cs="Courier New"/>
          <w:sz w:val="14"/>
          <w:szCs w:val="14"/>
        </w:rPr>
      </w:pPr>
      <w:r w:rsidRPr="00A12EAA">
        <w:rPr>
          <w:rFonts w:ascii="Courier New" w:hAnsi="Courier New" w:cs="Courier New"/>
          <w:sz w:val="14"/>
          <w:szCs w:val="14"/>
        </w:rPr>
        <w:t>&lt;/ProteinAmbiguityGroup&gt;</w:t>
      </w:r>
    </w:p>
    <w:p w:rsidR="00A12EAA" w:rsidRDefault="00A12EAA" w:rsidP="00A12EAA"/>
    <w:p w:rsidR="00921A47" w:rsidRDefault="00921A47" w:rsidP="00921A47">
      <w:pPr>
        <w:pStyle w:val="Heading2"/>
      </w:pPr>
      <w:bookmarkStart w:id="182" w:name="_Toc457214110"/>
      <w:r>
        <w:t>Element &lt;</w:t>
      </w:r>
      <w:bookmarkStart w:id="183" w:name="ProteinDetection"/>
      <w:r>
        <w:t>ProteinDetection</w:t>
      </w:r>
      <w:bookmarkEnd w:id="183"/>
      <w:r>
        <w:t>&gt;</w:t>
      </w:r>
      <w:bookmarkEnd w:id="18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60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 Analysis which assembles a set of peptides (e.g. from a spectra search analysis) to protein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Det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76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When the protocol was appli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roteinDetec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ProteinDetectionList in the DataCollection section.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roteinDetec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detection protocol used for this ProteinDetec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57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InputSpectrumIdentifications" w:history="1">
                    <w:r w:rsidR="00921A47">
                      <w:rPr>
                        <w:rStyle w:val="Hyperlink"/>
                      </w:rPr>
                      <w:t>InputSpectrumIdentific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lists of spectrum identifications that are input to the protein detection proces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ProteinDetection id="PD_1" activityDate="2014-01-11T19:42:49" proteinDetectionList_ref="PDL_PAnalyzer" proteinDetectionProtocol_ref="PDP_PAnalyzer"&gt;</w:t>
            </w:r>
          </w:p>
          <w:p w:rsidR="00921A47" w:rsidRDefault="00921A47">
            <w:pPr>
              <w:pStyle w:val="HTMLPreformatted"/>
            </w:pPr>
            <w:r>
              <w:t xml:space="preserve">  &lt;InputSpectrumIdentifications spectrumIdentificationList_ref="SIL_1" /&gt;</w:t>
            </w:r>
          </w:p>
          <w:p w:rsidR="00921A47" w:rsidRDefault="00921A47">
            <w:pPr>
              <w:pStyle w:val="HTMLPreformatted"/>
            </w:pPr>
            <w:r>
              <w:t>&lt;/ProteinDetection&gt;</w:t>
            </w:r>
          </w:p>
        </w:tc>
      </w:tr>
    </w:tbl>
    <w:p w:rsidR="00921A47" w:rsidRDefault="00921A47" w:rsidP="00921A47"/>
    <w:p w:rsidR="00921A47" w:rsidRDefault="00921A47" w:rsidP="00921A47">
      <w:pPr>
        <w:pStyle w:val="Heading2"/>
      </w:pPr>
      <w:bookmarkStart w:id="184" w:name="_Toc457214111"/>
      <w:r>
        <w:t>Element &lt;</w:t>
      </w:r>
      <w:bookmarkStart w:id="185" w:name="ProteinDetectionHypothesis"/>
      <w:r>
        <w:t>ProteinDetectionHypothesis</w:t>
      </w:r>
      <w:bookmarkEnd w:id="185"/>
      <w:r>
        <w:t>&gt;</w:t>
      </w:r>
      <w:bookmarkEnd w:id="18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ingle result of the ProteinDetection analysis (i.e. a protei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DetectionHypothesi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865"/>
            </w:tblGrid>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corresponding DBSequence entry. Note - this attribute was optional in mzIdentML 1.1 but is now mandatory in mzIdentML 1.2. Consuming </w:t>
                  </w:r>
                  <w:r>
                    <w:lastRenderedPageBreak/>
                    <w:t xml:space="preserve">software should assume that the DBSequence entry referenced here is the definitive identifier for the protein. </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et to true if the producers of the file has deemed that the ProteinDetectionHypothesis has passed a given threshold or been validated as correct. If no such threshold has been set, value of true should be given for all result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PeptideHypothesis" w:history="1">
                    <w:r w:rsidR="00921A47">
                      <w:rPr>
                        <w:rStyle w:val="Hyperlink"/>
                      </w:rPr>
                      <w:t>Peptide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Peptide evidence on which this ProteinHypothesis is based by reference to a PeptideEvidence element. </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ProteinDetectionHypothesis passThreshold="true" dBSequence_ref="dbseq_tr|Q3V2I5|Q3V2I5_MOUSE Glyceraldehyde-3-phosphate dehydrogenase (Fragment) OS=Mus..." id="PDH_10"&gt;</w:t>
            </w:r>
          </w:p>
          <w:p w:rsidR="00921A47" w:rsidRDefault="00921A47">
            <w:pPr>
              <w:pStyle w:val="HTMLPreformatted"/>
            </w:pPr>
            <w:r>
              <w:t xml:space="preserve">    &lt;PeptideHypothesis peptideEvidence_ref="PE13_2_62"&gt;</w:t>
            </w:r>
          </w:p>
          <w:p w:rsidR="00921A47" w:rsidRDefault="00921A47">
            <w:pPr>
              <w:pStyle w:val="HTMLPreformatted"/>
            </w:pPr>
            <w:r>
              <w:t xml:space="preserve">        &lt;SpectrumIdentificationItemRef spectrumIdentificationItem_ref="SII_13_1"/&gt;</w:t>
            </w:r>
          </w:p>
          <w:p w:rsidR="00921A47" w:rsidRDefault="00921A47">
            <w:pPr>
              <w:pStyle w:val="HTMLPreformatted"/>
            </w:pPr>
            <w:r>
              <w:t xml:space="preserve">    &lt;/PeptideHypothesis&gt;</w:t>
            </w:r>
          </w:p>
          <w:p w:rsidR="00921A47" w:rsidRDefault="00921A47">
            <w:pPr>
              <w:pStyle w:val="HTMLPreformatted"/>
            </w:pPr>
            <w:r>
              <w:t xml:space="preserve">    &lt;cvParam accession="MS:1001097" cvRef="PSI-MS" value="1" name="distinct peptide sequences"/&gt;</w:t>
            </w:r>
          </w:p>
          <w:p w:rsidR="00921A47" w:rsidRDefault="00921A47">
            <w:pPr>
              <w:pStyle w:val="HTMLPreformatted"/>
            </w:pPr>
            <w:r>
              <w:t xml:space="preserve">    &lt;cvParam accession="MS:1002235" cvRef="PSI-MS" value="34.57557513936462" name="ProteoGrouper:PDH score"/&gt;</w:t>
            </w:r>
          </w:p>
          <w:p w:rsidR="00921A47" w:rsidRDefault="00921A47">
            <w:pPr>
              <w:pStyle w:val="HTMLPreformatted"/>
            </w:pPr>
            <w:r>
              <w:t xml:space="preserve">    &lt;cvParam accession="MS:1001594" cvRef="PSI-MS" value="PDH_11" name="sequence same-set protein"/&gt;</w:t>
            </w:r>
          </w:p>
          <w:p w:rsidR="00921A47" w:rsidRDefault="00921A47">
            <w:pPr>
              <w:pStyle w:val="HTMLPreformatted"/>
            </w:pPr>
            <w:r>
              <w:t xml:space="preserve">  ...</w:t>
            </w:r>
          </w:p>
          <w:p w:rsidR="00921A47" w:rsidRDefault="00921A47">
            <w:pPr>
              <w:pStyle w:val="HTMLPreformatted"/>
            </w:pPr>
            <w:r>
              <w:t>&lt;/ProteinDetectionHypothesis&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B77DDF" w:rsidRDefault="00921A47">
            <w:pPr>
              <w:pStyle w:val="HTMLPreformatted"/>
            </w:pPr>
            <w:r>
              <w:t>Path /MzIdentML/DataCollection/AnalysisData/ProteinDetectionList/ProteinAmbiguityGroup/ProteinDetection</w:t>
            </w:r>
          </w:p>
          <w:p w:rsidR="00921A47" w:rsidRDefault="00921A47">
            <w:pPr>
              <w:pStyle w:val="HTMLPreformatted"/>
            </w:pPr>
            <w:r>
              <w:t>Hypothesis</w:t>
            </w:r>
          </w:p>
          <w:p w:rsidR="00921A47" w:rsidRDefault="00921A47">
            <w:pPr>
              <w:pStyle w:val="HTMLPreformatted"/>
            </w:pPr>
            <w:r>
              <w:t xml:space="preserve">MAY supply term </w:t>
            </w:r>
            <w:hyperlink r:id="rId211" w:tgtFrame="new" w:history="1">
              <w:r>
                <w:rPr>
                  <w:rStyle w:val="Hyperlink"/>
                </w:rPr>
                <w:t>MS:1002403</w:t>
              </w:r>
            </w:hyperlink>
            <w:r>
              <w:t xml:space="preserve"> (</w:t>
            </w:r>
            <w:r>
              <w:rPr>
                <w:rStyle w:val="popup"/>
              </w:rPr>
              <w:t>group representative</w:t>
            </w:r>
            <w:r>
              <w:t>) only once</w:t>
            </w:r>
          </w:p>
          <w:p w:rsidR="00921A47" w:rsidRDefault="00921A47">
            <w:pPr>
              <w:pStyle w:val="HTMLPreformatted"/>
            </w:pPr>
            <w:r>
              <w:t xml:space="preserve">MAY supply a *child* term of </w:t>
            </w:r>
            <w:hyperlink r:id="rId212" w:tgtFrame="new" w:history="1">
              <w:r>
                <w:rPr>
                  <w:rStyle w:val="Hyperlink"/>
                </w:rPr>
                <w:t>MS:1001116</w:t>
              </w:r>
            </w:hyperlink>
            <w:r>
              <w:t xml:space="preserve"> (</w:t>
            </w:r>
            <w:r>
              <w:rPr>
                <w:rStyle w:val="popup"/>
              </w:rPr>
              <w:t>single protein result details</w:t>
            </w:r>
            <w:r>
              <w:t>) one or more times</w:t>
            </w:r>
          </w:p>
          <w:p w:rsidR="00921A47" w:rsidRDefault="00921A47">
            <w:pPr>
              <w:pStyle w:val="HTMLPreformatted"/>
            </w:pPr>
            <w:r>
              <w:t xml:space="preserve">  e.g.: </w:t>
            </w:r>
            <w:hyperlink r:id="rId213" w:tgtFrame="new" w:history="1">
              <w:r>
                <w:rPr>
                  <w:rStyle w:val="Hyperlink"/>
                </w:rPr>
                <w:t>MS:1001088</w:t>
              </w:r>
            </w:hyperlink>
            <w:r>
              <w:t xml:space="preserve"> (</w:t>
            </w:r>
            <w:r>
              <w:rPr>
                <w:rStyle w:val="popup"/>
              </w:rPr>
              <w:t>protein description</w:t>
            </w:r>
            <w:r>
              <w:t xml:space="preserve">) </w:t>
            </w:r>
          </w:p>
          <w:p w:rsidR="00921A47" w:rsidRDefault="00921A47">
            <w:pPr>
              <w:pStyle w:val="HTMLPreformatted"/>
            </w:pPr>
            <w:r>
              <w:t xml:space="preserve">  e.g.: </w:t>
            </w:r>
            <w:hyperlink r:id="rId214" w:tgtFrame="new" w:history="1">
              <w:r>
                <w:rPr>
                  <w:rStyle w:val="Hyperlink"/>
                </w:rPr>
                <w:t>MS:1001093</w:t>
              </w:r>
            </w:hyperlink>
            <w:r>
              <w:t xml:space="preserve"> (</w:t>
            </w:r>
            <w:r>
              <w:rPr>
                <w:rStyle w:val="popup"/>
              </w:rPr>
              <w:t>sequence coverage</w:t>
            </w:r>
            <w:r>
              <w:t xml:space="preserve">) </w:t>
            </w:r>
          </w:p>
          <w:p w:rsidR="00921A47" w:rsidRDefault="00921A47">
            <w:pPr>
              <w:pStyle w:val="HTMLPreformatted"/>
            </w:pPr>
            <w:r>
              <w:t xml:space="preserve">  e.g.: </w:t>
            </w:r>
            <w:hyperlink r:id="rId215" w:tgtFrame="new" w:history="1">
              <w:r>
                <w:rPr>
                  <w:rStyle w:val="Hyperlink"/>
                </w:rPr>
                <w:t>MS:1001097</w:t>
              </w:r>
            </w:hyperlink>
            <w:r>
              <w:t xml:space="preserve"> (</w:t>
            </w:r>
            <w:r>
              <w:rPr>
                <w:rStyle w:val="popup"/>
              </w:rPr>
              <w:t>distinct peptide sequences</w:t>
            </w:r>
            <w:r>
              <w:t xml:space="preserve">) </w:t>
            </w:r>
          </w:p>
          <w:p w:rsidR="00921A47" w:rsidRDefault="00921A47">
            <w:pPr>
              <w:pStyle w:val="HTMLPreformatted"/>
            </w:pPr>
            <w:r>
              <w:t xml:space="preserve">  e.g.: </w:t>
            </w:r>
            <w:hyperlink r:id="rId216" w:tgtFrame="new" w:history="1">
              <w:r>
                <w:rPr>
                  <w:rStyle w:val="Hyperlink"/>
                </w:rPr>
                <w:t>MS:1001098</w:t>
              </w:r>
            </w:hyperlink>
            <w:r>
              <w:t xml:space="preserve"> (</w:t>
            </w:r>
            <w:r>
              <w:rPr>
                <w:rStyle w:val="popup"/>
              </w:rPr>
              <w:t>confident distinct peptide sequences</w:t>
            </w:r>
            <w:r>
              <w:t xml:space="preserve">) </w:t>
            </w:r>
          </w:p>
          <w:p w:rsidR="00921A47" w:rsidRDefault="00921A47">
            <w:pPr>
              <w:pStyle w:val="HTMLPreformatted"/>
            </w:pPr>
            <w:r>
              <w:t xml:space="preserve">  e.g.: </w:t>
            </w:r>
            <w:hyperlink r:id="rId217" w:tgtFrame="new" w:history="1">
              <w:r>
                <w:rPr>
                  <w:rStyle w:val="Hyperlink"/>
                </w:rPr>
                <w:t>MS:1001099</w:t>
              </w:r>
            </w:hyperlink>
            <w:r>
              <w:t xml:space="preserve"> (</w:t>
            </w:r>
            <w:r>
              <w:rPr>
                <w:rStyle w:val="popup"/>
              </w:rPr>
              <w:t>confident peptide qualification</w:t>
            </w:r>
            <w:r>
              <w:t xml:space="preserve">) </w:t>
            </w:r>
          </w:p>
          <w:p w:rsidR="00921A47" w:rsidRDefault="00921A47">
            <w:pPr>
              <w:pStyle w:val="HTMLPreformatted"/>
            </w:pPr>
            <w:r>
              <w:t xml:space="preserve">  e.g.: </w:t>
            </w:r>
            <w:hyperlink r:id="rId218" w:tgtFrame="new" w:history="1">
              <w:r>
                <w:rPr>
                  <w:rStyle w:val="Hyperlink"/>
                </w:rPr>
                <w:t>MS:1001100</w:t>
              </w:r>
            </w:hyperlink>
            <w:r>
              <w:t xml:space="preserve"> (</w:t>
            </w:r>
            <w:r>
              <w:rPr>
                <w:rStyle w:val="popup"/>
              </w:rPr>
              <w:t>confident peptide sequence number</w:t>
            </w:r>
            <w:r>
              <w:t xml:space="preserve">) </w:t>
            </w:r>
          </w:p>
          <w:p w:rsidR="00921A47" w:rsidRDefault="00921A47">
            <w:pPr>
              <w:pStyle w:val="HTMLPreformatted"/>
            </w:pPr>
            <w:r>
              <w:t xml:space="preserve">  e.g.: </w:t>
            </w:r>
            <w:hyperlink r:id="rId219" w:tgtFrame="new" w:history="1">
              <w:r>
                <w:rPr>
                  <w:rStyle w:val="Hyperlink"/>
                </w:rPr>
                <w:t>MS:1001125</w:t>
              </w:r>
            </w:hyperlink>
            <w:r>
              <w:t xml:space="preserve"> (</w:t>
            </w:r>
            <w:r>
              <w:rPr>
                <w:rStyle w:val="popup"/>
              </w:rPr>
              <w:t>manual validation</w:t>
            </w:r>
            <w:r>
              <w:t xml:space="preserve">) </w:t>
            </w:r>
          </w:p>
          <w:p w:rsidR="00921A47" w:rsidRDefault="00921A47">
            <w:pPr>
              <w:pStyle w:val="HTMLPreformatted"/>
            </w:pPr>
            <w:r>
              <w:t xml:space="preserve">  e.g.: </w:t>
            </w:r>
            <w:hyperlink r:id="rId220" w:tgtFrame="new" w:history="1">
              <w:r>
                <w:rPr>
                  <w:rStyle w:val="Hyperlink"/>
                </w:rPr>
                <w:t>MS:1001157</w:t>
              </w:r>
            </w:hyperlink>
            <w:r>
              <w:t xml:space="preserve"> (</w:t>
            </w:r>
            <w:r>
              <w:rPr>
                <w:rStyle w:val="popup"/>
              </w:rPr>
              <w:t>SEQUEST:sp</w:t>
            </w:r>
            <w:r>
              <w:t xml:space="preserve">) </w:t>
            </w:r>
          </w:p>
          <w:p w:rsidR="00921A47" w:rsidRDefault="00921A47">
            <w:pPr>
              <w:pStyle w:val="HTMLPreformatted"/>
            </w:pPr>
            <w:r>
              <w:t xml:space="preserve">  e.g.: </w:t>
            </w:r>
            <w:hyperlink r:id="rId221" w:tgtFrame="new" w:history="1">
              <w:r>
                <w:rPr>
                  <w:rStyle w:val="Hyperlink"/>
                </w:rPr>
                <w:t>MS:1001158</w:t>
              </w:r>
            </w:hyperlink>
            <w:r>
              <w:t xml:space="preserve"> (</w:t>
            </w:r>
            <w:r>
              <w:rPr>
                <w:rStyle w:val="popup"/>
              </w:rPr>
              <w:t>SEQUEST:Uniq</w:t>
            </w:r>
            <w:r>
              <w:t xml:space="preserve">) </w:t>
            </w:r>
            <w:r>
              <w:rPr>
                <w:color w:val="FF0000"/>
              </w:rPr>
              <w:t>WARNING: Term has no definition!</w:t>
            </w:r>
          </w:p>
          <w:p w:rsidR="00921A47" w:rsidRDefault="00921A47">
            <w:pPr>
              <w:pStyle w:val="HTMLPreformatted"/>
            </w:pPr>
            <w:r>
              <w:t xml:space="preserve">  e.g.: </w:t>
            </w:r>
            <w:hyperlink r:id="rId222" w:tgtFrame="new" w:history="1">
              <w:r>
                <w:rPr>
                  <w:rStyle w:val="Hyperlink"/>
                </w:rPr>
                <w:t>MS:1001169</w:t>
              </w:r>
            </w:hyperlink>
            <w:r>
              <w:t xml:space="preserve"> (</w:t>
            </w:r>
            <w:r>
              <w:rPr>
                <w:rStyle w:val="popup"/>
              </w:rPr>
              <w:t>Paragon:expression change p-value</w:t>
            </w:r>
            <w:r>
              <w:t xml:space="preserve">) </w:t>
            </w:r>
          </w:p>
          <w:p w:rsidR="00921A47" w:rsidRDefault="00921A47">
            <w:pPr>
              <w:pStyle w:val="HTMLPreformatted"/>
            </w:pPr>
            <w:r>
              <w:t xml:space="preserve">  </w:t>
            </w:r>
            <w:hyperlink r:id="rId223" w:tgtFrame="new" w:history="1">
              <w:r>
                <w:rPr>
                  <w:rStyle w:val="Hyperlink"/>
                </w:rPr>
                <w:t>et al.</w:t>
              </w:r>
            </w:hyperlink>
          </w:p>
          <w:p w:rsidR="00921A47" w:rsidRDefault="00921A47">
            <w:pPr>
              <w:pStyle w:val="HTMLPreformatted"/>
            </w:pPr>
            <w:r>
              <w:t xml:space="preserve">MUST supply term </w:t>
            </w:r>
            <w:hyperlink r:id="rId224" w:tgtFrame="new" w:history="1">
              <w:r>
                <w:rPr>
                  <w:rStyle w:val="Hyperlink"/>
                </w:rPr>
                <w:t>MS:1002402</w:t>
              </w:r>
            </w:hyperlink>
            <w:r>
              <w:t xml:space="preserve"> (</w:t>
            </w:r>
            <w:r>
              <w:rPr>
                <w:rStyle w:val="popup"/>
              </w:rPr>
              <w:t>non-leading protein</w:t>
            </w:r>
            <w:r>
              <w:t>) only once</w:t>
            </w:r>
          </w:p>
          <w:p w:rsidR="00921A47" w:rsidRDefault="00921A47">
            <w:pPr>
              <w:pStyle w:val="HTMLPreformatted"/>
            </w:pPr>
            <w:r>
              <w:t xml:space="preserve">MAY supply a *child* term of </w:t>
            </w:r>
            <w:hyperlink r:id="rId225" w:tgtFrame="new" w:history="1">
              <w:r>
                <w:rPr>
                  <w:rStyle w:val="Hyperlink"/>
                </w:rPr>
                <w:t>MS:1001153</w:t>
              </w:r>
            </w:hyperlink>
            <w:r>
              <w:t xml:space="preserve"> (</w:t>
            </w:r>
            <w:r>
              <w:rPr>
                <w:rStyle w:val="popup"/>
              </w:rPr>
              <w:t>search engine specific score</w:t>
            </w:r>
            <w:r>
              <w:t>) one or more times</w:t>
            </w:r>
          </w:p>
          <w:p w:rsidR="00921A47" w:rsidRDefault="00921A47">
            <w:pPr>
              <w:pStyle w:val="HTMLPreformatted"/>
            </w:pPr>
            <w:r>
              <w:t xml:space="preserve">  e.g.: </w:t>
            </w:r>
            <w:hyperlink r:id="rId226" w:tgtFrame="new" w:history="1">
              <w:r>
                <w:rPr>
                  <w:rStyle w:val="Hyperlink"/>
                </w:rPr>
                <w:t>MS:1001154</w:t>
              </w:r>
            </w:hyperlink>
            <w:r>
              <w:t xml:space="preserve"> (</w:t>
            </w:r>
            <w:r>
              <w:rPr>
                <w:rStyle w:val="popup"/>
              </w:rPr>
              <w:t>SEQUEST:probability</w:t>
            </w:r>
            <w:r>
              <w:t xml:space="preserve">) </w:t>
            </w:r>
          </w:p>
          <w:p w:rsidR="00921A47" w:rsidRDefault="00921A47">
            <w:pPr>
              <w:pStyle w:val="HTMLPreformatted"/>
            </w:pPr>
            <w:r>
              <w:t xml:space="preserve">  e.g.: </w:t>
            </w:r>
            <w:hyperlink r:id="rId227" w:tgtFrame="new" w:history="1">
              <w:r>
                <w:rPr>
                  <w:rStyle w:val="Hyperlink"/>
                </w:rPr>
                <w:t>MS:1001155</w:t>
              </w:r>
            </w:hyperlink>
            <w:r>
              <w:t xml:space="preserve"> (</w:t>
            </w:r>
            <w:r>
              <w:rPr>
                <w:rStyle w:val="popup"/>
              </w:rPr>
              <w:t>SEQUEST:xcorr</w:t>
            </w:r>
            <w:r>
              <w:t xml:space="preserve">) </w:t>
            </w:r>
          </w:p>
          <w:p w:rsidR="00921A47" w:rsidRDefault="00921A47">
            <w:pPr>
              <w:pStyle w:val="HTMLPreformatted"/>
            </w:pPr>
            <w:r>
              <w:t xml:space="preserve">  e.g.: </w:t>
            </w:r>
            <w:hyperlink r:id="rId228" w:tgtFrame="new" w:history="1">
              <w:r>
                <w:rPr>
                  <w:rStyle w:val="Hyperlink"/>
                </w:rPr>
                <w:t>MS:1001156</w:t>
              </w:r>
            </w:hyperlink>
            <w:r>
              <w:t xml:space="preserve"> (</w:t>
            </w:r>
            <w:r>
              <w:rPr>
                <w:rStyle w:val="popup"/>
              </w:rPr>
              <w:t>SEQUEST:deltacn</w:t>
            </w:r>
            <w:r>
              <w:t xml:space="preserve">) </w:t>
            </w:r>
          </w:p>
          <w:p w:rsidR="00921A47" w:rsidRDefault="00921A47">
            <w:pPr>
              <w:pStyle w:val="HTMLPreformatted"/>
            </w:pPr>
            <w:r>
              <w:t xml:space="preserve">  e.g.: </w:t>
            </w:r>
            <w:hyperlink r:id="rId229" w:tgtFrame="new" w:history="1">
              <w:r>
                <w:rPr>
                  <w:rStyle w:val="Hyperlink"/>
                </w:rPr>
                <w:t>MS:1001157</w:t>
              </w:r>
            </w:hyperlink>
            <w:r>
              <w:t xml:space="preserve"> (</w:t>
            </w:r>
            <w:r>
              <w:rPr>
                <w:rStyle w:val="popup"/>
              </w:rPr>
              <w:t>SEQUEST:sp</w:t>
            </w:r>
            <w:r>
              <w:t xml:space="preserve">) </w:t>
            </w:r>
          </w:p>
          <w:p w:rsidR="00921A47" w:rsidRDefault="00921A47">
            <w:pPr>
              <w:pStyle w:val="HTMLPreformatted"/>
            </w:pPr>
            <w:r>
              <w:t xml:space="preserve">  e.g.: </w:t>
            </w:r>
            <w:hyperlink r:id="rId230" w:tgtFrame="new" w:history="1">
              <w:r>
                <w:rPr>
                  <w:rStyle w:val="Hyperlink"/>
                </w:rPr>
                <w:t>MS:1001158</w:t>
              </w:r>
            </w:hyperlink>
            <w:r>
              <w:t xml:space="preserve"> (</w:t>
            </w:r>
            <w:r>
              <w:rPr>
                <w:rStyle w:val="popup"/>
              </w:rPr>
              <w:t>SEQUEST:Uniq</w:t>
            </w:r>
            <w:r>
              <w:t xml:space="preserve">) </w:t>
            </w:r>
            <w:r>
              <w:rPr>
                <w:color w:val="FF0000"/>
              </w:rPr>
              <w:t>WARNING: Term has no definition!</w:t>
            </w:r>
          </w:p>
          <w:p w:rsidR="00921A47" w:rsidRDefault="00921A47">
            <w:pPr>
              <w:pStyle w:val="HTMLPreformatted"/>
            </w:pPr>
            <w:r>
              <w:t xml:space="preserve">  e.g.: </w:t>
            </w:r>
            <w:hyperlink r:id="rId231" w:tgtFrame="new" w:history="1">
              <w:r>
                <w:rPr>
                  <w:rStyle w:val="Hyperlink"/>
                </w:rPr>
                <w:t>MS:1001159</w:t>
              </w:r>
            </w:hyperlink>
            <w:r>
              <w:t xml:space="preserve"> (</w:t>
            </w:r>
            <w:r>
              <w:rPr>
                <w:rStyle w:val="popup"/>
              </w:rPr>
              <w:t>SEQUEST:expectation value</w:t>
            </w:r>
            <w:r>
              <w:t xml:space="preserve">) </w:t>
            </w:r>
          </w:p>
          <w:p w:rsidR="00921A47" w:rsidRDefault="00921A47">
            <w:pPr>
              <w:pStyle w:val="HTMLPreformatted"/>
            </w:pPr>
            <w:r>
              <w:t xml:space="preserve">  e.g.: </w:t>
            </w:r>
            <w:hyperlink r:id="rId232" w:tgtFrame="new" w:history="1">
              <w:r>
                <w:rPr>
                  <w:rStyle w:val="Hyperlink"/>
                </w:rPr>
                <w:t>MS:1001160</w:t>
              </w:r>
            </w:hyperlink>
            <w:r>
              <w:t xml:space="preserve"> (</w:t>
            </w:r>
            <w:r>
              <w:rPr>
                <w:rStyle w:val="popup"/>
              </w:rPr>
              <w:t>SEQUEST:sf</w:t>
            </w:r>
            <w:r>
              <w:t xml:space="preserve">) </w:t>
            </w:r>
          </w:p>
          <w:p w:rsidR="00921A47" w:rsidRDefault="00921A47">
            <w:pPr>
              <w:pStyle w:val="HTMLPreformatted"/>
            </w:pPr>
            <w:r>
              <w:t xml:space="preserve">  e.g.: </w:t>
            </w:r>
            <w:hyperlink r:id="rId233" w:tgtFrame="new" w:history="1">
              <w:r>
                <w:rPr>
                  <w:rStyle w:val="Hyperlink"/>
                </w:rPr>
                <w:t>MS:1001161</w:t>
              </w:r>
            </w:hyperlink>
            <w:r>
              <w:t xml:space="preserve"> (</w:t>
            </w:r>
            <w:r>
              <w:rPr>
                <w:rStyle w:val="popup"/>
              </w:rPr>
              <w:t>SEQUEST:matched ions</w:t>
            </w:r>
            <w:r>
              <w:t xml:space="preserve">) </w:t>
            </w:r>
          </w:p>
          <w:p w:rsidR="00921A47" w:rsidRDefault="00921A47">
            <w:pPr>
              <w:pStyle w:val="HTMLPreformatted"/>
            </w:pPr>
            <w:r>
              <w:t xml:space="preserve">  e.g.: </w:t>
            </w:r>
            <w:hyperlink r:id="rId234" w:tgtFrame="new" w:history="1">
              <w:r>
                <w:rPr>
                  <w:rStyle w:val="Hyperlink"/>
                </w:rPr>
                <w:t>MS:1001162</w:t>
              </w:r>
            </w:hyperlink>
            <w:r>
              <w:t xml:space="preserve"> (</w:t>
            </w:r>
            <w:r>
              <w:rPr>
                <w:rStyle w:val="popup"/>
              </w:rPr>
              <w:t>SEQUEST:total ions</w:t>
            </w:r>
            <w:r>
              <w:t xml:space="preserve">) </w:t>
            </w:r>
          </w:p>
          <w:p w:rsidR="00921A47" w:rsidRDefault="00921A47">
            <w:pPr>
              <w:pStyle w:val="HTMLPreformatted"/>
            </w:pPr>
            <w:r>
              <w:t xml:space="preserve">  e.g.: </w:t>
            </w:r>
            <w:hyperlink r:id="rId235" w:tgtFrame="new" w:history="1">
              <w:r>
                <w:rPr>
                  <w:rStyle w:val="Hyperlink"/>
                </w:rPr>
                <w:t>MS:1001163</w:t>
              </w:r>
            </w:hyperlink>
            <w:r>
              <w:t xml:space="preserve"> (</w:t>
            </w:r>
            <w:r>
              <w:rPr>
                <w:rStyle w:val="popup"/>
              </w:rPr>
              <w:t>SEQUEST:consensus score</w:t>
            </w:r>
            <w:r>
              <w:t xml:space="preserve">) </w:t>
            </w:r>
          </w:p>
          <w:p w:rsidR="00921A47" w:rsidRDefault="00921A47">
            <w:pPr>
              <w:pStyle w:val="HTMLPreformatted"/>
            </w:pPr>
            <w:r>
              <w:t xml:space="preserve">  </w:t>
            </w:r>
            <w:hyperlink r:id="rId236" w:tgtFrame="new" w:history="1">
              <w:r>
                <w:rPr>
                  <w:rStyle w:val="Hyperlink"/>
                </w:rPr>
                <w:t>et al.</w:t>
              </w:r>
            </w:hyperlink>
          </w:p>
          <w:p w:rsidR="00921A47" w:rsidRDefault="00921A47">
            <w:pPr>
              <w:pStyle w:val="HTMLPreformatted"/>
            </w:pPr>
            <w:r>
              <w:t xml:space="preserve">MAY supply a *child* term of </w:t>
            </w:r>
            <w:hyperlink r:id="rId237" w:tgtFrame="new" w:history="1">
              <w:r>
                <w:rPr>
                  <w:rStyle w:val="Hyperlink"/>
                </w:rPr>
                <w:t>MS:1001060</w:t>
              </w:r>
            </w:hyperlink>
            <w:r>
              <w:t xml:space="preserve"> (</w:t>
            </w:r>
            <w:r>
              <w:rPr>
                <w:rStyle w:val="popup"/>
              </w:rPr>
              <w:t>quality estimation method details</w:t>
            </w:r>
            <w:r>
              <w:t>) one or more times</w:t>
            </w:r>
          </w:p>
          <w:p w:rsidR="00921A47" w:rsidRDefault="00921A47">
            <w:pPr>
              <w:pStyle w:val="HTMLPreformatted"/>
            </w:pPr>
            <w:r>
              <w:t xml:space="preserve">  e.g.: </w:t>
            </w:r>
            <w:hyperlink r:id="rId238" w:tgtFrame="new" w:history="1">
              <w:r>
                <w:rPr>
                  <w:rStyle w:val="Hyperlink"/>
                </w:rPr>
                <w:t>MS:1001058</w:t>
              </w:r>
            </w:hyperlink>
            <w:r>
              <w:t xml:space="preserve"> (</w:t>
            </w:r>
            <w:r>
              <w:rPr>
                <w:rStyle w:val="popup"/>
              </w:rPr>
              <w:t>quality estimation by manual validation</w:t>
            </w:r>
            <w:r>
              <w:t xml:space="preserve">) </w:t>
            </w:r>
          </w:p>
          <w:p w:rsidR="00921A47" w:rsidRDefault="00921A47">
            <w:pPr>
              <w:pStyle w:val="HTMLPreformatted"/>
            </w:pPr>
            <w:r>
              <w:t xml:space="preserve">  e.g.: </w:t>
            </w:r>
            <w:hyperlink r:id="rId239" w:tgtFrame="new" w:history="1">
              <w:r>
                <w:rPr>
                  <w:rStyle w:val="Hyperlink"/>
                </w:rPr>
                <w:t>MS:1001194</w:t>
              </w:r>
            </w:hyperlink>
            <w:r>
              <w:t xml:space="preserve"> (</w:t>
            </w:r>
            <w:r>
              <w:rPr>
                <w:rStyle w:val="popup"/>
              </w:rPr>
              <w:t>quality estimation with decoy database</w:t>
            </w:r>
            <w:r>
              <w:t xml:space="preserve">) </w:t>
            </w:r>
          </w:p>
          <w:p w:rsidR="00921A47" w:rsidRDefault="00921A47">
            <w:pPr>
              <w:pStyle w:val="HTMLPreformatted"/>
            </w:pPr>
            <w:r>
              <w:t xml:space="preserve">  e.g.: </w:t>
            </w:r>
            <w:hyperlink r:id="rId240" w:tgtFrame="new" w:history="1">
              <w:r>
                <w:rPr>
                  <w:rStyle w:val="Hyperlink"/>
                </w:rPr>
                <w:t>MS:1001364</w:t>
              </w:r>
            </w:hyperlink>
            <w:r>
              <w:t xml:space="preserve"> (</w:t>
            </w:r>
            <w:r>
              <w:rPr>
                <w:rStyle w:val="popup"/>
              </w:rPr>
              <w:t>distinct peptide-level global FDR</w:t>
            </w:r>
            <w:r>
              <w:t xml:space="preserve">) </w:t>
            </w:r>
          </w:p>
          <w:p w:rsidR="00921A47" w:rsidRDefault="00921A47">
            <w:pPr>
              <w:pStyle w:val="HTMLPreformatted"/>
            </w:pPr>
            <w:r>
              <w:t xml:space="preserve">  e.g.: </w:t>
            </w:r>
            <w:hyperlink r:id="rId241" w:tgtFrame="new" w:history="1">
              <w:r>
                <w:rPr>
                  <w:rStyle w:val="Hyperlink"/>
                </w:rPr>
                <w:t>MS:1001447</w:t>
              </w:r>
            </w:hyperlink>
            <w:r>
              <w:t xml:space="preserve"> (</w:t>
            </w:r>
            <w:r>
              <w:rPr>
                <w:rStyle w:val="popup"/>
              </w:rPr>
              <w:t>prot:FDR threshold</w:t>
            </w:r>
            <w:r>
              <w:t xml:space="preserve">) </w:t>
            </w:r>
          </w:p>
          <w:p w:rsidR="00921A47" w:rsidRDefault="00921A47">
            <w:pPr>
              <w:pStyle w:val="HTMLPreformatted"/>
            </w:pPr>
            <w:r>
              <w:t xml:space="preserve">  e.g.: </w:t>
            </w:r>
            <w:hyperlink r:id="rId242" w:tgtFrame="new" w:history="1">
              <w:r>
                <w:rPr>
                  <w:rStyle w:val="Hyperlink"/>
                </w:rPr>
                <w:t>MS:1001448</w:t>
              </w:r>
            </w:hyperlink>
            <w:r>
              <w:t xml:space="preserve"> (</w:t>
            </w:r>
            <w:r>
              <w:rPr>
                <w:rStyle w:val="popup"/>
              </w:rPr>
              <w:t>pep:FDR threshold</w:t>
            </w:r>
            <w:r>
              <w:t xml:space="preserve">) </w:t>
            </w:r>
          </w:p>
          <w:p w:rsidR="00921A47" w:rsidRDefault="00921A47">
            <w:pPr>
              <w:pStyle w:val="HTMLPreformatted"/>
            </w:pPr>
            <w:r>
              <w:t xml:space="preserve">  e.g.: </w:t>
            </w:r>
            <w:hyperlink r:id="rId243" w:tgtFrame="new" w:history="1">
              <w:r>
                <w:rPr>
                  <w:rStyle w:val="Hyperlink"/>
                </w:rPr>
                <w:t>MS:1001454</w:t>
              </w:r>
            </w:hyperlink>
            <w:r>
              <w:t xml:space="preserve"> (</w:t>
            </w:r>
            <w:r>
              <w:rPr>
                <w:rStyle w:val="popup"/>
              </w:rPr>
              <w:t>quality estimation with implicite decoy sequences</w:t>
            </w:r>
            <w:r>
              <w:t xml:space="preserve">) </w:t>
            </w:r>
          </w:p>
          <w:p w:rsidR="00921A47" w:rsidRDefault="00921A47">
            <w:pPr>
              <w:pStyle w:val="HTMLPreformatted"/>
            </w:pPr>
            <w:r>
              <w:t xml:space="preserve">  e.g.: </w:t>
            </w:r>
            <w:hyperlink r:id="rId244" w:tgtFrame="new" w:history="1">
              <w:r>
                <w:rPr>
                  <w:rStyle w:val="Hyperlink"/>
                </w:rPr>
                <w:t>MS:1001491</w:t>
              </w:r>
            </w:hyperlink>
            <w:r>
              <w:t xml:space="preserve"> (</w:t>
            </w:r>
            <w:r>
              <w:rPr>
                <w:rStyle w:val="popup"/>
              </w:rPr>
              <w:t>percolator:Q value</w:t>
            </w:r>
            <w:r>
              <w:t xml:space="preserve">) </w:t>
            </w:r>
          </w:p>
          <w:p w:rsidR="00921A47" w:rsidRDefault="00921A47">
            <w:pPr>
              <w:pStyle w:val="HTMLPreformatted"/>
            </w:pPr>
            <w:r>
              <w:t xml:space="preserve">  e.g.: </w:t>
            </w:r>
            <w:hyperlink r:id="rId245" w:tgtFrame="new" w:history="1">
              <w:r>
                <w:rPr>
                  <w:rStyle w:val="Hyperlink"/>
                </w:rPr>
                <w:t>MS:1001494</w:t>
              </w:r>
            </w:hyperlink>
            <w:r>
              <w:t xml:space="preserve"> (</w:t>
            </w:r>
            <w:r>
              <w:rPr>
                <w:rStyle w:val="popup"/>
              </w:rPr>
              <w:t>no threshold</w:t>
            </w:r>
            <w:r>
              <w:t xml:space="preserve">) </w:t>
            </w:r>
          </w:p>
          <w:p w:rsidR="00921A47" w:rsidRDefault="00921A47">
            <w:pPr>
              <w:pStyle w:val="HTMLPreformatted"/>
            </w:pPr>
            <w:r>
              <w:lastRenderedPageBreak/>
              <w:t xml:space="preserve">  e.g.: </w:t>
            </w:r>
            <w:hyperlink r:id="rId246" w:tgtFrame="new" w:history="1">
              <w:r>
                <w:rPr>
                  <w:rStyle w:val="Hyperlink"/>
                </w:rPr>
                <w:t>MS:1001574</w:t>
              </w:r>
            </w:hyperlink>
            <w:r>
              <w:t xml:space="preserve"> (</w:t>
            </w:r>
            <w:r>
              <w:rPr>
                <w:rStyle w:val="popup"/>
              </w:rPr>
              <w:t>report only spectra assigned to identified proteins</w:t>
            </w:r>
            <w:r>
              <w:t xml:space="preserve">) </w:t>
            </w:r>
          </w:p>
          <w:p w:rsidR="00921A47" w:rsidRDefault="00921A47">
            <w:pPr>
              <w:pStyle w:val="HTMLPreformatted"/>
            </w:pPr>
            <w:r>
              <w:t xml:space="preserve">  e.g.: </w:t>
            </w:r>
            <w:hyperlink r:id="rId247" w:tgtFrame="new" w:history="1">
              <w:r>
                <w:rPr>
                  <w:rStyle w:val="Hyperlink"/>
                </w:rPr>
                <w:t>MS:1002055</w:t>
              </w:r>
            </w:hyperlink>
            <w:r>
              <w:t xml:space="preserve"> (</w:t>
            </w:r>
            <w:r>
              <w:rPr>
                <w:rStyle w:val="popup"/>
              </w:rPr>
              <w:t>MS-GF:PepQValue</w:t>
            </w:r>
            <w:r>
              <w:t xml:space="preserve">) </w:t>
            </w:r>
          </w:p>
          <w:p w:rsidR="00921A47" w:rsidRDefault="00921A47">
            <w:pPr>
              <w:pStyle w:val="HTMLPreformatted"/>
            </w:pPr>
            <w:r>
              <w:t xml:space="preserve">  </w:t>
            </w:r>
            <w:hyperlink r:id="rId248" w:tgtFrame="new" w:history="1">
              <w:r>
                <w:rPr>
                  <w:rStyle w:val="Hyperlink"/>
                </w:rPr>
                <w:t>et al.</w:t>
              </w:r>
            </w:hyperlink>
          </w:p>
          <w:p w:rsidR="00921A47" w:rsidRDefault="00921A47">
            <w:pPr>
              <w:pStyle w:val="HTMLPreformatted"/>
            </w:pPr>
            <w:r>
              <w:t xml:space="preserve">MAY supply a *child* term of </w:t>
            </w:r>
            <w:hyperlink r:id="rId249" w:tgtFrame="new" w:history="1">
              <w:r>
                <w:rPr>
                  <w:rStyle w:val="Hyperlink"/>
                </w:rPr>
                <w:t>MS:1001101</w:t>
              </w:r>
            </w:hyperlink>
            <w:r>
              <w:t xml:space="preserve"> (</w:t>
            </w:r>
            <w:r>
              <w:rPr>
                <w:rStyle w:val="popup"/>
              </w:rPr>
              <w:t>protein group or subset relationship</w:t>
            </w:r>
            <w:r>
              <w:t>) one or more times</w:t>
            </w:r>
          </w:p>
          <w:p w:rsidR="00921A47" w:rsidRDefault="00921A47">
            <w:pPr>
              <w:pStyle w:val="HTMLPreformatted"/>
            </w:pPr>
            <w:r>
              <w:t xml:space="preserve">  e.g.: </w:t>
            </w:r>
            <w:hyperlink r:id="rId250" w:tgtFrame="new" w:history="1">
              <w:r>
                <w:rPr>
                  <w:rStyle w:val="Hyperlink"/>
                </w:rPr>
                <w:t>MS:1001591</w:t>
              </w:r>
            </w:hyperlink>
            <w:r>
              <w:t xml:space="preserve"> (</w:t>
            </w:r>
            <w:r>
              <w:rPr>
                <w:rStyle w:val="popup"/>
              </w:rPr>
              <w:t>anchor protein</w:t>
            </w:r>
            <w:r>
              <w:t xml:space="preserve">) </w:t>
            </w:r>
          </w:p>
          <w:p w:rsidR="00921A47" w:rsidRDefault="00921A47">
            <w:pPr>
              <w:pStyle w:val="HTMLPreformatted"/>
            </w:pPr>
            <w:r>
              <w:t xml:space="preserve">  e.g.: </w:t>
            </w:r>
            <w:hyperlink r:id="rId251" w:tgtFrame="new" w:history="1">
              <w:r>
                <w:rPr>
                  <w:rStyle w:val="Hyperlink"/>
                </w:rPr>
                <w:t>MS:1001592</w:t>
              </w:r>
            </w:hyperlink>
            <w:r>
              <w:t xml:space="preserve"> (</w:t>
            </w:r>
            <w:r>
              <w:rPr>
                <w:rStyle w:val="popup"/>
              </w:rPr>
              <w:t>family member protein</w:t>
            </w:r>
            <w:r>
              <w:t xml:space="preserve">) </w:t>
            </w:r>
          </w:p>
          <w:p w:rsidR="00921A47" w:rsidRDefault="00921A47">
            <w:pPr>
              <w:pStyle w:val="HTMLPreformatted"/>
            </w:pPr>
            <w:r>
              <w:t xml:space="preserve">  e.g.: </w:t>
            </w:r>
            <w:hyperlink r:id="rId252" w:tgtFrame="new" w:history="1">
              <w:r>
                <w:rPr>
                  <w:rStyle w:val="Hyperlink"/>
                </w:rPr>
                <w:t>MS:1001593</w:t>
              </w:r>
            </w:hyperlink>
            <w:r>
              <w:t xml:space="preserve"> (</w:t>
            </w:r>
            <w:r>
              <w:rPr>
                <w:rStyle w:val="popup"/>
              </w:rPr>
              <w:t>group member with undefined relationship OR ortholog protein</w:t>
            </w:r>
            <w:r>
              <w:t xml:space="preserve">) </w:t>
            </w:r>
          </w:p>
          <w:p w:rsidR="00921A47" w:rsidRDefault="00921A47">
            <w:pPr>
              <w:pStyle w:val="HTMLPreformatted"/>
            </w:pPr>
            <w:r>
              <w:t xml:space="preserve">  e.g.: </w:t>
            </w:r>
            <w:hyperlink r:id="rId253" w:tgtFrame="new" w:history="1">
              <w:r>
                <w:rPr>
                  <w:rStyle w:val="Hyperlink"/>
                </w:rPr>
                <w:t>MS:1001594</w:t>
              </w:r>
            </w:hyperlink>
            <w:r>
              <w:t xml:space="preserve"> (</w:t>
            </w:r>
            <w:r>
              <w:rPr>
                <w:rStyle w:val="popup"/>
              </w:rPr>
              <w:t>sequence same-set protein</w:t>
            </w:r>
            <w:r>
              <w:t xml:space="preserve">) </w:t>
            </w:r>
          </w:p>
          <w:p w:rsidR="00921A47" w:rsidRDefault="00921A47">
            <w:pPr>
              <w:pStyle w:val="HTMLPreformatted"/>
            </w:pPr>
            <w:r>
              <w:t xml:space="preserve">  e.g.: </w:t>
            </w:r>
            <w:hyperlink r:id="rId254" w:tgtFrame="new" w:history="1">
              <w:r>
                <w:rPr>
                  <w:rStyle w:val="Hyperlink"/>
                </w:rPr>
                <w:t>MS:1001595</w:t>
              </w:r>
            </w:hyperlink>
            <w:r>
              <w:t xml:space="preserve"> (</w:t>
            </w:r>
            <w:r>
              <w:rPr>
                <w:rStyle w:val="popup"/>
              </w:rPr>
              <w:t>spectrum same-set protein</w:t>
            </w:r>
            <w:r>
              <w:t xml:space="preserve">) </w:t>
            </w:r>
          </w:p>
          <w:p w:rsidR="00921A47" w:rsidRDefault="00921A47">
            <w:pPr>
              <w:pStyle w:val="HTMLPreformatted"/>
            </w:pPr>
            <w:r>
              <w:t xml:space="preserve">  e.g.: </w:t>
            </w:r>
            <w:hyperlink r:id="rId255" w:tgtFrame="new" w:history="1">
              <w:r>
                <w:rPr>
                  <w:rStyle w:val="Hyperlink"/>
                </w:rPr>
                <w:t>MS:1001596</w:t>
              </w:r>
            </w:hyperlink>
            <w:r>
              <w:t xml:space="preserve"> (</w:t>
            </w:r>
            <w:r>
              <w:rPr>
                <w:rStyle w:val="popup"/>
              </w:rPr>
              <w:t>sequence sub-set protein</w:t>
            </w:r>
            <w:r>
              <w:t xml:space="preserve">) </w:t>
            </w:r>
          </w:p>
          <w:p w:rsidR="00921A47" w:rsidRDefault="00921A47">
            <w:pPr>
              <w:pStyle w:val="HTMLPreformatted"/>
            </w:pPr>
            <w:r>
              <w:t xml:space="preserve">  e.g.: </w:t>
            </w:r>
            <w:hyperlink r:id="rId256" w:tgtFrame="new" w:history="1">
              <w:r>
                <w:rPr>
                  <w:rStyle w:val="Hyperlink"/>
                </w:rPr>
                <w:t>MS:1001597</w:t>
              </w:r>
            </w:hyperlink>
            <w:r>
              <w:t xml:space="preserve"> (</w:t>
            </w:r>
            <w:r>
              <w:rPr>
                <w:rStyle w:val="popup"/>
              </w:rPr>
              <w:t>spectrum sub-set protein</w:t>
            </w:r>
            <w:r>
              <w:t xml:space="preserve">) </w:t>
            </w:r>
          </w:p>
          <w:p w:rsidR="00921A47" w:rsidRDefault="00921A47">
            <w:pPr>
              <w:pStyle w:val="HTMLPreformatted"/>
            </w:pPr>
            <w:r>
              <w:t xml:space="preserve">  e.g.: </w:t>
            </w:r>
            <w:hyperlink r:id="rId257" w:tgtFrame="new" w:history="1">
              <w:r>
                <w:rPr>
                  <w:rStyle w:val="Hyperlink"/>
                </w:rPr>
                <w:t>MS:1001598</w:t>
              </w:r>
            </w:hyperlink>
            <w:r>
              <w:t xml:space="preserve"> (</w:t>
            </w:r>
            <w:r>
              <w:rPr>
                <w:rStyle w:val="popup"/>
              </w:rPr>
              <w:t>sequence subsumable protein</w:t>
            </w:r>
            <w:r>
              <w:t xml:space="preserve">) </w:t>
            </w:r>
          </w:p>
          <w:p w:rsidR="00921A47" w:rsidRDefault="00921A47">
            <w:pPr>
              <w:pStyle w:val="HTMLPreformatted"/>
            </w:pPr>
            <w:r>
              <w:t xml:space="preserve">  e.g.: </w:t>
            </w:r>
            <w:hyperlink r:id="rId258" w:tgtFrame="new" w:history="1">
              <w:r>
                <w:rPr>
                  <w:rStyle w:val="Hyperlink"/>
                </w:rPr>
                <w:t>MS:1001599</w:t>
              </w:r>
            </w:hyperlink>
            <w:r>
              <w:t xml:space="preserve"> (</w:t>
            </w:r>
            <w:r>
              <w:rPr>
                <w:rStyle w:val="popup"/>
              </w:rPr>
              <w:t>spectrum subsumable protein</w:t>
            </w:r>
            <w:r>
              <w:t xml:space="preserve">) </w:t>
            </w:r>
          </w:p>
          <w:p w:rsidR="00921A47" w:rsidRDefault="00921A47">
            <w:pPr>
              <w:pStyle w:val="HTMLPreformatted"/>
            </w:pPr>
            <w:r>
              <w:t xml:space="preserve">  e.g.: </w:t>
            </w:r>
            <w:hyperlink r:id="rId259" w:tgtFrame="new" w:history="1">
              <w:r>
                <w:rPr>
                  <w:rStyle w:val="Hyperlink"/>
                </w:rPr>
                <w:t>MS:1002213</w:t>
              </w:r>
            </w:hyperlink>
            <w:r>
              <w:t xml:space="preserve"> (</w:t>
            </w:r>
            <w:r>
              <w:rPr>
                <w:rStyle w:val="popup"/>
              </w:rPr>
              <w:t>PAnalyzer:conclusive protein</w:t>
            </w:r>
            <w:r>
              <w:t xml:space="preserve">) </w:t>
            </w:r>
          </w:p>
          <w:p w:rsidR="00921A47" w:rsidRDefault="00921A47">
            <w:pPr>
              <w:pStyle w:val="HTMLPreformatted"/>
            </w:pPr>
            <w:r>
              <w:t xml:space="preserve">  </w:t>
            </w:r>
            <w:hyperlink r:id="rId260" w:tgtFrame="new" w:history="1">
              <w:r>
                <w:rPr>
                  <w:rStyle w:val="Hyperlink"/>
                </w:rPr>
                <w:t>et al.</w:t>
              </w:r>
            </w:hyperlink>
          </w:p>
          <w:p w:rsidR="00921A47" w:rsidRDefault="00921A47">
            <w:pPr>
              <w:pStyle w:val="HTMLPreformatted"/>
            </w:pPr>
            <w:r>
              <w:t xml:space="preserve">MUST supply term </w:t>
            </w:r>
            <w:hyperlink r:id="rId261" w:tgtFrame="new" w:history="1">
              <w:r>
                <w:rPr>
                  <w:rStyle w:val="Hyperlink"/>
                </w:rPr>
                <w:t>MS:1002401</w:t>
              </w:r>
            </w:hyperlink>
            <w:r>
              <w:t xml:space="preserve"> (</w:t>
            </w:r>
            <w:r>
              <w:rPr>
                <w:rStyle w:val="popup"/>
              </w:rPr>
              <w:t>leading protein</w:t>
            </w:r>
            <w:r>
              <w:t>) only once</w:t>
            </w:r>
          </w:p>
        </w:tc>
      </w:tr>
    </w:tbl>
    <w:p w:rsidR="00921A47" w:rsidRPr="00E81A39" w:rsidRDefault="00E81A39" w:rsidP="00921A47">
      <w:pPr>
        <w:rPr>
          <w:b/>
        </w:rPr>
      </w:pPr>
      <w:r w:rsidRPr="00E81A39">
        <w:rPr>
          <w:b/>
        </w:rPr>
        <w:lastRenderedPageBreak/>
        <w:t>Example for protein grouping:</w:t>
      </w:r>
    </w:p>
    <w:p w:rsidR="00E81A39" w:rsidRPr="00E81A39" w:rsidRDefault="00E81A39" w:rsidP="00E81A39">
      <w:pPr>
        <w:ind w:left="720" w:firstLine="720"/>
        <w:rPr>
          <w:rFonts w:ascii="Courier New" w:hAnsi="Courier New" w:cs="Courier New"/>
          <w:sz w:val="14"/>
          <w:szCs w:val="14"/>
        </w:rPr>
      </w:pPr>
      <w:r w:rsidRPr="00E81A39">
        <w:rPr>
          <w:rFonts w:ascii="Courier New" w:hAnsi="Courier New" w:cs="Courier New"/>
          <w:sz w:val="14"/>
          <w:szCs w:val="14"/>
        </w:rPr>
        <w:t>&lt;cvParam cvRef="PSI-MS" accession="MS:1002394" name="PIA:protein score" value="107.73038501509386"&gt;&lt;/cvParam&gt;</w:t>
      </w:r>
    </w:p>
    <w:p w:rsidR="00E81A39" w:rsidRPr="00E81A39" w:rsidRDefault="00E81A39" w:rsidP="00E81A39">
      <w:pPr>
        <w:ind w:left="720" w:firstLine="720"/>
        <w:rPr>
          <w:rFonts w:ascii="Courier New" w:hAnsi="Courier New" w:cs="Courier New"/>
          <w:sz w:val="14"/>
          <w:szCs w:val="14"/>
        </w:rPr>
      </w:pPr>
      <w:r w:rsidRPr="00E81A39">
        <w:rPr>
          <w:rFonts w:ascii="Courier New" w:hAnsi="Courier New" w:cs="Courier New"/>
          <w:sz w:val="14"/>
          <w:szCs w:val="14"/>
        </w:rPr>
        <w:t>&lt;cvParam cvRef="PSI-MS" accession="MS:1002401" name="leading protein"&gt;&lt;/cvParam&gt;</w:t>
      </w:r>
    </w:p>
    <w:p w:rsidR="00E81A39" w:rsidRPr="00E81A39" w:rsidRDefault="00E81A39" w:rsidP="00E81A39">
      <w:pPr>
        <w:ind w:left="720" w:firstLine="720"/>
        <w:rPr>
          <w:rFonts w:ascii="Courier New" w:hAnsi="Courier New" w:cs="Courier New"/>
          <w:sz w:val="14"/>
          <w:szCs w:val="14"/>
        </w:rPr>
      </w:pPr>
      <w:r w:rsidRPr="00E81A39">
        <w:rPr>
          <w:rFonts w:ascii="Courier New" w:hAnsi="Courier New" w:cs="Courier New"/>
          <w:sz w:val="14"/>
          <w:szCs w:val="14"/>
        </w:rPr>
        <w:t>&lt;cvParam cvRef="PSI-MS" accession="MS:1001594" name="sequence same-set protein" value="PDH_Q3TWF2_PAG_2106 PDH_Q3U7T8_PAG_2106 PDH_Q3U9G2_PAG_2106"&gt;&lt;/cvParam&gt;</w:t>
      </w:r>
    </w:p>
    <w:p w:rsidR="00E81A39" w:rsidRPr="00E81A39" w:rsidRDefault="00E81A39" w:rsidP="00E81A39">
      <w:pPr>
        <w:ind w:firstLine="720"/>
        <w:rPr>
          <w:rFonts w:ascii="Courier New" w:hAnsi="Courier New" w:cs="Courier New"/>
          <w:sz w:val="14"/>
          <w:szCs w:val="14"/>
        </w:rPr>
      </w:pPr>
      <w:r w:rsidRPr="00E81A39">
        <w:rPr>
          <w:rFonts w:ascii="Courier New" w:hAnsi="Courier New" w:cs="Courier New"/>
          <w:sz w:val="14"/>
          <w:szCs w:val="14"/>
        </w:rPr>
        <w:t>&lt;/ProteinDetectionHypothesis&gt;</w:t>
      </w:r>
    </w:p>
    <w:p w:rsidR="00E81A39" w:rsidRDefault="00E81A39" w:rsidP="00E81A39"/>
    <w:p w:rsidR="00921A47" w:rsidRDefault="00921A47" w:rsidP="00921A47">
      <w:pPr>
        <w:pStyle w:val="Heading2"/>
      </w:pPr>
      <w:bookmarkStart w:id="186" w:name="_Toc457214112"/>
      <w:r>
        <w:t>Element &lt;</w:t>
      </w:r>
      <w:bookmarkStart w:id="187" w:name="ProteinDetectionList"/>
      <w:r>
        <w:t>ProteinDetectionList</w:t>
      </w:r>
      <w:bookmarkEnd w:id="187"/>
      <w:r>
        <w:t>&gt;</w:t>
      </w:r>
      <w:bookmarkEnd w:id="18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57"/>
        <w:gridCol w:w="840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rotein list resulting from a protein detection proces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Detection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6"/>
              <w:gridCol w:w="982"/>
              <w:gridCol w:w="824"/>
              <w:gridCol w:w="535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382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ProteinAmbiguityGroup" w:history="1">
                    <w:r w:rsidR="00921A47">
                      <w:rPr>
                        <w:rStyle w:val="Hyperlink"/>
                      </w:rPr>
                      <w:t>ProteinAmbiguityGrou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et of logically related results from a protein detection, for example to represent conflicting assignments of peptides to protein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ProteinDetectionList id="PDL_1" xmlns="http://psidev.info/psi/pi/mzIdentML/1.2"&gt;</w:t>
            </w:r>
          </w:p>
          <w:p w:rsidR="00921A47" w:rsidRDefault="00921A47">
            <w:pPr>
              <w:pStyle w:val="HTMLPreformatted"/>
            </w:pPr>
            <w:r>
              <w:t xml:space="preserve">    &lt;ProteinAmbiguityGroup id="PAG_0"&gt;</w:t>
            </w:r>
          </w:p>
          <w:p w:rsidR="00921A47" w:rsidRDefault="00921A47">
            <w:pPr>
              <w:pStyle w:val="HTMLPreformatted"/>
            </w:pPr>
            <w:r>
              <w:t xml:space="preserve">        &lt;ProteinDetectionHypothesis passThreshold="true" dBSequence_ref="dbseq_sp|P16627|HS71L_MOUSE Heat shock 70 kDa protein 1-like OS=Mus musculus GN=Hspa1l..." id="PDH_15"&gt;</w:t>
            </w:r>
          </w:p>
          <w:p w:rsidR="00921A47" w:rsidRDefault="00921A47">
            <w:pPr>
              <w:pStyle w:val="HTMLPreformatted"/>
            </w:pPr>
            <w:r>
              <w:t xml:space="preserve">            &lt;PeptideHypothesis peptideEvidence_ref="PE16_2_69"&gt;</w:t>
            </w:r>
          </w:p>
          <w:p w:rsidR="00921A47" w:rsidRDefault="00921A47">
            <w:pPr>
              <w:pStyle w:val="HTMLPreformatted"/>
            </w:pPr>
            <w:r>
              <w:t xml:space="preserve">                &lt;SpectrumIdentificationItemRef spectrumIdentificationItem_ref="SII_16_1"/&gt;</w:t>
            </w:r>
          </w:p>
          <w:p w:rsidR="00921A47" w:rsidRDefault="00921A47">
            <w:pPr>
              <w:pStyle w:val="HTMLPreformatted"/>
            </w:pPr>
            <w:r>
              <w:t xml:space="preserve">            &lt;/PeptideHypothesis&gt;</w:t>
            </w:r>
          </w:p>
          <w:p w:rsidR="00921A47" w:rsidRDefault="00921A47">
            <w:pPr>
              <w:pStyle w:val="HTMLPreformatted"/>
            </w:pPr>
            <w:r>
              <w:t xml:space="preserve">            &lt;PeptideHypothesis peptideEvidence_ref="PE17_2_107"&gt;</w:t>
            </w:r>
          </w:p>
          <w:p w:rsidR="00921A47" w:rsidRDefault="00921A47">
            <w:pPr>
              <w:pStyle w:val="HTMLPreformatted"/>
            </w:pPr>
            <w:r>
              <w:t xml:space="preserve">  ...</w:t>
            </w:r>
          </w:p>
          <w:p w:rsidR="00921A47" w:rsidRDefault="00921A47">
            <w:pPr>
              <w:pStyle w:val="HTMLPreformatted"/>
            </w:pPr>
            <w:r>
              <w:t>&lt;/ProteinDetectionList&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Preformatted"/>
            </w:pPr>
            <w:r>
              <w:t>Path /MzIdentML/DataCollection/AnalysisData/ProteinDetectionList</w:t>
            </w:r>
          </w:p>
          <w:p w:rsidR="00921A47" w:rsidRDefault="00921A47">
            <w:pPr>
              <w:pStyle w:val="HTMLPreformatted"/>
            </w:pPr>
            <w:r>
              <w:t xml:space="preserve">MAY supply a *child* term of </w:t>
            </w:r>
            <w:hyperlink r:id="rId262" w:tgtFrame="new" w:history="1">
              <w:r>
                <w:rPr>
                  <w:rStyle w:val="Hyperlink"/>
                </w:rPr>
                <w:t>MS:1001184</w:t>
              </w:r>
            </w:hyperlink>
            <w:r>
              <w:t xml:space="preserve"> (</w:t>
            </w:r>
            <w:r>
              <w:rPr>
                <w:rStyle w:val="popup"/>
              </w:rPr>
              <w:t>search statistics</w:t>
            </w:r>
            <w:r>
              <w:t>) one or more times</w:t>
            </w:r>
          </w:p>
          <w:p w:rsidR="00921A47" w:rsidRDefault="00921A47">
            <w:pPr>
              <w:pStyle w:val="HTMLPreformatted"/>
            </w:pPr>
            <w:r>
              <w:t xml:space="preserve">  e.g.: </w:t>
            </w:r>
            <w:hyperlink r:id="rId263" w:tgtFrame="new" w:history="1">
              <w:r>
                <w:rPr>
                  <w:rStyle w:val="Hyperlink"/>
                </w:rPr>
                <w:t>MS:1001035</w:t>
              </w:r>
            </w:hyperlink>
            <w:r>
              <w:t xml:space="preserve"> (</w:t>
            </w:r>
            <w:r>
              <w:rPr>
                <w:rStyle w:val="popup"/>
              </w:rPr>
              <w:t>date / time search performed</w:t>
            </w:r>
            <w:r>
              <w:t xml:space="preserve">) </w:t>
            </w:r>
          </w:p>
          <w:p w:rsidR="00921A47" w:rsidRDefault="00921A47">
            <w:pPr>
              <w:pStyle w:val="HTMLPreformatted"/>
            </w:pPr>
            <w:r>
              <w:t xml:space="preserve">  e.g.: </w:t>
            </w:r>
            <w:hyperlink r:id="rId264" w:tgtFrame="new" w:history="1">
              <w:r>
                <w:rPr>
                  <w:rStyle w:val="Hyperlink"/>
                </w:rPr>
                <w:t>MS:1001036</w:t>
              </w:r>
            </w:hyperlink>
            <w:r>
              <w:t xml:space="preserve"> (</w:t>
            </w:r>
            <w:r>
              <w:rPr>
                <w:rStyle w:val="popup"/>
              </w:rPr>
              <w:t>search time taken</w:t>
            </w:r>
            <w:r>
              <w:t xml:space="preserve">) </w:t>
            </w:r>
          </w:p>
          <w:p w:rsidR="00921A47" w:rsidRDefault="00921A47">
            <w:pPr>
              <w:pStyle w:val="HTMLPreformatted"/>
            </w:pPr>
            <w:r>
              <w:t xml:space="preserve">  e.g.: </w:t>
            </w:r>
            <w:hyperlink r:id="rId265" w:tgtFrame="new" w:history="1">
              <w:r>
                <w:rPr>
                  <w:rStyle w:val="Hyperlink"/>
                </w:rPr>
                <w:t>MS:1001177</w:t>
              </w:r>
            </w:hyperlink>
            <w:r>
              <w:t xml:space="preserve"> (</w:t>
            </w:r>
            <w:r>
              <w:rPr>
                <w:rStyle w:val="popup"/>
              </w:rPr>
              <w:t>number of molecular hypothesis considered</w:t>
            </w:r>
            <w:r>
              <w:t xml:space="preserve">) </w:t>
            </w:r>
          </w:p>
          <w:p w:rsidR="00921A47" w:rsidRDefault="00921A47">
            <w:pPr>
              <w:pStyle w:val="HTMLPreformatted"/>
            </w:pPr>
            <w:r>
              <w:t xml:space="preserve">  e.g.: </w:t>
            </w:r>
            <w:hyperlink r:id="rId266" w:tgtFrame="new" w:history="1">
              <w:r>
                <w:rPr>
                  <w:rStyle w:val="Hyperlink"/>
                </w:rPr>
                <w:t>MS:1002404</w:t>
              </w:r>
            </w:hyperlink>
            <w:r>
              <w:t xml:space="preserve"> (</w:t>
            </w:r>
            <w:r>
              <w:rPr>
                <w:rStyle w:val="popup"/>
              </w:rPr>
              <w:t>count of identified proteins</w:t>
            </w:r>
            <w:r>
              <w:t xml:space="preserve">) </w:t>
            </w:r>
          </w:p>
          <w:p w:rsidR="00921A47" w:rsidRDefault="00921A47">
            <w:pPr>
              <w:pStyle w:val="HTMLPreformatted"/>
            </w:pPr>
            <w:r>
              <w:t xml:space="preserve">MUST supply term </w:t>
            </w:r>
            <w:hyperlink r:id="rId267" w:tgtFrame="new" w:history="1">
              <w:r>
                <w:rPr>
                  <w:rStyle w:val="Hyperlink"/>
                </w:rPr>
                <w:t>MS:1002404</w:t>
              </w:r>
            </w:hyperlink>
            <w:r>
              <w:t xml:space="preserve"> (</w:t>
            </w:r>
            <w:r>
              <w:rPr>
                <w:rStyle w:val="popup"/>
              </w:rPr>
              <w:t>count of identified proteins</w:t>
            </w:r>
            <w:r>
              <w:t>) only once</w:t>
            </w:r>
          </w:p>
        </w:tc>
      </w:tr>
    </w:tbl>
    <w:p w:rsidR="00921A47" w:rsidRDefault="00921A47" w:rsidP="00921A47"/>
    <w:p w:rsidR="00921A47" w:rsidRDefault="00921A47" w:rsidP="00921A47">
      <w:pPr>
        <w:pStyle w:val="Heading2"/>
      </w:pPr>
      <w:bookmarkStart w:id="188" w:name="_Toc457214113"/>
      <w:r>
        <w:t>Element &lt;</w:t>
      </w:r>
      <w:bookmarkStart w:id="189" w:name="ProteinDetectionProtocol"/>
      <w:r>
        <w:t>ProteinDetectionProtocol</w:t>
      </w:r>
      <w:bookmarkEnd w:id="189"/>
      <w:r>
        <w:t>&gt;</w:t>
      </w:r>
      <w:bookmarkEnd w:id="18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5"/>
        <w:gridCol w:w="864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arameters and settings of a ProteinDetection proces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DetectionProtocolType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rotein detection software used, given as a reference to the SoftwareCollection section. </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AnalysisParams" w:history="1">
                    <w:r w:rsidR="00921A47">
                      <w:rPr>
                        <w:rStyle w:val="Hyperlink"/>
                      </w:rPr>
                      <w:t>Analysis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arameters and settings for the protein detection given as CV terms. </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Threshold" w:history="1">
                    <w:r w:rsidR="00921A47">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threshold(s) applied to determine that a result is significant. If multiple terms are used it is assumed that all conditions are satisfied by the passing result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ProteinDetectionProtocol.png" \* MERGEFORMATINET </w:instrText>
            </w:r>
            <w:r>
              <w:fldChar w:fldCharType="separate"/>
            </w:r>
            <w:r w:rsidR="00FF1B28">
              <w:fldChar w:fldCharType="begin"/>
            </w:r>
            <w:r w:rsidR="00FF1B28">
              <w:instrText xml:space="preserve"> INCLUDEPICTURE  "http://www.peptideatlas.org/PSI/schemas/mzIdentML/1.2/figures/ProteinDetectionProtocol.png" \* MERGEFORMATINET </w:instrText>
            </w:r>
            <w:r w:rsidR="00FF1B28">
              <w:fldChar w:fldCharType="separate"/>
            </w:r>
            <w:r w:rsidR="004C4E4B">
              <w:fldChar w:fldCharType="begin"/>
            </w:r>
            <w:r w:rsidR="004C4E4B">
              <w:instrText xml:space="preserve"> INCLUDEPICTURE  "http://www.peptideatlas.org/PSI/schemas/mzIdentML/1.2/figures/ProteinDetectionProtocol.png" \* MERGEFORMATINET </w:instrText>
            </w:r>
            <w:r w:rsidR="004C4E4B">
              <w:fldChar w:fldCharType="separate"/>
            </w:r>
            <w:r w:rsidR="002B0C18">
              <w:fldChar w:fldCharType="begin"/>
            </w:r>
            <w:r w:rsidR="002B0C18">
              <w:instrText xml:space="preserve"> INCLUDEPICTURE  "http://www.peptideatlas.org/PSI/schemas/mzIdentML/1.2/figures/ProteinDetectionProtocol.png" \* MERGEFORMATINET </w:instrText>
            </w:r>
            <w:r w:rsidR="002B0C18">
              <w:fldChar w:fldCharType="separate"/>
            </w:r>
            <w:r w:rsidR="00F109B9">
              <w:fldChar w:fldCharType="begin"/>
            </w:r>
            <w:r w:rsidR="00F109B9">
              <w:instrText xml:space="preserve"> INCLUDEPICTURE  "http://www.peptideatlas.org/PSI/schemas/mzIdentML/1.2/figures/ProteinDetectionProtocol.png" \* MERGEFORMATINET </w:instrText>
            </w:r>
            <w:r w:rsidR="00F109B9">
              <w:fldChar w:fldCharType="separate"/>
            </w:r>
            <w:r w:rsidR="00652A72">
              <w:fldChar w:fldCharType="begin"/>
            </w:r>
            <w:r w:rsidR="00652A72">
              <w:instrText xml:space="preserve"> INCLUDEPICTURE  "http://www.peptideatlas.org/PSI/schemas/mzIdentML/1.2/figures/ProteinDetectionProtocol.png" \* MERGEFORMATINET </w:instrText>
            </w:r>
            <w:r w:rsidR="00652A72">
              <w:fldChar w:fldCharType="separate"/>
            </w:r>
            <w:r w:rsidR="00F2760E">
              <w:fldChar w:fldCharType="begin"/>
            </w:r>
            <w:r w:rsidR="00F2760E">
              <w:instrText xml:space="preserve"> INCLUDEPICTURE  "http://www.peptideatlas.org/PSI/schemas/mzIdentML/1.2/figures/ProteinDetectionProtocol.png" \* MERGEFORMATINET </w:instrText>
            </w:r>
            <w:r w:rsidR="00F2760E">
              <w:fldChar w:fldCharType="separate"/>
            </w:r>
            <w:r w:rsidR="006138BD">
              <w:fldChar w:fldCharType="begin"/>
            </w:r>
            <w:r w:rsidR="006138BD">
              <w:instrText xml:space="preserve"> INCLUDEPICTURE  "http://www.peptideatlas.org/PSI/schemas/mzIdentML/1.2/figures/ProteinDetectionProtocol.png" \* MERGEFORMATINET </w:instrText>
            </w:r>
            <w:r w:rsidR="006138BD">
              <w:fldChar w:fldCharType="separate"/>
            </w:r>
            <w:r w:rsidR="00CF32B3">
              <w:fldChar w:fldCharType="begin"/>
            </w:r>
            <w:r w:rsidR="00CF32B3">
              <w:instrText xml:space="preserve"> INCLUDEPICTURE  "http://www.peptideatlas.org/PSI/schemas/mzIdentML/1.2/figures/ProteinDetectionProtocol.png" \* MERGEFORMATINET </w:instrText>
            </w:r>
            <w:r w:rsidR="00CF32B3">
              <w:fldChar w:fldCharType="separate"/>
            </w:r>
            <w:r w:rsidR="00625DDA">
              <w:fldChar w:fldCharType="begin"/>
            </w:r>
            <w:r w:rsidR="00625DDA">
              <w:instrText xml:space="preserve"> INCLUDEPICTURE  "http://www.peptideatlas.org/PSI/schemas/mzIdentML/1.2/figures/ProteinDetectionProtocol.png" \* MERGEFORMATINET </w:instrText>
            </w:r>
            <w:r w:rsidR="00625DDA">
              <w:fldChar w:fldCharType="separate"/>
            </w:r>
            <w:r w:rsidR="00663A05">
              <w:fldChar w:fldCharType="begin"/>
            </w:r>
            <w:r w:rsidR="00663A05">
              <w:instrText xml:space="preserve"> INCLUDEPICTURE  "http://www.peptideatlas.org/PSI/schemas/mzIdentML/1.2/figures/ProteinDetectionProtocol.png" \* MERGEFORMATINET </w:instrText>
            </w:r>
            <w:r w:rsidR="00663A05">
              <w:fldChar w:fldCharType="separate"/>
            </w:r>
            <w:r w:rsidR="00B7287D">
              <w:fldChar w:fldCharType="begin"/>
            </w:r>
            <w:r w:rsidR="00B7287D">
              <w:instrText xml:space="preserve"> INCLUDEPICTURE  "http://www.peptideatlas.org/PSI/schemas/mzIdentML/1.2/figures/ProteinDetectionProtocol.png" \* MERGEFORMATINET </w:instrText>
            </w:r>
            <w:r w:rsidR="00B7287D">
              <w:fldChar w:fldCharType="separate"/>
            </w:r>
            <w:r w:rsidR="00F55DCC">
              <w:fldChar w:fldCharType="begin"/>
            </w:r>
            <w:r w:rsidR="00F55DCC">
              <w:instrText xml:space="preserve"> INCLUDEPICTURE  "http://www.peptideatlas.org/PSI/schemas/mzIdentML/1.2/figures/ProteinDetectionProtocol.png" \* MERGEFORMATINET </w:instrText>
            </w:r>
            <w:r w:rsidR="00F55DCC">
              <w:fldChar w:fldCharType="separate"/>
            </w:r>
            <w:r w:rsidR="007F783B">
              <w:fldChar w:fldCharType="begin"/>
            </w:r>
            <w:r w:rsidR="007F783B">
              <w:instrText xml:space="preserve"> </w:instrText>
            </w:r>
            <w:r w:rsidR="007F783B">
              <w:instrText>INCLUDEPICTURE  "http://www.peptideatlas.org/PSI/schemas/mzIdentML/1.2/figures/ProteinDetectionProtocol.png" \* MER</w:instrText>
            </w:r>
            <w:r w:rsidR="007F783B">
              <w:instrText>GEFORMATINET</w:instrText>
            </w:r>
            <w:r w:rsidR="007F783B">
              <w:instrText xml:space="preserve"> </w:instrText>
            </w:r>
            <w:r w:rsidR="007F783B">
              <w:fldChar w:fldCharType="separate"/>
            </w:r>
            <w:r w:rsidR="00C14FC6">
              <w:pict w14:anchorId="5591F779">
                <v:shape id="_x0000_i1033" type="#_x0000_t75" alt="" style="width:424.95pt;height:252.2pt">
                  <v:imagedata r:id="rId268" r:href="rId269"/>
                </v:shape>
              </w:pict>
            </w:r>
            <w:r w:rsidR="007F783B">
              <w:fldChar w:fldCharType="end"/>
            </w:r>
            <w:r w:rsidR="00F55DCC">
              <w:fldChar w:fldCharType="end"/>
            </w:r>
            <w:r w:rsidR="00B7287D">
              <w:fldChar w:fldCharType="end"/>
            </w:r>
            <w:r w:rsidR="00663A05">
              <w:fldChar w:fldCharType="end"/>
            </w:r>
            <w:r w:rsidR="00625DDA">
              <w:fldChar w:fldCharType="end"/>
            </w:r>
            <w:r w:rsidR="00CF32B3">
              <w:fldChar w:fldCharType="end"/>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ProteinDetectionProtocol id="PDP_PAnalyzer" analysisSoftware_ref="PAnalyzer"&gt;</w:t>
            </w:r>
          </w:p>
          <w:p w:rsidR="00921A47" w:rsidRDefault="00921A47">
            <w:pPr>
              <w:pStyle w:val="HTMLPreformatted"/>
            </w:pPr>
            <w:r>
              <w:t xml:space="preserve">  &lt;AnalysisParams&gt;</w:t>
            </w:r>
          </w:p>
          <w:p w:rsidR="00921A47" w:rsidRDefault="00921A47">
            <w:pPr>
              <w:pStyle w:val="HTMLPreformatted"/>
            </w:pPr>
            <w:r>
              <w:t xml:space="preserve">    &lt;cvParam name="mascot:SigThreshold" value="0.05" cvRef="PSI-MS" accession="MS:1001316" /&gt;</w:t>
            </w:r>
          </w:p>
          <w:p w:rsidR="00921A47" w:rsidRDefault="00921A47">
            <w:pPr>
              <w:pStyle w:val="HTMLPreformatted"/>
            </w:pPr>
            <w:r>
              <w:t xml:space="preserve">    &lt;cvParam name="mascot:MaxProteinHits" value="Auto" cvRef="PSI-MS" accession="MS:1001317" /&gt;</w:t>
            </w:r>
          </w:p>
          <w:p w:rsidR="00921A47" w:rsidRDefault="00921A47">
            <w:pPr>
              <w:pStyle w:val="HTMLPreformatted"/>
            </w:pPr>
            <w:r>
              <w:t xml:space="preserve">    &lt;cvParam name="mascot:ProteinScoringMethod" value="MudPIT" cvRef="PSI-MS" accession="MS:1001318" /&gt;</w:t>
            </w:r>
          </w:p>
          <w:p w:rsidR="00921A47" w:rsidRDefault="00921A47">
            <w:pPr>
              <w:pStyle w:val="HTMLPreformatted"/>
            </w:pPr>
            <w:r>
              <w:t xml:space="preserve">    &lt;cvParam name="mascot:MinMSMSThreshold" value="0" cvRef="PSI-MS" accession="MS:1001319" /&gt;</w:t>
            </w:r>
          </w:p>
          <w:p w:rsidR="00921A47" w:rsidRDefault="00921A47">
            <w:pPr>
              <w:pStyle w:val="HTMLPreformatted"/>
            </w:pPr>
            <w:r>
              <w:t xml:space="preserve">    &lt;cvParam name="mascot:ShowHomologousProteinsWithSamePeptides" value="1" cvRef="PSI-MS" accession="MS:1001320" /&gt;</w:t>
            </w:r>
          </w:p>
          <w:p w:rsidR="00921A47" w:rsidRDefault="00921A47">
            <w:pPr>
              <w:pStyle w:val="HTMLPreformatted"/>
            </w:pPr>
            <w:r>
              <w:t xml:space="preserve">  ...</w:t>
            </w:r>
          </w:p>
          <w:p w:rsidR="00921A47" w:rsidRDefault="00921A47">
            <w:pPr>
              <w:pStyle w:val="HTMLPreformatted"/>
            </w:pPr>
            <w:r>
              <w:t>&lt;/ProteinDetectionProtocol&gt;</w:t>
            </w:r>
          </w:p>
        </w:tc>
      </w:tr>
    </w:tbl>
    <w:p w:rsidR="00921A47" w:rsidRDefault="00921A47" w:rsidP="00921A47"/>
    <w:p w:rsidR="00921A47" w:rsidRDefault="00921A47" w:rsidP="00921A47">
      <w:pPr>
        <w:pStyle w:val="Heading2"/>
      </w:pPr>
      <w:bookmarkStart w:id="190" w:name="_Toc457214114"/>
      <w:r>
        <w:t>Element &lt;</w:t>
      </w:r>
      <w:bookmarkStart w:id="191" w:name="Provider"/>
      <w:r>
        <w:t>Provider</w:t>
      </w:r>
      <w:bookmarkEnd w:id="191"/>
      <w:r>
        <w:t>&gt;</w:t>
      </w:r>
      <w:bookmarkEnd w:id="19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56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rovider of the mzIdentML record in terms of the contact and softwar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vider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70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oftware that produced the document insta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8"/>
              <w:gridCol w:w="1135"/>
              <w:gridCol w:w="1180"/>
              <w:gridCol w:w="434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ontactRole" w:history="1">
                    <w:r w:rsidR="00921A47">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ontact that provided the document instanc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Provider id="PROVIDER" xmlns="http://psidev.info/psi/pi/mzIdentML/1.2"&gt;</w:t>
            </w:r>
          </w:p>
          <w:p w:rsidR="00921A47" w:rsidRDefault="00921A47">
            <w:pPr>
              <w:pStyle w:val="HTMLPreformatted"/>
            </w:pPr>
            <w:r>
              <w:t xml:space="preserve">    &lt;ContactRole contact_ref="PERSON_DOC_OWNER"&gt;</w:t>
            </w:r>
          </w:p>
          <w:p w:rsidR="00921A47" w:rsidRDefault="00921A47">
            <w:pPr>
              <w:pStyle w:val="HTMLPreformatted"/>
            </w:pPr>
            <w:r>
              <w:t xml:space="preserve">        &lt;Role&gt;</w:t>
            </w:r>
          </w:p>
          <w:p w:rsidR="00921A47" w:rsidRDefault="00921A47">
            <w:pPr>
              <w:pStyle w:val="HTMLPreformatted"/>
            </w:pPr>
            <w:r>
              <w:t xml:space="preserve">            &lt;cvParam accession="MS:1001271" cvRef="PSI-MS" name="researcher"/&gt;</w:t>
            </w:r>
          </w:p>
          <w:p w:rsidR="00921A47" w:rsidRDefault="00921A47">
            <w:pPr>
              <w:pStyle w:val="HTMLPreformatted"/>
            </w:pPr>
            <w:r>
              <w:t xml:space="preserve">        &lt;/Role&gt;</w:t>
            </w:r>
          </w:p>
          <w:p w:rsidR="00921A47" w:rsidRDefault="00921A47">
            <w:pPr>
              <w:pStyle w:val="HTMLPreformatted"/>
            </w:pPr>
            <w:r>
              <w:t xml:space="preserve">    &lt;/ContactRole&gt;</w:t>
            </w:r>
          </w:p>
          <w:p w:rsidR="00921A47" w:rsidRDefault="00921A47">
            <w:pPr>
              <w:pStyle w:val="HTMLPreformatted"/>
            </w:pPr>
            <w:r>
              <w:t>&lt;/Provider&gt;</w:t>
            </w:r>
          </w:p>
        </w:tc>
      </w:tr>
    </w:tbl>
    <w:p w:rsidR="00921A47" w:rsidRDefault="00921A47" w:rsidP="00921A47"/>
    <w:p w:rsidR="00921A47" w:rsidRDefault="00921A47" w:rsidP="00921A47">
      <w:pPr>
        <w:pStyle w:val="Heading2"/>
      </w:pPr>
      <w:bookmarkStart w:id="192" w:name="_Toc457214115"/>
      <w:r>
        <w:t>Element &lt;</w:t>
      </w:r>
      <w:bookmarkStart w:id="193" w:name="Residue"/>
      <w:r>
        <w:t>Residue</w:t>
      </w:r>
      <w:bookmarkEnd w:id="193"/>
      <w:r>
        <w:t>&gt;</w:t>
      </w:r>
      <w:bookmarkEnd w:id="19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2"/>
        <w:gridCol w:w="838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pecification of a single residue within the mass tab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Residu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7"/>
              <w:gridCol w:w="1000"/>
              <w:gridCol w:w="824"/>
              <w:gridCol w:w="505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ingle letter code for the residu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as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residue mass in Daltons (not including any fixed modification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Residue code="C" mass="103.009186" /&gt;</w:t>
            </w:r>
          </w:p>
        </w:tc>
      </w:tr>
    </w:tbl>
    <w:p w:rsidR="00921A47" w:rsidRDefault="00921A47" w:rsidP="00921A47"/>
    <w:p w:rsidR="00921A47" w:rsidRDefault="00921A47" w:rsidP="00921A47">
      <w:pPr>
        <w:pStyle w:val="Heading2"/>
      </w:pPr>
      <w:bookmarkStart w:id="194" w:name="_Toc457214116"/>
      <w:r>
        <w:t>Element &lt;</w:t>
      </w:r>
      <w:bookmarkStart w:id="195" w:name="Role"/>
      <w:r>
        <w:t>Role</w:t>
      </w:r>
      <w:bookmarkEnd w:id="195"/>
      <w:r>
        <w:t>&gt;</w:t>
      </w:r>
      <w:bookmarkEnd w:id="1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gridCol w:w="801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roles (lab equipment sales, contractor, etc.) the Contact fill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Ro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9"/>
              <w:gridCol w:w="1135"/>
              <w:gridCol w:w="1180"/>
              <w:gridCol w:w="395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 xml:space="preserve">        &lt;Role&gt;</w:t>
            </w:r>
          </w:p>
          <w:p w:rsidR="00921A47" w:rsidRDefault="00921A47">
            <w:pPr>
              <w:pStyle w:val="HTMLPreformatted"/>
            </w:pPr>
            <w:r>
              <w:t xml:space="preserve">          &lt;cvParam cvRef="PSI-MS" accession="MS:1001267" name="software vendor"/&gt;</w:t>
            </w:r>
          </w:p>
          <w:p w:rsidR="00921A47" w:rsidRDefault="00921A47">
            <w:pPr>
              <w:pStyle w:val="HTMLPreformatted"/>
            </w:pPr>
            <w:r>
              <w:t xml:space="preserve">        &lt;/Rol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Preformatted"/>
            </w:pPr>
            <w:r>
              <w:t>Path /MzIdentML/Provider/ContactRole/Role</w:t>
            </w:r>
          </w:p>
          <w:p w:rsidR="00921A47" w:rsidRDefault="00921A47">
            <w:pPr>
              <w:pStyle w:val="HTMLPreformatted"/>
            </w:pPr>
            <w:r>
              <w:t xml:space="preserve">MUST supply a *child* term of </w:t>
            </w:r>
            <w:hyperlink r:id="rId270" w:tgtFrame="new" w:history="1">
              <w:r>
                <w:rPr>
                  <w:rStyle w:val="Hyperlink"/>
                </w:rPr>
                <w:t>MS:1001266</w:t>
              </w:r>
            </w:hyperlink>
            <w:r>
              <w:t xml:space="preserve"> (</w:t>
            </w:r>
            <w:r>
              <w:rPr>
                <w:rStyle w:val="popup"/>
              </w:rPr>
              <w:t>role type</w:t>
            </w:r>
            <w:r>
              <w:t>) one or more times</w:t>
            </w:r>
          </w:p>
          <w:p w:rsidR="00921A47" w:rsidRDefault="00921A47">
            <w:pPr>
              <w:pStyle w:val="HTMLPreformatted"/>
            </w:pPr>
            <w:r>
              <w:t xml:space="preserve">  e.g.: </w:t>
            </w:r>
            <w:hyperlink r:id="rId271" w:tgtFrame="new" w:history="1">
              <w:r>
                <w:rPr>
                  <w:rStyle w:val="Hyperlink"/>
                </w:rPr>
                <w:t>MS:1001267</w:t>
              </w:r>
            </w:hyperlink>
            <w:r>
              <w:t xml:space="preserve"> (</w:t>
            </w:r>
            <w:r>
              <w:rPr>
                <w:rStyle w:val="popup"/>
              </w:rPr>
              <w:t>software vendor</w:t>
            </w:r>
            <w:r>
              <w:t xml:space="preserve">) </w:t>
            </w:r>
          </w:p>
          <w:p w:rsidR="00921A47" w:rsidRDefault="00921A47">
            <w:pPr>
              <w:pStyle w:val="HTMLPreformatted"/>
            </w:pPr>
            <w:r>
              <w:t xml:space="preserve">  e.g.: </w:t>
            </w:r>
            <w:hyperlink r:id="rId272" w:tgtFrame="new" w:history="1">
              <w:r>
                <w:rPr>
                  <w:rStyle w:val="Hyperlink"/>
                </w:rPr>
                <w:t>MS:1001268</w:t>
              </w:r>
            </w:hyperlink>
            <w:r>
              <w:t xml:space="preserve"> (</w:t>
            </w:r>
            <w:r>
              <w:rPr>
                <w:rStyle w:val="popup"/>
              </w:rPr>
              <w:t>programmer</w:t>
            </w:r>
            <w:r>
              <w:t xml:space="preserve">) </w:t>
            </w:r>
          </w:p>
          <w:p w:rsidR="00921A47" w:rsidRDefault="00921A47">
            <w:pPr>
              <w:pStyle w:val="HTMLPreformatted"/>
            </w:pPr>
            <w:r>
              <w:t xml:space="preserve">  e.g.: </w:t>
            </w:r>
            <w:hyperlink r:id="rId273" w:tgtFrame="new" w:history="1">
              <w:r>
                <w:rPr>
                  <w:rStyle w:val="Hyperlink"/>
                </w:rPr>
                <w:t>MS:1001269</w:t>
              </w:r>
            </w:hyperlink>
            <w:r>
              <w:t xml:space="preserve"> (</w:t>
            </w:r>
            <w:r>
              <w:rPr>
                <w:rStyle w:val="popup"/>
              </w:rPr>
              <w:t>instrument vendor</w:t>
            </w:r>
            <w:r>
              <w:t xml:space="preserve">) </w:t>
            </w:r>
          </w:p>
          <w:p w:rsidR="00921A47" w:rsidRDefault="00921A47">
            <w:pPr>
              <w:pStyle w:val="HTMLPreformatted"/>
            </w:pPr>
            <w:r>
              <w:t xml:space="preserve">  e.g.: </w:t>
            </w:r>
            <w:hyperlink r:id="rId274" w:tgtFrame="new" w:history="1">
              <w:r>
                <w:rPr>
                  <w:rStyle w:val="Hyperlink"/>
                </w:rPr>
                <w:t>MS:1001270</w:t>
              </w:r>
            </w:hyperlink>
            <w:r>
              <w:t xml:space="preserve"> (</w:t>
            </w:r>
            <w:r>
              <w:rPr>
                <w:rStyle w:val="popup"/>
              </w:rPr>
              <w:t>lab personnel</w:t>
            </w:r>
            <w:r>
              <w:t xml:space="preserve">) </w:t>
            </w:r>
          </w:p>
          <w:p w:rsidR="00921A47" w:rsidRDefault="00921A47">
            <w:pPr>
              <w:pStyle w:val="HTMLPreformatted"/>
            </w:pPr>
            <w:r>
              <w:t xml:space="preserve">  e.g.: </w:t>
            </w:r>
            <w:hyperlink r:id="rId275" w:tgtFrame="new" w:history="1">
              <w:r>
                <w:rPr>
                  <w:rStyle w:val="Hyperlink"/>
                </w:rPr>
                <w:t>MS:1001271</w:t>
              </w:r>
            </w:hyperlink>
            <w:r>
              <w:t xml:space="preserve"> (</w:t>
            </w:r>
            <w:r>
              <w:rPr>
                <w:rStyle w:val="popup"/>
              </w:rPr>
              <w:t>researcher</w:t>
            </w:r>
            <w:r>
              <w:t xml:space="preserve">) </w:t>
            </w:r>
          </w:p>
          <w:p w:rsidR="00921A47" w:rsidRDefault="00921A47">
            <w:pPr>
              <w:pStyle w:val="HTMLPreformatted"/>
            </w:pPr>
            <w:r>
              <w:t>Path /MzIdentML/AnalysisSoftwareList/AnalysisSoftware/ContactRole/Role</w:t>
            </w:r>
          </w:p>
          <w:p w:rsidR="00921A47" w:rsidRDefault="00921A47">
            <w:pPr>
              <w:pStyle w:val="HTMLPreformatted"/>
            </w:pPr>
            <w:r>
              <w:t xml:space="preserve">MUST supply a *child* term of </w:t>
            </w:r>
            <w:hyperlink r:id="rId276" w:tgtFrame="new" w:history="1">
              <w:r>
                <w:rPr>
                  <w:rStyle w:val="Hyperlink"/>
                </w:rPr>
                <w:t>MS:1001266</w:t>
              </w:r>
            </w:hyperlink>
            <w:r>
              <w:t xml:space="preserve"> (</w:t>
            </w:r>
            <w:r>
              <w:rPr>
                <w:rStyle w:val="popup"/>
              </w:rPr>
              <w:t>role type</w:t>
            </w:r>
            <w:r>
              <w:t>) one or more times</w:t>
            </w:r>
          </w:p>
          <w:p w:rsidR="00921A47" w:rsidRDefault="00921A47">
            <w:pPr>
              <w:pStyle w:val="HTMLPreformatted"/>
            </w:pPr>
            <w:r>
              <w:t xml:space="preserve">  e.g.: </w:t>
            </w:r>
            <w:hyperlink r:id="rId277" w:tgtFrame="new" w:history="1">
              <w:r>
                <w:rPr>
                  <w:rStyle w:val="Hyperlink"/>
                </w:rPr>
                <w:t>MS:1001267</w:t>
              </w:r>
            </w:hyperlink>
            <w:r>
              <w:t xml:space="preserve"> (</w:t>
            </w:r>
            <w:r>
              <w:rPr>
                <w:rStyle w:val="popup"/>
              </w:rPr>
              <w:t>software vendor</w:t>
            </w:r>
            <w:r>
              <w:t xml:space="preserve">) </w:t>
            </w:r>
          </w:p>
          <w:p w:rsidR="00921A47" w:rsidRDefault="00921A47">
            <w:pPr>
              <w:pStyle w:val="HTMLPreformatted"/>
            </w:pPr>
            <w:r>
              <w:t xml:space="preserve">  e.g.: </w:t>
            </w:r>
            <w:hyperlink r:id="rId278" w:tgtFrame="new" w:history="1">
              <w:r>
                <w:rPr>
                  <w:rStyle w:val="Hyperlink"/>
                </w:rPr>
                <w:t>MS:1001268</w:t>
              </w:r>
            </w:hyperlink>
            <w:r>
              <w:t xml:space="preserve"> (</w:t>
            </w:r>
            <w:r>
              <w:rPr>
                <w:rStyle w:val="popup"/>
              </w:rPr>
              <w:t>programmer</w:t>
            </w:r>
            <w:r>
              <w:t xml:space="preserve">) </w:t>
            </w:r>
          </w:p>
          <w:p w:rsidR="00921A47" w:rsidRDefault="00921A47">
            <w:pPr>
              <w:pStyle w:val="HTMLPreformatted"/>
            </w:pPr>
            <w:r>
              <w:t xml:space="preserve">  e.g.: </w:t>
            </w:r>
            <w:hyperlink r:id="rId279" w:tgtFrame="new" w:history="1">
              <w:r>
                <w:rPr>
                  <w:rStyle w:val="Hyperlink"/>
                </w:rPr>
                <w:t>MS:1001269</w:t>
              </w:r>
            </w:hyperlink>
            <w:r>
              <w:t xml:space="preserve"> (</w:t>
            </w:r>
            <w:r>
              <w:rPr>
                <w:rStyle w:val="popup"/>
              </w:rPr>
              <w:t>instrument vendor</w:t>
            </w:r>
            <w:r>
              <w:t xml:space="preserve">) </w:t>
            </w:r>
          </w:p>
          <w:p w:rsidR="00921A47" w:rsidRDefault="00921A47">
            <w:pPr>
              <w:pStyle w:val="HTMLPreformatted"/>
            </w:pPr>
            <w:r>
              <w:t xml:space="preserve">  e.g.: </w:t>
            </w:r>
            <w:hyperlink r:id="rId280" w:tgtFrame="new" w:history="1">
              <w:r>
                <w:rPr>
                  <w:rStyle w:val="Hyperlink"/>
                </w:rPr>
                <w:t>MS:1001270</w:t>
              </w:r>
            </w:hyperlink>
            <w:r>
              <w:t xml:space="preserve"> (</w:t>
            </w:r>
            <w:r>
              <w:rPr>
                <w:rStyle w:val="popup"/>
              </w:rPr>
              <w:t>lab personnel</w:t>
            </w:r>
            <w:r>
              <w:t xml:space="preserve">) </w:t>
            </w:r>
          </w:p>
          <w:p w:rsidR="00921A47" w:rsidRDefault="00921A47">
            <w:pPr>
              <w:pStyle w:val="HTMLPreformatted"/>
            </w:pPr>
            <w:r>
              <w:t xml:space="preserve">  e.g.: </w:t>
            </w:r>
            <w:hyperlink r:id="rId281" w:tgtFrame="new" w:history="1">
              <w:r>
                <w:rPr>
                  <w:rStyle w:val="Hyperlink"/>
                </w:rPr>
                <w:t>MS:1001271</w:t>
              </w:r>
            </w:hyperlink>
            <w:r>
              <w:t xml:space="preserve"> (</w:t>
            </w:r>
            <w:r>
              <w:rPr>
                <w:rStyle w:val="popup"/>
              </w:rPr>
              <w:t>researcher</w:t>
            </w:r>
            <w:r>
              <w:t xml:space="preserve">) </w:t>
            </w:r>
          </w:p>
          <w:p w:rsidR="00921A47" w:rsidRDefault="00921A47">
            <w:pPr>
              <w:pStyle w:val="HTMLPreformatted"/>
            </w:pPr>
            <w:r>
              <w:t>Path /MzIdentML/AnalysisSampleCollection/Sample/ContactRole/Role</w:t>
            </w:r>
          </w:p>
          <w:p w:rsidR="00921A47" w:rsidRDefault="00921A47">
            <w:pPr>
              <w:pStyle w:val="HTMLPreformatted"/>
            </w:pPr>
            <w:r>
              <w:t xml:space="preserve">MUST supply a *child* term of </w:t>
            </w:r>
            <w:hyperlink r:id="rId282" w:tgtFrame="new" w:history="1">
              <w:r>
                <w:rPr>
                  <w:rStyle w:val="Hyperlink"/>
                </w:rPr>
                <w:t>MS:1001266</w:t>
              </w:r>
            </w:hyperlink>
            <w:r>
              <w:t xml:space="preserve"> (</w:t>
            </w:r>
            <w:r>
              <w:rPr>
                <w:rStyle w:val="popup"/>
              </w:rPr>
              <w:t>role type</w:t>
            </w:r>
            <w:r>
              <w:t>) one or more times</w:t>
            </w:r>
          </w:p>
          <w:p w:rsidR="00921A47" w:rsidRDefault="00921A47">
            <w:pPr>
              <w:pStyle w:val="HTMLPreformatted"/>
            </w:pPr>
            <w:r>
              <w:t xml:space="preserve">  e.g.: </w:t>
            </w:r>
            <w:hyperlink r:id="rId283" w:tgtFrame="new" w:history="1">
              <w:r>
                <w:rPr>
                  <w:rStyle w:val="Hyperlink"/>
                </w:rPr>
                <w:t>MS:1001267</w:t>
              </w:r>
            </w:hyperlink>
            <w:r>
              <w:t xml:space="preserve"> (</w:t>
            </w:r>
            <w:r>
              <w:rPr>
                <w:rStyle w:val="popup"/>
              </w:rPr>
              <w:t>software vendor</w:t>
            </w:r>
            <w:r>
              <w:t xml:space="preserve">) </w:t>
            </w:r>
          </w:p>
          <w:p w:rsidR="00921A47" w:rsidRDefault="00921A47">
            <w:pPr>
              <w:pStyle w:val="HTMLPreformatted"/>
            </w:pPr>
            <w:r>
              <w:t xml:space="preserve">  e.g.: </w:t>
            </w:r>
            <w:hyperlink r:id="rId284" w:tgtFrame="new" w:history="1">
              <w:r>
                <w:rPr>
                  <w:rStyle w:val="Hyperlink"/>
                </w:rPr>
                <w:t>MS:1001268</w:t>
              </w:r>
            </w:hyperlink>
            <w:r>
              <w:t xml:space="preserve"> (</w:t>
            </w:r>
            <w:r>
              <w:rPr>
                <w:rStyle w:val="popup"/>
              </w:rPr>
              <w:t>programmer</w:t>
            </w:r>
            <w:r>
              <w:t xml:space="preserve">) </w:t>
            </w:r>
          </w:p>
          <w:p w:rsidR="00921A47" w:rsidRDefault="00921A47">
            <w:pPr>
              <w:pStyle w:val="HTMLPreformatted"/>
            </w:pPr>
            <w:r>
              <w:t xml:space="preserve">  e.g.: </w:t>
            </w:r>
            <w:hyperlink r:id="rId285" w:tgtFrame="new" w:history="1">
              <w:r>
                <w:rPr>
                  <w:rStyle w:val="Hyperlink"/>
                </w:rPr>
                <w:t>MS:1001269</w:t>
              </w:r>
            </w:hyperlink>
            <w:r>
              <w:t xml:space="preserve"> (</w:t>
            </w:r>
            <w:r>
              <w:rPr>
                <w:rStyle w:val="popup"/>
              </w:rPr>
              <w:t>instrument vendor</w:t>
            </w:r>
            <w:r>
              <w:t xml:space="preserve">) </w:t>
            </w:r>
          </w:p>
          <w:p w:rsidR="00921A47" w:rsidRDefault="00921A47">
            <w:pPr>
              <w:pStyle w:val="HTMLPreformatted"/>
            </w:pPr>
            <w:r>
              <w:lastRenderedPageBreak/>
              <w:t xml:space="preserve">  e.g.: </w:t>
            </w:r>
            <w:hyperlink r:id="rId286" w:tgtFrame="new" w:history="1">
              <w:r>
                <w:rPr>
                  <w:rStyle w:val="Hyperlink"/>
                </w:rPr>
                <w:t>MS:1001270</w:t>
              </w:r>
            </w:hyperlink>
            <w:r>
              <w:t xml:space="preserve"> (</w:t>
            </w:r>
            <w:r>
              <w:rPr>
                <w:rStyle w:val="popup"/>
              </w:rPr>
              <w:t>lab personnel</w:t>
            </w:r>
            <w:r>
              <w:t xml:space="preserve">) </w:t>
            </w:r>
          </w:p>
          <w:p w:rsidR="00921A47" w:rsidRDefault="00921A47">
            <w:pPr>
              <w:pStyle w:val="HTMLPreformatted"/>
            </w:pPr>
            <w:r>
              <w:t xml:space="preserve">  e.g.: </w:t>
            </w:r>
            <w:hyperlink r:id="rId287" w:tgtFrame="new" w:history="1">
              <w:r>
                <w:rPr>
                  <w:rStyle w:val="Hyperlink"/>
                </w:rPr>
                <w:t>MS:1001271</w:t>
              </w:r>
            </w:hyperlink>
            <w:r>
              <w:t xml:space="preserve"> (</w:t>
            </w:r>
            <w:r>
              <w:rPr>
                <w:rStyle w:val="popup"/>
              </w:rPr>
              <w:t>researcher</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0" w:type="auto"/>
            <w:vAlign w:val="center"/>
            <w:hideMark/>
          </w:tcPr>
          <w:p w:rsidR="00921A47" w:rsidRDefault="00921A47">
            <w:pPr>
              <w:pStyle w:val="HTMLPreformatted"/>
            </w:pPr>
            <w:r>
              <w:t>&lt;cvParam cvRef="PSI-MS" accession="MS:1001271" name="researcher"&gt;&lt;/cvParam&gt;</w:t>
            </w:r>
          </w:p>
          <w:p w:rsidR="00921A47" w:rsidRDefault="00921A47">
            <w:pPr>
              <w:pStyle w:val="HTMLPreformatted"/>
            </w:pPr>
            <w:r>
              <w:t>&lt;cvParam accession="MS:1001267" cvRef="PSI-MS" name="software vendor"/&gt;</w:t>
            </w:r>
          </w:p>
        </w:tc>
      </w:tr>
    </w:tbl>
    <w:p w:rsidR="00921A47" w:rsidRDefault="00921A47" w:rsidP="00921A47"/>
    <w:p w:rsidR="00921A47" w:rsidRDefault="00921A47" w:rsidP="00921A47">
      <w:pPr>
        <w:pStyle w:val="Heading2"/>
      </w:pPr>
      <w:bookmarkStart w:id="196" w:name="_Toc457214117"/>
      <w:r>
        <w:t>Element &lt;</w:t>
      </w:r>
      <w:bookmarkStart w:id="197" w:name="Sample"/>
      <w:r>
        <w:t>Sample</w:t>
      </w:r>
      <w:bookmarkEnd w:id="197"/>
      <w:r>
        <w:t>&gt;</w:t>
      </w:r>
      <w:bookmarkEnd w:id="1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1"/>
        <w:gridCol w:w="862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amp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7"/>
              <w:gridCol w:w="984"/>
              <w:gridCol w:w="824"/>
              <w:gridCol w:w="555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9"/>
              <w:gridCol w:w="1135"/>
              <w:gridCol w:w="1180"/>
              <w:gridCol w:w="462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ontactRole" w:history="1">
                    <w:r w:rsidR="00921A47">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ontact that provided the document insta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SubSample" w:history="1">
                    <w:r w:rsidR="00921A47">
                      <w:rPr>
                        <w:rStyle w:val="Hyperlink"/>
                      </w:rPr>
                      <w:t>Sub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References to the individual component samples within a mixed parent samp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r w:rsidR="00921A47" w:rsidTr="00064789">
        <w:trPr>
          <w:tblCellSpacing w:w="15" w:type="dxa"/>
        </w:trPr>
        <w:tc>
          <w:tcPr>
            <w:tcW w:w="0" w:type="auto"/>
            <w:vAlign w:val="center"/>
          </w:tcPr>
          <w:p w:rsidR="00921A47" w:rsidRDefault="00921A47">
            <w:pPr>
              <w:rPr>
                <w:sz w:val="24"/>
                <w:szCs w:val="24"/>
              </w:rPr>
            </w:pPr>
          </w:p>
        </w:tc>
        <w:tc>
          <w:tcPr>
            <w:tcW w:w="0" w:type="auto"/>
            <w:vAlign w:val="center"/>
          </w:tcPr>
          <w:p w:rsidR="00921A47" w:rsidRDefault="00921A47">
            <w:pPr>
              <w:rPr>
                <w:sz w:val="24"/>
                <w:szCs w:val="24"/>
              </w:rPr>
            </w:pPr>
          </w:p>
        </w:tc>
      </w:tr>
    </w:tbl>
    <w:p w:rsidR="00921A47" w:rsidRDefault="00921A47" w:rsidP="00921A47"/>
    <w:p w:rsidR="00921A47" w:rsidRDefault="00921A47" w:rsidP="00921A47">
      <w:pPr>
        <w:pStyle w:val="Heading2"/>
      </w:pPr>
      <w:bookmarkStart w:id="198" w:name="_Toc457214118"/>
      <w:r>
        <w:t>Element &lt;</w:t>
      </w:r>
      <w:bookmarkStart w:id="199" w:name="SearchDatabase"/>
      <w:r>
        <w:t>SearchDatabase</w:t>
      </w:r>
      <w:bookmarkEnd w:id="199"/>
      <w:r>
        <w:t>&gt;</w:t>
      </w:r>
      <w:bookmarkEnd w:id="19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database for searching mass spectra. Examples include a set of amino acid sequence entries, nucleotide databases (e.g. 6 frame translated) or annotated spectra librari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archDatabas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97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ocation of the data fil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umDatabaseSequenc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total number of sequences in the databas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umResid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umber of residues in the databas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lease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date and time the database was released to the public; omit this attribute </w:t>
                  </w:r>
                  <w:r>
                    <w:lastRenderedPageBreak/>
                    <w:t xml:space="preserve">when the date and time are unknown or not applicable (e.g. custom databas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version of the databas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ExternalFormatDocumentation" w:history="1">
                    <w:r w:rsidR="00921A47">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URI to access documentation and tools to interpret the external format of the ExternalData instance. For example, XML Schema or static libraries (APIs) to access binary format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FileFormat" w:history="1">
                    <w:r w:rsidR="00921A47">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format of the ExternalData file, for example "tiff" for image fil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DatabaseName" w:history="1">
                    <w:r w:rsidR="00921A47">
                      <w:rPr>
                        <w:rStyle w:val="Hyperlink"/>
                      </w:rPr>
                      <w:t>Databas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database name may be given as a cvParam if it maps exactly to one of the release databases listed in the CV, otherwise a userParam should be used.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 xml:space="preserve">      &lt;SearchDatabase numDatabaseSequences="40400" location="C:\Users\hba041\My_Git_Applications\peptide-shaker.wiki\data\2016_04_05\uniprot-human-reviewed-trypsin-april-2016_concatenated_target_decoy.fasta" id="SearchDB_1"&gt;</w:t>
            </w:r>
          </w:p>
          <w:p w:rsidR="00921A47" w:rsidRDefault="00921A47">
            <w:pPr>
              <w:pStyle w:val="HTMLPreformatted"/>
            </w:pPr>
            <w:r>
              <w:t xml:space="preserve">        &lt;FileFormat&gt;</w:t>
            </w:r>
          </w:p>
          <w:p w:rsidR="00921A47" w:rsidRDefault="00921A47">
            <w:pPr>
              <w:pStyle w:val="HTMLPreformatted"/>
            </w:pPr>
            <w:r>
              <w:t xml:space="preserve">          &lt;cvParam cvRef="PSI-MS" accession="MS:1001348" name="FASTA format"/&gt;</w:t>
            </w:r>
          </w:p>
          <w:p w:rsidR="00921A47" w:rsidRDefault="00921A47">
            <w:pPr>
              <w:pStyle w:val="HTMLPreformatted"/>
            </w:pPr>
            <w:r>
              <w:t xml:space="preserve">        &lt;/FileFormat&gt;</w:t>
            </w:r>
          </w:p>
          <w:p w:rsidR="00921A47" w:rsidRDefault="00921A47">
            <w:pPr>
              <w:pStyle w:val="HTMLPreformatted"/>
            </w:pPr>
            <w:r>
              <w:t xml:space="preserve">        &lt;DatabaseName&gt;</w:t>
            </w:r>
          </w:p>
          <w:p w:rsidR="00921A47" w:rsidRDefault="00921A47">
            <w:pPr>
              <w:pStyle w:val="HTMLPreformatted"/>
            </w:pPr>
            <w:r>
              <w:t xml:space="preserve">          &lt;userParam name="uniprot-human-reviewed-trypsin-april-2016_concatenated_target_decoy.fasta"/&gt;</w:t>
            </w:r>
          </w:p>
          <w:p w:rsidR="00921A47" w:rsidRDefault="00921A47">
            <w:pPr>
              <w:pStyle w:val="HTMLPreformatted"/>
            </w:pPr>
            <w:r>
              <w:t xml:space="preserve">        &lt;/DatabaseName&gt;</w:t>
            </w:r>
          </w:p>
          <w:p w:rsidR="00921A47" w:rsidRDefault="00921A47">
            <w:pPr>
              <w:pStyle w:val="HTMLPreformatted"/>
            </w:pPr>
            <w:r>
              <w:t xml:space="preserve">  ...</w:t>
            </w:r>
          </w:p>
          <w:p w:rsidR="00921A47" w:rsidRDefault="00921A47">
            <w:pPr>
              <w:pStyle w:val="HTMLPreformatted"/>
            </w:pPr>
            <w:r>
              <w:t>&lt;/SearchDatabas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Preformatted"/>
            </w:pPr>
            <w:r>
              <w:t>Path /MzIdentML/DataCollection/Inputs/SearchDatabase</w:t>
            </w:r>
          </w:p>
          <w:p w:rsidR="00921A47" w:rsidRDefault="00921A47">
            <w:pPr>
              <w:pStyle w:val="HTMLPreformatted"/>
            </w:pPr>
            <w:r>
              <w:t xml:space="preserve">MAY supply a *child* term of </w:t>
            </w:r>
            <w:hyperlink r:id="rId288" w:tgtFrame="new" w:history="1">
              <w:r>
                <w:rPr>
                  <w:rStyle w:val="Hyperlink"/>
                </w:rPr>
                <w:t>MS:1000561</w:t>
              </w:r>
            </w:hyperlink>
            <w:r>
              <w:t xml:space="preserve"> (</w:t>
            </w:r>
            <w:r>
              <w:rPr>
                <w:rStyle w:val="popup"/>
              </w:rPr>
              <w:t>data file checksum type</w:t>
            </w:r>
            <w:r>
              <w:t>) one or more times</w:t>
            </w:r>
          </w:p>
          <w:p w:rsidR="00921A47" w:rsidRDefault="00921A47">
            <w:pPr>
              <w:pStyle w:val="HTMLPreformatted"/>
            </w:pPr>
            <w:r>
              <w:t xml:space="preserve">  e.g.: </w:t>
            </w:r>
            <w:hyperlink r:id="rId289" w:tgtFrame="new" w:history="1">
              <w:r>
                <w:rPr>
                  <w:rStyle w:val="Hyperlink"/>
                </w:rPr>
                <w:t>MS:1000568</w:t>
              </w:r>
            </w:hyperlink>
            <w:r>
              <w:t xml:space="preserve"> (</w:t>
            </w:r>
            <w:r>
              <w:rPr>
                <w:rStyle w:val="popup"/>
              </w:rPr>
              <w:t>MD5</w:t>
            </w:r>
            <w:r>
              <w:t xml:space="preserve">) </w:t>
            </w:r>
          </w:p>
          <w:p w:rsidR="00921A47" w:rsidRDefault="00921A47">
            <w:pPr>
              <w:pStyle w:val="HTMLPreformatted"/>
            </w:pPr>
            <w:r>
              <w:t xml:space="preserve">  e.g.: </w:t>
            </w:r>
            <w:hyperlink r:id="rId290" w:tgtFrame="new" w:history="1">
              <w:r>
                <w:rPr>
                  <w:rStyle w:val="Hyperlink"/>
                </w:rPr>
                <w:t>MS:1000569</w:t>
              </w:r>
            </w:hyperlink>
            <w:r>
              <w:t xml:space="preserve"> (</w:t>
            </w:r>
            <w:r>
              <w:rPr>
                <w:rStyle w:val="popup"/>
              </w:rPr>
              <w:t>SHA-1</w:t>
            </w:r>
            <w:r>
              <w:t xml:space="preserve">) </w:t>
            </w:r>
          </w:p>
          <w:p w:rsidR="00921A47" w:rsidRDefault="00921A47">
            <w:pPr>
              <w:pStyle w:val="HTMLPreformatted"/>
            </w:pPr>
            <w:r>
              <w:t xml:space="preserve">MAY supply a *child* term of </w:t>
            </w:r>
            <w:hyperlink r:id="rId291" w:tgtFrame="new" w:history="1">
              <w:r>
                <w:rPr>
                  <w:rStyle w:val="Hyperlink"/>
                </w:rPr>
                <w:t>MS:1001011</w:t>
              </w:r>
            </w:hyperlink>
            <w:r>
              <w:t xml:space="preserve"> (</w:t>
            </w:r>
            <w:r>
              <w:rPr>
                <w:rStyle w:val="popup"/>
              </w:rPr>
              <w:t>search database details</w:t>
            </w:r>
            <w:r>
              <w:t>) one or more times</w:t>
            </w:r>
          </w:p>
          <w:p w:rsidR="00921A47" w:rsidRDefault="00921A47">
            <w:pPr>
              <w:pStyle w:val="HTMLPreformatted"/>
            </w:pPr>
            <w:r>
              <w:t xml:space="preserve">  e.g.: </w:t>
            </w:r>
            <w:hyperlink r:id="rId292" w:tgtFrame="new" w:history="1">
              <w:r>
                <w:rPr>
                  <w:rStyle w:val="Hyperlink"/>
                </w:rPr>
                <w:t>MS:1001014</w:t>
              </w:r>
            </w:hyperlink>
            <w:r>
              <w:t xml:space="preserve"> (</w:t>
            </w:r>
            <w:r>
              <w:rPr>
                <w:rStyle w:val="popup"/>
              </w:rPr>
              <w:t>database local file path</w:t>
            </w:r>
            <w:r>
              <w:t xml:space="preserve">) </w:t>
            </w:r>
          </w:p>
          <w:p w:rsidR="00921A47" w:rsidRDefault="00921A47">
            <w:pPr>
              <w:pStyle w:val="HTMLPreformatted"/>
            </w:pPr>
            <w:r>
              <w:t xml:space="preserve">  e.g.: </w:t>
            </w:r>
            <w:hyperlink r:id="rId293" w:tgtFrame="new" w:history="1">
              <w:r>
                <w:rPr>
                  <w:rStyle w:val="Hyperlink"/>
                </w:rPr>
                <w:t>MS:1001015</w:t>
              </w:r>
            </w:hyperlink>
            <w:r>
              <w:t xml:space="preserve"> (</w:t>
            </w:r>
            <w:r>
              <w:rPr>
                <w:rStyle w:val="popup"/>
              </w:rPr>
              <w:t>database original uri</w:t>
            </w:r>
            <w:r>
              <w:t xml:space="preserve">) </w:t>
            </w:r>
          </w:p>
          <w:p w:rsidR="00921A47" w:rsidRDefault="00921A47">
            <w:pPr>
              <w:pStyle w:val="HTMLPreformatted"/>
            </w:pPr>
            <w:r>
              <w:t xml:space="preserve">  e.g.: </w:t>
            </w:r>
            <w:hyperlink r:id="rId294" w:tgtFrame="new" w:history="1">
              <w:r>
                <w:rPr>
                  <w:rStyle w:val="Hyperlink"/>
                </w:rPr>
                <w:t>MS:1001016</w:t>
              </w:r>
            </w:hyperlink>
            <w:r>
              <w:t xml:space="preserve"> (</w:t>
            </w:r>
            <w:r>
              <w:rPr>
                <w:rStyle w:val="popup"/>
              </w:rPr>
              <w:t>database version</w:t>
            </w:r>
            <w:r>
              <w:t xml:space="preserve">) </w:t>
            </w:r>
          </w:p>
          <w:p w:rsidR="00921A47" w:rsidRDefault="00921A47">
            <w:pPr>
              <w:pStyle w:val="HTMLPreformatted"/>
            </w:pPr>
            <w:r>
              <w:t xml:space="preserve">  e.g.: </w:t>
            </w:r>
            <w:hyperlink r:id="rId295" w:tgtFrame="new" w:history="1">
              <w:r>
                <w:rPr>
                  <w:rStyle w:val="Hyperlink"/>
                </w:rPr>
                <w:t>MS:1001017</w:t>
              </w:r>
            </w:hyperlink>
            <w:r>
              <w:t xml:space="preserve"> (</w:t>
            </w:r>
            <w:r>
              <w:rPr>
                <w:rStyle w:val="popup"/>
              </w:rPr>
              <w:t>database release date</w:t>
            </w:r>
            <w:r>
              <w:t xml:space="preserve">) </w:t>
            </w:r>
          </w:p>
          <w:p w:rsidR="00921A47" w:rsidRDefault="00921A47">
            <w:pPr>
              <w:pStyle w:val="HTMLPreformatted"/>
            </w:pPr>
            <w:r>
              <w:t xml:space="preserve">  e.g.: </w:t>
            </w:r>
            <w:hyperlink r:id="rId296" w:tgtFrame="new" w:history="1">
              <w:r>
                <w:rPr>
                  <w:rStyle w:val="Hyperlink"/>
                </w:rPr>
                <w:t>MS:1001020</w:t>
              </w:r>
            </w:hyperlink>
            <w:r>
              <w:t xml:space="preserve"> (</w:t>
            </w:r>
            <w:r>
              <w:rPr>
                <w:rStyle w:val="popup"/>
              </w:rPr>
              <w:t>DB filter taxonomy</w:t>
            </w:r>
            <w:r>
              <w:t xml:space="preserve">) </w:t>
            </w:r>
          </w:p>
          <w:p w:rsidR="00921A47" w:rsidRDefault="00921A47">
            <w:pPr>
              <w:pStyle w:val="HTMLPreformatted"/>
            </w:pPr>
            <w:r>
              <w:t xml:space="preserve">  e.g.: </w:t>
            </w:r>
            <w:hyperlink r:id="rId297" w:tgtFrame="new" w:history="1">
              <w:r>
                <w:rPr>
                  <w:rStyle w:val="Hyperlink"/>
                </w:rPr>
                <w:t>MS:1001021</w:t>
              </w:r>
            </w:hyperlink>
            <w:r>
              <w:t xml:space="preserve"> (</w:t>
            </w:r>
            <w:r>
              <w:rPr>
                <w:rStyle w:val="popup"/>
              </w:rPr>
              <w:t>DB filter on accession numbers</w:t>
            </w:r>
            <w:r>
              <w:t xml:space="preserve">) </w:t>
            </w:r>
          </w:p>
          <w:p w:rsidR="00921A47" w:rsidRPr="00921A47" w:rsidRDefault="00921A47">
            <w:pPr>
              <w:pStyle w:val="HTMLPreformatted"/>
              <w:rPr>
                <w:lang w:val="de-DE"/>
              </w:rPr>
            </w:pPr>
            <w:r>
              <w:t xml:space="preserve">  </w:t>
            </w:r>
            <w:r w:rsidRPr="00921A47">
              <w:rPr>
                <w:lang w:val="de-DE"/>
              </w:rPr>
              <w:t xml:space="preserve">e.g.: </w:t>
            </w:r>
            <w:hyperlink r:id="rId298" w:tgtFrame="new" w:history="1">
              <w:r w:rsidRPr="00921A47">
                <w:rPr>
                  <w:rStyle w:val="Hyperlink"/>
                  <w:lang w:val="de-DE"/>
                </w:rPr>
                <w:t>MS:1001022</w:t>
              </w:r>
            </w:hyperlink>
            <w:r w:rsidRPr="00921A47">
              <w:rPr>
                <w:lang w:val="de-DE"/>
              </w:rPr>
              <w:t xml:space="preserve"> (</w:t>
            </w:r>
            <w:r w:rsidRPr="00921A47">
              <w:rPr>
                <w:rStyle w:val="popup"/>
                <w:lang w:val="de-DE"/>
              </w:rPr>
              <w:t>DB MW filter</w:t>
            </w:r>
            <w:r w:rsidRPr="00921A47">
              <w:rPr>
                <w:lang w:val="de-DE"/>
              </w:rPr>
              <w:t xml:space="preserve">) </w:t>
            </w:r>
          </w:p>
          <w:p w:rsidR="00921A47" w:rsidRPr="00921A47" w:rsidRDefault="00921A47">
            <w:pPr>
              <w:pStyle w:val="HTMLPreformatted"/>
              <w:rPr>
                <w:lang w:val="de-DE"/>
              </w:rPr>
            </w:pPr>
            <w:r w:rsidRPr="00921A47">
              <w:rPr>
                <w:lang w:val="de-DE"/>
              </w:rPr>
              <w:t xml:space="preserve">  e.g.: </w:t>
            </w:r>
            <w:hyperlink r:id="rId299" w:tgtFrame="new" w:history="1">
              <w:r w:rsidRPr="00921A47">
                <w:rPr>
                  <w:rStyle w:val="Hyperlink"/>
                  <w:lang w:val="de-DE"/>
                </w:rPr>
                <w:t>MS:1001023</w:t>
              </w:r>
            </w:hyperlink>
            <w:r w:rsidRPr="00921A47">
              <w:rPr>
                <w:lang w:val="de-DE"/>
              </w:rPr>
              <w:t xml:space="preserve"> (</w:t>
            </w:r>
            <w:r w:rsidRPr="00921A47">
              <w:rPr>
                <w:rStyle w:val="popup"/>
                <w:lang w:val="de-DE"/>
              </w:rPr>
              <w:t>DB PI filter</w:t>
            </w:r>
            <w:r w:rsidRPr="00921A47">
              <w:rPr>
                <w:lang w:val="de-DE"/>
              </w:rPr>
              <w:t xml:space="preserve">) </w:t>
            </w:r>
          </w:p>
          <w:p w:rsidR="00921A47" w:rsidRDefault="00921A47">
            <w:pPr>
              <w:pStyle w:val="HTMLPreformatted"/>
            </w:pPr>
            <w:r w:rsidRPr="00921A47">
              <w:rPr>
                <w:lang w:val="de-DE"/>
              </w:rPr>
              <w:t xml:space="preserve">  </w:t>
            </w:r>
            <w:r>
              <w:t xml:space="preserve">e.g.: </w:t>
            </w:r>
            <w:hyperlink r:id="rId300" w:tgtFrame="new" w:history="1">
              <w:r>
                <w:rPr>
                  <w:rStyle w:val="Hyperlink"/>
                </w:rPr>
                <w:t>MS:1001024</w:t>
              </w:r>
            </w:hyperlink>
            <w:r>
              <w:t xml:space="preserve"> (</w:t>
            </w:r>
            <w:r>
              <w:rPr>
                <w:rStyle w:val="popup"/>
              </w:rPr>
              <w:t>translation frame</w:t>
            </w:r>
            <w:r>
              <w:t xml:space="preserve">) </w:t>
            </w:r>
          </w:p>
          <w:p w:rsidR="00921A47" w:rsidRDefault="00921A47">
            <w:pPr>
              <w:pStyle w:val="HTMLPreformatted"/>
            </w:pPr>
            <w:r>
              <w:t xml:space="preserve">  e.g.: </w:t>
            </w:r>
            <w:hyperlink r:id="rId301" w:tgtFrame="new" w:history="1">
              <w:r>
                <w:rPr>
                  <w:rStyle w:val="Hyperlink"/>
                </w:rPr>
                <w:t>MS:1001025</w:t>
              </w:r>
            </w:hyperlink>
            <w:r>
              <w:t xml:space="preserve"> (</w:t>
            </w:r>
            <w:r>
              <w:rPr>
                <w:rStyle w:val="popup"/>
              </w:rPr>
              <w:t>translation table</w:t>
            </w:r>
            <w:r>
              <w:t xml:space="preserve">) </w:t>
            </w:r>
          </w:p>
          <w:p w:rsidR="00921A47" w:rsidRDefault="00921A47">
            <w:pPr>
              <w:pStyle w:val="HTMLPreformatted"/>
            </w:pPr>
            <w:r>
              <w:t xml:space="preserve">  </w:t>
            </w:r>
            <w:hyperlink r:id="rId302" w:tgtFrame="new" w:history="1">
              <w:r>
                <w:rPr>
                  <w:rStyle w:val="Hyperlink"/>
                </w:rPr>
                <w:t>et al.</w:t>
              </w:r>
            </w:hyperlink>
          </w:p>
        </w:tc>
      </w:tr>
    </w:tbl>
    <w:p w:rsidR="00921A47" w:rsidRDefault="00921A47" w:rsidP="00921A47"/>
    <w:p w:rsidR="00921A47" w:rsidRDefault="00921A47" w:rsidP="00921A47">
      <w:pPr>
        <w:pStyle w:val="Heading2"/>
      </w:pPr>
      <w:bookmarkStart w:id="200" w:name="_Toc457214119"/>
      <w:r>
        <w:t>Element &lt;</w:t>
      </w:r>
      <w:bookmarkStart w:id="201" w:name="SearchDatabaseRef"/>
      <w:r>
        <w:t>SearchDatabaseRef</w:t>
      </w:r>
      <w:bookmarkEnd w:id="201"/>
      <w:r>
        <w:t>&gt;</w:t>
      </w:r>
      <w:bookmarkEnd w:id="20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One of the search databases us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archDatabaseRef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database search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SearchDatabaseRef searchDatabase_ref="SDB_4299_203"&gt;&lt;/SearchDatabaseRef&gt;</w:t>
            </w:r>
          </w:p>
        </w:tc>
      </w:tr>
    </w:tbl>
    <w:p w:rsidR="00921A47" w:rsidRDefault="00921A47" w:rsidP="00921A47"/>
    <w:p w:rsidR="00921A47" w:rsidRDefault="00921A47" w:rsidP="00921A47">
      <w:pPr>
        <w:pStyle w:val="Heading2"/>
      </w:pPr>
      <w:bookmarkStart w:id="202" w:name="_Toc457214120"/>
      <w:r>
        <w:t>Element &lt;</w:t>
      </w:r>
      <w:bookmarkStart w:id="203" w:name="SearchModification"/>
      <w:r>
        <w:t>SearchModification</w:t>
      </w:r>
      <w:bookmarkEnd w:id="203"/>
      <w:r>
        <w:t>&gt;</w:t>
      </w:r>
      <w:bookmarkEnd w:id="20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Specification of a search modification as parameter for a spectra search. Contains the name of the modification, the mass, the specificity and whether it is a static modification.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SearchModific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9"/>
              <w:gridCol w:w="1646"/>
              <w:gridCol w:w="824"/>
              <w:gridCol w:w="495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ixedMo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rue, if the modification is static (i.e. occurs alway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mass delta of the searched modification in Dalton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CharsOrAny</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residue(s) searched with the specified modification. For N or C terminal modifications that can occur on any residue, the . character should be used to specify any, otherwise the list of amino acids should be provid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6"/>
              <w:gridCol w:w="1135"/>
              <w:gridCol w:w="1180"/>
              <w:gridCol w:w="468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SpecificityRules" w:history="1">
                    <w:r w:rsidR="00921A47">
                      <w:rPr>
                        <w:rStyle w:val="Hyperlink"/>
                      </w:rPr>
                      <w:t>SpecificityRul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pecificity rules of the searched modification including for example the probability of a modification's presence or peptide or protein termini. Standard fixed or variable status should be provided by the attribute fixedMo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 xml:space="preserve">        &lt;SearchModification residues="E" massDelta="-18.010565" fixedMod= "false" &gt;</w:t>
            </w:r>
          </w:p>
          <w:p w:rsidR="00921A47" w:rsidRDefault="00921A47">
            <w:pPr>
              <w:pStyle w:val="HTMLPreformatted"/>
            </w:pPr>
            <w:r>
              <w:t xml:space="preserve">          &lt;SpecificityRules&gt;</w:t>
            </w:r>
          </w:p>
          <w:p w:rsidR="00921A47" w:rsidRDefault="00921A47">
            <w:pPr>
              <w:pStyle w:val="HTMLPreformatted"/>
            </w:pPr>
            <w:r>
              <w:t xml:space="preserve">            &lt;cvParam cvRef="PSI-MS" accession="MS:1001189" name="modification specificity peptide N-term"/&gt;</w:t>
            </w:r>
          </w:p>
          <w:p w:rsidR="00921A47" w:rsidRDefault="00921A47">
            <w:pPr>
              <w:pStyle w:val="HTMLPreformatted"/>
            </w:pPr>
            <w:r>
              <w:t xml:space="preserve">          &lt;/SpecificityRules&gt;</w:t>
            </w:r>
          </w:p>
          <w:p w:rsidR="00921A47" w:rsidRDefault="00921A47">
            <w:pPr>
              <w:pStyle w:val="HTMLPreformatted"/>
            </w:pPr>
            <w:r>
              <w:t xml:space="preserve">          &lt;cvParam cvRef="UNIMOD" accession="UNIMOD:27" name="Glu-&gt;pyro-Glu"/&gt;</w:t>
            </w:r>
          </w:p>
          <w:p w:rsidR="00921A47" w:rsidRDefault="00921A47">
            <w:pPr>
              <w:pStyle w:val="HTMLPreformatted"/>
            </w:pPr>
            <w:r>
              <w:t xml:space="preserve">          &lt;cvParam cvRef="PSI-MS" accession="MS:1002504" name="modification index" value="3"/&gt;</w:t>
            </w:r>
          </w:p>
          <w:p w:rsidR="00921A47" w:rsidRDefault="00921A47">
            <w:pPr>
              <w:pStyle w:val="HTMLPreformatted"/>
            </w:pPr>
            <w:r>
              <w:t xml:space="preserve">        &lt;/SearchModification&gt;</w:t>
            </w:r>
          </w:p>
        </w:tc>
      </w:tr>
      <w:tr w:rsidR="00760FCA" w:rsidTr="00760FCA">
        <w:trPr>
          <w:tblCellSpacing w:w="15" w:type="dxa"/>
        </w:trPr>
        <w:tc>
          <w:tcPr>
            <w:tcW w:w="0" w:type="auto"/>
            <w:vAlign w:val="center"/>
            <w:hideMark/>
          </w:tcPr>
          <w:p w:rsidR="00760FCA" w:rsidRDefault="00760FCA">
            <w:pPr>
              <w:rPr>
                <w:sz w:val="24"/>
                <w:szCs w:val="24"/>
              </w:rPr>
            </w:pPr>
            <w:r>
              <w:rPr>
                <w:b/>
                <w:bCs/>
              </w:rPr>
              <w:t>cvParam Mapping Rules:</w:t>
            </w:r>
          </w:p>
        </w:tc>
        <w:tc>
          <w:tcPr>
            <w:tcW w:w="0" w:type="auto"/>
            <w:vAlign w:val="center"/>
          </w:tcPr>
          <w:p w:rsidR="00F55DCC"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Path /MzIdentML/AnalysisProtocolCollection/SpectrumIdentificationProtocol/ModificationParams/</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SearchModification</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 xml:space="preserve">MAY supply term </w:t>
            </w:r>
            <w:hyperlink r:id="rId303" w:tgtFrame="new" w:history="1">
              <w:r w:rsidRPr="00546391">
                <w:rPr>
                  <w:rFonts w:ascii="Courier New" w:hAnsi="Courier New" w:cs="Courier New"/>
                  <w:color w:val="0000FF"/>
                  <w:sz w:val="16"/>
                  <w:szCs w:val="16"/>
                  <w:u w:val="single"/>
                  <w:lang w:val="en-US" w:eastAsia="de-DE"/>
                </w:rPr>
                <w:t>MS:1002509</w:t>
              </w:r>
            </w:hyperlink>
            <w:r w:rsidRPr="00546391">
              <w:rPr>
                <w:rFonts w:ascii="Courier New" w:hAnsi="Courier New" w:cs="Courier New"/>
                <w:sz w:val="16"/>
                <w:szCs w:val="16"/>
                <w:lang w:val="en-US" w:eastAsia="de-DE"/>
              </w:rPr>
              <w:t xml:space="preserve"> (cross-link donor) only once</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 xml:space="preserve">MAY supply term </w:t>
            </w:r>
            <w:hyperlink r:id="rId304" w:tgtFrame="new" w:history="1">
              <w:r w:rsidRPr="00546391">
                <w:rPr>
                  <w:rFonts w:ascii="Courier New" w:hAnsi="Courier New" w:cs="Courier New"/>
                  <w:color w:val="0000FF"/>
                  <w:sz w:val="16"/>
                  <w:szCs w:val="16"/>
                  <w:u w:val="single"/>
                  <w:lang w:val="en-US" w:eastAsia="de-DE"/>
                </w:rPr>
                <w:t>MS:1002510</w:t>
              </w:r>
            </w:hyperlink>
            <w:r w:rsidRPr="00546391">
              <w:rPr>
                <w:rFonts w:ascii="Courier New" w:hAnsi="Courier New" w:cs="Courier New"/>
                <w:sz w:val="16"/>
                <w:szCs w:val="16"/>
                <w:lang w:val="en-US" w:eastAsia="de-DE"/>
              </w:rPr>
              <w:t xml:space="preserve"> (cross-link acceptor) only once</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 xml:space="preserve">MAY supply a *child* term of </w:t>
            </w:r>
            <w:hyperlink r:id="rId305" w:tgtFrame="new" w:history="1">
              <w:r w:rsidRPr="00546391">
                <w:rPr>
                  <w:rFonts w:ascii="Courier New" w:hAnsi="Courier New" w:cs="Courier New"/>
                  <w:color w:val="0000FF"/>
                  <w:sz w:val="16"/>
                  <w:szCs w:val="16"/>
                  <w:u w:val="single"/>
                  <w:lang w:val="en-US" w:eastAsia="de-DE"/>
                </w:rPr>
                <w:t>UNIMOD:0</w:t>
              </w:r>
            </w:hyperlink>
            <w:r w:rsidRPr="00546391">
              <w:rPr>
                <w:rFonts w:ascii="Courier New" w:hAnsi="Courier New" w:cs="Courier New"/>
                <w:sz w:val="16"/>
                <w:szCs w:val="16"/>
                <w:lang w:val="en-US" w:eastAsia="de-DE"/>
              </w:rPr>
              <w:t xml:space="preserve"> (unimod root node) only once</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 xml:space="preserve">MAY supply a *child* term of </w:t>
            </w:r>
            <w:hyperlink r:id="rId306" w:tgtFrame="new" w:history="1">
              <w:r w:rsidRPr="00546391">
                <w:rPr>
                  <w:rFonts w:ascii="Courier New" w:hAnsi="Courier New" w:cs="Courier New"/>
                  <w:color w:val="0000FF"/>
                  <w:sz w:val="16"/>
                  <w:szCs w:val="16"/>
                  <w:u w:val="single"/>
                  <w:lang w:val="en-US" w:eastAsia="de-DE"/>
                </w:rPr>
                <w:t>MS:1001471</w:t>
              </w:r>
            </w:hyperlink>
            <w:r w:rsidRPr="00546391">
              <w:rPr>
                <w:rFonts w:ascii="Courier New" w:hAnsi="Courier New" w:cs="Courier New"/>
                <w:sz w:val="16"/>
                <w:szCs w:val="16"/>
                <w:lang w:val="en-US" w:eastAsia="de-DE"/>
              </w:rPr>
              <w:t xml:space="preserve"> (peptide modification details) only once</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 xml:space="preserve">  e.g.: </w:t>
            </w:r>
            <w:hyperlink r:id="rId307" w:tgtFrame="new" w:history="1">
              <w:r w:rsidRPr="00546391">
                <w:rPr>
                  <w:rFonts w:ascii="Courier New" w:hAnsi="Courier New" w:cs="Courier New"/>
                  <w:color w:val="0000FF"/>
                  <w:sz w:val="16"/>
                  <w:szCs w:val="16"/>
                  <w:u w:val="single"/>
                  <w:lang w:val="en-US" w:eastAsia="de-DE"/>
                </w:rPr>
                <w:t>MS:1001460</w:t>
              </w:r>
            </w:hyperlink>
            <w:r w:rsidRPr="00546391">
              <w:rPr>
                <w:rFonts w:ascii="Courier New" w:hAnsi="Courier New" w:cs="Courier New"/>
                <w:sz w:val="16"/>
                <w:szCs w:val="16"/>
                <w:lang w:val="en-US" w:eastAsia="de-DE"/>
              </w:rPr>
              <w:t xml:space="preserve"> (unknown modification) </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 xml:space="preserve">  e.g.: </w:t>
            </w:r>
            <w:hyperlink r:id="rId308" w:tgtFrame="new" w:history="1">
              <w:r w:rsidRPr="00546391">
                <w:rPr>
                  <w:rFonts w:ascii="Courier New" w:hAnsi="Courier New" w:cs="Courier New"/>
                  <w:color w:val="0000FF"/>
                  <w:sz w:val="16"/>
                  <w:szCs w:val="16"/>
                  <w:u w:val="single"/>
                  <w:lang w:val="en-US" w:eastAsia="de-DE"/>
                </w:rPr>
                <w:t>MS:1001524</w:t>
              </w:r>
            </w:hyperlink>
            <w:r w:rsidRPr="00546391">
              <w:rPr>
                <w:rFonts w:ascii="Courier New" w:hAnsi="Courier New" w:cs="Courier New"/>
                <w:sz w:val="16"/>
                <w:szCs w:val="16"/>
                <w:lang w:val="en-US" w:eastAsia="de-DE"/>
              </w:rPr>
              <w:t xml:space="preserve"> (fragment neutral loss) </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 xml:space="preserve">  e.g.: </w:t>
            </w:r>
            <w:hyperlink r:id="rId309" w:tgtFrame="new" w:history="1">
              <w:r w:rsidRPr="00546391">
                <w:rPr>
                  <w:rFonts w:ascii="Courier New" w:hAnsi="Courier New" w:cs="Courier New"/>
                  <w:color w:val="0000FF"/>
                  <w:sz w:val="16"/>
                  <w:szCs w:val="16"/>
                  <w:u w:val="single"/>
                  <w:lang w:val="en-US" w:eastAsia="de-DE"/>
                </w:rPr>
                <w:t>MS:1001525</w:t>
              </w:r>
            </w:hyperlink>
            <w:r w:rsidRPr="00546391">
              <w:rPr>
                <w:rFonts w:ascii="Courier New" w:hAnsi="Courier New" w:cs="Courier New"/>
                <w:sz w:val="16"/>
                <w:szCs w:val="16"/>
                <w:lang w:val="en-US" w:eastAsia="de-DE"/>
              </w:rPr>
              <w:t xml:space="preserve"> (precursor neutral loss) </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 xml:space="preserve">  e.g.: </w:t>
            </w:r>
            <w:hyperlink r:id="rId310" w:tgtFrame="new" w:history="1">
              <w:r w:rsidRPr="00546391">
                <w:rPr>
                  <w:rFonts w:ascii="Courier New" w:hAnsi="Courier New" w:cs="Courier New"/>
                  <w:color w:val="0000FF"/>
                  <w:sz w:val="16"/>
                  <w:szCs w:val="16"/>
                  <w:u w:val="single"/>
                  <w:lang w:val="en-US" w:eastAsia="de-DE"/>
                </w:rPr>
                <w:t>MS:1001972</w:t>
              </w:r>
            </w:hyperlink>
            <w:r w:rsidRPr="00546391">
              <w:rPr>
                <w:rFonts w:ascii="Courier New" w:hAnsi="Courier New" w:cs="Courier New"/>
                <w:sz w:val="16"/>
                <w:szCs w:val="16"/>
                <w:lang w:val="en-US" w:eastAsia="de-DE"/>
              </w:rPr>
              <w:t xml:space="preserve"> (PTM scoring algorithm version) </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 xml:space="preserve">  e.g.: </w:t>
            </w:r>
            <w:hyperlink r:id="rId311" w:tgtFrame="new" w:history="1">
              <w:r w:rsidRPr="00546391">
                <w:rPr>
                  <w:rFonts w:ascii="Courier New" w:hAnsi="Courier New" w:cs="Courier New"/>
                  <w:color w:val="0000FF"/>
                  <w:sz w:val="16"/>
                  <w:szCs w:val="16"/>
                  <w:u w:val="single"/>
                  <w:lang w:val="en-US" w:eastAsia="de-DE"/>
                </w:rPr>
                <w:t>MS:1002028</w:t>
              </w:r>
            </w:hyperlink>
            <w:r w:rsidRPr="00546391">
              <w:rPr>
                <w:rFonts w:ascii="Courier New" w:hAnsi="Courier New" w:cs="Courier New"/>
                <w:sz w:val="16"/>
                <w:szCs w:val="16"/>
                <w:lang w:val="en-US" w:eastAsia="de-DE"/>
              </w:rPr>
              <w:t xml:space="preserve"> (nucleic acid base modification) </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 xml:space="preserve">  e.g.: </w:t>
            </w:r>
            <w:hyperlink r:id="rId312" w:tgtFrame="new" w:history="1">
              <w:r w:rsidRPr="00546391">
                <w:rPr>
                  <w:rFonts w:ascii="Courier New" w:hAnsi="Courier New" w:cs="Courier New"/>
                  <w:color w:val="0000FF"/>
                  <w:sz w:val="16"/>
                  <w:szCs w:val="16"/>
                  <w:u w:val="single"/>
                  <w:lang w:val="en-US" w:eastAsia="de-DE"/>
                </w:rPr>
                <w:t>MS:1002029</w:t>
              </w:r>
            </w:hyperlink>
            <w:r w:rsidRPr="00546391">
              <w:rPr>
                <w:rFonts w:ascii="Courier New" w:hAnsi="Courier New" w:cs="Courier New"/>
                <w:sz w:val="16"/>
                <w:szCs w:val="16"/>
                <w:lang w:val="en-US" w:eastAsia="de-DE"/>
              </w:rPr>
              <w:t xml:space="preserve"> (original nucleic acid sequence) </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 xml:space="preserve">  e.g.: </w:t>
            </w:r>
            <w:hyperlink r:id="rId313" w:tgtFrame="new" w:history="1">
              <w:r w:rsidRPr="00546391">
                <w:rPr>
                  <w:rFonts w:ascii="Courier New" w:hAnsi="Courier New" w:cs="Courier New"/>
                  <w:color w:val="0000FF"/>
                  <w:sz w:val="16"/>
                  <w:szCs w:val="16"/>
                  <w:u w:val="single"/>
                  <w:lang w:val="en-US" w:eastAsia="de-DE"/>
                </w:rPr>
                <w:t>MS:1002030</w:t>
              </w:r>
            </w:hyperlink>
            <w:r w:rsidRPr="00546391">
              <w:rPr>
                <w:rFonts w:ascii="Courier New" w:hAnsi="Courier New" w:cs="Courier New"/>
                <w:sz w:val="16"/>
                <w:szCs w:val="16"/>
                <w:lang w:val="en-US" w:eastAsia="de-DE"/>
              </w:rPr>
              <w:t xml:space="preserve"> (modified nucleic acid sequence) </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 xml:space="preserve">MUST supply term </w:t>
            </w:r>
            <w:hyperlink r:id="rId314" w:tgtFrame="new" w:history="1">
              <w:r w:rsidRPr="00546391">
                <w:rPr>
                  <w:rFonts w:ascii="Courier New" w:hAnsi="Courier New" w:cs="Courier New"/>
                  <w:color w:val="0000FF"/>
                  <w:sz w:val="16"/>
                  <w:szCs w:val="16"/>
                  <w:u w:val="single"/>
                  <w:lang w:val="en-US" w:eastAsia="de-DE"/>
                </w:rPr>
                <w:t>MS:1001460</w:t>
              </w:r>
            </w:hyperlink>
            <w:r w:rsidRPr="00546391">
              <w:rPr>
                <w:rFonts w:ascii="Courier New" w:hAnsi="Courier New" w:cs="Courier New"/>
                <w:sz w:val="16"/>
                <w:szCs w:val="16"/>
                <w:lang w:val="en-US" w:eastAsia="de-DE"/>
              </w:rPr>
              <w:t xml:space="preserve"> (unknown modification) only once</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 xml:space="preserve">MAY supply a *child* term of </w:t>
            </w:r>
            <w:hyperlink r:id="rId315" w:tgtFrame="new" w:history="1">
              <w:r w:rsidRPr="00546391">
                <w:rPr>
                  <w:rFonts w:ascii="Courier New" w:hAnsi="Courier New" w:cs="Courier New"/>
                  <w:color w:val="0000FF"/>
                  <w:sz w:val="16"/>
                  <w:szCs w:val="16"/>
                  <w:u w:val="single"/>
                  <w:lang w:val="en-US" w:eastAsia="de-DE"/>
                </w:rPr>
                <w:t>XLMOD:00002</w:t>
              </w:r>
            </w:hyperlink>
            <w:r w:rsidRPr="00546391">
              <w:rPr>
                <w:rFonts w:ascii="Courier New" w:hAnsi="Courier New" w:cs="Courier New"/>
                <w:sz w:val="16"/>
                <w:szCs w:val="16"/>
                <w:lang w:val="en-US" w:eastAsia="de-DE"/>
              </w:rPr>
              <w:t xml:space="preserve"> (cross-linker related PTM) only once</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 xml:space="preserve">MAY supply term </w:t>
            </w:r>
            <w:hyperlink r:id="rId316" w:tgtFrame="new" w:history="1">
              <w:r w:rsidRPr="00546391">
                <w:rPr>
                  <w:rFonts w:ascii="Courier New" w:hAnsi="Courier New" w:cs="Courier New"/>
                  <w:color w:val="0000FF"/>
                  <w:sz w:val="16"/>
                  <w:szCs w:val="16"/>
                  <w:u w:val="single"/>
                  <w:lang w:val="en-US" w:eastAsia="de-DE"/>
                </w:rPr>
                <w:t>MS:1002504</w:t>
              </w:r>
            </w:hyperlink>
            <w:r w:rsidRPr="00546391">
              <w:rPr>
                <w:rFonts w:ascii="Courier New" w:hAnsi="Courier New" w:cs="Courier New"/>
                <w:sz w:val="16"/>
                <w:szCs w:val="16"/>
                <w:lang w:val="en-US" w:eastAsia="de-DE"/>
              </w:rPr>
              <w:t xml:space="preserve"> (modification index) only once</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 xml:space="preserve">MAY supply a *child* term of </w:t>
            </w:r>
            <w:hyperlink r:id="rId317" w:tgtFrame="new" w:history="1">
              <w:r w:rsidRPr="00546391">
                <w:rPr>
                  <w:rFonts w:ascii="Courier New" w:hAnsi="Courier New" w:cs="Courier New"/>
                  <w:color w:val="0000FF"/>
                  <w:sz w:val="16"/>
                  <w:szCs w:val="16"/>
                  <w:u w:val="single"/>
                  <w:lang w:val="en-US" w:eastAsia="de-DE"/>
                </w:rPr>
                <w:t>XLMOD:00004</w:t>
              </w:r>
            </w:hyperlink>
            <w:r w:rsidRPr="00546391">
              <w:rPr>
                <w:rFonts w:ascii="Courier New" w:hAnsi="Courier New" w:cs="Courier New"/>
                <w:sz w:val="16"/>
                <w:szCs w:val="16"/>
                <w:lang w:val="en-US" w:eastAsia="de-DE"/>
              </w:rPr>
              <w:t xml:space="preserve"> (cross-linker) only once</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 xml:space="preserve">MAY supply a *child* term of </w:t>
            </w:r>
            <w:hyperlink r:id="rId318" w:tgtFrame="new" w:history="1">
              <w:r w:rsidRPr="00546391">
                <w:rPr>
                  <w:rFonts w:ascii="Courier New" w:hAnsi="Courier New" w:cs="Courier New"/>
                  <w:color w:val="0000FF"/>
                  <w:sz w:val="16"/>
                  <w:szCs w:val="16"/>
                  <w:u w:val="single"/>
                  <w:lang w:val="en-US" w:eastAsia="de-DE"/>
                </w:rPr>
                <w:t>MOD:00000</w:t>
              </w:r>
            </w:hyperlink>
            <w:r w:rsidRPr="00546391">
              <w:rPr>
                <w:rFonts w:ascii="Courier New" w:hAnsi="Courier New" w:cs="Courier New"/>
                <w:sz w:val="16"/>
                <w:szCs w:val="16"/>
                <w:lang w:val="en-US" w:eastAsia="de-DE"/>
              </w:rPr>
              <w:t xml:space="preserve"> (protein modification) only once</w:t>
            </w:r>
          </w:p>
        </w:tc>
      </w:tr>
      <w:tr w:rsidR="00760FCA" w:rsidTr="00921A47">
        <w:trPr>
          <w:tblCellSpacing w:w="15" w:type="dxa"/>
        </w:trPr>
        <w:tc>
          <w:tcPr>
            <w:tcW w:w="0" w:type="auto"/>
            <w:vAlign w:val="center"/>
            <w:hideMark/>
          </w:tcPr>
          <w:p w:rsidR="00760FCA" w:rsidRDefault="00760FCA">
            <w:pPr>
              <w:rPr>
                <w:sz w:val="24"/>
                <w:szCs w:val="24"/>
              </w:rPr>
            </w:pPr>
            <w:r>
              <w:rPr>
                <w:b/>
                <w:bCs/>
              </w:rPr>
              <w:t>Example cvParams:</w:t>
            </w:r>
          </w:p>
        </w:tc>
        <w:tc>
          <w:tcPr>
            <w:tcW w:w="0" w:type="auto"/>
            <w:vAlign w:val="center"/>
            <w:hideMark/>
          </w:tcPr>
          <w:p w:rsidR="00760FCA" w:rsidRPr="00546391"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lt;cvParam cvRef="UNIMOD" accession="UNIMOD:35" name="Oxidation"&gt;&lt;/cvParam&gt;</w:t>
            </w:r>
          </w:p>
          <w:p w:rsidR="00760FCA" w:rsidRPr="00546391"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lt;cvParam cvRef="UNIMOD" accession="UNIMOD:4" name="Carbamidomethyl"&gt;&lt;/cvParam&gt;</w:t>
            </w:r>
          </w:p>
          <w:p w:rsidR="00760FCA" w:rsidRPr="00546391"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lt;cvParam accession="UNIMOD:214" cvRef="UNIMOD" name="iTRAQ4plex"/&gt;</w:t>
            </w:r>
          </w:p>
          <w:p w:rsidR="00760FCA" w:rsidRPr="00546391"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lt;cvParam accession="MS:1001189" cvRef="PSI-MS" name="modification specificity peptide N-term"/&gt;</w:t>
            </w:r>
          </w:p>
          <w:p w:rsidR="00760FCA" w:rsidRPr="00546391"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lt;cvParam accession="UNIMOD:39" cvRef="UNIMOD" name="Methylthio"/&gt;</w:t>
            </w:r>
          </w:p>
          <w:p w:rsidR="00760FCA" w:rsidRPr="00546391"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lt;cvParam accession="UNIMOD:7" cvRef="UNIMOD" name="Deamidated"/&gt;</w:t>
            </w:r>
          </w:p>
          <w:p w:rsidR="00760FCA" w:rsidRPr="00546391"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lt;cvParam cvRef="PSI-MS" accession="MS:1002504" name="modification index" value="0"/&gt;</w:t>
            </w:r>
          </w:p>
          <w:p w:rsidR="00760FCA" w:rsidRPr="00546391"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lt;cvParam cvRef="XLMOD" accession="XLMOD:02000" name="BS3"&gt;&lt;/cvParam&gt;</w:t>
            </w:r>
          </w:p>
          <w:p w:rsidR="00760FCA" w:rsidRPr="00546391"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lt;cvParam cvRef="PSI-MS" accession="MS:1002509" name="cross-link donor" value="0"&gt;&lt;/cvParam&gt;</w:t>
            </w:r>
          </w:p>
          <w:p w:rsidR="00760FCA" w:rsidRPr="00546391"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lt;cvParam cvRef="PSI-MS" accession="MS:1002510" name="cross-link acceptor" value="0"&gt;&lt;/cvParam&gt;</w:t>
            </w:r>
          </w:p>
          <w:p w:rsidR="00760FCA" w:rsidRPr="00546391"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lt;cvParam cvRef="XLMOD" accession="XLMOD:02004" name="BS3-d4"&gt;&lt;/cvParam&gt;</w:t>
            </w:r>
          </w:p>
          <w:p w:rsidR="00760FCA" w:rsidRPr="00546391"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lt;cvParam cvRef="XLMOD" accession="XLMOD:01001" name="amidated BS3"&gt;&lt;/cvParam&gt;</w:t>
            </w:r>
          </w:p>
          <w:p w:rsidR="00760FCA" w:rsidRPr="00546391"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lt;cvParam cvRef="XLMOD" accession="XLMOD:01000" name="hydrolyzed BS3"&gt;&lt;/cvParam&gt;</w:t>
            </w:r>
          </w:p>
          <w:p w:rsidR="00760FCA" w:rsidRPr="00546391"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lt;cvParam cvRef="UNIMOD" accession="UNIMOD:1020" name="Xlink:DSS"&gt;&lt;/cvParam&gt;</w:t>
            </w:r>
          </w:p>
          <w:p w:rsidR="00760FCA" w:rsidRPr="00546391"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lastRenderedPageBreak/>
              <w:t>&lt;cvParam cvRef="XLMOD" accession="XLMOD:01009" name="amidated BS3-d4"&gt;&lt;/cvParam&gt;</w:t>
            </w:r>
          </w:p>
          <w:p w:rsidR="00F55DCC" w:rsidRPr="00546391"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lt;cvParam cvRef="XLMOD" accession="XLMOD:01008" name="hydrolyzed BS3-d4"&gt;&lt;/cvParam&gt;</w:t>
            </w:r>
          </w:p>
        </w:tc>
      </w:tr>
    </w:tbl>
    <w:p w:rsidR="00921A47" w:rsidRDefault="00921A47" w:rsidP="00921A47"/>
    <w:p w:rsidR="00921A47" w:rsidRDefault="00921A47" w:rsidP="00921A47">
      <w:pPr>
        <w:pStyle w:val="Heading2"/>
      </w:pPr>
      <w:bookmarkStart w:id="204" w:name="_Toc457214121"/>
      <w:r>
        <w:t>Element &lt;</w:t>
      </w:r>
      <w:bookmarkStart w:id="205" w:name="SearchType"/>
      <w:r>
        <w:t>SearchType</w:t>
      </w:r>
      <w:bookmarkEnd w:id="205"/>
      <w:r>
        <w:t>&gt;</w:t>
      </w:r>
      <w:bookmarkEnd w:id="20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9"/>
        <w:gridCol w:w="813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type of search performed e.g. PMF, Tag searches, MS-M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06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SearchType&gt;</w:t>
            </w:r>
          </w:p>
          <w:p w:rsidR="00921A47" w:rsidRDefault="00921A47">
            <w:pPr>
              <w:pStyle w:val="HTMLPreformatted"/>
            </w:pPr>
            <w:r>
              <w:t xml:space="preserve">    &lt;cvParam accession="MS:1001083" cvRef="PSI-MS" value="" name="ms-ms search"/&gt;</w:t>
            </w:r>
          </w:p>
          <w:p w:rsidR="00921A47" w:rsidRDefault="00921A47">
            <w:pPr>
              <w:pStyle w:val="HTMLPreformatted"/>
            </w:pPr>
            <w:r>
              <w:t>&lt;/SearchTyp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Preformatted"/>
            </w:pPr>
            <w:r>
              <w:t>Path /MzIdentML/AnalysisProtocolCollection/SpectrumIdentificationProtocol/SearchType</w:t>
            </w:r>
          </w:p>
          <w:p w:rsidR="00921A47" w:rsidRDefault="00921A47">
            <w:pPr>
              <w:pStyle w:val="HTMLPreformatted"/>
            </w:pPr>
            <w:r>
              <w:t xml:space="preserve">MUST supply a *child* term of </w:t>
            </w:r>
            <w:hyperlink r:id="rId319" w:tgtFrame="new" w:history="1">
              <w:r>
                <w:rPr>
                  <w:rStyle w:val="Hyperlink"/>
                </w:rPr>
                <w:t>MS:1001080</w:t>
              </w:r>
            </w:hyperlink>
            <w:r>
              <w:t xml:space="preserve"> (</w:t>
            </w:r>
            <w:r>
              <w:rPr>
                <w:rStyle w:val="popup"/>
              </w:rPr>
              <w:t>search type</w:t>
            </w:r>
            <w:r>
              <w:t>) one or more times</w:t>
            </w:r>
          </w:p>
          <w:p w:rsidR="00921A47" w:rsidRDefault="00921A47">
            <w:pPr>
              <w:pStyle w:val="HTMLPreformatted"/>
            </w:pPr>
            <w:r>
              <w:t xml:space="preserve">  e.g.: </w:t>
            </w:r>
            <w:hyperlink r:id="rId320" w:tgtFrame="new" w:history="1">
              <w:r>
                <w:rPr>
                  <w:rStyle w:val="Hyperlink"/>
                </w:rPr>
                <w:t>MS:1001010</w:t>
              </w:r>
            </w:hyperlink>
            <w:r>
              <w:t xml:space="preserve"> (</w:t>
            </w:r>
            <w:r>
              <w:rPr>
                <w:rStyle w:val="popup"/>
              </w:rPr>
              <w:t>de novo search</w:t>
            </w:r>
            <w:r>
              <w:t xml:space="preserve">) </w:t>
            </w:r>
          </w:p>
          <w:p w:rsidR="00921A47" w:rsidRDefault="00921A47">
            <w:pPr>
              <w:pStyle w:val="HTMLPreformatted"/>
            </w:pPr>
            <w:r>
              <w:t xml:space="preserve">  e.g.: </w:t>
            </w:r>
            <w:hyperlink r:id="rId321" w:tgtFrame="new" w:history="1">
              <w:r>
                <w:rPr>
                  <w:rStyle w:val="Hyperlink"/>
                </w:rPr>
                <w:t>MS:1001031</w:t>
              </w:r>
            </w:hyperlink>
            <w:r>
              <w:t xml:space="preserve"> (</w:t>
            </w:r>
            <w:r>
              <w:rPr>
                <w:rStyle w:val="popup"/>
              </w:rPr>
              <w:t>spectral library search</w:t>
            </w:r>
            <w:r>
              <w:t xml:space="preserve">) </w:t>
            </w:r>
          </w:p>
          <w:p w:rsidR="00921A47" w:rsidRDefault="00921A47">
            <w:pPr>
              <w:pStyle w:val="HTMLPreformatted"/>
            </w:pPr>
            <w:r>
              <w:t xml:space="preserve">  e.g.: </w:t>
            </w:r>
            <w:hyperlink r:id="rId322" w:tgtFrame="new" w:history="1">
              <w:r>
                <w:rPr>
                  <w:rStyle w:val="Hyperlink"/>
                </w:rPr>
                <w:t>MS:1001081</w:t>
              </w:r>
            </w:hyperlink>
            <w:r>
              <w:t xml:space="preserve"> (</w:t>
            </w:r>
            <w:r>
              <w:rPr>
                <w:rStyle w:val="popup"/>
              </w:rPr>
              <w:t>pmf search</w:t>
            </w:r>
            <w:r>
              <w:t xml:space="preserve">) </w:t>
            </w:r>
          </w:p>
          <w:p w:rsidR="00921A47" w:rsidRDefault="00921A47">
            <w:pPr>
              <w:pStyle w:val="HTMLPreformatted"/>
            </w:pPr>
            <w:r>
              <w:t xml:space="preserve">  e.g.: </w:t>
            </w:r>
            <w:hyperlink r:id="rId323" w:tgtFrame="new" w:history="1">
              <w:r>
                <w:rPr>
                  <w:rStyle w:val="Hyperlink"/>
                </w:rPr>
                <w:t>MS:1001082</w:t>
              </w:r>
            </w:hyperlink>
            <w:r>
              <w:t xml:space="preserve"> (</w:t>
            </w:r>
            <w:r>
              <w:rPr>
                <w:rStyle w:val="popup"/>
              </w:rPr>
              <w:t>tag search</w:t>
            </w:r>
            <w:r>
              <w:t xml:space="preserve">) </w:t>
            </w:r>
          </w:p>
          <w:p w:rsidR="00921A47" w:rsidRDefault="00921A47">
            <w:pPr>
              <w:pStyle w:val="HTMLPreformatted"/>
            </w:pPr>
            <w:r>
              <w:t xml:space="preserve">  e.g.: </w:t>
            </w:r>
            <w:hyperlink r:id="rId324" w:tgtFrame="new" w:history="1">
              <w:r>
                <w:rPr>
                  <w:rStyle w:val="Hyperlink"/>
                </w:rPr>
                <w:t>MS:1001083</w:t>
              </w:r>
            </w:hyperlink>
            <w:r>
              <w:t xml:space="preserve"> (</w:t>
            </w:r>
            <w:r>
              <w:rPr>
                <w:rStyle w:val="popup"/>
              </w:rPr>
              <w:t>ms-ms search</w:t>
            </w:r>
            <w:r>
              <w:t xml:space="preserve">) </w:t>
            </w:r>
          </w:p>
          <w:p w:rsidR="00921A47" w:rsidRDefault="00921A47">
            <w:pPr>
              <w:pStyle w:val="HTMLPreformatted"/>
            </w:pPr>
            <w:r>
              <w:t xml:space="preserve">  e.g.: </w:t>
            </w:r>
            <w:hyperlink r:id="rId325" w:tgtFrame="new" w:history="1">
              <w:r>
                <w:rPr>
                  <w:rStyle w:val="Hyperlink"/>
                </w:rPr>
                <w:t>MS:1001584</w:t>
              </w:r>
            </w:hyperlink>
            <w:r>
              <w:t xml:space="preserve"> (</w:t>
            </w:r>
            <w:r>
              <w:rPr>
                <w:rStyle w:val="popup"/>
              </w:rPr>
              <w:t>combined pmf + ms-ms search</w:t>
            </w:r>
            <w:r>
              <w:t xml:space="preserve">) </w:t>
            </w:r>
          </w:p>
          <w:p w:rsidR="00921A47" w:rsidRDefault="00921A47">
            <w:pPr>
              <w:pStyle w:val="HTMLPreformatted"/>
            </w:pPr>
            <w:r>
              <w:t xml:space="preserve">  e.g.: </w:t>
            </w:r>
            <w:hyperlink r:id="rId326" w:tgtFrame="new" w:history="1">
              <w:r>
                <w:rPr>
                  <w:rStyle w:val="Hyperlink"/>
                </w:rPr>
                <w:t>MS:1002490</w:t>
              </w:r>
            </w:hyperlink>
            <w:r>
              <w:t xml:space="preserve"> (</w:t>
            </w:r>
            <w:r>
              <w:rPr>
                <w:rStyle w:val="popup"/>
              </w:rPr>
              <w:t>peptide-level scoring</w:t>
            </w:r>
            <w:r>
              <w:t xml:space="preserve">) </w:t>
            </w:r>
          </w:p>
          <w:p w:rsidR="00921A47" w:rsidRDefault="00921A47">
            <w:pPr>
              <w:pStyle w:val="HTMLPreformatted"/>
            </w:pPr>
            <w:r>
              <w:t xml:space="preserve">  e.g.: </w:t>
            </w:r>
            <w:hyperlink r:id="rId327" w:tgtFrame="new" w:history="1">
              <w:r>
                <w:rPr>
                  <w:rStyle w:val="Hyperlink"/>
                </w:rPr>
                <w:t>MS:1002491</w:t>
              </w:r>
            </w:hyperlink>
            <w:r>
              <w:t xml:space="preserve"> (</w:t>
            </w:r>
            <w:r>
              <w:rPr>
                <w:rStyle w:val="popup"/>
              </w:rPr>
              <w:t>modification localization scoring</w:t>
            </w:r>
            <w:r>
              <w:t xml:space="preserve">) </w:t>
            </w:r>
          </w:p>
          <w:p w:rsidR="00921A47" w:rsidRDefault="00921A47">
            <w:pPr>
              <w:pStyle w:val="HTMLPreformatted"/>
            </w:pPr>
            <w:r>
              <w:t xml:space="preserve">  e.g.: </w:t>
            </w:r>
            <w:hyperlink r:id="rId328" w:tgtFrame="new" w:history="1">
              <w:r>
                <w:rPr>
                  <w:rStyle w:val="Hyperlink"/>
                </w:rPr>
                <w:t>MS:1002492</w:t>
              </w:r>
            </w:hyperlink>
            <w:r>
              <w:t xml:space="preserve"> (</w:t>
            </w:r>
            <w:r>
              <w:rPr>
                <w:rStyle w:val="popup"/>
              </w:rPr>
              <w:t>consensus scoring</w:t>
            </w:r>
            <w:r>
              <w:t xml:space="preserve">) </w:t>
            </w:r>
          </w:p>
          <w:p w:rsidR="00921A47" w:rsidRDefault="00921A47">
            <w:pPr>
              <w:pStyle w:val="HTMLPreformatted"/>
            </w:pPr>
            <w:r>
              <w:t xml:space="preserve">  e.g.: </w:t>
            </w:r>
            <w:hyperlink r:id="rId329" w:tgtFrame="new" w:history="1">
              <w:r>
                <w:rPr>
                  <w:rStyle w:val="Hyperlink"/>
                </w:rPr>
                <w:t>MS:1002493</w:t>
              </w:r>
            </w:hyperlink>
            <w:r>
              <w:t xml:space="preserve"> (</w:t>
            </w:r>
            <w:r>
              <w:rPr>
                <w:rStyle w:val="popup"/>
              </w:rPr>
              <w:t>sample pre-fractionation</w:t>
            </w:r>
            <w:r>
              <w:t xml:space="preserve">) </w:t>
            </w:r>
          </w:p>
          <w:p w:rsidR="00921A47" w:rsidRDefault="00921A47">
            <w:pPr>
              <w:pStyle w:val="HTMLPreformatted"/>
            </w:pPr>
            <w:r>
              <w:t xml:space="preserve">  </w:t>
            </w:r>
            <w:hyperlink r:id="rId330" w:tgtFrame="new" w:history="1">
              <w:r>
                <w:rPr>
                  <w:rStyle w:val="Hyperlink"/>
                </w:rPr>
                <w:t>et al.</w:t>
              </w:r>
            </w:hyperlink>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Preformatted"/>
            </w:pPr>
            <w:r>
              <w:t>&lt;cvParam cvRef="PSI-MS" accession="MS:1001083" name="ms-ms search"&gt;&lt;/cvParam&gt;</w:t>
            </w:r>
          </w:p>
        </w:tc>
      </w:tr>
    </w:tbl>
    <w:p w:rsidR="00921A47" w:rsidRDefault="00921A47" w:rsidP="00921A47"/>
    <w:p w:rsidR="00921A47" w:rsidRDefault="00921A47" w:rsidP="00921A47">
      <w:pPr>
        <w:pStyle w:val="Heading2"/>
      </w:pPr>
      <w:bookmarkStart w:id="206" w:name="_Toc457214122"/>
      <w:r>
        <w:t>Element &lt;</w:t>
      </w:r>
      <w:bookmarkStart w:id="207" w:name="Seq"/>
      <w:r>
        <w:t>Seq</w:t>
      </w:r>
      <w:bookmarkEnd w:id="207"/>
      <w:r>
        <w:t>&gt;</w:t>
      </w:r>
      <w:bookmarkEnd w:id="20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actual sequence of amino acids or nucleic aci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quenc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064789" w:rsidRDefault="00921A47">
            <w:pPr>
              <w:pStyle w:val="HTMLPreformatted"/>
            </w:pPr>
            <w:r>
              <w:t>&lt;Seq&gt;MMKFTVVAAALLLLGAVRAEEEDKKEDVGTVVGIDLGTTYSCVGVFKNGRVEIIANDQGNRITPSYVAFTPEGERLIGDAAKNQLTSNPENTVFDA</w:t>
            </w:r>
          </w:p>
          <w:p w:rsidR="00064789" w:rsidRDefault="00921A47">
            <w:pPr>
              <w:pStyle w:val="HTMLPreformatted"/>
            </w:pPr>
            <w:r>
              <w:t>KRLIGRTWNDPSVQQDIKFLPFKVVEKKTKPYIQVDIGGGQTKTFAPEEISAMVLTKMKETAEAYLGKKVTHAVVTVPAYFNDAQRQATKDAGTIAGLNVM</w:t>
            </w:r>
          </w:p>
          <w:p w:rsidR="00064789" w:rsidRDefault="00921A47">
            <w:pPr>
              <w:pStyle w:val="HTMLPreformatted"/>
            </w:pPr>
            <w:r>
              <w:t>RIINEPTAAAIAYGLDKREGEKNILVFDLGGGTFDVSLLTIDNGVFEVVATNGDTHLGGEDFDQRVMEHFIKLYKKKTGKDVRKDNRAVQKLRREVEKAKR</w:t>
            </w:r>
          </w:p>
          <w:p w:rsidR="00064789" w:rsidRDefault="00921A47">
            <w:pPr>
              <w:pStyle w:val="HTMLPreformatted"/>
            </w:pPr>
            <w:r>
              <w:t>ALSSQHQARIEIESFFEREDFSETLTRAKFEELNMDLFRSTMKPVQKVLEDSDLKKSDIDEIVLVGGSTRIPKIQQLVKEFFNGKEPSRGINPDEAVAYGA</w:t>
            </w:r>
          </w:p>
          <w:p w:rsidR="00064789" w:rsidRDefault="00921A47">
            <w:pPr>
              <w:pStyle w:val="HTMLPreformatted"/>
            </w:pPr>
            <w:r>
              <w:t>AVQAGVLSGGQDTGDLVLLDVCPLTLGIETVGGVMTKLIPRNTVVPTKKSQIFSTASDNQPTVTIKVYEGERPLTKDNHLLGTFDLTGIPPAPRGVPQIEV</w:t>
            </w:r>
          </w:p>
          <w:p w:rsidR="00064789" w:rsidRDefault="00921A47">
            <w:pPr>
              <w:pStyle w:val="HTMLPreformatted"/>
            </w:pPr>
            <w:r>
              <w:t>TFEIDVNGILRVTAEDKGTGNKNKITITNDQNRLTPEEIERMVNDAEKFAEEDKKLKERIDTRNELESYAYSLKNQIGDKEKLGGKLSSEDKETMEKAVEE</w:t>
            </w:r>
          </w:p>
          <w:p w:rsidR="00921A47" w:rsidRDefault="00921A47">
            <w:pPr>
              <w:pStyle w:val="HTMLPreformatted"/>
            </w:pPr>
            <w:r>
              <w:t>KIEWLESHQDADIEDFKAKKKELEEIVQPIISKLYGSGGPPPTGEEDTSEKDEL&lt;/Seq&gt;</w:t>
            </w:r>
          </w:p>
        </w:tc>
      </w:tr>
    </w:tbl>
    <w:p w:rsidR="00921A47" w:rsidRDefault="00921A47" w:rsidP="00921A47"/>
    <w:p w:rsidR="00921A47" w:rsidRDefault="00921A47" w:rsidP="00921A47">
      <w:pPr>
        <w:pStyle w:val="Heading2"/>
      </w:pPr>
      <w:bookmarkStart w:id="208" w:name="_Toc457214123"/>
      <w:r>
        <w:t>Element &lt;</w:t>
      </w:r>
      <w:bookmarkStart w:id="209" w:name="SequenceCollection"/>
      <w:r>
        <w:t>SequenceCollection</w:t>
      </w:r>
      <w:bookmarkEnd w:id="209"/>
      <w:r>
        <w:t>&gt;</w:t>
      </w:r>
      <w:bookmarkEnd w:id="20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llection of sequences (DBSequence or Peptide) identified and their relationship between each other (PeptideEvidence) to be referenced elsewhere in the resul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quence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DBSequence" w:history="1">
                    <w:r w:rsidR="00921A47">
                      <w:rPr>
                        <w:rStyle w:val="Hyperlink"/>
                      </w:rPr>
                      <w:t>DB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Peptide" w:history="1">
                    <w:r w:rsidR="00921A47">
                      <w:rPr>
                        <w:rStyle w:val="Hyperlink"/>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One (poly)peptide (a sequence with modifications). The combination of Peptide </w:t>
                  </w:r>
                  <w:r>
                    <w:lastRenderedPageBreak/>
                    <w:t>sequence and modifications MUST be unique in the file.</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PeptideEvidence" w:history="1">
                    <w:r w:rsidR="00921A47">
                      <w:rPr>
                        <w:rStyle w:val="Hyperlink"/>
                      </w:rPr>
                      <w:t>PeptideEvid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PeptideEvidence links a specific Peptide element to a specific position in a DBSequence. There MUST only be one PeptideEvidence item per Peptide-to-DBSequence-posi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SequenceCollection.png" \* MERGEFORMATINET </w:instrText>
            </w:r>
            <w:r>
              <w:fldChar w:fldCharType="separate"/>
            </w:r>
            <w:r w:rsidR="00FF1B28">
              <w:fldChar w:fldCharType="begin"/>
            </w:r>
            <w:r w:rsidR="00FF1B28">
              <w:instrText xml:space="preserve"> INCLUDEPICTURE  "http://www.peptideatlas.org/PSI/schemas/mzIdentML/1.2/figures/SequenceCollection.png" \* MERGEFORMATINET </w:instrText>
            </w:r>
            <w:r w:rsidR="00FF1B28">
              <w:fldChar w:fldCharType="separate"/>
            </w:r>
            <w:r w:rsidR="004C4E4B">
              <w:fldChar w:fldCharType="begin"/>
            </w:r>
            <w:r w:rsidR="004C4E4B">
              <w:instrText xml:space="preserve"> INCLUDEPICTURE  "http://www.peptideatlas.org/PSI/schemas/mzIdentML/1.2/figures/SequenceCollection.png" \* MERGEFORMATINET </w:instrText>
            </w:r>
            <w:r w:rsidR="004C4E4B">
              <w:fldChar w:fldCharType="separate"/>
            </w:r>
            <w:r w:rsidR="002B0C18">
              <w:fldChar w:fldCharType="begin"/>
            </w:r>
            <w:r w:rsidR="002B0C18">
              <w:instrText xml:space="preserve"> INCLUDEPICTURE  "http://www.peptideatlas.org/PSI/schemas/mzIdentML/1.2/figures/SequenceCollection.png" \* MERGEFORMATINET </w:instrText>
            </w:r>
            <w:r w:rsidR="002B0C18">
              <w:fldChar w:fldCharType="separate"/>
            </w:r>
            <w:r w:rsidR="00F109B9">
              <w:fldChar w:fldCharType="begin"/>
            </w:r>
            <w:r w:rsidR="00F109B9">
              <w:instrText xml:space="preserve"> INCLUDEPICTURE  "http://www.peptideatlas.org/PSI/schemas/mzIdentML/1.2/figures/SequenceCollection.png" \* MERGEFORMATINET </w:instrText>
            </w:r>
            <w:r w:rsidR="00F109B9">
              <w:fldChar w:fldCharType="separate"/>
            </w:r>
            <w:r w:rsidR="00652A72">
              <w:fldChar w:fldCharType="begin"/>
            </w:r>
            <w:r w:rsidR="00652A72">
              <w:instrText xml:space="preserve"> INCLUDEPICTURE  "http://www.peptideatlas.org/PSI/schemas/mzIdentML/1.2/figures/SequenceCollection.png" \* MERGEFORMATINET </w:instrText>
            </w:r>
            <w:r w:rsidR="00652A72">
              <w:fldChar w:fldCharType="separate"/>
            </w:r>
            <w:r w:rsidR="00F2760E">
              <w:fldChar w:fldCharType="begin"/>
            </w:r>
            <w:r w:rsidR="00F2760E">
              <w:instrText xml:space="preserve"> INCLUDEPICTURE  "http://www.peptideatlas.org/PSI/schemas/mzIdentML/1.2/figures/SequenceCollection.png" \* MERGEFORMATINET </w:instrText>
            </w:r>
            <w:r w:rsidR="00F2760E">
              <w:fldChar w:fldCharType="separate"/>
            </w:r>
            <w:r w:rsidR="006138BD">
              <w:fldChar w:fldCharType="begin"/>
            </w:r>
            <w:r w:rsidR="006138BD">
              <w:instrText xml:space="preserve"> INCLUDEPICTURE  "http://www.peptideatlas.org/PSI/schemas/mzIdentML/1.2/figures/SequenceCollection.png" \* MERGEFORMATINET </w:instrText>
            </w:r>
            <w:r w:rsidR="006138BD">
              <w:fldChar w:fldCharType="separate"/>
            </w:r>
            <w:r w:rsidR="00CF32B3">
              <w:fldChar w:fldCharType="begin"/>
            </w:r>
            <w:r w:rsidR="00CF32B3">
              <w:instrText xml:space="preserve"> INCLUDEPICTURE  "http://www.peptideatlas.org/PSI/schemas/mzIdentML/1.2/figures/SequenceCollection.png" \* MERGEFORMATINET </w:instrText>
            </w:r>
            <w:r w:rsidR="00CF32B3">
              <w:fldChar w:fldCharType="separate"/>
            </w:r>
            <w:r w:rsidR="00625DDA">
              <w:fldChar w:fldCharType="begin"/>
            </w:r>
            <w:r w:rsidR="00625DDA">
              <w:instrText xml:space="preserve"> INCLUDEPICTURE  "http://www.peptideatlas.org/PSI/schemas/mzIdentML/1.2/figures/SequenceCollection.png" \* MERGEFORMATINET </w:instrText>
            </w:r>
            <w:r w:rsidR="00625DDA">
              <w:fldChar w:fldCharType="separate"/>
            </w:r>
            <w:r w:rsidR="00663A05">
              <w:fldChar w:fldCharType="begin"/>
            </w:r>
            <w:r w:rsidR="00663A05">
              <w:instrText xml:space="preserve"> INCLUDEPICTURE  "http://www.peptideatlas.org/PSI/schemas/mzIdentML/1.2/figures/SequenceCollection.png" \* MERGEFORMATINET </w:instrText>
            </w:r>
            <w:r w:rsidR="00663A05">
              <w:fldChar w:fldCharType="separate"/>
            </w:r>
            <w:r w:rsidR="00B7287D">
              <w:fldChar w:fldCharType="begin"/>
            </w:r>
            <w:r w:rsidR="00B7287D">
              <w:instrText xml:space="preserve"> INCLUDEPICTURE  "http://www.peptideatlas.org/PSI/schemas/mzIdentML/1.2/figures/SequenceCollection.png" \* MERGEFORMATINET </w:instrText>
            </w:r>
            <w:r w:rsidR="00B7287D">
              <w:fldChar w:fldCharType="separate"/>
            </w:r>
            <w:r w:rsidR="00F55DCC">
              <w:fldChar w:fldCharType="begin"/>
            </w:r>
            <w:r w:rsidR="00F55DCC">
              <w:instrText xml:space="preserve"> INCLUDEPICTURE  "http://www.peptideatlas.org/PSI/schemas/mzIdentML/1.2/figures/SequenceCollection.png" \* MERGEFORMATINET </w:instrText>
            </w:r>
            <w:r w:rsidR="00F55DCC">
              <w:fldChar w:fldCharType="separate"/>
            </w:r>
            <w:r w:rsidR="007F783B">
              <w:fldChar w:fldCharType="begin"/>
            </w:r>
            <w:r w:rsidR="007F783B">
              <w:instrText xml:space="preserve"> </w:instrText>
            </w:r>
            <w:r w:rsidR="007F783B">
              <w:instrText>INCLUDEPICTURE  "http://www.peptideatlas.org/PSI/schemas/mzIdentML/1.2/figures/SequenceCollection.png" \* MERGEFORMATINET</w:instrText>
            </w:r>
            <w:r w:rsidR="007F783B">
              <w:instrText xml:space="preserve"> </w:instrText>
            </w:r>
            <w:r w:rsidR="007F783B">
              <w:fldChar w:fldCharType="separate"/>
            </w:r>
            <w:r w:rsidR="00C14FC6">
              <w:pict w14:anchorId="5BCFD105">
                <v:shape id="_x0000_i1034" type="#_x0000_t75" alt="" style="width:6in;height:489.4pt">
                  <v:imagedata r:id="rId331" r:href="rId332"/>
                </v:shape>
              </w:pict>
            </w:r>
            <w:r w:rsidR="007F783B">
              <w:fldChar w:fldCharType="end"/>
            </w:r>
            <w:r w:rsidR="00F55DCC">
              <w:fldChar w:fldCharType="end"/>
            </w:r>
            <w:r w:rsidR="00B7287D">
              <w:fldChar w:fldCharType="end"/>
            </w:r>
            <w:r w:rsidR="00663A05">
              <w:fldChar w:fldCharType="end"/>
            </w:r>
            <w:r w:rsidR="00625DDA">
              <w:fldChar w:fldCharType="end"/>
            </w:r>
            <w:r w:rsidR="00CF32B3">
              <w:fldChar w:fldCharType="end"/>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SequenceCollection xmlns="http://psidev.info/psi/pi/mzIdentML/1.2"&gt;</w:t>
            </w:r>
          </w:p>
          <w:p w:rsidR="00064789" w:rsidRDefault="00921A47">
            <w:pPr>
              <w:pStyle w:val="HTMLPreformatted"/>
            </w:pPr>
            <w:r>
              <w:t xml:space="preserve">    &lt;DBSequence accession="sp|Q64467|G3PT_MOUSE Glyceraldehyde-3-phosphate dehydrogenase, testis-speci</w:t>
            </w:r>
          </w:p>
          <w:p w:rsidR="00064789" w:rsidRDefault="00921A47">
            <w:pPr>
              <w:pStyle w:val="HTMLPreformatted"/>
            </w:pPr>
            <w:r>
              <w:t>fic OS=Mus..." searchDatabase_ref="SearchDB_1" length="440" name="sp|Q64467|G3PT_MOUSE Glyceraldehyde-3</w:t>
            </w:r>
          </w:p>
          <w:p w:rsidR="00064789" w:rsidRDefault="00921A47">
            <w:pPr>
              <w:pStyle w:val="HTMLPreformatted"/>
            </w:pPr>
            <w:r>
              <w:t>-phosphate dehydrogenase, testis-specific OS=Mus musculus GN=Gapdhs PE=1 SV=1" id="dbseq_sp|Q64467|G3PT</w:t>
            </w:r>
          </w:p>
          <w:p w:rsidR="00921A47" w:rsidRDefault="00921A47">
            <w:pPr>
              <w:pStyle w:val="HTMLPreformatted"/>
            </w:pPr>
            <w:r>
              <w:t>_MOUSE Glyceraldehyde-3-phosphate dehydrogenase, testis-specific OS=Mus..."&gt;</w:t>
            </w:r>
          </w:p>
          <w:p w:rsidR="00064789" w:rsidRDefault="00921A47">
            <w:pPr>
              <w:pStyle w:val="HTMLPreformatted"/>
            </w:pPr>
            <w:r>
              <w:t xml:space="preserve">        &lt;Seq&gt;MSRRDVVLTNVTVVQLRRDRCPCPCPCPCPCPCPVIRPPPPKLEDPPPTVEEQPPPPPPPPPPPPPPPPPPPPQIEPDKFEEAPPPPP</w:t>
            </w:r>
          </w:p>
          <w:p w:rsidR="00064789" w:rsidRDefault="00921A47">
            <w:pPr>
              <w:pStyle w:val="HTMLPreformatted"/>
            </w:pPr>
            <w:r>
              <w:t>PPPPPPPPPP</w:t>
            </w:r>
          </w:p>
          <w:p w:rsidR="00064789" w:rsidRDefault="00921A47">
            <w:pPr>
              <w:pStyle w:val="HTMLPreformatted"/>
            </w:pPr>
            <w:r>
              <w:t>PPLQKPARELTVGINGFGRIGRLVLRVCMEKGIRVVAVNDPFIDPEYMVYMFKYDSTHGRYKGNVEHKNGQLVVDNLEINTYQCKDPKEIPWSSIGNPYVVEC</w:t>
            </w:r>
          </w:p>
          <w:p w:rsidR="00064789" w:rsidRDefault="00921A47">
            <w:pPr>
              <w:pStyle w:val="HTMLPreformatted"/>
            </w:pPr>
            <w:r>
              <w:t>TGVYLSIEAASAHISSGARRVVVTAPSPDAPMFVMGVNEKDYNPGSMTIVSNASCTTNCLAPLAKVIHENFGIVEGLMTTVHSYTATQKTVDGPSKKDWRGGR</w:t>
            </w:r>
          </w:p>
          <w:p w:rsidR="00064789" w:rsidRDefault="00921A47">
            <w:pPr>
              <w:pStyle w:val="HTMLPreformatted"/>
            </w:pPr>
            <w:r>
              <w:t>GAHQNIIPSSTGAAKAVGKVIPELKGKLTGMAFRVPTPNVSVVDLTCRLAKPASYSAITEAVKAAAKGPLAGILAYTEDQVVSTDFNGNPHSSIFDAKAGIAL</w:t>
            </w:r>
          </w:p>
          <w:p w:rsidR="00921A47" w:rsidRDefault="00921A47">
            <w:pPr>
              <w:pStyle w:val="HTMLPreformatted"/>
            </w:pPr>
            <w:r>
              <w:t>NDNFVKLVAWYDNEYGYSNRVVDLLRYMFSREK&lt;/Seq&gt;</w:t>
            </w:r>
          </w:p>
          <w:p w:rsidR="00921A47" w:rsidRDefault="00921A47">
            <w:pPr>
              <w:pStyle w:val="HTMLPreformatted"/>
            </w:pPr>
            <w:r>
              <w:lastRenderedPageBreak/>
              <w:t xml:space="preserve">    &lt;/DBSequence&gt;</w:t>
            </w:r>
          </w:p>
          <w:p w:rsidR="00064789" w:rsidRDefault="00921A47">
            <w:pPr>
              <w:pStyle w:val="HTMLPreformatted"/>
            </w:pPr>
            <w:r>
              <w:t xml:space="preserve">    &lt;DBSequence accession="tr|Q3UEM8|Q3UEM8_MOUSE Putative uncharacte</w:t>
            </w:r>
            <w:r w:rsidR="00064789">
              <w:t>rized protein (Fragment) OS=Mus</w:t>
            </w:r>
          </w:p>
          <w:p w:rsidR="00064789" w:rsidRDefault="00921A47">
            <w:pPr>
              <w:pStyle w:val="HTMLPreformatted"/>
            </w:pPr>
            <w:r>
              <w:t>musculus..." searchDatabase_ref="SearchDB_1" length="520" name="tr|Q3UEM8|Q3UEM8_MOUSE Putative unchar</w:t>
            </w:r>
          </w:p>
          <w:p w:rsidR="00064789" w:rsidRDefault="00921A47">
            <w:pPr>
              <w:pStyle w:val="HTMLPreformatted"/>
            </w:pPr>
            <w:r>
              <w:t>acterized protein (Fragment) OS=Mus musculus GN=Hspa5 PE=2 SV=1" id="dbseq_tr|Q3UEM8|Q3UEM8_MOUSE Puta</w:t>
            </w:r>
          </w:p>
          <w:p w:rsidR="00921A47" w:rsidRDefault="00921A47">
            <w:pPr>
              <w:pStyle w:val="HTMLPreformatted"/>
            </w:pPr>
            <w:r>
              <w:t>tive uncharacterized protein (Fragment) OS=Mus musculus..."&gt;</w:t>
            </w:r>
          </w:p>
          <w:p w:rsidR="00064789" w:rsidRDefault="00921A47">
            <w:pPr>
              <w:pStyle w:val="HTMLPreformatted"/>
            </w:pPr>
            <w:r>
              <w:t xml:space="preserve">        &lt;Seq&gt;MMKFTVVAAALLLLGAVRAEEEDKKEDVGTVVGIDLGTTYSCVGVFKNGRVEIIANDQGNRITPSYVAFTPEGERLIGDAAKNQLTSNP</w:t>
            </w:r>
          </w:p>
          <w:p w:rsidR="00064789" w:rsidRDefault="00921A47">
            <w:pPr>
              <w:pStyle w:val="HTMLPreformatted"/>
            </w:pPr>
            <w:r>
              <w:t>ENTVFDAK</w:t>
            </w:r>
          </w:p>
          <w:p w:rsidR="00064789" w:rsidRDefault="00921A47">
            <w:pPr>
              <w:pStyle w:val="HTMLPreformatted"/>
            </w:pPr>
            <w:r>
              <w:t>RLIGRTWNDPSVQQDIKFLPFKVVEKKTKPYIQVDIGGGQTKTFAPEEISAMVLTKMKETAEAYLGKKVTHAVVTVPAYFNDAQRQATKDAGTIAGLNVMRI</w:t>
            </w:r>
          </w:p>
          <w:p w:rsidR="00064789" w:rsidRDefault="00921A47">
            <w:pPr>
              <w:pStyle w:val="HTMLPreformatted"/>
            </w:pPr>
            <w:r>
              <w:t>INEPTAAAIAYGLDKREGEKNILVFDLGGGTFDVSLLTIDNGVFEVVATNGDTHLGGEDFDQRVMEHFIKLYKKKTGKDVRKDNRAVQKLRREVEKAKRALS</w:t>
            </w:r>
          </w:p>
          <w:p w:rsidR="00064789" w:rsidRDefault="00921A47">
            <w:pPr>
              <w:pStyle w:val="HTMLPreformatted"/>
            </w:pPr>
            <w:r>
              <w:t>SQHQARIEIESFFEGEDFSETLTRAKFEELNMDLFRSTIKPVQKVLEDSDLKKSDIDEIVLVGGSTRIPKIQQLVKEFFNGKEPSRGINPDEAVAYGAAVQA</w:t>
            </w:r>
          </w:p>
          <w:p w:rsidR="00064789" w:rsidRDefault="00921A47">
            <w:pPr>
              <w:pStyle w:val="HTMLPreformatted"/>
            </w:pPr>
            <w:r>
              <w:t>GVLSGDQDTGDLVLLDVCPLTLGIETVGGVMTKLIPRNTVVPTKKSQIFSTASDNQPTVTIKVYEGERPLTKDNHLLGTFDLTGIPPAPRGVPQIEVTFEID</w:t>
            </w:r>
          </w:p>
          <w:p w:rsidR="00921A47" w:rsidRDefault="00921A47">
            <w:pPr>
              <w:pStyle w:val="HTMLPreformatted"/>
            </w:pPr>
            <w:r>
              <w:t>VNGILRVTAEDKGTG&lt;/Seq&gt;</w:t>
            </w:r>
          </w:p>
          <w:p w:rsidR="00921A47" w:rsidRDefault="00921A47">
            <w:pPr>
              <w:pStyle w:val="HTMLPreformatted"/>
            </w:pPr>
            <w:r>
              <w:t xml:space="preserve">    &lt;/DBSequence&gt;</w:t>
            </w:r>
          </w:p>
          <w:p w:rsidR="00921A47" w:rsidRDefault="00921A47">
            <w:pPr>
              <w:pStyle w:val="HTMLPreformatted"/>
            </w:pPr>
            <w:r>
              <w:t xml:space="preserve">  ...</w:t>
            </w:r>
          </w:p>
          <w:p w:rsidR="00921A47" w:rsidRDefault="00921A47">
            <w:pPr>
              <w:pStyle w:val="HTMLPreformatted"/>
            </w:pPr>
            <w:r>
              <w:t>&lt;/SequenceCollection&gt;</w:t>
            </w:r>
          </w:p>
        </w:tc>
      </w:tr>
    </w:tbl>
    <w:p w:rsidR="00921A47" w:rsidRDefault="00921A47" w:rsidP="00921A47"/>
    <w:p w:rsidR="00921A47" w:rsidRDefault="00921A47" w:rsidP="00921A47">
      <w:pPr>
        <w:pStyle w:val="Heading2"/>
      </w:pPr>
      <w:bookmarkStart w:id="210" w:name="_Toc457214124"/>
      <w:r>
        <w:t>Element &lt;</w:t>
      </w:r>
      <w:bookmarkStart w:id="211" w:name="SiteRegexp"/>
      <w:r>
        <w:t>SiteRegexp</w:t>
      </w:r>
      <w:bookmarkEnd w:id="211"/>
      <w:r>
        <w:t>&gt;</w:t>
      </w:r>
      <w:bookmarkEnd w:id="21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gular expression for specifying the enzyme cleavage sit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xsd:string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SiteRegexp&gt;(?&lt;=[KR])&lt;/SiteRegexp&gt;</w:t>
            </w:r>
          </w:p>
        </w:tc>
      </w:tr>
    </w:tbl>
    <w:p w:rsidR="00921A47" w:rsidRDefault="00921A47" w:rsidP="00921A47"/>
    <w:p w:rsidR="00921A47" w:rsidRDefault="00921A47" w:rsidP="00921A47">
      <w:pPr>
        <w:pStyle w:val="Heading2"/>
      </w:pPr>
      <w:bookmarkStart w:id="212" w:name="_Toc457214125"/>
      <w:r>
        <w:t>Element &lt;</w:t>
      </w:r>
      <w:bookmarkStart w:id="213" w:name="SoftwareName"/>
      <w:r>
        <w:t>SoftwareName</w:t>
      </w:r>
      <w:bookmarkEnd w:id="213"/>
      <w:r>
        <w:t>&gt;</w:t>
      </w:r>
      <w:bookmarkEnd w:id="21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name of the analysis software package, sourced from a CV if availab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SoftwareName&gt;</w:t>
            </w:r>
          </w:p>
          <w:p w:rsidR="00921A47" w:rsidRDefault="00921A47">
            <w:pPr>
              <w:pStyle w:val="HTMLPreformatted"/>
            </w:pPr>
            <w:r>
              <w:t xml:space="preserve">    &lt;cvParam accession="MS:1002244" cvRef="PSI-MS" name="mzidLib:FalseDiscoveryRate"/&gt;</w:t>
            </w:r>
          </w:p>
          <w:p w:rsidR="00921A47" w:rsidRDefault="00921A47">
            <w:pPr>
              <w:pStyle w:val="HTMLPreformatted"/>
            </w:pPr>
            <w:r>
              <w:t>&lt;/SoftwareNam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Preformatted"/>
            </w:pPr>
            <w:r>
              <w:t>Path /MzIdentML/AnalysisSoftwareList/AnalysisSoftware/SoftwareName</w:t>
            </w:r>
          </w:p>
          <w:p w:rsidR="00921A47" w:rsidRDefault="00921A47">
            <w:pPr>
              <w:pStyle w:val="HTMLPreformatted"/>
            </w:pPr>
            <w:r>
              <w:t xml:space="preserve">MUST supply a *child* term of </w:t>
            </w:r>
            <w:hyperlink r:id="rId333" w:tgtFrame="new" w:history="1">
              <w:r>
                <w:rPr>
                  <w:rStyle w:val="Hyperlink"/>
                </w:rPr>
                <w:t>MS:1001456</w:t>
              </w:r>
            </w:hyperlink>
            <w:r>
              <w:t xml:space="preserve"> (</w:t>
            </w:r>
            <w:r>
              <w:rPr>
                <w:rStyle w:val="popup"/>
              </w:rPr>
              <w:t>analysis software</w:t>
            </w:r>
            <w:r>
              <w:t>) one or more times</w:t>
            </w:r>
          </w:p>
          <w:p w:rsidR="00921A47" w:rsidRDefault="00921A47">
            <w:pPr>
              <w:pStyle w:val="HTMLPreformatted"/>
            </w:pPr>
            <w:r>
              <w:t xml:space="preserve">  e.g.: </w:t>
            </w:r>
            <w:hyperlink r:id="rId334" w:tgtFrame="new" w:history="1">
              <w:r>
                <w:rPr>
                  <w:rStyle w:val="Hyperlink"/>
                </w:rPr>
                <w:t>MS:1000532</w:t>
              </w:r>
            </w:hyperlink>
            <w:r>
              <w:t xml:space="preserve"> (</w:t>
            </w:r>
            <w:r>
              <w:rPr>
                <w:rStyle w:val="popup"/>
              </w:rPr>
              <w:t>Xcalibur</w:t>
            </w:r>
            <w:r>
              <w:t xml:space="preserve">) </w:t>
            </w:r>
          </w:p>
          <w:p w:rsidR="00921A47" w:rsidRDefault="00921A47">
            <w:pPr>
              <w:pStyle w:val="HTMLPreformatted"/>
            </w:pPr>
            <w:r>
              <w:t xml:space="preserve">  e.g.: </w:t>
            </w:r>
            <w:hyperlink r:id="rId335" w:tgtFrame="new" w:history="1">
              <w:r>
                <w:rPr>
                  <w:rStyle w:val="Hyperlink"/>
                </w:rPr>
                <w:t>MS:1000533</w:t>
              </w:r>
            </w:hyperlink>
            <w:r>
              <w:t xml:space="preserve"> (</w:t>
            </w:r>
            <w:r>
              <w:rPr>
                <w:rStyle w:val="popup"/>
              </w:rPr>
              <w:t>Bioworks</w:t>
            </w:r>
            <w:r>
              <w:t xml:space="preserve">) </w:t>
            </w:r>
          </w:p>
          <w:p w:rsidR="00921A47" w:rsidRDefault="00921A47">
            <w:pPr>
              <w:pStyle w:val="HTMLPreformatted"/>
            </w:pPr>
            <w:r>
              <w:t xml:space="preserve">  e.g.: </w:t>
            </w:r>
            <w:hyperlink r:id="rId336" w:tgtFrame="new" w:history="1">
              <w:r>
                <w:rPr>
                  <w:rStyle w:val="Hyperlink"/>
                </w:rPr>
                <w:t>MS:1000534</w:t>
              </w:r>
            </w:hyperlink>
            <w:r>
              <w:t xml:space="preserve"> (</w:t>
            </w:r>
            <w:r>
              <w:rPr>
                <w:rStyle w:val="popup"/>
              </w:rPr>
              <w:t>MassLynx</w:t>
            </w:r>
            <w:r>
              <w:t xml:space="preserve">) </w:t>
            </w:r>
          </w:p>
          <w:p w:rsidR="00921A47" w:rsidRDefault="00921A47">
            <w:pPr>
              <w:pStyle w:val="HTMLPreformatted"/>
            </w:pPr>
            <w:r>
              <w:t xml:space="preserve">  e.g.: </w:t>
            </w:r>
            <w:hyperlink r:id="rId337" w:tgtFrame="new" w:history="1">
              <w:r>
                <w:rPr>
                  <w:rStyle w:val="Hyperlink"/>
                </w:rPr>
                <w:t>MS:1000535</w:t>
              </w:r>
            </w:hyperlink>
            <w:r>
              <w:t xml:space="preserve"> (</w:t>
            </w:r>
            <w:r>
              <w:rPr>
                <w:rStyle w:val="popup"/>
              </w:rPr>
              <w:t>FlexAnalysis</w:t>
            </w:r>
            <w:r>
              <w:t xml:space="preserve">) </w:t>
            </w:r>
          </w:p>
          <w:p w:rsidR="00921A47" w:rsidRDefault="00921A47">
            <w:pPr>
              <w:pStyle w:val="HTMLPreformatted"/>
            </w:pPr>
            <w:r>
              <w:t xml:space="preserve">  e.g.: </w:t>
            </w:r>
            <w:hyperlink r:id="rId338" w:tgtFrame="new" w:history="1">
              <w:r>
                <w:rPr>
                  <w:rStyle w:val="Hyperlink"/>
                </w:rPr>
                <w:t>MS:1000536</w:t>
              </w:r>
            </w:hyperlink>
            <w:r>
              <w:t xml:space="preserve"> (</w:t>
            </w:r>
            <w:r>
              <w:rPr>
                <w:rStyle w:val="popup"/>
              </w:rPr>
              <w:t>Data Explorer</w:t>
            </w:r>
            <w:r>
              <w:t xml:space="preserve">) </w:t>
            </w:r>
          </w:p>
          <w:p w:rsidR="00921A47" w:rsidRDefault="00921A47">
            <w:pPr>
              <w:pStyle w:val="HTMLPreformatted"/>
            </w:pPr>
            <w:r>
              <w:t xml:space="preserve">  e.g.: </w:t>
            </w:r>
            <w:hyperlink r:id="rId339" w:tgtFrame="new" w:history="1">
              <w:r>
                <w:rPr>
                  <w:rStyle w:val="Hyperlink"/>
                </w:rPr>
                <w:t>MS:1000537</w:t>
              </w:r>
            </w:hyperlink>
            <w:r>
              <w:t xml:space="preserve"> (</w:t>
            </w:r>
            <w:r>
              <w:rPr>
                <w:rStyle w:val="popup"/>
              </w:rPr>
              <w:t>4700 Explorer</w:t>
            </w:r>
            <w:r>
              <w:t xml:space="preserve">) </w:t>
            </w:r>
          </w:p>
          <w:p w:rsidR="00921A47" w:rsidRDefault="00921A47">
            <w:pPr>
              <w:pStyle w:val="HTMLPreformatted"/>
            </w:pPr>
            <w:r>
              <w:t xml:space="preserve">  e.g.: </w:t>
            </w:r>
            <w:hyperlink r:id="rId340" w:tgtFrame="new" w:history="1">
              <w:r>
                <w:rPr>
                  <w:rStyle w:val="Hyperlink"/>
                </w:rPr>
                <w:t>MS:1000539</w:t>
              </w:r>
            </w:hyperlink>
            <w:r>
              <w:t xml:space="preserve"> (</w:t>
            </w:r>
            <w:r>
              <w:rPr>
                <w:rStyle w:val="popup"/>
              </w:rPr>
              <w:t>Voyager Biospectrometry Workstation System</w:t>
            </w:r>
            <w:r>
              <w:t xml:space="preserve">) </w:t>
            </w:r>
          </w:p>
          <w:p w:rsidR="00921A47" w:rsidRDefault="00921A47">
            <w:pPr>
              <w:pStyle w:val="HTMLPreformatted"/>
            </w:pPr>
            <w:r>
              <w:t xml:space="preserve">  e.g.: </w:t>
            </w:r>
            <w:hyperlink r:id="rId341" w:tgtFrame="new" w:history="1">
              <w:r>
                <w:rPr>
                  <w:rStyle w:val="Hyperlink"/>
                </w:rPr>
                <w:t>MS:1000551</w:t>
              </w:r>
            </w:hyperlink>
            <w:r>
              <w:t xml:space="preserve"> (</w:t>
            </w:r>
            <w:r>
              <w:rPr>
                <w:rStyle w:val="popup"/>
              </w:rPr>
              <w:t>Analyst</w:t>
            </w:r>
            <w:r>
              <w:t xml:space="preserve">) </w:t>
            </w:r>
          </w:p>
          <w:p w:rsidR="00921A47" w:rsidRDefault="00921A47">
            <w:pPr>
              <w:pStyle w:val="HTMLPreformatted"/>
            </w:pPr>
            <w:r>
              <w:t xml:space="preserve">  e.g.: </w:t>
            </w:r>
            <w:hyperlink r:id="rId342" w:tgtFrame="new" w:history="1">
              <w:r>
                <w:rPr>
                  <w:rStyle w:val="Hyperlink"/>
                </w:rPr>
                <w:t>MS:1000600</w:t>
              </w:r>
            </w:hyperlink>
            <w:r>
              <w:t xml:space="preserve"> (</w:t>
            </w:r>
            <w:r>
              <w:rPr>
                <w:rStyle w:val="popup"/>
              </w:rPr>
              <w:t>Proteios</w:t>
            </w:r>
            <w:r>
              <w:t xml:space="preserve">) </w:t>
            </w:r>
          </w:p>
          <w:p w:rsidR="00921A47" w:rsidRDefault="00921A47">
            <w:pPr>
              <w:pStyle w:val="HTMLPreformatted"/>
            </w:pPr>
            <w:r>
              <w:t xml:space="preserve">  e.g.: </w:t>
            </w:r>
            <w:hyperlink r:id="rId343" w:tgtFrame="new" w:history="1">
              <w:r>
                <w:rPr>
                  <w:rStyle w:val="Hyperlink"/>
                </w:rPr>
                <w:t>MS:1000601</w:t>
              </w:r>
            </w:hyperlink>
            <w:r>
              <w:t xml:space="preserve"> (</w:t>
            </w:r>
            <w:r>
              <w:rPr>
                <w:rStyle w:val="popup"/>
              </w:rPr>
              <w:t>ProteinLynx Global Server</w:t>
            </w:r>
            <w:r>
              <w:t xml:space="preserve">) </w:t>
            </w:r>
          </w:p>
          <w:p w:rsidR="00921A47" w:rsidRDefault="00921A47">
            <w:pPr>
              <w:pStyle w:val="HTMLPreformatted"/>
            </w:pPr>
            <w:r>
              <w:t xml:space="preserve">  </w:t>
            </w:r>
            <w:hyperlink r:id="rId344" w:tgtFrame="new" w:history="1">
              <w:r>
                <w:rPr>
                  <w:rStyle w:val="Hyperlink"/>
                </w:rPr>
                <w:t>et al.</w:t>
              </w:r>
            </w:hyperlink>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Preformatted"/>
            </w:pPr>
            <w:r>
              <w:t>&lt;cvParam cvRef="PSI-MS" accession="MS:1001475" name="OMSSA"&gt;&lt;/cvParam&gt;</w:t>
            </w:r>
          </w:p>
          <w:p w:rsidR="00921A47" w:rsidRDefault="00921A47">
            <w:pPr>
              <w:pStyle w:val="HTMLPreformatted"/>
            </w:pPr>
            <w:r>
              <w:t>&lt;cvParam cvRef="PSI-MS" accession="MS:1002237" name="mzidLib"&gt;&lt;/cvParam&gt;</w:t>
            </w:r>
          </w:p>
          <w:p w:rsidR="00921A47" w:rsidRDefault="00921A47">
            <w:pPr>
              <w:pStyle w:val="HTMLPreformatted"/>
            </w:pPr>
            <w:r>
              <w:t>&lt;cvParam accession="MS:1001476" cvRef="PSI-MS" name="X\!Tandem"/&gt;</w:t>
            </w:r>
          </w:p>
          <w:p w:rsidR="00921A47" w:rsidRDefault="00921A47">
            <w:pPr>
              <w:pStyle w:val="HTMLPreformatted"/>
            </w:pPr>
            <w:r>
              <w:t>&lt;cvParam accession="MS:1002239" cvRef="PSI-MS" name="mzidLib:Tandem2Mzid"/&gt;</w:t>
            </w:r>
          </w:p>
          <w:p w:rsidR="00921A47" w:rsidRDefault="00921A47">
            <w:pPr>
              <w:pStyle w:val="HTMLPreformatted"/>
            </w:pPr>
            <w:r>
              <w:t>&lt;cvParam accession="MS:1002244" cvRef="PSI-MS" name="mzidLib:FalseDiscoveryRate"/&gt;</w:t>
            </w:r>
          </w:p>
          <w:p w:rsidR="00921A47" w:rsidRDefault="00921A47">
            <w:pPr>
              <w:pStyle w:val="HTMLPreformatted"/>
            </w:pPr>
            <w:r>
              <w:t>&lt;cvParam accession="MS:1002242" cvRef="PSI-MS" name="mzidLib:Thresholder"/&gt;</w:t>
            </w:r>
          </w:p>
          <w:p w:rsidR="00921A47" w:rsidRDefault="00921A47">
            <w:pPr>
              <w:pStyle w:val="HTMLPreformatted"/>
            </w:pPr>
            <w:r>
              <w:t>&lt;cvParam accession="MS:1002241" cvRef="PSI-MS" name="mzidLib:ProteoGrouper"/&gt;</w:t>
            </w:r>
          </w:p>
          <w:p w:rsidR="00921A47" w:rsidRDefault="00921A47">
            <w:pPr>
              <w:pStyle w:val="HTMLPreformatted"/>
            </w:pPr>
            <w:r>
              <w:t>&lt;cvParam accession="MS:1002048" cvRef="PSI-MS" name="MS-GF+"/&gt;</w:t>
            </w:r>
          </w:p>
          <w:p w:rsidR="00921A47" w:rsidRDefault="00921A47">
            <w:pPr>
              <w:pStyle w:val="HTMLPreformatted"/>
            </w:pPr>
            <w:r>
              <w:t>&lt;cvParam accession="MS:1001207" cvRef="PSI-MS" name="Mascot"/&gt;</w:t>
            </w:r>
          </w:p>
          <w:p w:rsidR="00921A47" w:rsidRDefault="00921A47">
            <w:pPr>
              <w:pStyle w:val="HTMLPreformatted"/>
            </w:pPr>
            <w:r>
              <w:t>&lt;cvParam accession="MS:1001478" cvRef="PSI-MS" name="Mascot Parser"/&gt;</w:t>
            </w:r>
          </w:p>
          <w:p w:rsidR="00921A47" w:rsidRDefault="00921A47">
            <w:pPr>
              <w:pStyle w:val="HTMLPreformatted"/>
            </w:pPr>
            <w:r>
              <w:t>&lt;cvParam accession="MS:1002076" cvRef="PSI-MS" name="PAnalyzer"/&gt;</w:t>
            </w:r>
          </w:p>
          <w:p w:rsidR="00921A47" w:rsidRDefault="00921A47">
            <w:pPr>
              <w:pStyle w:val="HTMLPreformatted"/>
            </w:pPr>
            <w:r>
              <w:t>&lt;cvParam accession="MS:1001456" cvRef="PSI-MS" name="analysis software"/&gt;</w:t>
            </w:r>
          </w:p>
          <w:p w:rsidR="00921A47" w:rsidRDefault="00921A47">
            <w:pPr>
              <w:pStyle w:val="HTMLPreformatted"/>
            </w:pPr>
            <w:r>
              <w:t xml:space="preserve">&lt;cvParam accession="MS:1000752" cvRef="PSI-MS" name="TOPP software"/&gt; </w:t>
            </w:r>
          </w:p>
          <w:p w:rsidR="00921A47" w:rsidRDefault="00921A47">
            <w:pPr>
              <w:pStyle w:val="HTMLPreformatted"/>
            </w:pPr>
            <w:r>
              <w:t>&lt;cvParam cvRef="PSI-MS" accession="MS:1002458" name="PeptideShaker"/&gt;</w:t>
            </w:r>
          </w:p>
          <w:p w:rsidR="00921A47" w:rsidRDefault="00921A47">
            <w:pPr>
              <w:pStyle w:val="HTMLPreformatted"/>
            </w:pPr>
            <w:r>
              <w:t>&lt;cvParam cvRef="PSI-MS" accession="MS:1002544" name="xiFDR"&gt;&lt;/cvParam&gt;</w:t>
            </w:r>
          </w:p>
          <w:p w:rsidR="00921A47" w:rsidRDefault="00921A47">
            <w:pPr>
              <w:pStyle w:val="HTMLPreformatted"/>
            </w:pPr>
            <w:r>
              <w:t>&lt;cvParam cvRef="PSI-MS" accession="MS:1002543" name="xiFDR"&gt;&lt;/cvParam&gt;</w:t>
            </w:r>
          </w:p>
        </w:tc>
      </w:tr>
    </w:tbl>
    <w:p w:rsidR="00921A47" w:rsidRDefault="00921A47" w:rsidP="00921A47"/>
    <w:p w:rsidR="00921A47" w:rsidRDefault="00921A47" w:rsidP="00921A47">
      <w:pPr>
        <w:pStyle w:val="Heading2"/>
      </w:pPr>
      <w:bookmarkStart w:id="214" w:name="_Toc457214126"/>
      <w:r>
        <w:t>Element &lt;</w:t>
      </w:r>
      <w:bookmarkStart w:id="215" w:name="SourceFile"/>
      <w:r>
        <w:t>SourceFile</w:t>
      </w:r>
      <w:bookmarkEnd w:id="215"/>
      <w:r>
        <w:t>&gt;</w:t>
      </w:r>
      <w:bookmarkEnd w:id="21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file from which this mzIdentML instance was created.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SourceFi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ocation of the data file.</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434"/>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ExternalFormatDocumentation" w:history="1">
                    <w:r w:rsidR="00921A47">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URI to access documentation and tools to interpret the external format of the ExternalData instance. For example, XML Schema or static libraries (APIs) to access binary formats.</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FileFormat" w:history="1">
                    <w:r w:rsidR="00921A47">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format of the ExternalData file, for example "tiff" for image files.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6154EB" w:rsidRDefault="00921A47">
            <w:pPr>
              <w:pStyle w:val="HTMLPreformatted"/>
            </w:pPr>
            <w:r>
              <w:t xml:space="preserve">      &lt;SourceFile location="C:\Users\hba041\My_Git_Applications\peptide-shaker.wiki\data\2016_04_05\.PeptideShaker_unzip_temp\searchgui_out_PeptideShaker_temp\qExactive01819</w:t>
            </w:r>
          </w:p>
          <w:p w:rsidR="00921A47" w:rsidRDefault="00921A47">
            <w:pPr>
              <w:pStyle w:val="HTMLPreformatted"/>
            </w:pPr>
            <w:r>
              <w:t>.t.xml" id="SourceFile_2"&gt;</w:t>
            </w:r>
          </w:p>
          <w:p w:rsidR="00921A47" w:rsidRDefault="00921A47">
            <w:pPr>
              <w:pStyle w:val="HTMLPreformatted"/>
            </w:pPr>
            <w:r>
              <w:t xml:space="preserve">        &lt;FileFormat&gt;</w:t>
            </w:r>
          </w:p>
          <w:p w:rsidR="00921A47" w:rsidRDefault="00921A47">
            <w:pPr>
              <w:pStyle w:val="HTMLPreformatted"/>
            </w:pPr>
            <w:r>
              <w:t xml:space="preserve">          &lt;cvParam cvRef="PSI-MS" accession="MS:1001401" name="X!Tandem xml format"/&gt;</w:t>
            </w:r>
          </w:p>
          <w:p w:rsidR="00921A47" w:rsidRDefault="00921A47">
            <w:pPr>
              <w:pStyle w:val="HTMLPreformatted"/>
            </w:pPr>
            <w:r>
              <w:t xml:space="preserve">        &lt;/FileFormat&gt;</w:t>
            </w:r>
          </w:p>
          <w:p w:rsidR="00921A47" w:rsidRDefault="00921A47">
            <w:pPr>
              <w:pStyle w:val="HTMLPreformatted"/>
            </w:pPr>
            <w:r>
              <w:t xml:space="preserve">      &lt;/SourceFil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Preformatted"/>
            </w:pPr>
            <w:r>
              <w:t>Path /MzIdentML/DataCollection/Inputs/SourceFile</w:t>
            </w:r>
          </w:p>
          <w:p w:rsidR="00921A47" w:rsidRDefault="00921A47">
            <w:pPr>
              <w:pStyle w:val="HTMLPreformatted"/>
            </w:pPr>
            <w:r>
              <w:t xml:space="preserve">MAY supply a *child* term of </w:t>
            </w:r>
            <w:hyperlink r:id="rId345" w:tgtFrame="new" w:history="1">
              <w:r>
                <w:rPr>
                  <w:rStyle w:val="Hyperlink"/>
                </w:rPr>
                <w:t>MS:1000561</w:t>
              </w:r>
            </w:hyperlink>
            <w:r>
              <w:t xml:space="preserve"> (</w:t>
            </w:r>
            <w:r>
              <w:rPr>
                <w:rStyle w:val="popup"/>
              </w:rPr>
              <w:t>data file checksum type</w:t>
            </w:r>
            <w:r>
              <w:t>) one or more times</w:t>
            </w:r>
          </w:p>
          <w:p w:rsidR="00921A47" w:rsidRDefault="00921A47">
            <w:pPr>
              <w:pStyle w:val="HTMLPreformatted"/>
            </w:pPr>
            <w:r>
              <w:t xml:space="preserve">  e.g.: </w:t>
            </w:r>
            <w:hyperlink r:id="rId346" w:tgtFrame="new" w:history="1">
              <w:r>
                <w:rPr>
                  <w:rStyle w:val="Hyperlink"/>
                </w:rPr>
                <w:t>MS:1000568</w:t>
              </w:r>
            </w:hyperlink>
            <w:r>
              <w:t xml:space="preserve"> (</w:t>
            </w:r>
            <w:r>
              <w:rPr>
                <w:rStyle w:val="popup"/>
              </w:rPr>
              <w:t>MD5</w:t>
            </w:r>
            <w:r>
              <w:t xml:space="preserve">) </w:t>
            </w:r>
          </w:p>
          <w:p w:rsidR="00921A47" w:rsidRDefault="00921A47">
            <w:pPr>
              <w:pStyle w:val="HTMLPreformatted"/>
            </w:pPr>
            <w:r>
              <w:t xml:space="preserve">  e.g.: </w:t>
            </w:r>
            <w:hyperlink r:id="rId347" w:tgtFrame="new" w:history="1">
              <w:r>
                <w:rPr>
                  <w:rStyle w:val="Hyperlink"/>
                </w:rPr>
                <w:t>MS:1000569</w:t>
              </w:r>
            </w:hyperlink>
            <w:r>
              <w:t xml:space="preserve"> (</w:t>
            </w:r>
            <w:r>
              <w:rPr>
                <w:rStyle w:val="popup"/>
              </w:rPr>
              <w:t>SHA-1</w:t>
            </w:r>
            <w:r>
              <w:t xml:space="preserve">) </w:t>
            </w:r>
          </w:p>
        </w:tc>
      </w:tr>
    </w:tbl>
    <w:p w:rsidR="00921A47" w:rsidRDefault="00921A47" w:rsidP="00921A47"/>
    <w:p w:rsidR="00921A47" w:rsidRDefault="00921A47" w:rsidP="00921A47">
      <w:pPr>
        <w:pStyle w:val="Heading2"/>
      </w:pPr>
      <w:bookmarkStart w:id="216" w:name="_Toc457214127"/>
      <w:r>
        <w:t>Element &lt;</w:t>
      </w:r>
      <w:bookmarkStart w:id="217" w:name="SpecificityRules"/>
      <w:r>
        <w:t>SpecificityRules</w:t>
      </w:r>
      <w:bookmarkEnd w:id="217"/>
      <w:r>
        <w:t>&gt;</w:t>
      </w:r>
      <w:bookmarkEnd w:id="21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9"/>
        <w:gridCol w:w="853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6154EB" w:rsidRDefault="00921A47">
            <w:r>
              <w:t>The specificity rules of the searched modification including f</w:t>
            </w:r>
            <w:r w:rsidR="006154EB">
              <w:t>or example the probability of a</w:t>
            </w:r>
          </w:p>
          <w:p w:rsidR="006154EB" w:rsidRDefault="00921A47" w:rsidP="006154EB">
            <w:r>
              <w:t>modification's presence or peptide or protein termini. Standard fixed or variable status should</w:t>
            </w:r>
          </w:p>
          <w:p w:rsidR="00921A47" w:rsidRDefault="00921A47" w:rsidP="006154EB">
            <w:pPr>
              <w:rPr>
                <w:sz w:val="24"/>
                <w:szCs w:val="24"/>
              </w:rPr>
            </w:pPr>
            <w:r>
              <w:t xml:space="preserve">be provided by the attribute fixedMo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ificityRule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9"/>
              <w:gridCol w:w="1135"/>
              <w:gridCol w:w="1180"/>
              <w:gridCol w:w="4298"/>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 xml:space="preserve">          &lt;SpecificityRules&gt;</w:t>
            </w:r>
          </w:p>
          <w:p w:rsidR="006154EB" w:rsidRDefault="00921A47">
            <w:pPr>
              <w:pStyle w:val="HTMLPreformatted"/>
            </w:pPr>
            <w:r>
              <w:t xml:space="preserve">            &lt;cvParam cvRef="PSI-MS" accession="MS:1002057" name="modification specificity protein N-</w:t>
            </w:r>
          </w:p>
          <w:p w:rsidR="00921A47" w:rsidRDefault="00921A47">
            <w:pPr>
              <w:pStyle w:val="HTMLPreformatted"/>
            </w:pPr>
            <w:r>
              <w:t>term"/&gt;</w:t>
            </w:r>
          </w:p>
          <w:p w:rsidR="00921A47" w:rsidRDefault="00921A47">
            <w:pPr>
              <w:pStyle w:val="HTMLPreformatted"/>
            </w:pPr>
            <w:r>
              <w:t xml:space="preserve">          &lt;/SpecificityRules&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6154EB" w:rsidRDefault="00921A47">
            <w:pPr>
              <w:pStyle w:val="HTMLPreformatted"/>
            </w:pPr>
            <w:r>
              <w:t>Path /MzIdentML/AnalysisProtocolCollection/SpectrumIdentificationProtocol/ModificationParams/SearchModifi</w:t>
            </w:r>
          </w:p>
          <w:p w:rsidR="00921A47" w:rsidRDefault="00921A47">
            <w:pPr>
              <w:pStyle w:val="HTMLPreformatted"/>
            </w:pPr>
            <w:r>
              <w:t>cation/SpecificityRules</w:t>
            </w:r>
          </w:p>
          <w:p w:rsidR="00921A47" w:rsidRDefault="00921A47">
            <w:pPr>
              <w:pStyle w:val="HTMLPreformatted"/>
            </w:pPr>
            <w:r>
              <w:t xml:space="preserve">MUST supply a *child* term of </w:t>
            </w:r>
            <w:hyperlink r:id="rId348" w:tgtFrame="new" w:history="1">
              <w:r>
                <w:rPr>
                  <w:rStyle w:val="Hyperlink"/>
                </w:rPr>
                <w:t>MS:1001056</w:t>
              </w:r>
            </w:hyperlink>
            <w:r>
              <w:t xml:space="preserve"> (</w:t>
            </w:r>
            <w:r>
              <w:rPr>
                <w:rStyle w:val="popup"/>
              </w:rPr>
              <w:t>modification specificity rule</w:t>
            </w:r>
            <w:r>
              <w:t>) only once</w:t>
            </w:r>
          </w:p>
          <w:p w:rsidR="00921A47" w:rsidRDefault="00921A47">
            <w:pPr>
              <w:pStyle w:val="HTMLPreformatted"/>
            </w:pPr>
            <w:r>
              <w:t xml:space="preserve">  e.g.: </w:t>
            </w:r>
            <w:hyperlink r:id="rId349" w:tgtFrame="new" w:history="1">
              <w:r>
                <w:rPr>
                  <w:rStyle w:val="Hyperlink"/>
                </w:rPr>
                <w:t>MS:1001189</w:t>
              </w:r>
            </w:hyperlink>
            <w:r>
              <w:t xml:space="preserve"> (</w:t>
            </w:r>
            <w:r>
              <w:rPr>
                <w:rStyle w:val="popup"/>
              </w:rPr>
              <w:t>modification specificity peptide N-term</w:t>
            </w:r>
            <w:r>
              <w:t xml:space="preserve">) </w:t>
            </w:r>
          </w:p>
          <w:p w:rsidR="00921A47" w:rsidRDefault="00921A47">
            <w:pPr>
              <w:pStyle w:val="HTMLPreformatted"/>
            </w:pPr>
            <w:r>
              <w:t xml:space="preserve">  e.g.: </w:t>
            </w:r>
            <w:hyperlink r:id="rId350" w:tgtFrame="new" w:history="1">
              <w:r>
                <w:rPr>
                  <w:rStyle w:val="Hyperlink"/>
                </w:rPr>
                <w:t>MS:1001190</w:t>
              </w:r>
            </w:hyperlink>
            <w:r>
              <w:t xml:space="preserve"> (</w:t>
            </w:r>
            <w:r>
              <w:rPr>
                <w:rStyle w:val="popup"/>
              </w:rPr>
              <w:t>modification specificity peptide C-term</w:t>
            </w:r>
            <w:r>
              <w:t xml:space="preserve">) </w:t>
            </w:r>
          </w:p>
          <w:p w:rsidR="00921A47" w:rsidRDefault="00921A47">
            <w:pPr>
              <w:pStyle w:val="HTMLPreformatted"/>
            </w:pPr>
            <w:r>
              <w:t xml:space="preserve">  e.g.: </w:t>
            </w:r>
            <w:hyperlink r:id="rId351" w:tgtFrame="new" w:history="1">
              <w:r>
                <w:rPr>
                  <w:rStyle w:val="Hyperlink"/>
                </w:rPr>
                <w:t>MS:1001875</w:t>
              </w:r>
            </w:hyperlink>
            <w:r>
              <w:t xml:space="preserve"> (</w:t>
            </w:r>
            <w:r>
              <w:rPr>
                <w:rStyle w:val="popup"/>
              </w:rPr>
              <w:t>modification motif</w:t>
            </w:r>
            <w:r>
              <w:t xml:space="preserve">) </w:t>
            </w:r>
          </w:p>
          <w:p w:rsidR="00921A47" w:rsidRDefault="00921A47">
            <w:pPr>
              <w:pStyle w:val="HTMLPreformatted"/>
            </w:pPr>
            <w:r>
              <w:t xml:space="preserve">  e.g.: </w:t>
            </w:r>
            <w:hyperlink r:id="rId352" w:tgtFrame="new" w:history="1">
              <w:r>
                <w:rPr>
                  <w:rStyle w:val="Hyperlink"/>
                </w:rPr>
                <w:t>MS:1001876</w:t>
              </w:r>
            </w:hyperlink>
            <w:r>
              <w:t xml:space="preserve"> (</w:t>
            </w:r>
            <w:r>
              <w:rPr>
                <w:rStyle w:val="popup"/>
              </w:rPr>
              <w:t>modification probability</w:t>
            </w:r>
            <w:r>
              <w:t xml:space="preserve">) </w:t>
            </w:r>
          </w:p>
          <w:p w:rsidR="00921A47" w:rsidRDefault="00921A47">
            <w:pPr>
              <w:pStyle w:val="HTMLPreformatted"/>
            </w:pPr>
            <w:r>
              <w:t xml:space="preserve">  e.g.: </w:t>
            </w:r>
            <w:hyperlink r:id="rId353" w:tgtFrame="new" w:history="1">
              <w:r>
                <w:rPr>
                  <w:rStyle w:val="Hyperlink"/>
                </w:rPr>
                <w:t>MS:1002057</w:t>
              </w:r>
            </w:hyperlink>
            <w:r>
              <w:t xml:space="preserve"> (</w:t>
            </w:r>
            <w:r>
              <w:rPr>
                <w:rStyle w:val="popup"/>
              </w:rPr>
              <w:t>modification specificity protein N-term</w:t>
            </w:r>
            <w:r>
              <w:t xml:space="preserve">) </w:t>
            </w:r>
          </w:p>
          <w:p w:rsidR="00921A47" w:rsidRDefault="00921A47">
            <w:pPr>
              <w:pStyle w:val="HTMLPreformatted"/>
            </w:pPr>
            <w:r>
              <w:t xml:space="preserve">  e.g.: </w:t>
            </w:r>
            <w:hyperlink r:id="rId354" w:tgtFrame="new" w:history="1">
              <w:r>
                <w:rPr>
                  <w:rStyle w:val="Hyperlink"/>
                </w:rPr>
                <w:t>MS:1002058</w:t>
              </w:r>
            </w:hyperlink>
            <w:r>
              <w:t xml:space="preserve"> (</w:t>
            </w:r>
            <w:r>
              <w:rPr>
                <w:rStyle w:val="popup"/>
              </w:rPr>
              <w:t>modification specificity protein C-term</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 xml:space="preserve">Example </w:t>
            </w:r>
            <w:r>
              <w:rPr>
                <w:b/>
                <w:bCs/>
              </w:rPr>
              <w:lastRenderedPageBreak/>
              <w:t>cvParams:</w:t>
            </w:r>
          </w:p>
        </w:tc>
        <w:tc>
          <w:tcPr>
            <w:tcW w:w="0" w:type="auto"/>
            <w:vAlign w:val="center"/>
            <w:hideMark/>
          </w:tcPr>
          <w:p w:rsidR="00921A47" w:rsidRDefault="00921A47">
            <w:pPr>
              <w:pStyle w:val="HTMLPreformatted"/>
            </w:pPr>
            <w:r>
              <w:lastRenderedPageBreak/>
              <w:t>&lt;cvParam accession="MS:1001189" cvRef="PSI-MS" name="modification specificity peptide N-term"/&gt;</w:t>
            </w:r>
          </w:p>
          <w:p w:rsidR="00921A47" w:rsidRDefault="00921A47">
            <w:pPr>
              <w:pStyle w:val="HTMLPreformatted"/>
            </w:pPr>
            <w:r>
              <w:t>&lt;cvParam accession="UNIMOD:214" cvRef="UNIMOD" name="iTRAQ4plex"/&gt;</w:t>
            </w:r>
          </w:p>
          <w:p w:rsidR="00921A47" w:rsidRDefault="00921A47">
            <w:pPr>
              <w:pStyle w:val="HTMLPreformatted"/>
            </w:pPr>
            <w:r>
              <w:lastRenderedPageBreak/>
              <w:t>&lt;cvParam accession="MS:1002057" cvRef="PSI-MS" name="modification specificity protein N-term"/&gt;</w:t>
            </w:r>
          </w:p>
          <w:p w:rsidR="00921A47" w:rsidRDefault="00921A47">
            <w:pPr>
              <w:pStyle w:val="HTMLPreformatted"/>
            </w:pPr>
            <w:r>
              <w:t>&lt;cvParam accession="UNIMOD:1" cvRef="UNIMOD" name="Acetyl"/&gt;</w:t>
            </w:r>
          </w:p>
          <w:p w:rsidR="00921A47" w:rsidRDefault="00921A47">
            <w:pPr>
              <w:pStyle w:val="HTMLPreformatted"/>
            </w:pPr>
            <w:r>
              <w:t>&lt;cvParam cvRef="PSI-MS" accession="MS:1002504" name="modification index" value="2"/&gt;</w:t>
            </w:r>
          </w:p>
          <w:p w:rsidR="00921A47" w:rsidRDefault="00921A47">
            <w:pPr>
              <w:pStyle w:val="HTMLPreformatted"/>
            </w:pPr>
            <w:r>
              <w:t>&lt;cvParam cvRef="UNIMOD" accession="UNIMOD:27" name="Glu-&gt;pyro-Glu"/&gt;</w:t>
            </w:r>
          </w:p>
          <w:p w:rsidR="00921A47" w:rsidRDefault="00921A47">
            <w:pPr>
              <w:pStyle w:val="HTMLPreformatted"/>
            </w:pPr>
            <w:r>
              <w:t>&lt;cvParam cvRef="UNIMOD" accession="UNIMOD:28" name="Gln-&gt;pyro-Glu"/&gt;</w:t>
            </w:r>
          </w:p>
          <w:p w:rsidR="00921A47" w:rsidRDefault="00921A47">
            <w:pPr>
              <w:pStyle w:val="HTMLPreformatted"/>
            </w:pPr>
            <w:r>
              <w:t>&lt;cvParam cvRef="UNIMOD" accession="UNIMOD:385" name="Ammonia-loss"/&gt;</w:t>
            </w:r>
          </w:p>
          <w:p w:rsidR="00921A47" w:rsidRDefault="00921A47">
            <w:pPr>
              <w:pStyle w:val="HTMLPreformatted"/>
            </w:pPr>
            <w:r>
              <w:t>&lt;cvParam cvRef="XLMOD" accession=</w:t>
            </w:r>
            <w:r w:rsidR="00787C2A">
              <w:t>"</w:t>
            </w:r>
            <w:r w:rsidR="0072413E">
              <w:t>XLMOD</w:t>
            </w:r>
            <w:r w:rsidR="00E12150">
              <w:t>:</w:t>
            </w:r>
            <w:r>
              <w:t>0</w:t>
            </w:r>
            <w:r w:rsidR="009C19A8">
              <w:t>2000</w:t>
            </w:r>
            <w:r>
              <w:t>" name="BS3"&gt;&lt;/cvParam&gt;</w:t>
            </w:r>
          </w:p>
          <w:p w:rsidR="00921A47" w:rsidRDefault="00921A47">
            <w:pPr>
              <w:pStyle w:val="HTMLPreformatted"/>
            </w:pPr>
            <w:r>
              <w:t>&lt;cvParam cvRef="PSI-MS" accession="MS:1002509" name="cross-link donor" value="0"&gt;&lt;/cvParam&gt;</w:t>
            </w:r>
          </w:p>
          <w:p w:rsidR="00921A47" w:rsidRDefault="00921A47">
            <w:pPr>
              <w:pStyle w:val="HTMLPreformatted"/>
            </w:pPr>
            <w:r>
              <w:t>&lt;cvParam cvRef="PSI-MS" accession="MS:1002510" name="cross-link acceptor" value="0"&gt;&lt;/cvParam&gt;</w:t>
            </w:r>
          </w:p>
          <w:p w:rsidR="00921A47" w:rsidRDefault="00921A47" w:rsidP="009C19A8">
            <w:pPr>
              <w:pStyle w:val="HTMLPreformatted"/>
            </w:pPr>
            <w:r>
              <w:t>&lt;cvParam cvRef="XLMOD" accession=</w:t>
            </w:r>
            <w:r w:rsidR="00787C2A">
              <w:t>"</w:t>
            </w:r>
            <w:r w:rsidR="0072413E">
              <w:t>XLMOD</w:t>
            </w:r>
            <w:r w:rsidR="00E12150">
              <w:t>:</w:t>
            </w:r>
            <w:r>
              <w:t>0</w:t>
            </w:r>
            <w:r w:rsidR="009C19A8">
              <w:t>2004</w:t>
            </w:r>
            <w:r>
              <w:t>" name="BS3</w:t>
            </w:r>
            <w:r w:rsidR="009C19A8">
              <w:t>-</w:t>
            </w:r>
            <w:r>
              <w:t>d4"&gt;&lt;/cvParam&gt;</w:t>
            </w:r>
          </w:p>
        </w:tc>
      </w:tr>
    </w:tbl>
    <w:p w:rsidR="00921A47" w:rsidRDefault="00921A47" w:rsidP="00921A47"/>
    <w:p w:rsidR="00921A47" w:rsidRDefault="00921A47" w:rsidP="00921A47">
      <w:pPr>
        <w:pStyle w:val="Heading2"/>
      </w:pPr>
      <w:bookmarkStart w:id="218" w:name="_Toc457214128"/>
      <w:r>
        <w:t>Element &lt;</w:t>
      </w:r>
      <w:bookmarkStart w:id="219" w:name="SpectraData"/>
      <w:r>
        <w:t>SpectraData</w:t>
      </w:r>
      <w:bookmarkEnd w:id="219"/>
      <w:r>
        <w:t>&gt;</w:t>
      </w:r>
      <w:bookmarkEnd w:id="21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data set containing spectra data (consisting of one or more spectra).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aData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ocation of the data file.</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164"/>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ExternalFormatDocumentation" w:history="1">
                    <w:r w:rsidR="00921A47">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URI to access documentation and tools to interpret the external format of the ExternalData instance. For example, XML Schema or static libraries (APIs) to access binary formats.</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FileFormat" w:history="1">
                    <w:r w:rsidR="00921A47">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format of the ExternalData file, for example "tiff" for image files.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SpectrumIDFormat" w:history="1">
                    <w:r w:rsidR="00921A47">
                      <w:rPr>
                        <w:rStyle w:val="Hyperlink"/>
                      </w:rPr>
                      <w:t>SpectrumID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format of the spectrum identifier within the source fil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6154EB" w:rsidRDefault="00921A47">
            <w:pPr>
              <w:pStyle w:val="HTMLPreformatted"/>
            </w:pPr>
            <w:r>
              <w:t>&lt;SpectraData location="E:\Work\PSI\mzIdentML\ProteinInference\Rosetta2\Peaklistswithecoli\Rosetta2a_Ecoli_spectra</w:t>
            </w:r>
          </w:p>
          <w:p w:rsidR="00921A47" w:rsidRDefault="00921A47">
            <w:pPr>
              <w:pStyle w:val="HTMLPreformatted"/>
            </w:pPr>
            <w:r>
              <w:t>.mgf" name="Rosetta2a_Ecoli_spectra.mgf" id="SID_1"&gt;</w:t>
            </w:r>
          </w:p>
          <w:p w:rsidR="00921A47" w:rsidRDefault="00921A47">
            <w:pPr>
              <w:pStyle w:val="HTMLPreformatted"/>
            </w:pPr>
            <w:r>
              <w:t xml:space="preserve">    &lt;FileFormat&gt;</w:t>
            </w:r>
          </w:p>
          <w:p w:rsidR="00921A47" w:rsidRDefault="00921A47">
            <w:pPr>
              <w:pStyle w:val="HTMLPreformatted"/>
            </w:pPr>
            <w:r>
              <w:t xml:space="preserve">        &lt;cvParam accession="MS:1001062" cvRef="PSI-MS" name="Mascot MGF format"/&gt;</w:t>
            </w:r>
          </w:p>
          <w:p w:rsidR="00921A47" w:rsidRDefault="00921A47">
            <w:pPr>
              <w:pStyle w:val="HTMLPreformatted"/>
            </w:pPr>
            <w:r>
              <w:t xml:space="preserve">    &lt;/FileFormat&gt;</w:t>
            </w:r>
          </w:p>
          <w:p w:rsidR="00921A47" w:rsidRDefault="00921A47">
            <w:pPr>
              <w:pStyle w:val="HTMLPreformatted"/>
            </w:pPr>
            <w:r>
              <w:t xml:space="preserve">    &lt;SpectrumIDFormat&gt;</w:t>
            </w:r>
          </w:p>
          <w:p w:rsidR="00921A47" w:rsidRDefault="00921A47">
            <w:pPr>
              <w:pStyle w:val="HTMLPreformatted"/>
            </w:pPr>
            <w:r>
              <w:t xml:space="preserve">        &lt;cvParam accession="MS:1000774" cvRef="PSI-MS" name="multiple peak list nativeID format"/&gt;</w:t>
            </w:r>
          </w:p>
          <w:p w:rsidR="00921A47" w:rsidRDefault="00921A47">
            <w:pPr>
              <w:pStyle w:val="HTMLPreformatted"/>
            </w:pPr>
            <w:r>
              <w:t xml:space="preserve">    &lt;/SpectrumIDFormat&gt;</w:t>
            </w:r>
          </w:p>
          <w:p w:rsidR="00921A47" w:rsidRDefault="00921A47">
            <w:pPr>
              <w:pStyle w:val="HTMLPreformatted"/>
            </w:pPr>
            <w:r>
              <w:t xml:space="preserve">  ...</w:t>
            </w:r>
          </w:p>
          <w:p w:rsidR="00921A47" w:rsidRDefault="00921A47">
            <w:pPr>
              <w:pStyle w:val="HTMLPreformatted"/>
            </w:pPr>
            <w:r>
              <w:t>&lt;/SpectraData&gt;</w:t>
            </w:r>
          </w:p>
        </w:tc>
      </w:tr>
    </w:tbl>
    <w:p w:rsidR="00921A47" w:rsidRDefault="00921A47" w:rsidP="00921A47"/>
    <w:p w:rsidR="00921A47" w:rsidRDefault="00921A47" w:rsidP="00921A47">
      <w:pPr>
        <w:pStyle w:val="Heading2"/>
      </w:pPr>
      <w:bookmarkStart w:id="220" w:name="_Toc457214129"/>
      <w:r>
        <w:t>Element &lt;</w:t>
      </w:r>
      <w:bookmarkStart w:id="221" w:name="SpectrumIdentification"/>
      <w:r>
        <w:t>SpectrumIdentification</w:t>
      </w:r>
      <w:bookmarkEnd w:id="221"/>
      <w:r>
        <w:t>&gt;</w:t>
      </w:r>
      <w:bookmarkEnd w:id="22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2"/>
        <w:gridCol w:w="865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 Analysis which tries to identify peptides in input spectra, referencing the database searched, the input spectra, the output results and the protocol that is ru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31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When the protocol was appli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w:t>
                  </w:r>
                  <w:r>
                    <w:lastRenderedPageBreak/>
                    <w:t xml:space="preserve">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SpectrumIdentificationList produced by this analysis in the DataCollection section.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entifica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search protocol used for this SpectrumIdentifica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InputSpectra" w:history="1">
                    <w:r w:rsidR="00921A47">
                      <w:rPr>
                        <w:rStyle w:val="Hyperlink"/>
                      </w:rPr>
                      <w:t>InputSpectr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ne of the spectra data sets us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SearchDatabaseRef" w:history="1">
                    <w:r w:rsidR="00921A47">
                      <w:rPr>
                        <w:rStyle w:val="Hyperlink"/>
                      </w:rPr>
                      <w:t>SearchDatabas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ne of the search databases us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SpectrumIdentification spectrumIdentificationProtocol_ref="SearchProtocol_1_4299" spectrumIdentificationList_ref="SII_LIST_1_1_4299_120114_20_Orbi2_ZC_QC_220_HSAd0-d4-1to1-3_Din.raw" id="SpecIdent__4299_120114_20_Orbi2_ZC_QC_220_HSAd0-d4-1to1-3_Din.raw"&gt;</w:t>
            </w:r>
          </w:p>
          <w:p w:rsidR="00921A47" w:rsidRDefault="00921A47">
            <w:pPr>
              <w:pStyle w:val="HTMLPreformatted"/>
            </w:pPr>
            <w:r>
              <w:t xml:space="preserve">  &lt;InputSpectra spectraData_ref="SD_4299_120114_20_Orbi2_ZC_QC_220_HSAd0-d4-1to1-3_Din.raw"&gt;&lt;/InputSpectra&gt;</w:t>
            </w:r>
          </w:p>
          <w:p w:rsidR="00921A47" w:rsidRDefault="00921A47">
            <w:pPr>
              <w:pStyle w:val="HTMLPreformatted"/>
            </w:pPr>
            <w:r>
              <w:t xml:space="preserve">  &lt;SearchDatabaseRef searchDatabase_ref="SDB_4299_203"&gt;&lt;/SearchDatabaseRef&gt;</w:t>
            </w:r>
          </w:p>
          <w:p w:rsidR="00921A47" w:rsidRDefault="00921A47">
            <w:pPr>
              <w:pStyle w:val="HTMLPreformatted"/>
            </w:pPr>
            <w:r>
              <w:t>&lt;/SpectrumIdentification&gt;</w:t>
            </w:r>
          </w:p>
        </w:tc>
      </w:tr>
    </w:tbl>
    <w:p w:rsidR="00921A47" w:rsidRDefault="00921A47" w:rsidP="00921A47"/>
    <w:p w:rsidR="00921A47" w:rsidRDefault="00921A47" w:rsidP="00921A47">
      <w:pPr>
        <w:pStyle w:val="Heading2"/>
      </w:pPr>
      <w:bookmarkStart w:id="222" w:name="_Toc457214130"/>
      <w:r>
        <w:t>Element &lt;</w:t>
      </w:r>
      <w:bookmarkStart w:id="223" w:name="SpectrumIdentificationItem"/>
      <w:r>
        <w:t>SpectrumIdentificationItem</w:t>
      </w:r>
      <w:bookmarkEnd w:id="223"/>
      <w:r>
        <w:t>&gt;</w:t>
      </w:r>
      <w:bookmarkEnd w:id="2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1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6154EB" w:rsidRDefault="00921A47">
            <w:r>
              <w:t>An identification of a single (poly)peptide, resulting from queryi</w:t>
            </w:r>
            <w:r w:rsidR="006154EB">
              <w:t>ng an input spectra, along with</w:t>
            </w:r>
          </w:p>
          <w:p w:rsidR="006154EB" w:rsidRDefault="00921A47">
            <w:r>
              <w:t>the set of confidence values for that identification. PeptideEvidence elemen</w:t>
            </w:r>
            <w:r w:rsidR="006154EB">
              <w:t>ts should be given</w:t>
            </w:r>
          </w:p>
          <w:p w:rsidR="00921A47" w:rsidRDefault="00921A47">
            <w:pPr>
              <w:rPr>
                <w:sz w:val="24"/>
                <w:szCs w:val="24"/>
              </w:rPr>
            </w:pPr>
            <w:r>
              <w:t xml:space="preserve">for all mappings of the corresponding Peptide sequence within protein sequenc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Ite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4014"/>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alculated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heoretical mass-to-charge value calculated for the peptide in Daltons / charg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alculatedP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alculated isoelectric point of the (poly)peptide, with relevant modifications included. Do not supply this value if the PI cannot be calcuated properly.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hargeSt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harge state of the identified peptide.</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xperimental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mass-to-charge value measured in the experiment in Daltons / charg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assTabl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should be given to the MassTable used to calculate the sequenceMass only if more than one MassTable has been give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et to true if the producers of the file has deemed that the identification has passed a given threshold or been validated as correct. If no such threshold has been set, value of true should be given for all results.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identified (poly)peptide </w:t>
                  </w:r>
                  <w:r>
                    <w:lastRenderedPageBreak/>
                    <w:t xml:space="preserve">sequence in the Peptide element.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rank</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should be provided to link the SpectrumIdentificationItem to a Sample if more than one sample has been described in the AnalysisSampleCollec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298"/>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PeptideEvidenceRef" w:history="1">
                    <w:r w:rsidR="00921A47">
                      <w:rPr>
                        <w:rStyle w:val="Hyperlink"/>
                      </w:rPr>
                      <w:t>PeptideEvidenc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ference to the PeptideEvidence element identified. If a specific sequence can be assigned to multiple proteins and or positions in a protein all possible PeptideEvidence elements should be referenced here.</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Fragmentation" w:history="1">
                    <w:r w:rsidR="00921A47">
                      <w:rPr>
                        <w:rStyle w:val="Hyperlink"/>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roduct ions identified in this result.</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SpectrumIdentificationItem.png" \* MERGEFORMATINET </w:instrText>
            </w:r>
            <w:r>
              <w:fldChar w:fldCharType="separate"/>
            </w:r>
            <w:r w:rsidR="00FF1B28">
              <w:fldChar w:fldCharType="begin"/>
            </w:r>
            <w:r w:rsidR="00FF1B28">
              <w:instrText xml:space="preserve"> INCLUDEPICTURE  "http://www.peptideatlas.org/PSI/schemas/mzIdentML/1.2/figures/SpectrumIdentificationItem.png" \* MERGEFORMATINET </w:instrText>
            </w:r>
            <w:r w:rsidR="00FF1B28">
              <w:fldChar w:fldCharType="separate"/>
            </w:r>
            <w:r w:rsidR="004C4E4B">
              <w:fldChar w:fldCharType="begin"/>
            </w:r>
            <w:r w:rsidR="004C4E4B">
              <w:instrText xml:space="preserve"> INCLUDEPICTURE  "http://www.peptideatlas.org/PSI/schemas/mzIdentML/1.2/figures/SpectrumIdentificationItem.png" \* MERGEFORMATINET </w:instrText>
            </w:r>
            <w:r w:rsidR="004C4E4B">
              <w:fldChar w:fldCharType="separate"/>
            </w:r>
            <w:r w:rsidR="002B0C18">
              <w:fldChar w:fldCharType="begin"/>
            </w:r>
            <w:r w:rsidR="002B0C18">
              <w:instrText xml:space="preserve"> INCLUDEPICTURE  "http://www.peptideatlas.org/PSI/schemas/mzIdentML/1.2/figures/SpectrumIdentificationItem.png" \* MERGEFORMATINET </w:instrText>
            </w:r>
            <w:r w:rsidR="002B0C18">
              <w:fldChar w:fldCharType="separate"/>
            </w:r>
            <w:r w:rsidR="00F109B9">
              <w:fldChar w:fldCharType="begin"/>
            </w:r>
            <w:r w:rsidR="00F109B9">
              <w:instrText xml:space="preserve"> INCLUDEPICTURE  "http://www.peptideatlas.org/PSI/schemas/mzIdentML/1.2/figures/SpectrumIdentificationItem.png" \* MERGEFORMATINET </w:instrText>
            </w:r>
            <w:r w:rsidR="00F109B9">
              <w:fldChar w:fldCharType="separate"/>
            </w:r>
            <w:r w:rsidR="00652A72">
              <w:fldChar w:fldCharType="begin"/>
            </w:r>
            <w:r w:rsidR="00652A72">
              <w:instrText xml:space="preserve"> INCLUDEPICTURE  "http://www.peptideatlas.org/PSI/schemas/mzIdentML/1.2/figures/SpectrumIdentificationItem.png" \* MERGEFORMATINET </w:instrText>
            </w:r>
            <w:r w:rsidR="00652A72">
              <w:fldChar w:fldCharType="separate"/>
            </w:r>
            <w:r w:rsidR="00F2760E">
              <w:fldChar w:fldCharType="begin"/>
            </w:r>
            <w:r w:rsidR="00F2760E">
              <w:instrText xml:space="preserve"> INCLUDEPICTURE  "http://www.peptideatlas.org/PSI/schemas/mzIdentML/1.2/figures/SpectrumIdentificationItem.png" \* MERGEFORMATINET </w:instrText>
            </w:r>
            <w:r w:rsidR="00F2760E">
              <w:fldChar w:fldCharType="separate"/>
            </w:r>
            <w:r w:rsidR="006138BD">
              <w:fldChar w:fldCharType="begin"/>
            </w:r>
            <w:r w:rsidR="006138BD">
              <w:instrText xml:space="preserve"> INCLUDEPICTURE  "http://www.peptideatlas.org/PSI/schemas/mzIdentML/1.2/figures/SpectrumIdentificationItem.png" \* MERGEFORMATINET </w:instrText>
            </w:r>
            <w:r w:rsidR="006138BD">
              <w:fldChar w:fldCharType="separate"/>
            </w:r>
            <w:r w:rsidR="00CF32B3">
              <w:fldChar w:fldCharType="begin"/>
            </w:r>
            <w:r w:rsidR="00CF32B3">
              <w:instrText xml:space="preserve"> INCLUDEPICTURE  "http://www.peptideatlas.org/PSI/schemas/mzIdentML/1.2/figures/SpectrumIdentificationItem.png" \* MERGEFORMATINET </w:instrText>
            </w:r>
            <w:r w:rsidR="00CF32B3">
              <w:fldChar w:fldCharType="separate"/>
            </w:r>
            <w:r w:rsidR="00625DDA">
              <w:fldChar w:fldCharType="begin"/>
            </w:r>
            <w:r w:rsidR="00625DDA">
              <w:instrText xml:space="preserve"> INCLUDEPICTURE  "http://www.peptideatlas.org/PSI/schemas/mzIdentML/1.2/figures/SpectrumIdentificationItem.png" \* MERGEFORMATINET </w:instrText>
            </w:r>
            <w:r w:rsidR="00625DDA">
              <w:fldChar w:fldCharType="separate"/>
            </w:r>
            <w:r w:rsidR="00663A05">
              <w:fldChar w:fldCharType="begin"/>
            </w:r>
            <w:r w:rsidR="00663A05">
              <w:instrText xml:space="preserve"> INCLUDEPICTURE  "http://www.peptideatlas.org/PSI/schemas/mzIdentML/1.2/figures/SpectrumIdentificationItem.png" \* MERGEFORMATINET </w:instrText>
            </w:r>
            <w:r w:rsidR="00663A05">
              <w:fldChar w:fldCharType="separate"/>
            </w:r>
            <w:r w:rsidR="00B7287D">
              <w:fldChar w:fldCharType="begin"/>
            </w:r>
            <w:r w:rsidR="00B7287D">
              <w:instrText xml:space="preserve"> INCLUDEPICTURE  "http://www.peptideatlas.org/PSI/schemas/mzIdentML/1.2/figures/SpectrumIdentificationItem.png" \* MERGEFORMATINET </w:instrText>
            </w:r>
            <w:r w:rsidR="00B7287D">
              <w:fldChar w:fldCharType="separate"/>
            </w:r>
            <w:r w:rsidR="00F55DCC">
              <w:fldChar w:fldCharType="begin"/>
            </w:r>
            <w:r w:rsidR="00F55DCC">
              <w:instrText xml:space="preserve"> INCLUDEPICTURE  "http://www.peptideatlas.org/PSI/schemas/mzIdentML/1.2/figures/SpectrumIdentificationItem.png" \* MERGEFORMATINET </w:instrText>
            </w:r>
            <w:r w:rsidR="00F55DCC">
              <w:fldChar w:fldCharType="separate"/>
            </w:r>
            <w:r w:rsidR="007F783B">
              <w:fldChar w:fldCharType="begin"/>
            </w:r>
            <w:r w:rsidR="007F783B">
              <w:instrText xml:space="preserve"> </w:instrText>
            </w:r>
            <w:r w:rsidR="007F783B">
              <w:instrText>INCLUDEPICTURE  "http://www.peptideatlas.org/PSI/schemas/mzIdentML/1.2/figures/SpectrumIdentificationItem.png" \* MERGEFORMATINET</w:instrText>
            </w:r>
            <w:r w:rsidR="007F783B">
              <w:instrText xml:space="preserve"> </w:instrText>
            </w:r>
            <w:r w:rsidR="007F783B">
              <w:fldChar w:fldCharType="separate"/>
            </w:r>
            <w:r w:rsidR="00C14FC6">
              <w:pict w14:anchorId="4E929484">
                <v:shape id="_x0000_i1035" type="#_x0000_t75" alt="" style="width:6in;height:244.7pt">
                  <v:imagedata r:id="rId355" r:href="rId356"/>
                </v:shape>
              </w:pict>
            </w:r>
            <w:r w:rsidR="007F783B">
              <w:fldChar w:fldCharType="end"/>
            </w:r>
            <w:r w:rsidR="00F55DCC">
              <w:fldChar w:fldCharType="end"/>
            </w:r>
            <w:r w:rsidR="00B7287D">
              <w:fldChar w:fldCharType="end"/>
            </w:r>
            <w:r w:rsidR="00663A05">
              <w:fldChar w:fldCharType="end"/>
            </w:r>
            <w:r w:rsidR="00625DDA">
              <w:fldChar w:fldCharType="end"/>
            </w:r>
            <w:r w:rsidR="00CF32B3">
              <w:fldChar w:fldCharType="end"/>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RPr="00760FCA"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A2DAA" w:rsidRDefault="00921A47">
            <w:pPr>
              <w:pStyle w:val="HTMLPreformatted"/>
            </w:pPr>
            <w:r>
              <w:t xml:space="preserve">          &lt;SpectrumIdentificationItem passThreshold="true" rank="1" peptide_ref="NMGGPYGGGNYGPGGSGGSGGYGGR_15.99491461956-ATAA-2" calculatedMassToCharge="1103.45377262</w:t>
            </w:r>
          </w:p>
          <w:p w:rsidR="00921A47" w:rsidRDefault="00921A47">
            <w:pPr>
              <w:pStyle w:val="HTMLPreformatted"/>
            </w:pPr>
            <w:r>
              <w:t>38118" experimentalMassToCharge="1103.454029541017" chargeState="2" id="SII_1920_1"&gt;</w:t>
            </w:r>
          </w:p>
          <w:p w:rsidR="00921A47" w:rsidRDefault="00921A47">
            <w:pPr>
              <w:pStyle w:val="HTMLPreformatted"/>
            </w:pPr>
            <w:r>
              <w:t xml:space="preserve">            &lt;PeptideEvidenceRef peptideEvidence_ref="PepEv_5164"/&gt;</w:t>
            </w:r>
          </w:p>
          <w:p w:rsidR="00921A47" w:rsidRDefault="00921A47">
            <w:pPr>
              <w:pStyle w:val="HTMLPreformatted"/>
            </w:pPr>
            <w:r>
              <w:t xml:space="preserve">            &lt;Fragmentation&gt;</w:t>
            </w:r>
          </w:p>
          <w:p w:rsidR="00921A47" w:rsidRDefault="00921A47">
            <w:pPr>
              <w:pStyle w:val="HTMLPreformatted"/>
            </w:pPr>
            <w:r>
              <w:t xml:space="preserve">              &lt;IonType charge="1" index="1 2 3 4 5 6 7 8 9 10 11 12 13 14 15 16 17 18 19 20 21 22 23"&gt;</w:t>
            </w:r>
          </w:p>
          <w:p w:rsidR="006154EB" w:rsidRDefault="00921A47">
            <w:pPr>
              <w:pStyle w:val="HTMLPreformatted"/>
            </w:pPr>
            <w:r>
              <w:t xml:space="preserve">                &lt;FragmentArray measure_ref="Measure_MZ" values="175.</w:t>
            </w:r>
            <w:r w:rsidR="006154EB">
              <w:t>1193695 232.1403961 289.1618958</w:t>
            </w:r>
          </w:p>
          <w:p w:rsidR="009A2DAA" w:rsidRDefault="00921A47">
            <w:pPr>
              <w:pStyle w:val="HTMLPreformatted"/>
            </w:pPr>
            <w:r>
              <w:t>452.2268982 509.2429504 566.2701416 653.2999268 710.3218994 767.</w:t>
            </w:r>
            <w:r w:rsidR="009A2DAA">
              <w:t>3411865 854.3770752 911.3968506</w:t>
            </w:r>
          </w:p>
          <w:p w:rsidR="009A2DAA" w:rsidRDefault="00921A47">
            <w:pPr>
              <w:pStyle w:val="HTMLPreformatted"/>
            </w:pPr>
            <w:r>
              <w:t>968.4257813 1065.472168 1122.492432 1285.553833 1399.612305 1456.62561 15</w:t>
            </w:r>
            <w:r w:rsidR="009A2DAA">
              <w:t>13.645874 1570.669067</w:t>
            </w:r>
          </w:p>
          <w:p w:rsidR="00921A47" w:rsidRDefault="00921A47">
            <w:pPr>
              <w:pStyle w:val="HTMLPreformatted"/>
            </w:pPr>
            <w:r>
              <w:t>1733.721191 1830.793213 1887.808105 1944.829834"/&gt;</w:t>
            </w:r>
          </w:p>
          <w:p w:rsidR="009A2DAA" w:rsidRDefault="00921A47">
            <w:pPr>
              <w:pStyle w:val="HTMLPreformatted"/>
            </w:pPr>
            <w:r>
              <w:t xml:space="preserve">                &lt;FragmentArray measure_ref="Measure_Int" values="</w:t>
            </w:r>
            <w:r w:rsidR="009A2DAA">
              <w:t>5939.5844726563 4933.5014648438</w:t>
            </w:r>
          </w:p>
          <w:p w:rsidR="009A2DAA" w:rsidRDefault="00921A47">
            <w:pPr>
              <w:pStyle w:val="HTMLPreformatted"/>
            </w:pPr>
            <w:r>
              <w:t>13310.7265625 5077.6694335938 5685.9287109375 13253.552734375 7620.0947265625 7724.369</w:t>
            </w:r>
            <w:r w:rsidR="009A2DAA">
              <w:t>6289063</w:t>
            </w:r>
          </w:p>
          <w:p w:rsidR="009A2DAA" w:rsidRDefault="00921A47">
            <w:pPr>
              <w:pStyle w:val="HTMLPreformatted"/>
            </w:pPr>
            <w:r>
              <w:t>16868.541015625 10552.126953125 11589.0576171875 7839.974121093</w:t>
            </w:r>
            <w:r w:rsidR="009A2DAA">
              <w:t>8 47821.64453125 60335.71484375</w:t>
            </w:r>
          </w:p>
          <w:p w:rsidR="009A2DAA" w:rsidRDefault="00921A47">
            <w:pPr>
              <w:pStyle w:val="HTMLPreformatted"/>
            </w:pPr>
            <w:r>
              <w:t>21759.3984375 8742.5595703125 11512.0908203125 18130.890625 30577.37</w:t>
            </w:r>
            <w:r w:rsidR="009A2DAA">
              <w:t>5 3801.3923339844 8051.07421875</w:t>
            </w:r>
          </w:p>
          <w:p w:rsidR="00921A47" w:rsidRDefault="00921A47">
            <w:pPr>
              <w:pStyle w:val="HTMLPreformatted"/>
            </w:pPr>
            <w:r>
              <w:lastRenderedPageBreak/>
              <w:t>1954.5501708984 4844.9125976563"/&gt;</w:t>
            </w:r>
          </w:p>
          <w:p w:rsidR="009A2DAA" w:rsidRDefault="00921A47">
            <w:pPr>
              <w:pStyle w:val="HTMLPreformatted"/>
            </w:pPr>
            <w:r>
              <w:t xml:space="preserve">                &lt;FragmentArray measure_ref="Measure_Erro</w:t>
            </w:r>
            <w:r w:rsidR="009A2DAA">
              <w:t>r" values="4.173258879802688E-4</w:t>
            </w:r>
          </w:p>
          <w:p w:rsidR="009A2DAA" w:rsidRPr="00AC3D70" w:rsidRDefault="00921A47">
            <w:pPr>
              <w:pStyle w:val="HTMLPreformatted"/>
              <w:rPr>
                <w:lang w:val="de-DE"/>
              </w:rPr>
            </w:pPr>
            <w:r w:rsidRPr="00AC3D70">
              <w:rPr>
                <w:lang w:val="de-DE"/>
              </w:rPr>
              <w:t>-1.9794682032170385E-5 1.618474794895519E-5 0.0016900521</w:t>
            </w:r>
            <w:r w:rsidR="009A2DAA" w:rsidRPr="00AC3D70">
              <w:rPr>
                <w:lang w:val="de-DE"/>
              </w:rPr>
              <w:t>97886871 -0.0037214683721344954</w:t>
            </w:r>
          </w:p>
          <w:p w:rsidR="009A2DAA" w:rsidRPr="00AC3D70" w:rsidRDefault="00921A47">
            <w:pPr>
              <w:pStyle w:val="HTMLPreformatted"/>
              <w:rPr>
                <w:lang w:val="de-DE"/>
              </w:rPr>
            </w:pPr>
            <w:r w:rsidRPr="00AC3D70">
              <w:rPr>
                <w:lang w:val="de-DE"/>
              </w:rPr>
              <w:t>0.0020060110579152024 -2.3719321211501665E-4 2.71686217956</w:t>
            </w:r>
            <w:r w:rsidR="009A2DAA" w:rsidRPr="00AC3D70">
              <w:rPr>
                <w:lang w:val="de-DE"/>
              </w:rPr>
              <w:t>81247E-4 -0.0019049343519554895</w:t>
            </w:r>
          </w:p>
          <w:p w:rsidR="009A2DAA" w:rsidRPr="00AC3D70" w:rsidRDefault="00921A47">
            <w:pPr>
              <w:pStyle w:val="HTMLPreformatted"/>
              <w:rPr>
                <w:lang w:val="de-DE"/>
              </w:rPr>
            </w:pPr>
            <w:r w:rsidRPr="00AC3D70">
              <w:rPr>
                <w:lang w:val="de-DE"/>
              </w:rPr>
              <w:t>0.0019553613780090018 2.6704080801209784E-4 0.007734020</w:t>
            </w:r>
            <w:r w:rsidR="009A2DAA" w:rsidRPr="00AC3D70">
              <w:rPr>
                <w:lang w:val="de-DE"/>
              </w:rPr>
              <w:t>238103767 0.0013568713879976713</w:t>
            </w:r>
          </w:p>
          <w:p w:rsidR="009A2DAA" w:rsidRPr="00AC3D70" w:rsidRDefault="00921A47">
            <w:pPr>
              <w:pStyle w:val="HTMLPreformatted"/>
              <w:rPr>
                <w:lang w:val="de-DE"/>
              </w:rPr>
            </w:pPr>
            <w:r w:rsidRPr="00AC3D70">
              <w:rPr>
                <w:lang w:val="de-DE"/>
              </w:rPr>
              <w:t>1.571508180404635E-4 -0.0017703817320580129 0.013774177</w:t>
            </w:r>
            <w:r w:rsidR="009A2DAA" w:rsidRPr="00AC3D70">
              <w:rPr>
                <w:lang w:val="de-DE"/>
              </w:rPr>
              <w:t>127970688 0.0056154565579618065</w:t>
            </w:r>
          </w:p>
          <w:p w:rsidR="009A2DAA" w:rsidRPr="00AC3D70" w:rsidRDefault="00921A47">
            <w:pPr>
              <w:pStyle w:val="HTMLPreformatted"/>
              <w:rPr>
                <w:lang w:val="de-DE"/>
              </w:rPr>
            </w:pPr>
            <w:r w:rsidRPr="00AC3D70">
              <w:rPr>
                <w:lang w:val="de-DE"/>
              </w:rPr>
              <w:t>0.004415735988004599 0.006145015418042021 -0.0050595</w:t>
            </w:r>
            <w:r w:rsidR="009A2DAA" w:rsidRPr="00AC3D70">
              <w:rPr>
                <w:lang w:val="de-DE"/>
              </w:rPr>
              <w:t>17131940083 0.01419863401793009</w:t>
            </w:r>
          </w:p>
          <w:p w:rsidR="00921A47" w:rsidRPr="00AC3D70" w:rsidRDefault="00921A47">
            <w:pPr>
              <w:pStyle w:val="HTMLPreformatted"/>
              <w:rPr>
                <w:lang w:val="de-DE"/>
              </w:rPr>
            </w:pPr>
            <w:r w:rsidRPr="00AC3D70">
              <w:rPr>
                <w:lang w:val="de-DE"/>
              </w:rPr>
              <w:t>0.007626913448120831 0.007892192877989146"/&gt;</w:t>
            </w:r>
          </w:p>
          <w:p w:rsidR="00921A47" w:rsidRPr="00AC3D70" w:rsidRDefault="00921A47">
            <w:pPr>
              <w:pStyle w:val="HTMLPreformatted"/>
              <w:rPr>
                <w:lang w:val="de-DE"/>
              </w:rPr>
            </w:pPr>
            <w:r w:rsidRPr="00AC3D70">
              <w:rPr>
                <w:lang w:val="de-DE"/>
              </w:rPr>
              <w:t xml:space="preserve">  ...</w:t>
            </w:r>
          </w:p>
          <w:p w:rsidR="00921A47" w:rsidRPr="00AC3D70" w:rsidRDefault="00921A47">
            <w:pPr>
              <w:pStyle w:val="HTMLPreformatted"/>
              <w:rPr>
                <w:lang w:val="de-DE"/>
              </w:rPr>
            </w:pPr>
            <w:r w:rsidRPr="00AC3D70">
              <w:rPr>
                <w:lang w:val="de-DE"/>
              </w:rPr>
              <w:t>&lt;/SpectrumIdentificationItem&gt;</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cvParam Mapping Rules:</w:t>
            </w:r>
          </w:p>
        </w:tc>
        <w:tc>
          <w:tcPr>
            <w:tcW w:w="0" w:type="auto"/>
            <w:vAlign w:val="center"/>
            <w:hideMark/>
          </w:tcPr>
          <w:p w:rsidR="009A2DAA" w:rsidRDefault="00921A47">
            <w:pPr>
              <w:pStyle w:val="HTMLPreformatted"/>
            </w:pPr>
            <w:r>
              <w:t>Path /MzIdentML/DataCollection/AnalysisData/SpectrumIdentificationList/SpectrumIdentificationResult/Spect</w:t>
            </w:r>
          </w:p>
          <w:p w:rsidR="00921A47" w:rsidRDefault="00921A47">
            <w:pPr>
              <w:pStyle w:val="HTMLPreformatted"/>
            </w:pPr>
            <w:r>
              <w:t>rumIdentificationItem</w:t>
            </w:r>
          </w:p>
          <w:p w:rsidR="00921A47" w:rsidRDefault="00921A47">
            <w:pPr>
              <w:pStyle w:val="HTMLPreformatted"/>
            </w:pPr>
            <w:r>
              <w:t xml:space="preserve">MAY supply a *child* term of </w:t>
            </w:r>
            <w:hyperlink r:id="rId357" w:tgtFrame="new" w:history="1">
              <w:r>
                <w:rPr>
                  <w:rStyle w:val="Hyperlink"/>
                </w:rPr>
                <w:t>MS:1001405</w:t>
              </w:r>
            </w:hyperlink>
            <w:r>
              <w:t xml:space="preserve"> (</w:t>
            </w:r>
            <w:r>
              <w:rPr>
                <w:rStyle w:val="popup"/>
              </w:rPr>
              <w:t>spectrum identification result details</w:t>
            </w:r>
            <w:r>
              <w:t>) one or more times</w:t>
            </w:r>
          </w:p>
          <w:p w:rsidR="00921A47" w:rsidRDefault="00921A47">
            <w:pPr>
              <w:pStyle w:val="HTMLPreformatted"/>
            </w:pPr>
            <w:r>
              <w:t xml:space="preserve">  e.g.: </w:t>
            </w:r>
            <w:hyperlink r:id="rId358" w:tgtFrame="new" w:history="1">
              <w:r>
                <w:rPr>
                  <w:rStyle w:val="Hyperlink"/>
                </w:rPr>
                <w:t>MS:1000016</w:t>
              </w:r>
            </w:hyperlink>
            <w:r>
              <w:t xml:space="preserve"> (</w:t>
            </w:r>
            <w:r>
              <w:rPr>
                <w:rStyle w:val="popup"/>
              </w:rPr>
              <w:t>scan start time</w:t>
            </w:r>
            <w:r>
              <w:t xml:space="preserve">) </w:t>
            </w:r>
          </w:p>
          <w:p w:rsidR="00921A47" w:rsidRDefault="00921A47">
            <w:pPr>
              <w:pStyle w:val="HTMLPreformatted"/>
            </w:pPr>
            <w:r>
              <w:t xml:space="preserve">  e.g.: </w:t>
            </w:r>
            <w:hyperlink r:id="rId359" w:tgtFrame="new" w:history="1">
              <w:r>
                <w:rPr>
                  <w:rStyle w:val="Hyperlink"/>
                </w:rPr>
                <w:t>MS:1000796</w:t>
              </w:r>
            </w:hyperlink>
            <w:r>
              <w:t xml:space="preserve"> (</w:t>
            </w:r>
            <w:r>
              <w:rPr>
                <w:rStyle w:val="popup"/>
              </w:rPr>
              <w:t>spectrum title</w:t>
            </w:r>
            <w:r>
              <w:t xml:space="preserve">) </w:t>
            </w:r>
          </w:p>
          <w:p w:rsidR="00921A47" w:rsidRDefault="00921A47">
            <w:pPr>
              <w:pStyle w:val="HTMLPreformatted"/>
            </w:pPr>
            <w:r>
              <w:t xml:space="preserve">  e.g.: </w:t>
            </w:r>
            <w:hyperlink r:id="rId360" w:tgtFrame="new" w:history="1">
              <w:r>
                <w:rPr>
                  <w:rStyle w:val="Hyperlink"/>
                </w:rPr>
                <w:t>MS:1000797</w:t>
              </w:r>
            </w:hyperlink>
            <w:r>
              <w:t xml:space="preserve"> (</w:t>
            </w:r>
            <w:r>
              <w:rPr>
                <w:rStyle w:val="popup"/>
              </w:rPr>
              <w:t>peak list scans</w:t>
            </w:r>
            <w:r>
              <w:t xml:space="preserve">) </w:t>
            </w:r>
          </w:p>
          <w:p w:rsidR="00921A47" w:rsidRDefault="00921A47">
            <w:pPr>
              <w:pStyle w:val="HTMLPreformatted"/>
            </w:pPr>
            <w:r>
              <w:t xml:space="preserve">  e.g.: </w:t>
            </w:r>
            <w:hyperlink r:id="rId361" w:tgtFrame="new" w:history="1">
              <w:r>
                <w:rPr>
                  <w:rStyle w:val="Hyperlink"/>
                </w:rPr>
                <w:t>MS:1000798</w:t>
              </w:r>
            </w:hyperlink>
            <w:r>
              <w:t xml:space="preserve"> (</w:t>
            </w:r>
            <w:r>
              <w:rPr>
                <w:rStyle w:val="popup"/>
              </w:rPr>
              <w:t>peak list raw scans</w:t>
            </w:r>
            <w:r>
              <w:t xml:space="preserve">) </w:t>
            </w:r>
          </w:p>
          <w:p w:rsidR="00921A47" w:rsidRDefault="00921A47">
            <w:pPr>
              <w:pStyle w:val="HTMLPreformatted"/>
            </w:pPr>
            <w:r>
              <w:t xml:space="preserve">  e.g.: </w:t>
            </w:r>
            <w:hyperlink r:id="rId362" w:tgtFrame="new" w:history="1">
              <w:r>
                <w:rPr>
                  <w:rStyle w:val="Hyperlink"/>
                </w:rPr>
                <w:t>MS:1000903</w:t>
              </w:r>
            </w:hyperlink>
            <w:r>
              <w:t xml:space="preserve"> (</w:t>
            </w:r>
            <w:r>
              <w:rPr>
                <w:rStyle w:val="popup"/>
              </w:rPr>
              <w:t>product ion series ordinal</w:t>
            </w:r>
            <w:r>
              <w:t xml:space="preserve">) </w:t>
            </w:r>
          </w:p>
          <w:p w:rsidR="00921A47" w:rsidRDefault="00921A47">
            <w:pPr>
              <w:pStyle w:val="HTMLPreformatted"/>
            </w:pPr>
            <w:r>
              <w:t xml:space="preserve">  e.g.: </w:t>
            </w:r>
            <w:hyperlink r:id="rId363" w:tgtFrame="new" w:history="1">
              <w:r>
                <w:rPr>
                  <w:rStyle w:val="Hyperlink"/>
                </w:rPr>
                <w:t>MS:1000904</w:t>
              </w:r>
            </w:hyperlink>
            <w:r>
              <w:t xml:space="preserve"> (</w:t>
            </w:r>
            <w:r>
              <w:rPr>
                <w:rStyle w:val="popup"/>
              </w:rPr>
              <w:t>product ion m/z delta</w:t>
            </w:r>
            <w:r>
              <w:t xml:space="preserve">) </w:t>
            </w:r>
          </w:p>
          <w:p w:rsidR="00921A47" w:rsidRDefault="00921A47">
            <w:pPr>
              <w:pStyle w:val="HTMLPreformatted"/>
            </w:pPr>
            <w:r>
              <w:t xml:space="preserve">  e.g.: </w:t>
            </w:r>
            <w:hyperlink r:id="rId364" w:tgtFrame="new" w:history="1">
              <w:r>
                <w:rPr>
                  <w:rStyle w:val="Hyperlink"/>
                </w:rPr>
                <w:t>MS:1000926</w:t>
              </w:r>
            </w:hyperlink>
            <w:r>
              <w:t xml:space="preserve"> (</w:t>
            </w:r>
            <w:r>
              <w:rPr>
                <w:rStyle w:val="popup"/>
              </w:rPr>
              <w:t>product interpretation rank</w:t>
            </w:r>
            <w:r>
              <w:t xml:space="preserve">) </w:t>
            </w:r>
          </w:p>
          <w:p w:rsidR="00921A47" w:rsidRDefault="00921A47">
            <w:pPr>
              <w:pStyle w:val="HTMLPreformatted"/>
            </w:pPr>
            <w:r>
              <w:t xml:space="preserve">  e.g.: </w:t>
            </w:r>
            <w:hyperlink r:id="rId365" w:tgtFrame="new" w:history="1">
              <w:r>
                <w:rPr>
                  <w:rStyle w:val="Hyperlink"/>
                </w:rPr>
                <w:t>MS:1001030</w:t>
              </w:r>
            </w:hyperlink>
            <w:r>
              <w:t xml:space="preserve"> (</w:t>
            </w:r>
            <w:r>
              <w:rPr>
                <w:rStyle w:val="popup"/>
              </w:rPr>
              <w:t>number of peptide seqs compared to each spectrum</w:t>
            </w:r>
            <w:r>
              <w:t xml:space="preserve">) </w:t>
            </w:r>
          </w:p>
          <w:p w:rsidR="00921A47" w:rsidRDefault="00921A47">
            <w:pPr>
              <w:pStyle w:val="HTMLPreformatted"/>
            </w:pPr>
            <w:r>
              <w:t xml:space="preserve">  e.g.: </w:t>
            </w:r>
            <w:hyperlink r:id="rId366" w:tgtFrame="new" w:history="1">
              <w:r>
                <w:rPr>
                  <w:rStyle w:val="Hyperlink"/>
                </w:rPr>
                <w:t>MS:1001035</w:t>
              </w:r>
            </w:hyperlink>
            <w:r>
              <w:t xml:space="preserve"> (</w:t>
            </w:r>
            <w:r>
              <w:rPr>
                <w:rStyle w:val="popup"/>
              </w:rPr>
              <w:t>date / time search performed</w:t>
            </w:r>
            <w:r>
              <w:t xml:space="preserve">) </w:t>
            </w:r>
          </w:p>
          <w:p w:rsidR="00921A47" w:rsidRDefault="00921A47">
            <w:pPr>
              <w:pStyle w:val="HTMLPreformatted"/>
            </w:pPr>
            <w:r>
              <w:t xml:space="preserve">  e.g.: </w:t>
            </w:r>
            <w:hyperlink r:id="rId367" w:tgtFrame="new" w:history="1">
              <w:r>
                <w:rPr>
                  <w:rStyle w:val="Hyperlink"/>
                </w:rPr>
                <w:t>MS:1001036</w:t>
              </w:r>
            </w:hyperlink>
            <w:r>
              <w:t xml:space="preserve"> (</w:t>
            </w:r>
            <w:r>
              <w:rPr>
                <w:rStyle w:val="popup"/>
              </w:rPr>
              <w:t>search time taken</w:t>
            </w:r>
            <w:r>
              <w:t xml:space="preserve">) </w:t>
            </w:r>
          </w:p>
          <w:p w:rsidR="00921A47" w:rsidRDefault="00921A47">
            <w:pPr>
              <w:pStyle w:val="HTMLPreformatted"/>
            </w:pPr>
            <w:r>
              <w:t xml:space="preserve">  </w:t>
            </w:r>
            <w:hyperlink r:id="rId368" w:tgtFrame="new" w:history="1">
              <w:r>
                <w:rPr>
                  <w:rStyle w:val="Hyperlink"/>
                </w:rPr>
                <w:t>et al.</w:t>
              </w:r>
            </w:hyperlink>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Preformatted"/>
            </w:pPr>
            <w:r>
              <w:t>&lt;cvParam accession="MS:1001330" cvRef="PSI-MS" value="2.5E-6" name="X\!Tandem:expect"/&gt;</w:t>
            </w:r>
          </w:p>
          <w:p w:rsidR="00921A47" w:rsidRDefault="00921A47">
            <w:pPr>
              <w:pStyle w:val="HTMLPreformatted"/>
            </w:pPr>
            <w:r>
              <w:t>&lt;cvParam accession="MS:1001331" cvRef="PSI-MS" value="43.2" name="X\!Tandem:hyperscore"/&gt;</w:t>
            </w:r>
          </w:p>
          <w:p w:rsidR="00921A47" w:rsidRDefault="00921A47">
            <w:pPr>
              <w:pStyle w:val="HTMLPreformatted"/>
            </w:pPr>
            <w:r>
              <w:t>&lt;cvParam accession="MS:1001250" cvRef="PSI-MS" value="0.0" name="local FDR"/&gt;</w:t>
            </w:r>
          </w:p>
          <w:p w:rsidR="00921A47" w:rsidRDefault="00921A47">
            <w:pPr>
              <w:pStyle w:val="HTMLPreformatted"/>
            </w:pPr>
            <w:r>
              <w:t>&lt;cvParam accession="MS:1001868" cvRef="PSI-MS" value="0.0" name="distinct peptide-level q-value"/&gt;</w:t>
            </w:r>
          </w:p>
          <w:p w:rsidR="00921A47" w:rsidRDefault="00921A47">
            <w:pPr>
              <w:pStyle w:val="HTMLPreformatted"/>
            </w:pPr>
            <w:r>
              <w:t>&lt;cvParam accession="MS:1001874" cvRef="PSI-MS" value="3.113325031133251E-4" name="FDRScore"/&gt;</w:t>
            </w:r>
          </w:p>
          <w:p w:rsidR="00921A47" w:rsidRDefault="00921A47">
            <w:pPr>
              <w:pStyle w:val="HTMLPreformatted"/>
            </w:pPr>
            <w:r>
              <w:t>&lt;cvParam accession="MS:1000796" cvRef="PSI-MS" value="Locus:11.1.1.4652.4 File:"R1 p450 iTRAQ QS CEX11.wiff"" name="spectrum title"/&gt;</w:t>
            </w:r>
          </w:p>
          <w:p w:rsidR="00921A47" w:rsidRDefault="00921A47">
            <w:pPr>
              <w:pStyle w:val="HTMLPreformatted"/>
            </w:pPr>
            <w:r>
              <w:t>&lt;cvParam accession="MS:1002049" cvRef="PSI-MS" value="129" name="MS-GF:RawScore"/&gt;</w:t>
            </w:r>
          </w:p>
          <w:p w:rsidR="00921A47" w:rsidRDefault="00921A47">
            <w:pPr>
              <w:pStyle w:val="HTMLPreformatted"/>
            </w:pPr>
            <w:r>
              <w:t>&lt;cvParam accession="MS:1002050" cvRef="PSI-MS" value="143" name="MS-GF:DeNovoScore"/&gt;</w:t>
            </w:r>
          </w:p>
          <w:p w:rsidR="00921A47" w:rsidRDefault="00921A47">
            <w:pPr>
              <w:pStyle w:val="HTMLPreformatted"/>
            </w:pPr>
            <w:r>
              <w:t>&lt;cvParam accession="MS:1002052" cvRef="PSI-MS" value="6.3746987E-25" name="MS-GF:SpecEValue"/&gt;</w:t>
            </w:r>
          </w:p>
          <w:p w:rsidR="00921A47" w:rsidRDefault="00921A47">
            <w:pPr>
              <w:pStyle w:val="HTMLPreformatted"/>
            </w:pPr>
            <w:r>
              <w:t>&lt;cvParam accession="MS:1002053" cvRef="PSI-MS" value="1.3781529E-17" name="MS-GF:EValue"/&gt;</w:t>
            </w:r>
          </w:p>
          <w:p w:rsidR="00921A47" w:rsidRDefault="00921A47">
            <w:pPr>
              <w:pStyle w:val="HTMLPreformatted"/>
            </w:pPr>
            <w:r>
              <w:t>&lt;cvParam accession="MS:1002054" cvRef="PSI-MS" value="0.0" name="MS-GF:QValue"/&gt;</w:t>
            </w:r>
          </w:p>
          <w:p w:rsidR="00921A47" w:rsidRDefault="00921A47">
            <w:pPr>
              <w:pStyle w:val="HTMLPreformatted"/>
            </w:pPr>
            <w:r>
              <w:t>&lt;cvParam accession="MS:1002055" cvRef="PSI-MS" value="0.0" name="MS-GF:PepQValue"/&gt;</w:t>
            </w:r>
          </w:p>
          <w:p w:rsidR="00921A47" w:rsidRDefault="00921A47">
            <w:pPr>
              <w:pStyle w:val="HTMLPreformatted"/>
            </w:pPr>
            <w:r>
              <w:t>&lt;cvParam accession="MS:1002351" cvRef="PSI-MS" value="0.0" name="PSM-level local FDR"/&gt;</w:t>
            </w:r>
          </w:p>
          <w:p w:rsidR="00921A47" w:rsidRDefault="00921A47">
            <w:pPr>
              <w:pStyle w:val="HTMLPreformatted"/>
            </w:pPr>
            <w:r>
              <w:t>&lt;cvParam accession="MS:1002354" cvRef="PSI-MS" value="0.0" name="PSM-level q-value"/&gt;</w:t>
            </w:r>
          </w:p>
          <w:p w:rsidR="00921A47" w:rsidRDefault="00921A47">
            <w:pPr>
              <w:pStyle w:val="HTMLPreformatted"/>
            </w:pPr>
            <w:r>
              <w:t>&lt;cvParam accession="MS:1002355" cvRef="PSI-MS" value="1.5603866050496166E-18" name="PSM-level FDRScore"/&gt;</w:t>
            </w:r>
          </w:p>
          <w:p w:rsidR="00921A47" w:rsidRDefault="00921A47">
            <w:pPr>
              <w:pStyle w:val="HTMLPreformatted"/>
            </w:pPr>
            <w:r>
              <w:t>&lt;cvParam accession="MS:1001171" cvRef="PSI-MS" value="25.37" name="Mascot:score"/&gt;</w:t>
            </w:r>
          </w:p>
          <w:p w:rsidR="00921A47" w:rsidRDefault="00921A47">
            <w:pPr>
              <w:pStyle w:val="HTMLPreformatted"/>
            </w:pPr>
            <w:r>
              <w:t>&lt;cvParam accession="MS:1001172" cvRef="PSI-MS" value="0.0813522191664226" name="Mascot:expectation value"/&gt;</w:t>
            </w:r>
          </w:p>
          <w:p w:rsidR="00921A47" w:rsidRDefault="00921A47">
            <w:pPr>
              <w:pStyle w:val="HTMLPreformatted"/>
            </w:pPr>
            <w:r>
              <w:t>&lt;cvParam accession="MS:1001175" cvRef="PSI-MS" name="peptide shared in multiple proteins"/&gt;</w:t>
            </w:r>
          </w:p>
          <w:p w:rsidR="00921A47" w:rsidRDefault="00921A47">
            <w:pPr>
              <w:pStyle w:val="HTMLPreformatted"/>
            </w:pPr>
            <w:r>
              <w:t>&lt;cvParam accession="MS:1001363" cvRef="PSI-MS" name="peptide unique to one protein"/&gt;</w:t>
            </w:r>
          </w:p>
          <w:p w:rsidR="00921A47" w:rsidRDefault="00921A47">
            <w:pPr>
              <w:pStyle w:val="HTMLPreformatted"/>
            </w:pPr>
            <w:r>
              <w:t>&lt;cvParam accession="MS:1001371" cvRef="PSI-MS" value="40" name="Mascot:identity threshold"/&gt;</w:t>
            </w:r>
          </w:p>
          <w:p w:rsidR="00921A47" w:rsidRDefault="00921A47">
            <w:pPr>
              <w:pStyle w:val="HTMLPreformatted"/>
            </w:pPr>
            <w:r>
              <w:t>&lt;cvParam accession="MS:1001370" cvRef="PSI-MS" value="27" name="Mascot:homology threshold"/&gt;</w:t>
            </w:r>
          </w:p>
          <w:p w:rsidR="00921A47" w:rsidRDefault="00921A47">
            <w:pPr>
              <w:pStyle w:val="HTMLPreformatted"/>
            </w:pPr>
            <w:r>
              <w:t>&lt;cvParam accession="MS:1001030" cvRef="PSI-MS" value="10148" name="number of peptide seqs compared to each spectrum"/&gt;</w:t>
            </w:r>
          </w:p>
          <w:p w:rsidR="00921A47" w:rsidRDefault="00921A47">
            <w:pPr>
              <w:pStyle w:val="HTMLPreformatted"/>
            </w:pPr>
            <w:r>
              <w:t>&lt;cvParam accession="MS:1001114" cvRef="PSI-MS" unitCvRef="UO" unitName="second" unitAccession="UO:0000010" value="1741" name="retention time(s)"/&gt;</w:t>
            </w:r>
          </w:p>
          <w:p w:rsidR="00921A47" w:rsidRDefault="00921A47">
            <w:pPr>
              <w:pStyle w:val="HTMLPreformatted"/>
            </w:pPr>
            <w:r>
              <w:t>&lt;cvParam accession="MS:1002681" cvRef="PSI-MS" name="OpenXQuest:combined score" value="0.552164719139592"/&gt;</w:t>
            </w:r>
          </w:p>
          <w:p w:rsidR="00921A47" w:rsidRDefault="00921A47">
            <w:pPr>
              <w:pStyle w:val="HTMLPreformatted"/>
            </w:pPr>
            <w:r>
              <w:t>&lt;cvParam accession="MS:1002511" cvRef="PSI-MS" name="cross-link spectrum identification item" value="11309529182388590588"/&gt;</w:t>
            </w:r>
          </w:p>
          <w:p w:rsidR="00921A47" w:rsidRDefault="00921A47">
            <w:pPr>
              <w:pStyle w:val="HTMLPreformatted"/>
            </w:pPr>
            <w:r>
              <w:t>&lt;cvParam accession="MS:1000894" cvRef="PSI-MS" name="retention time" value="5468.0193" unitAccession="second" unitName="" unitCvRef="se"/&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Preformatted"/>
            </w:pPr>
            <w:r>
              <w:t>&lt;userParam value="0" name="IsotopeError"/&gt;</w:t>
            </w:r>
          </w:p>
          <w:p w:rsidR="00921A47" w:rsidRDefault="00921A47">
            <w:pPr>
              <w:pStyle w:val="HTMLPreformatted"/>
            </w:pPr>
            <w:r>
              <w:t>&lt;userParam value="HCD" name="AssumedDissociationMethod"/&gt;</w:t>
            </w:r>
          </w:p>
        </w:tc>
      </w:tr>
    </w:tbl>
    <w:p w:rsidR="00921A47" w:rsidRPr="00844757" w:rsidRDefault="00844757" w:rsidP="00921A47">
      <w:pPr>
        <w:rPr>
          <w:b/>
        </w:rPr>
      </w:pPr>
      <w:r w:rsidRPr="00844757">
        <w:rPr>
          <w:b/>
        </w:rPr>
        <w:t>Example for peptide-level statistics:</w:t>
      </w:r>
    </w:p>
    <w:p w:rsidR="00844757" w:rsidRPr="00844757" w:rsidRDefault="00844757" w:rsidP="000A77CC">
      <w:pPr>
        <w:ind w:left="709"/>
        <w:rPr>
          <w:rFonts w:ascii="Courier New" w:hAnsi="Courier New" w:cs="Courier New"/>
          <w:sz w:val="14"/>
          <w:szCs w:val="14"/>
        </w:rPr>
      </w:pPr>
      <w:r w:rsidRPr="00844757">
        <w:rPr>
          <w:rFonts w:ascii="Courier New" w:hAnsi="Courier New" w:cs="Courier New"/>
          <w:sz w:val="14"/>
          <w:szCs w:val="14"/>
        </w:rPr>
        <w:t>&lt;SpectrumIdentificationItem chargeState="3" experimentalMassToCharge="710.352539" calculatedMassToCharge="710.352984" peptide_ref="KMDLSDEGGGGVRYPGLHPK_##Oxidation(M):2" rank="1" passThreshold="false" id="SIR_3397_SII_1"&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PeptideEvidenceRef peptideEvidence_ref="KMDLSDEGGGGVRYPGLHPK_generic|B_GENSCAN00000016205_REVERSED|p:genscan_42_61"&gt;&lt;/PeptideEvidenceRef&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1002356" name="PSM-level combined FDRScore" value="0.38641138028680944"&gt;&lt;/cv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userParam name="search engines identifying PSM" value="2"&gt;&lt;/user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1002359" name="distinct peptide-level local FDR" value="0.419570671870644"&gt;&lt;/cv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1001868" name="distinct peptide-level q-value" value="0.4192650334075724"&gt;&lt;/cv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1002360" name="distinct peptide-level FDRScore" value="0.41934590570107133"&gt;&lt;/cv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1002500" name="peptide passes threshold" value="true"&gt;&lt;/cv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1002520" name="peptide group ID" value="KMDLSDEGGGGVRYPGLHPK_##Oxidation(M):2"&gt;&lt;/cvParam&gt;</w:t>
      </w:r>
    </w:p>
    <w:p w:rsidR="00844757" w:rsidRDefault="00844757" w:rsidP="000A77CC">
      <w:pPr>
        <w:ind w:left="709"/>
        <w:rPr>
          <w:rFonts w:ascii="Courier New" w:hAnsi="Courier New" w:cs="Courier New"/>
          <w:sz w:val="14"/>
          <w:szCs w:val="14"/>
        </w:rPr>
      </w:pPr>
      <w:r w:rsidRPr="00844757">
        <w:rPr>
          <w:rFonts w:ascii="Courier New" w:hAnsi="Courier New" w:cs="Courier New"/>
          <w:sz w:val="14"/>
          <w:szCs w:val="14"/>
        </w:rPr>
        <w:t>&lt;/SpectrumIdentificationItem&gt;</w:t>
      </w:r>
    </w:p>
    <w:p w:rsidR="000A77CC" w:rsidRPr="00844757" w:rsidRDefault="000A77CC" w:rsidP="000A77CC">
      <w:pPr>
        <w:rPr>
          <w:b/>
        </w:rPr>
      </w:pPr>
      <w:r w:rsidRPr="00844757">
        <w:rPr>
          <w:b/>
        </w:rPr>
        <w:lastRenderedPageBreak/>
        <w:t xml:space="preserve">Example for </w:t>
      </w:r>
      <w:r>
        <w:rPr>
          <w:b/>
        </w:rPr>
        <w:t>cross-linking</w:t>
      </w:r>
      <w:r w:rsidRPr="00844757">
        <w:rPr>
          <w:b/>
        </w:rPr>
        <w:t>:</w:t>
      </w:r>
    </w:p>
    <w:p w:rsidR="000A77CC" w:rsidRPr="000A77CC" w:rsidRDefault="000A77CC" w:rsidP="000A77CC">
      <w:pPr>
        <w:ind w:left="709"/>
        <w:rPr>
          <w:rFonts w:ascii="Courier New" w:hAnsi="Courier New" w:cs="Courier New"/>
          <w:sz w:val="14"/>
          <w:szCs w:val="14"/>
        </w:rPr>
      </w:pPr>
      <w:r w:rsidRPr="000A77CC">
        <w:rPr>
          <w:rFonts w:ascii="Courier New" w:hAnsi="Courier New" w:cs="Courier New"/>
          <w:sz w:val="14"/>
          <w:szCs w:val="14"/>
        </w:rPr>
        <w:t>&lt;SpectrumIdentificationItem chargeState="4" experimentalMassToCharge="0.0" peptide_ref="54600873_54605193_9_1_p1" rank="1" passThreshold="false" id="SII_21_1"&gt;</w:t>
      </w:r>
    </w:p>
    <w:p w:rsidR="000A77CC" w:rsidRPr="000A77CC" w:rsidRDefault="000A77CC" w:rsidP="000A77CC">
      <w:pPr>
        <w:ind w:left="1418"/>
        <w:rPr>
          <w:rFonts w:ascii="Courier New" w:hAnsi="Courier New" w:cs="Courier New"/>
          <w:sz w:val="14"/>
          <w:szCs w:val="14"/>
        </w:rPr>
      </w:pPr>
      <w:r w:rsidRPr="000A77CC">
        <w:rPr>
          <w:rFonts w:ascii="Courier New" w:hAnsi="Courier New" w:cs="Courier New"/>
          <w:sz w:val="14"/>
          <w:szCs w:val="14"/>
        </w:rPr>
        <w:t>&lt;PeptideEvidenceRef peptideEvidence_ref="pepevid_psm252621611_pep54605193_protP02768-A_target_137"&gt;&lt;/PeptideEvidenceRef&gt;</w:t>
      </w:r>
    </w:p>
    <w:p w:rsidR="000A77CC" w:rsidRPr="000A77CC" w:rsidRDefault="000A77CC" w:rsidP="000A77CC">
      <w:pPr>
        <w:ind w:left="1418"/>
        <w:rPr>
          <w:rFonts w:ascii="Courier New" w:hAnsi="Courier New" w:cs="Courier New"/>
          <w:sz w:val="14"/>
          <w:szCs w:val="14"/>
        </w:rPr>
      </w:pPr>
      <w:r w:rsidRPr="000A77CC">
        <w:rPr>
          <w:rFonts w:ascii="Courier New" w:hAnsi="Courier New" w:cs="Courier New"/>
          <w:sz w:val="14"/>
          <w:szCs w:val="14"/>
        </w:rPr>
        <w:t>&lt;cvParam cvRef="PSI-MS" accession="MS:1002511" name="Cross-linked spectrum identification item." value="21"&gt;&lt;/cvParam&gt;</w:t>
      </w:r>
    </w:p>
    <w:p w:rsidR="000A77CC" w:rsidRPr="000A77CC" w:rsidRDefault="000A77CC" w:rsidP="000A77CC">
      <w:pPr>
        <w:ind w:left="1418"/>
        <w:rPr>
          <w:rFonts w:ascii="Courier New" w:hAnsi="Courier New" w:cs="Courier New"/>
          <w:sz w:val="14"/>
          <w:szCs w:val="14"/>
        </w:rPr>
      </w:pPr>
      <w:r w:rsidRPr="000A77CC">
        <w:rPr>
          <w:rFonts w:ascii="Courier New" w:hAnsi="Courier New" w:cs="Courier New"/>
          <w:sz w:val="14"/>
          <w:szCs w:val="14"/>
        </w:rPr>
        <w:t>&lt;cvParam cvRef="PSI-MS" accession="MS:1002545" name="The xi result 'Score'." value="2.769918944845425"&gt;&lt;/cvParam&gt;</w:t>
      </w:r>
    </w:p>
    <w:p w:rsidR="000A77CC" w:rsidRPr="00844757" w:rsidRDefault="000A77CC" w:rsidP="000A77CC">
      <w:pPr>
        <w:ind w:left="709"/>
        <w:rPr>
          <w:rFonts w:ascii="Courier New" w:hAnsi="Courier New" w:cs="Courier New"/>
          <w:sz w:val="14"/>
          <w:szCs w:val="14"/>
        </w:rPr>
      </w:pPr>
      <w:r w:rsidRPr="000A77CC">
        <w:rPr>
          <w:rFonts w:ascii="Courier New" w:hAnsi="Courier New" w:cs="Courier New"/>
          <w:sz w:val="14"/>
          <w:szCs w:val="14"/>
        </w:rPr>
        <w:t>&lt;/SpectrumIdentificationItem&gt;</w:t>
      </w:r>
    </w:p>
    <w:p w:rsidR="00921A47" w:rsidRDefault="00921A47" w:rsidP="00921A47">
      <w:pPr>
        <w:pStyle w:val="Heading2"/>
      </w:pPr>
      <w:bookmarkStart w:id="224" w:name="_Toc457214131"/>
      <w:r>
        <w:t>Element &lt;</w:t>
      </w:r>
      <w:bookmarkStart w:id="225" w:name="SpectrumIdentificationItemRef"/>
      <w:r>
        <w:t>SpectrumIdentificationItemRef</w:t>
      </w:r>
      <w:bookmarkEnd w:id="225"/>
      <w:r>
        <w:t>&gt;</w:t>
      </w:r>
      <w:bookmarkEnd w:id="22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ItemRef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000"/>
              <w:gridCol w:w="824"/>
              <w:gridCol w:w="391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entificationItem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SpectrumIdentificationItem element(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SpectrumIdentificationItemRef spectrumIdentificationItem_ref="SII_1000_1"&gt;&lt;/SpectrumIdentificationItemRef&gt;</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Preformatted"/>
            </w:pPr>
            <w:r>
              <w:t>&lt;cvParam cvRef="PSI-MS" accession="MS:1001591" name="anchor protein"&gt;&lt;/cvParam&gt;</w:t>
            </w:r>
          </w:p>
          <w:p w:rsidR="00921A47" w:rsidRDefault="00921A47">
            <w:pPr>
              <w:pStyle w:val="HTMLPreformatted"/>
            </w:pPr>
            <w:r>
              <w:t>&lt;cvParam cvRef="PSI-MS" accession="MS:1001593" name="group member with undefined relationship OR ortholog protein"&gt;&lt;/cvParam&gt;</w:t>
            </w:r>
          </w:p>
          <w:p w:rsidR="00921A47" w:rsidRDefault="00921A47">
            <w:pPr>
              <w:pStyle w:val="HTMLPreformatted"/>
            </w:pPr>
            <w:r>
              <w:t>&lt;cvParam cvRef="PSI-MS" accession="MS:1002676" name="protein-pair-level global FDR" value="0.a:null:1.0:true"&gt;&lt;/cvParam&gt;</w:t>
            </w:r>
          </w:p>
          <w:p w:rsidR="00921A47" w:rsidRDefault="00921A47">
            <w:pPr>
              <w:pStyle w:val="HTMLPreformatted"/>
            </w:pPr>
            <w:r>
              <w:t>&lt;cvParam cvRef="PSI-MS" accession="MS:100267</w:t>
            </w:r>
            <w:r w:rsidR="001D2E93">
              <w:t>7</w:t>
            </w:r>
            <w:r>
              <w:t>" name="residue-pair-level global FDR" value="0.a:58:0.04716981132075472:true"&gt;&lt;/cvParam&gt;</w:t>
            </w:r>
          </w:p>
          <w:p w:rsidR="00921A47" w:rsidRDefault="00921A47">
            <w:pPr>
              <w:pStyle w:val="HTMLPreformatted"/>
            </w:pPr>
            <w:r>
              <w:t>&lt;cvParam cvRef="PSI-MS" accession="MS:1002415" name="protein group passes threshold" value="true"&gt;&lt;/cvParam&gt;</w:t>
            </w:r>
          </w:p>
          <w:p w:rsidR="00921A47" w:rsidRDefault="00921A47">
            <w:pPr>
              <w:pStyle w:val="HTMLPreformatted"/>
            </w:pPr>
            <w:r>
              <w:t>&lt;cvParam cvRef="PSI-MS" accession="MS:1002404" name="count of identified protein" value="2"&gt;&lt;/cvParam&gt;</w:t>
            </w:r>
          </w:p>
        </w:tc>
      </w:tr>
    </w:tbl>
    <w:p w:rsidR="00921A47" w:rsidRDefault="00921A47" w:rsidP="00921A47"/>
    <w:p w:rsidR="00921A47" w:rsidRDefault="00921A47" w:rsidP="00921A47">
      <w:pPr>
        <w:pStyle w:val="Heading2"/>
      </w:pPr>
      <w:bookmarkStart w:id="226" w:name="_Toc457214132"/>
      <w:r>
        <w:t>Element &lt;</w:t>
      </w:r>
      <w:bookmarkStart w:id="227" w:name="SpectrumIdentificationList"/>
      <w:r>
        <w:t>SpectrumIdentificationList</w:t>
      </w:r>
      <w:bookmarkEnd w:id="227"/>
      <w:r>
        <w:t>&gt;</w:t>
      </w:r>
      <w:bookmarkEnd w:id="22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0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presents the set of all search results from SpectrumIdentificatio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046"/>
              <w:gridCol w:w="824"/>
              <w:gridCol w:w="4014"/>
            </w:tblGrid>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umSequencesSearch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umber of database sequences searched against. This value should be provided unless a de novo search has been perform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447"/>
            </w:tblGrid>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FragmentationTable" w:history="1">
                    <w:r w:rsidR="00921A47">
                      <w:rPr>
                        <w:rStyle w:val="Hyperlink"/>
                      </w:rPr>
                      <w:t>Fragment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Contains the types of measures that will be reported in generic arrays for each SpectrumIdentificationItem e.g. product ion m/z, product ion intensity, product ion m/z error </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SpectrumIdentificationResult" w:history="1">
                    <w:r w:rsidR="00921A47">
                      <w:rPr>
                        <w:rStyle w:val="Hyperlink"/>
                      </w:rPr>
                      <w:t>SpectrumIdentificationResul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ll identifications made from searching one spectrum. For PMF </w:t>
                  </w:r>
                  <w:r>
                    <w:lastRenderedPageBreak/>
                    <w:t>data, all peptide identifications will be listed underneath as SpectrumIdentificationItems. For MS/MS data, there will be ranked SpectrumIdentificationItems corresponding to possible different peptide IDs.</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SpectrumIdentificationList.png" \* MERGEFORMATINET </w:instrText>
            </w:r>
            <w:r>
              <w:fldChar w:fldCharType="separate"/>
            </w:r>
            <w:r w:rsidR="00FF1B28">
              <w:fldChar w:fldCharType="begin"/>
            </w:r>
            <w:r w:rsidR="00FF1B28">
              <w:instrText xml:space="preserve"> INCLUDEPICTURE  "http://www.peptideatlas.org/PSI/schemas/mzIdentML/1.2/figures/SpectrumIdentificationList.png" \* MERGEFORMATINET </w:instrText>
            </w:r>
            <w:r w:rsidR="00FF1B28">
              <w:fldChar w:fldCharType="separate"/>
            </w:r>
            <w:r w:rsidR="004C4E4B">
              <w:fldChar w:fldCharType="begin"/>
            </w:r>
            <w:r w:rsidR="004C4E4B">
              <w:instrText xml:space="preserve"> INCLUDEPICTURE  "http://www.peptideatlas.org/PSI/schemas/mzIdentML/1.2/figures/SpectrumIdentificationList.png" \* MERGEFORMATINET </w:instrText>
            </w:r>
            <w:r w:rsidR="004C4E4B">
              <w:fldChar w:fldCharType="separate"/>
            </w:r>
            <w:r w:rsidR="002B0C18">
              <w:fldChar w:fldCharType="begin"/>
            </w:r>
            <w:r w:rsidR="002B0C18">
              <w:instrText xml:space="preserve"> INCLUDEPICTURE  "http://www.peptideatlas.org/PSI/schemas/mzIdentML/1.2/figures/SpectrumIdentificationList.png" \* MERGEFORMATINET </w:instrText>
            </w:r>
            <w:r w:rsidR="002B0C18">
              <w:fldChar w:fldCharType="separate"/>
            </w:r>
            <w:r w:rsidR="00F109B9">
              <w:fldChar w:fldCharType="begin"/>
            </w:r>
            <w:r w:rsidR="00F109B9">
              <w:instrText xml:space="preserve"> INCLUDEPICTURE  "http://www.peptideatlas.org/PSI/schemas/mzIdentML/1.2/figures/SpectrumIdentificationList.png" \* MERGEFORMATINET </w:instrText>
            </w:r>
            <w:r w:rsidR="00F109B9">
              <w:fldChar w:fldCharType="separate"/>
            </w:r>
            <w:r w:rsidR="00652A72">
              <w:fldChar w:fldCharType="begin"/>
            </w:r>
            <w:r w:rsidR="00652A72">
              <w:instrText xml:space="preserve"> INCLUDEPICTURE  "http://www.peptideatlas.org/PSI/schemas/mzIdentML/1.2/figures/SpectrumIdentificationList.png" \* MERGEFORMATINET </w:instrText>
            </w:r>
            <w:r w:rsidR="00652A72">
              <w:fldChar w:fldCharType="separate"/>
            </w:r>
            <w:r w:rsidR="00F2760E">
              <w:fldChar w:fldCharType="begin"/>
            </w:r>
            <w:r w:rsidR="00F2760E">
              <w:instrText xml:space="preserve"> INCLUDEPICTURE  "http://www.peptideatlas.org/PSI/schemas/mzIdentML/1.2/figures/SpectrumIdentificationList.png" \* MERGEFORMATINET </w:instrText>
            </w:r>
            <w:r w:rsidR="00F2760E">
              <w:fldChar w:fldCharType="separate"/>
            </w:r>
            <w:r w:rsidR="006138BD">
              <w:fldChar w:fldCharType="begin"/>
            </w:r>
            <w:r w:rsidR="006138BD">
              <w:instrText xml:space="preserve"> INCLUDEPICTURE  "http://www.peptideatlas.org/PSI/schemas/mzIdentML/1.2/figures/SpectrumIdentificationList.png" \* MERGEFORMATINET </w:instrText>
            </w:r>
            <w:r w:rsidR="006138BD">
              <w:fldChar w:fldCharType="separate"/>
            </w:r>
            <w:r w:rsidR="00CF32B3">
              <w:fldChar w:fldCharType="begin"/>
            </w:r>
            <w:r w:rsidR="00CF32B3">
              <w:instrText xml:space="preserve"> INCLUDEPICTURE  "http://www.peptideatlas.org/PSI/schemas/mzIdentML/1.2/figures/SpectrumIdentificationList.png" \* MERGEFORMATINET </w:instrText>
            </w:r>
            <w:r w:rsidR="00CF32B3">
              <w:fldChar w:fldCharType="separate"/>
            </w:r>
            <w:r w:rsidR="00625DDA">
              <w:fldChar w:fldCharType="begin"/>
            </w:r>
            <w:r w:rsidR="00625DDA">
              <w:instrText xml:space="preserve"> INCLUDEPICTURE  "http://www.peptideatlas.org/PSI/schemas/mzIdentML/1.2/figures/SpectrumIdentificationList.png" \* MERGEFORMATINET </w:instrText>
            </w:r>
            <w:r w:rsidR="00625DDA">
              <w:fldChar w:fldCharType="separate"/>
            </w:r>
            <w:r w:rsidR="00663A05">
              <w:fldChar w:fldCharType="begin"/>
            </w:r>
            <w:r w:rsidR="00663A05">
              <w:instrText xml:space="preserve"> INCLUDEPICTURE  "http://www.peptideatlas.org/PSI/schemas/mzIdentML/1.2/figures/SpectrumIdentificationList.png" \* MERGEFORMATINET </w:instrText>
            </w:r>
            <w:r w:rsidR="00663A05">
              <w:fldChar w:fldCharType="separate"/>
            </w:r>
            <w:r w:rsidR="00B7287D">
              <w:fldChar w:fldCharType="begin"/>
            </w:r>
            <w:r w:rsidR="00B7287D">
              <w:instrText xml:space="preserve"> INCLUDEPICTURE  "http://www.peptideatlas.org/PSI/schemas/mzIdentML/1.2/figures/SpectrumIdentificationList.png" \* MERGEFORMATINET </w:instrText>
            </w:r>
            <w:r w:rsidR="00B7287D">
              <w:fldChar w:fldCharType="separate"/>
            </w:r>
            <w:r w:rsidR="00F55DCC">
              <w:fldChar w:fldCharType="begin"/>
            </w:r>
            <w:r w:rsidR="00F55DCC">
              <w:instrText xml:space="preserve"> INCLUDEPICTURE  "http://www.peptideatlas.org/PSI/schemas/mzIdentML/1.2/figures/SpectrumIdentificationList.png" \* MERGEFORMATINET </w:instrText>
            </w:r>
            <w:r w:rsidR="00F55DCC">
              <w:fldChar w:fldCharType="separate"/>
            </w:r>
            <w:r w:rsidR="007F783B">
              <w:fldChar w:fldCharType="begin"/>
            </w:r>
            <w:r w:rsidR="007F783B">
              <w:instrText xml:space="preserve"> </w:instrText>
            </w:r>
            <w:r w:rsidR="007F783B">
              <w:instrText>INCLUDEPICTURE  "http://www.peptideatlas.org/PSI/schemas/mzIdentML/1.2/figures/SpectrumIdentificationList.png" \* MERGEFORMATINET</w:instrText>
            </w:r>
            <w:r w:rsidR="007F783B">
              <w:instrText xml:space="preserve"> </w:instrText>
            </w:r>
            <w:r w:rsidR="007F783B">
              <w:fldChar w:fldCharType="separate"/>
            </w:r>
            <w:r w:rsidR="00C14FC6">
              <w:pict w14:anchorId="685874C7">
                <v:shape id="_x0000_i1036" type="#_x0000_t75" alt="" style="width:431.55pt;height:324.2pt">
                  <v:imagedata r:id="rId369" r:href="rId370"/>
                </v:shape>
              </w:pict>
            </w:r>
            <w:r w:rsidR="007F783B">
              <w:fldChar w:fldCharType="end"/>
            </w:r>
            <w:r w:rsidR="00F55DCC">
              <w:fldChar w:fldCharType="end"/>
            </w:r>
            <w:r w:rsidR="00B7287D">
              <w:fldChar w:fldCharType="end"/>
            </w:r>
            <w:r w:rsidR="00663A05">
              <w:fldChar w:fldCharType="end"/>
            </w:r>
            <w:r w:rsidR="00625DDA">
              <w:fldChar w:fldCharType="end"/>
            </w:r>
            <w:r w:rsidR="00CF32B3">
              <w:fldChar w:fldCharType="end"/>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SpectrumIdentificationList xmlns="http://psidev.info/psi/pi/mzIdentML/1.2" id="SII_LIST_1"&gt;</w:t>
            </w:r>
          </w:p>
          <w:p w:rsidR="00921A47" w:rsidRDefault="00921A47">
            <w:pPr>
              <w:pStyle w:val="HTMLPreformatted"/>
            </w:pPr>
            <w:r>
              <w:t xml:space="preserve">  &lt;SpectrumIdentificationResult spectrumID="index=6451" spectraData_ref="SD_COMBINED_SE_0" id="SIR_8947"&gt;</w:t>
            </w:r>
          </w:p>
          <w:p w:rsidR="00921A47" w:rsidRDefault="00921A47">
            <w:pPr>
              <w:pStyle w:val="HTMLPreformatted"/>
            </w:pPr>
            <w:r>
              <w:t xml:space="preserve">    &lt;SpectrumIdentificationItem chargeState="2" experimentalMassToCharge="679.817322" calculatedMassToCharge="679.818488" peptide_ref="AVMDDFAAFVEK_##Oxidation(M):3" rank="1" passThreshold="false" id="SIR_8947_SII_1"&gt;</w:t>
            </w:r>
          </w:p>
          <w:p w:rsidR="00921A47" w:rsidRDefault="00921A47">
            <w:pPr>
              <w:pStyle w:val="HTMLPreformatted"/>
            </w:pPr>
            <w:r>
              <w:t xml:space="preserve">      &lt;PeptideEvidenceRef peptideEvidence_ref="AVMDDFAAFVEK_generic|A_ENSP00000401820|p:known_378_389"&gt;&lt;/PeptideEvidenceRef&gt;</w:t>
            </w:r>
          </w:p>
          <w:p w:rsidR="00921A47" w:rsidRDefault="00921A47">
            <w:pPr>
              <w:pStyle w:val="HTMLPreformatted"/>
            </w:pPr>
            <w:r>
              <w:t xml:space="preserve">      &lt;PeptideEvidenceRef peptideEvidence_ref="AVMDDFAAFVEK_generic|A_ENSP00000421027|p:putative_420_431"&gt;&lt;/PeptideEvidenceRef&gt;</w:t>
            </w:r>
          </w:p>
          <w:p w:rsidR="00921A47" w:rsidRDefault="00921A47">
            <w:pPr>
              <w:pStyle w:val="HTMLPreformatted"/>
            </w:pPr>
            <w:r>
              <w:t xml:space="preserve">      &lt;PeptideEvidenceRef peptideEvidence_ref="AVMDDFAAFVEK_generic|A_ENSP00000483421|p:known_357_368"&gt;&lt;/PeptideEvidenceRef&gt;</w:t>
            </w:r>
          </w:p>
          <w:p w:rsidR="00921A47" w:rsidRDefault="00921A47">
            <w:pPr>
              <w:pStyle w:val="HTMLPreformatted"/>
            </w:pPr>
            <w:r>
              <w:t xml:space="preserve">      &lt;PeptideEvidenceRef peptideEvidence_ref="AVMDDFAAFVEK_generic|A_ENSP00000480485|p:known_357_368"&gt;&lt;/PeptideEvidenceRef&gt;</w:t>
            </w:r>
          </w:p>
          <w:p w:rsidR="00921A47" w:rsidRDefault="00921A47">
            <w:pPr>
              <w:pStyle w:val="HTMLPreformatted"/>
            </w:pPr>
            <w:r>
              <w:t xml:space="preserve">  ...</w:t>
            </w:r>
          </w:p>
          <w:p w:rsidR="00921A47" w:rsidRDefault="00921A47">
            <w:pPr>
              <w:pStyle w:val="HTMLPreformatted"/>
            </w:pPr>
            <w:r>
              <w:t>&lt;/SpectrumIdentificationList&gt;</w:t>
            </w:r>
          </w:p>
        </w:tc>
      </w:tr>
      <w:tr w:rsidR="00921A47" w:rsidTr="009A2DAA">
        <w:trPr>
          <w:tblCellSpacing w:w="15" w:type="dxa"/>
        </w:trPr>
        <w:tc>
          <w:tcPr>
            <w:tcW w:w="0" w:type="auto"/>
            <w:vAlign w:val="center"/>
          </w:tcPr>
          <w:p w:rsidR="00921A47" w:rsidRDefault="00921A47">
            <w:pPr>
              <w:rPr>
                <w:sz w:val="24"/>
                <w:szCs w:val="24"/>
              </w:rPr>
            </w:pPr>
          </w:p>
        </w:tc>
        <w:tc>
          <w:tcPr>
            <w:tcW w:w="0" w:type="auto"/>
            <w:vAlign w:val="center"/>
          </w:tcPr>
          <w:p w:rsidR="00921A47" w:rsidRDefault="00921A47">
            <w:pPr>
              <w:rPr>
                <w:sz w:val="24"/>
                <w:szCs w:val="24"/>
              </w:rPr>
            </w:pPr>
          </w:p>
        </w:tc>
      </w:tr>
    </w:tbl>
    <w:p w:rsidR="00921A47" w:rsidRDefault="00921A47" w:rsidP="00921A47"/>
    <w:p w:rsidR="00921A47" w:rsidRDefault="00921A47" w:rsidP="00921A47">
      <w:pPr>
        <w:pStyle w:val="Heading2"/>
      </w:pPr>
      <w:bookmarkStart w:id="228" w:name="_Toc457214133"/>
      <w:r>
        <w:t>Element &lt;</w:t>
      </w:r>
      <w:bookmarkStart w:id="229" w:name="SpectrumIdentificationProtocol"/>
      <w:r>
        <w:t>SpectrumIdentificationProtocol</w:t>
      </w:r>
      <w:bookmarkEnd w:id="229"/>
      <w:r>
        <w:t>&gt;</w:t>
      </w:r>
      <w:bookmarkEnd w:id="22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1"/>
        <w:gridCol w:w="860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arameters and settings of a SpectrumIdentification analysi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ProtocolType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earch algorithm used, given as a reference to the SoftwareCollection section.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88"/>
            </w:tblGrid>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SearchType" w:history="1">
                    <w:r w:rsidR="00921A47">
                      <w:rPr>
                        <w:rStyle w:val="Hyperlink"/>
                      </w:rPr>
                      <w:t>Search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ype of search performed e.g. PMF, Tag searches, MS-MS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AdditionalSearchParams" w:history="1">
                    <w:r w:rsidR="00921A47">
                      <w:rPr>
                        <w:rStyle w:val="Hyperlink"/>
                      </w:rPr>
                      <w:t>AdditionalSearch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earch parameters other than the modifications searched.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ModificationParams" w:history="1">
                    <w:r w:rsidR="00921A47">
                      <w:rPr>
                        <w:rStyle w:val="Hyperlink"/>
                      </w:rPr>
                      <w:t>Modification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pecification of static/variable modifications (e.g. Oxidation of Methionine) that are to be considered in the spectra search.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Enzymes" w:history="1">
                    <w:r w:rsidR="00921A47">
                      <w:rPr>
                        <w:rStyle w:val="Hyperlink"/>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ist of enzymes used in experiment</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MassTable" w:history="1">
                    <w:r w:rsidR="00921A47">
                      <w:rPr>
                        <w:rStyle w:val="Hyperlink"/>
                      </w:rPr>
                      <w:t>Mass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masses of residues used in the search.</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FragmentTolerance" w:history="1">
                    <w:r w:rsidR="00921A47">
                      <w:rPr>
                        <w:rStyle w:val="Hyperlink"/>
                      </w:rPr>
                      <w:t>Fragm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olerance of the search given as a plus and minus value with units.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ParentTolerance" w:history="1">
                    <w:r w:rsidR="00921A47">
                      <w:rPr>
                        <w:rStyle w:val="Hyperlink"/>
                      </w:rPr>
                      <w:t>Par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olerance of the search given as a plus and minus value with units.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Threshold" w:history="1">
                    <w:r w:rsidR="00921A47">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threshold(s) applied to determine that a result is significant. If multiple terms are used it is assumed that all conditions are satisfied by the passing results.</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DatabaseFilters" w:history="1">
                    <w:r w:rsidR="00921A47">
                      <w:rPr>
                        <w:rStyle w:val="Hyperlink"/>
                      </w:rPr>
                      <w:t>DatabaseFilter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pecification of filters applied to the database searched.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DatabaseTranslation" w:history="1">
                    <w:r w:rsidR="00921A47">
                      <w:rPr>
                        <w:rStyle w:val="Hyperlink"/>
                      </w:rPr>
                      <w:t>DatabaseTransl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pecification of how a nucleic acid sequence database was translated for searching.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SpectrumIdentificationProtocol.png" \* MERGEFORMATINET </w:instrText>
            </w:r>
            <w:r>
              <w:fldChar w:fldCharType="separate"/>
            </w:r>
            <w:r w:rsidR="00FF1B28">
              <w:fldChar w:fldCharType="begin"/>
            </w:r>
            <w:r w:rsidR="00FF1B28">
              <w:instrText xml:space="preserve"> INCLUDEPICTURE  "http://www.peptideatlas.org/PSI/schemas/mzIdentML/1.2/figures/SpectrumIdentificationProtocol.png" \* MERGEFORMATINET </w:instrText>
            </w:r>
            <w:r w:rsidR="00FF1B28">
              <w:fldChar w:fldCharType="separate"/>
            </w:r>
            <w:r w:rsidR="004C4E4B">
              <w:fldChar w:fldCharType="begin"/>
            </w:r>
            <w:r w:rsidR="004C4E4B">
              <w:instrText xml:space="preserve"> INCLUDEPICTURE  "http://www.peptideatlas.org/PSI/schemas/mzIdentML/1.2/figures/SpectrumIdentificationProtocol.png" \* MERGEFORMATINET </w:instrText>
            </w:r>
            <w:r w:rsidR="004C4E4B">
              <w:fldChar w:fldCharType="separate"/>
            </w:r>
            <w:r w:rsidR="002B0C18">
              <w:fldChar w:fldCharType="begin"/>
            </w:r>
            <w:r w:rsidR="002B0C18">
              <w:instrText xml:space="preserve"> INCLUDEPICTURE  "http://www.peptideatlas.org/PSI/schemas/mzIdentML/1.2/figures/SpectrumIdentificationProtocol.png" \* MERGEFORMATINET </w:instrText>
            </w:r>
            <w:r w:rsidR="002B0C18">
              <w:fldChar w:fldCharType="separate"/>
            </w:r>
            <w:r w:rsidR="00F109B9">
              <w:fldChar w:fldCharType="begin"/>
            </w:r>
            <w:r w:rsidR="00F109B9">
              <w:instrText xml:space="preserve"> INCLUDEPICTURE  "http://www.peptideatlas.org/PSI/schemas/mzIdentML/1.2/figures/SpectrumIdentificationProtocol.png" \* MERGEFORMATINET </w:instrText>
            </w:r>
            <w:r w:rsidR="00F109B9">
              <w:fldChar w:fldCharType="separate"/>
            </w:r>
            <w:r w:rsidR="00652A72">
              <w:fldChar w:fldCharType="begin"/>
            </w:r>
            <w:r w:rsidR="00652A72">
              <w:instrText xml:space="preserve"> INCLUDEPICTURE  "http://www.peptideatlas.org/PSI/schemas/mzIdentML/1.2/figures/SpectrumIdentificationProtocol.png" \* MERGEFORMATINET </w:instrText>
            </w:r>
            <w:r w:rsidR="00652A72">
              <w:fldChar w:fldCharType="separate"/>
            </w:r>
            <w:r w:rsidR="00F2760E">
              <w:fldChar w:fldCharType="begin"/>
            </w:r>
            <w:r w:rsidR="00F2760E">
              <w:instrText xml:space="preserve"> INCLUDEPICTURE  "http://www.peptideatlas.org/PSI/schemas/mzIdentML/1.2/figures/SpectrumIdentificationProtocol.png" \* MERGEFORMATINET </w:instrText>
            </w:r>
            <w:r w:rsidR="00F2760E">
              <w:fldChar w:fldCharType="separate"/>
            </w:r>
            <w:r w:rsidR="006138BD">
              <w:fldChar w:fldCharType="begin"/>
            </w:r>
            <w:r w:rsidR="006138BD">
              <w:instrText xml:space="preserve"> INCLUDEPICTURE  "http://www.peptideatlas.org/PSI/schemas/mzIdentML/1.2/figures/SpectrumIdentificationProtocol.png" \* MERGEFORMATINET </w:instrText>
            </w:r>
            <w:r w:rsidR="006138BD">
              <w:fldChar w:fldCharType="separate"/>
            </w:r>
            <w:r w:rsidR="00CF32B3">
              <w:fldChar w:fldCharType="begin"/>
            </w:r>
            <w:r w:rsidR="00CF32B3">
              <w:instrText xml:space="preserve"> INCLUDEPICTURE  "http://www.peptideatlas.org/PSI/schemas/mzIdentML/1.2/figures/SpectrumIdentificationProtocol.png" \* MERGEFORMATINET </w:instrText>
            </w:r>
            <w:r w:rsidR="00CF32B3">
              <w:fldChar w:fldCharType="separate"/>
            </w:r>
            <w:r w:rsidR="00625DDA">
              <w:fldChar w:fldCharType="begin"/>
            </w:r>
            <w:r w:rsidR="00625DDA">
              <w:instrText xml:space="preserve"> INCLUDEPICTURE  "http://www.peptideatlas.org/PSI/schemas/mzIdentML/1.2/figures/SpectrumIdentificationProtocol.png" \* MERGEFORMATINET </w:instrText>
            </w:r>
            <w:r w:rsidR="00625DDA">
              <w:fldChar w:fldCharType="separate"/>
            </w:r>
            <w:r w:rsidR="00663A05">
              <w:fldChar w:fldCharType="begin"/>
            </w:r>
            <w:r w:rsidR="00663A05">
              <w:instrText xml:space="preserve"> INCLUDEPICTURE  "http://www.peptideatlas.org/PSI/schemas/mzIdentML/1.2/figures/SpectrumIdentificationProtocol.png" \* MERGEFORMATINET </w:instrText>
            </w:r>
            <w:r w:rsidR="00663A05">
              <w:fldChar w:fldCharType="separate"/>
            </w:r>
            <w:r w:rsidR="00B7287D">
              <w:fldChar w:fldCharType="begin"/>
            </w:r>
            <w:r w:rsidR="00B7287D">
              <w:instrText xml:space="preserve"> INCLUDEPICTURE  "http://www.peptideatlas.org/PSI/schemas/mzIdentML/1.2/figures/SpectrumIdentificationProtocol.png" \* MERGEFORMATINET </w:instrText>
            </w:r>
            <w:r w:rsidR="00B7287D">
              <w:fldChar w:fldCharType="separate"/>
            </w:r>
            <w:r w:rsidR="00F55DCC">
              <w:fldChar w:fldCharType="begin"/>
            </w:r>
            <w:r w:rsidR="00F55DCC">
              <w:instrText xml:space="preserve"> INCLUDEPICTURE  "http://www.peptideatlas.org/PSI/schemas/mzIdentML/1.2/figures/SpectrumIdentificationProtocol.png" \* MERGEFORMATINET </w:instrText>
            </w:r>
            <w:r w:rsidR="00F55DCC">
              <w:fldChar w:fldCharType="separate"/>
            </w:r>
            <w:r w:rsidR="007F783B">
              <w:fldChar w:fldCharType="begin"/>
            </w:r>
            <w:r w:rsidR="007F783B">
              <w:instrText xml:space="preserve"> </w:instrText>
            </w:r>
            <w:r w:rsidR="007F783B">
              <w:instrText>INCLUDEPICTURE  "http://www.peptideatlas.org/PSI/schemas/mzIdentML/1.2/figures/SpectrumIdentificationProtocol.png" \* ME</w:instrText>
            </w:r>
            <w:r w:rsidR="007F783B">
              <w:instrText>RGEFORMATINET</w:instrText>
            </w:r>
            <w:r w:rsidR="007F783B">
              <w:instrText xml:space="preserve"> </w:instrText>
            </w:r>
            <w:r w:rsidR="007F783B">
              <w:fldChar w:fldCharType="separate"/>
            </w:r>
            <w:r w:rsidR="00C14FC6">
              <w:pict w14:anchorId="2484D48E">
                <v:shape id="_x0000_i1037" type="#_x0000_t75" alt="" style="width:418.3pt;height:979.3pt">
                  <v:imagedata r:id="rId371" r:href="rId372"/>
                </v:shape>
              </w:pict>
            </w:r>
            <w:r w:rsidR="007F783B">
              <w:fldChar w:fldCharType="end"/>
            </w:r>
            <w:r w:rsidR="00F55DCC">
              <w:fldChar w:fldCharType="end"/>
            </w:r>
            <w:r w:rsidR="00B7287D">
              <w:fldChar w:fldCharType="end"/>
            </w:r>
            <w:r w:rsidR="00663A05">
              <w:fldChar w:fldCharType="end"/>
            </w:r>
            <w:r w:rsidR="00625DDA">
              <w:fldChar w:fldCharType="end"/>
            </w:r>
            <w:r w:rsidR="00CF32B3">
              <w:fldChar w:fldCharType="end"/>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Preformatted"/>
            </w:pPr>
            <w:r>
              <w:t xml:space="preserve">  &lt;SpectrumIdentificationProtocol id="SIP_10589554385233790425" analysisSoftware_ref="SOF_10581839310406754333"&gt; </w:t>
            </w:r>
          </w:p>
          <w:p w:rsidR="00921A47" w:rsidRDefault="00921A47">
            <w:pPr>
              <w:pStyle w:val="HTMLPreformatted"/>
            </w:pPr>
            <w:r>
              <w:t xml:space="preserve">    &lt;SearchType&gt;</w:t>
            </w:r>
          </w:p>
          <w:p w:rsidR="00921A47" w:rsidRDefault="00921A47">
            <w:pPr>
              <w:pStyle w:val="HTMLPreformatted"/>
            </w:pPr>
            <w:r>
              <w:t xml:space="preserve">      &lt;cvParam accession="MS:1001083" cvRef="PSI-MS" name="ms-ms search"/&gt; </w:t>
            </w:r>
          </w:p>
          <w:p w:rsidR="00921A47" w:rsidRDefault="00921A47">
            <w:pPr>
              <w:pStyle w:val="HTMLPreformatted"/>
            </w:pPr>
            <w:r>
              <w:t xml:space="preserve">    &lt;/SearchType&gt;</w:t>
            </w:r>
          </w:p>
          <w:p w:rsidR="00921A47" w:rsidRDefault="00921A47">
            <w:pPr>
              <w:pStyle w:val="HTMLPreformatted"/>
            </w:pPr>
            <w:r>
              <w:t xml:space="preserve">    &lt;AdditionalSearchParams&gt;</w:t>
            </w:r>
          </w:p>
          <w:p w:rsidR="00921A47" w:rsidRDefault="00921A47">
            <w:pPr>
              <w:pStyle w:val="HTMLPreformatted"/>
            </w:pPr>
            <w:r>
              <w:t xml:space="preserve">      &lt;cvParam accession="MS:1002494" cvRef="PSI-MS" name="cross-linking search"/&gt;</w:t>
            </w:r>
          </w:p>
          <w:p w:rsidR="00921A47" w:rsidRDefault="00921A47">
            <w:pPr>
              <w:pStyle w:val="HTMLPreformatted"/>
            </w:pPr>
            <w:r>
              <w:t xml:space="preserve">      &lt;userParam name="input_consensusXML" unitName="xsd:string" value="leitner004.consensusXML"/&gt;</w:t>
            </w:r>
          </w:p>
          <w:p w:rsidR="00921A47" w:rsidRDefault="00921A47">
            <w:pPr>
              <w:pStyle w:val="HTMLPreformatted"/>
            </w:pPr>
            <w:r>
              <w:t xml:space="preserve">  ...</w:t>
            </w:r>
          </w:p>
          <w:p w:rsidR="00921A47" w:rsidRDefault="00921A47">
            <w:pPr>
              <w:pStyle w:val="HTMLPreformatted"/>
            </w:pPr>
            <w:r>
              <w:t>&lt;/SpectrumIdentificationProtocol&gt;</w:t>
            </w:r>
          </w:p>
        </w:tc>
      </w:tr>
    </w:tbl>
    <w:p w:rsidR="00921A47" w:rsidRDefault="00921A47" w:rsidP="00921A47"/>
    <w:p w:rsidR="00921A47" w:rsidRDefault="00921A47" w:rsidP="00921A47">
      <w:pPr>
        <w:pStyle w:val="Heading2"/>
      </w:pPr>
      <w:bookmarkStart w:id="230" w:name="_Toc457214134"/>
      <w:r>
        <w:t>Element &lt;</w:t>
      </w:r>
      <w:bookmarkStart w:id="231" w:name="SpectrumIdentificationResult"/>
      <w:r>
        <w:t>SpectrumIdentificationResult</w:t>
      </w:r>
      <w:bookmarkEnd w:id="231"/>
      <w:r>
        <w:t>&gt;</w:t>
      </w:r>
      <w:bookmarkEnd w:id="23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6F41F9" w:rsidRDefault="00921A47">
            <w:r>
              <w:t>All identifications made from searching one spectrum. For PMF da</w:t>
            </w:r>
            <w:r w:rsidR="006F41F9">
              <w:t>ta, all peptide identifications</w:t>
            </w:r>
          </w:p>
          <w:p w:rsidR="006F41F9" w:rsidRDefault="00921A47">
            <w:r>
              <w:t>will be listed underneath as SpectrumIdentificationItems. For M</w:t>
            </w:r>
            <w:r w:rsidR="006F41F9">
              <w:t>S/MS data, there will be ranked</w:t>
            </w:r>
          </w:p>
          <w:p w:rsidR="00921A47" w:rsidRDefault="00921A47">
            <w:pPr>
              <w:rPr>
                <w:sz w:val="24"/>
                <w:szCs w:val="24"/>
              </w:rPr>
            </w:pPr>
            <w:r>
              <w:t xml:space="preserve">SpectrumIdentificationItems corresponding to possible different peptide ID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Resul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5"/>
              <w:gridCol w:w="1008"/>
              <w:gridCol w:w="824"/>
              <w:gridCol w:w="5148"/>
            </w:tblGrid>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a spectra data set (e.g. a spectra file).</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locally unique id for the spectrum in the spectra data set specified by SpectraData_ref. External guidelines are provided on the use of consistent identifiers for spectra in different external format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727"/>
            </w:tblGrid>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SpectrumIdentificationItem" w:history="1">
                    <w:r w:rsidR="00921A47">
                      <w:rPr>
                        <w:rStyle w:val="Hyperlink"/>
                      </w:rPr>
                      <w:t>SpectrumIdentificationIte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SpectrumIdentificationResult spectrumID="index=7665" spectraData_ref="SD_COMBINED_SE_0" id="SIR_7191"&gt;</w:t>
            </w:r>
          </w:p>
          <w:p w:rsidR="006F41F9" w:rsidRDefault="00921A47">
            <w:pPr>
              <w:pStyle w:val="HTMLPreformatted"/>
            </w:pPr>
            <w:r>
              <w:t xml:space="preserve">  &lt;SpectrumIdentificationItem chargeState="4" experimentalMassToCharge="1123.974121" calculatedMassTo</w:t>
            </w:r>
          </w:p>
          <w:p w:rsidR="006F41F9" w:rsidRDefault="00921A47">
            <w:pPr>
              <w:pStyle w:val="HTMLPreformatted"/>
            </w:pPr>
            <w:r>
              <w:t>Charge="1123.968707" peptide_ref="CRCQYSGVNNLCHTSSHCPNQGSTCENVDTCLKPDEPK_##Carbamidomethyl(C):1##Carba</w:t>
            </w:r>
          </w:p>
          <w:p w:rsidR="006F41F9" w:rsidRDefault="00921A47">
            <w:pPr>
              <w:pStyle w:val="HTMLPreformatted"/>
            </w:pPr>
            <w:r>
              <w:t>midomethyl(C):3##Carba</w:t>
            </w:r>
          </w:p>
          <w:p w:rsidR="006F41F9" w:rsidRDefault="00921A47">
            <w:pPr>
              <w:pStyle w:val="HTMLPreformatted"/>
            </w:pPr>
            <w:r>
              <w:t>midomethyl(C):12##Carbamidomethyl(C):18##Carbamidomethyl(C):25##Carbamidomethyl(C):31##Ammonia-loss(C):</w:t>
            </w:r>
          </w:p>
          <w:p w:rsidR="00921A47" w:rsidRDefault="00921A47">
            <w:pPr>
              <w:pStyle w:val="HTMLPreformatted"/>
            </w:pPr>
            <w:r>
              <w:t>1" rank="1" passThreshold="false" id="SIR_7191_SII_1"&gt;</w:t>
            </w:r>
          </w:p>
          <w:p w:rsidR="006F41F9" w:rsidRDefault="00921A47">
            <w:pPr>
              <w:pStyle w:val="HTMLPreformatted"/>
            </w:pPr>
            <w:r>
              <w:t xml:space="preserve">    &lt;PeptideEvidenceRef peptideEvidence_ref="CRCQYSGVNNLCHTSSHCPNQGSTCENVDTCLKPDEPK_generic|A_ENSP00000376692_REVERSED|p:</w:t>
            </w:r>
          </w:p>
          <w:p w:rsidR="00921A47" w:rsidRDefault="00921A47">
            <w:pPr>
              <w:pStyle w:val="HTMLPreformatted"/>
            </w:pPr>
            <w:r>
              <w:t>novel_575_612"&gt;&lt;/PeptideEvidenceRef&gt;</w:t>
            </w:r>
          </w:p>
          <w:p w:rsidR="006F41F9" w:rsidRDefault="00921A47">
            <w:pPr>
              <w:pStyle w:val="HTMLPreformatted"/>
            </w:pPr>
            <w:r>
              <w:t xml:space="preserve">    &lt;PeptideEvidenceRef peptideEvidence_ref="CRCQYSGVNNLCHTSSHCPNQGSTCENVDTCLKPDEPK_generic|B_GENSCAN00000036974_REVERSED|p:</w:t>
            </w:r>
          </w:p>
          <w:p w:rsidR="00921A47" w:rsidRDefault="00921A47">
            <w:pPr>
              <w:pStyle w:val="HTMLPreformatted"/>
            </w:pPr>
            <w:r>
              <w:t>genscan_494_531"&gt;&lt;/PeptideEvidenceRef&gt;</w:t>
            </w:r>
          </w:p>
          <w:p w:rsidR="006F41F9" w:rsidRDefault="00921A47">
            <w:pPr>
              <w:pStyle w:val="HTMLPreformatted"/>
            </w:pPr>
            <w:r>
              <w:t xml:space="preserve">    &lt;PeptideEvidenceRef peptideEvidence_ref="CRCQYSGVNNLCHTSSHCPNQGSTCENVDTCLKPDEPK_generic|A_ENSP00000471297_REVERSED|p:</w:t>
            </w:r>
          </w:p>
          <w:p w:rsidR="00921A47" w:rsidRDefault="00921A47">
            <w:pPr>
              <w:pStyle w:val="HTMLPreformatted"/>
            </w:pPr>
            <w:r>
              <w:t>putative_641_678"&gt;&lt;/PeptideEvidenceRef&gt;</w:t>
            </w:r>
          </w:p>
          <w:p w:rsidR="006F41F9" w:rsidRDefault="00921A47">
            <w:pPr>
              <w:pStyle w:val="HTMLPreformatted"/>
            </w:pPr>
            <w:r>
              <w:t xml:space="preserve">    &lt;PeptideEvidenceRef peptideEvidence_ref="CRCQYSGVNNLCHTSSHCPNQGSTCENVDTCLKPDEPK_generic|A_ENSP00000319883_REVERSED|p:</w:t>
            </w:r>
          </w:p>
          <w:p w:rsidR="00921A47" w:rsidRDefault="00921A47">
            <w:pPr>
              <w:pStyle w:val="HTMLPreformatted"/>
            </w:pPr>
            <w:r>
              <w:t>known_633_670"&gt;&lt;/PeptideEvidenceRef&gt;</w:t>
            </w:r>
          </w:p>
          <w:p w:rsidR="006F41F9" w:rsidRDefault="00921A47">
            <w:pPr>
              <w:pStyle w:val="HTMLPreformatted"/>
            </w:pPr>
            <w:r>
              <w:t xml:space="preserve">    &lt;PeptideEvidenceRef peptideEvidence_ref="CRCQYSGVNNLCHTSSHCPNQGSTCENVDTCLKPDEPK_generic|A_ENSP00000472280_REVERSED|p:</w:t>
            </w:r>
          </w:p>
          <w:p w:rsidR="00921A47" w:rsidRDefault="00921A47">
            <w:pPr>
              <w:pStyle w:val="HTMLPreformatted"/>
            </w:pPr>
            <w:r>
              <w:lastRenderedPageBreak/>
              <w:t>putative_622_659"&gt;&lt;/PeptideEvidenceRef&gt;</w:t>
            </w:r>
          </w:p>
          <w:p w:rsidR="00921A47" w:rsidRDefault="00921A47">
            <w:pPr>
              <w:pStyle w:val="HTMLPreformatted"/>
            </w:pPr>
            <w:r>
              <w:t xml:space="preserve">  ...</w:t>
            </w:r>
          </w:p>
          <w:p w:rsidR="00921A47" w:rsidRDefault="00921A47">
            <w:pPr>
              <w:pStyle w:val="HTMLPreformatted"/>
            </w:pPr>
            <w:r>
              <w:t>&lt;/SpectrumIdentificationResult&gt;</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cvParam Mapping Rules:</w:t>
            </w:r>
          </w:p>
        </w:tc>
        <w:tc>
          <w:tcPr>
            <w:tcW w:w="0" w:type="auto"/>
            <w:vAlign w:val="center"/>
            <w:hideMark/>
          </w:tcPr>
          <w:p w:rsidR="00921A47" w:rsidRDefault="00921A47">
            <w:pPr>
              <w:pStyle w:val="HTMLPreformatted"/>
            </w:pPr>
            <w:r>
              <w:t>Path /MzIdentML/DataCollection/AnalysisData/SpectrumIdentificationList/SpectrumIdentificationResult</w:t>
            </w:r>
          </w:p>
          <w:p w:rsidR="00921A47" w:rsidRDefault="00921A47">
            <w:pPr>
              <w:pStyle w:val="HTMLPreformatted"/>
            </w:pPr>
            <w:r>
              <w:t xml:space="preserve">MAY supply a *child* term of </w:t>
            </w:r>
            <w:hyperlink r:id="rId373" w:tgtFrame="new" w:history="1">
              <w:r>
                <w:rPr>
                  <w:rStyle w:val="Hyperlink"/>
                </w:rPr>
                <w:t>MS:1001405</w:t>
              </w:r>
            </w:hyperlink>
            <w:r>
              <w:t xml:space="preserve"> (</w:t>
            </w:r>
            <w:r>
              <w:rPr>
                <w:rStyle w:val="popup"/>
              </w:rPr>
              <w:t>spectrum identification result details</w:t>
            </w:r>
            <w:r>
              <w:t>) one or more times</w:t>
            </w:r>
          </w:p>
          <w:p w:rsidR="00921A47" w:rsidRDefault="00921A47">
            <w:pPr>
              <w:pStyle w:val="HTMLPreformatted"/>
            </w:pPr>
            <w:r>
              <w:t xml:space="preserve">  e.g.: </w:t>
            </w:r>
            <w:hyperlink r:id="rId374" w:tgtFrame="new" w:history="1">
              <w:r>
                <w:rPr>
                  <w:rStyle w:val="Hyperlink"/>
                </w:rPr>
                <w:t>MS:1000016</w:t>
              </w:r>
            </w:hyperlink>
            <w:r>
              <w:t xml:space="preserve"> (</w:t>
            </w:r>
            <w:r>
              <w:rPr>
                <w:rStyle w:val="popup"/>
              </w:rPr>
              <w:t>scan start time</w:t>
            </w:r>
            <w:r>
              <w:t xml:space="preserve">) </w:t>
            </w:r>
          </w:p>
          <w:p w:rsidR="00921A47" w:rsidRDefault="00921A47">
            <w:pPr>
              <w:pStyle w:val="HTMLPreformatted"/>
            </w:pPr>
            <w:r>
              <w:t xml:space="preserve">  e.g.: </w:t>
            </w:r>
            <w:hyperlink r:id="rId375" w:tgtFrame="new" w:history="1">
              <w:r>
                <w:rPr>
                  <w:rStyle w:val="Hyperlink"/>
                </w:rPr>
                <w:t>MS:1000796</w:t>
              </w:r>
            </w:hyperlink>
            <w:r>
              <w:t xml:space="preserve"> (</w:t>
            </w:r>
            <w:r>
              <w:rPr>
                <w:rStyle w:val="popup"/>
              </w:rPr>
              <w:t>spectrum title</w:t>
            </w:r>
            <w:r>
              <w:t xml:space="preserve">) </w:t>
            </w:r>
          </w:p>
          <w:p w:rsidR="00921A47" w:rsidRDefault="00921A47">
            <w:pPr>
              <w:pStyle w:val="HTMLPreformatted"/>
            </w:pPr>
            <w:r>
              <w:t xml:space="preserve">  e.g.: </w:t>
            </w:r>
            <w:hyperlink r:id="rId376" w:tgtFrame="new" w:history="1">
              <w:r>
                <w:rPr>
                  <w:rStyle w:val="Hyperlink"/>
                </w:rPr>
                <w:t>MS:1000797</w:t>
              </w:r>
            </w:hyperlink>
            <w:r>
              <w:t xml:space="preserve"> (</w:t>
            </w:r>
            <w:r>
              <w:rPr>
                <w:rStyle w:val="popup"/>
              </w:rPr>
              <w:t>peak list scans</w:t>
            </w:r>
            <w:r>
              <w:t xml:space="preserve">) </w:t>
            </w:r>
          </w:p>
          <w:p w:rsidR="00921A47" w:rsidRDefault="00921A47">
            <w:pPr>
              <w:pStyle w:val="HTMLPreformatted"/>
            </w:pPr>
            <w:r>
              <w:t xml:space="preserve">  e.g.: </w:t>
            </w:r>
            <w:hyperlink r:id="rId377" w:tgtFrame="new" w:history="1">
              <w:r>
                <w:rPr>
                  <w:rStyle w:val="Hyperlink"/>
                </w:rPr>
                <w:t>MS:1000798</w:t>
              </w:r>
            </w:hyperlink>
            <w:r>
              <w:t xml:space="preserve"> (</w:t>
            </w:r>
            <w:r>
              <w:rPr>
                <w:rStyle w:val="popup"/>
              </w:rPr>
              <w:t>peak list raw scans</w:t>
            </w:r>
            <w:r>
              <w:t xml:space="preserve">) </w:t>
            </w:r>
          </w:p>
          <w:p w:rsidR="00921A47" w:rsidRDefault="00921A47">
            <w:pPr>
              <w:pStyle w:val="HTMLPreformatted"/>
            </w:pPr>
            <w:r>
              <w:t xml:space="preserve">  e.g.: </w:t>
            </w:r>
            <w:hyperlink r:id="rId378" w:tgtFrame="new" w:history="1">
              <w:r>
                <w:rPr>
                  <w:rStyle w:val="Hyperlink"/>
                </w:rPr>
                <w:t>MS:1000903</w:t>
              </w:r>
            </w:hyperlink>
            <w:r>
              <w:t xml:space="preserve"> (</w:t>
            </w:r>
            <w:r>
              <w:rPr>
                <w:rStyle w:val="popup"/>
              </w:rPr>
              <w:t>product ion series ordinal</w:t>
            </w:r>
            <w:r>
              <w:t xml:space="preserve">) </w:t>
            </w:r>
          </w:p>
          <w:p w:rsidR="00921A47" w:rsidRDefault="00921A47">
            <w:pPr>
              <w:pStyle w:val="HTMLPreformatted"/>
            </w:pPr>
            <w:r>
              <w:t xml:space="preserve">  e.g.: </w:t>
            </w:r>
            <w:hyperlink r:id="rId379" w:tgtFrame="new" w:history="1">
              <w:r>
                <w:rPr>
                  <w:rStyle w:val="Hyperlink"/>
                </w:rPr>
                <w:t>MS:1000904</w:t>
              </w:r>
            </w:hyperlink>
            <w:r>
              <w:t xml:space="preserve"> (</w:t>
            </w:r>
            <w:r>
              <w:rPr>
                <w:rStyle w:val="popup"/>
              </w:rPr>
              <w:t>product ion m/z delta</w:t>
            </w:r>
            <w:r>
              <w:t xml:space="preserve">) </w:t>
            </w:r>
          </w:p>
          <w:p w:rsidR="00921A47" w:rsidRDefault="00921A47">
            <w:pPr>
              <w:pStyle w:val="HTMLPreformatted"/>
            </w:pPr>
            <w:r>
              <w:t xml:space="preserve">  e.g.: </w:t>
            </w:r>
            <w:hyperlink r:id="rId380" w:tgtFrame="new" w:history="1">
              <w:r>
                <w:rPr>
                  <w:rStyle w:val="Hyperlink"/>
                </w:rPr>
                <w:t>MS:1000926</w:t>
              </w:r>
            </w:hyperlink>
            <w:r>
              <w:t xml:space="preserve"> (</w:t>
            </w:r>
            <w:r>
              <w:rPr>
                <w:rStyle w:val="popup"/>
              </w:rPr>
              <w:t>product interpretation rank</w:t>
            </w:r>
            <w:r>
              <w:t xml:space="preserve">) </w:t>
            </w:r>
          </w:p>
          <w:p w:rsidR="00921A47" w:rsidRDefault="00921A47">
            <w:pPr>
              <w:pStyle w:val="HTMLPreformatted"/>
            </w:pPr>
            <w:r>
              <w:t xml:space="preserve">  e.g.: </w:t>
            </w:r>
            <w:hyperlink r:id="rId381" w:tgtFrame="new" w:history="1">
              <w:r>
                <w:rPr>
                  <w:rStyle w:val="Hyperlink"/>
                </w:rPr>
                <w:t>MS:1001030</w:t>
              </w:r>
            </w:hyperlink>
            <w:r>
              <w:t xml:space="preserve"> (</w:t>
            </w:r>
            <w:r>
              <w:rPr>
                <w:rStyle w:val="popup"/>
              </w:rPr>
              <w:t>number of peptide seqs compared to each spectrum</w:t>
            </w:r>
            <w:r>
              <w:t xml:space="preserve">) </w:t>
            </w:r>
          </w:p>
          <w:p w:rsidR="00921A47" w:rsidRDefault="00921A47">
            <w:pPr>
              <w:pStyle w:val="HTMLPreformatted"/>
            </w:pPr>
            <w:r>
              <w:t xml:space="preserve">  e.g.: </w:t>
            </w:r>
            <w:hyperlink r:id="rId382" w:tgtFrame="new" w:history="1">
              <w:r>
                <w:rPr>
                  <w:rStyle w:val="Hyperlink"/>
                </w:rPr>
                <w:t>MS:1001035</w:t>
              </w:r>
            </w:hyperlink>
            <w:r>
              <w:t xml:space="preserve"> (</w:t>
            </w:r>
            <w:r>
              <w:rPr>
                <w:rStyle w:val="popup"/>
              </w:rPr>
              <w:t>date / time search performed</w:t>
            </w:r>
            <w:r>
              <w:t xml:space="preserve">) </w:t>
            </w:r>
          </w:p>
          <w:p w:rsidR="00921A47" w:rsidRDefault="00921A47">
            <w:pPr>
              <w:pStyle w:val="HTMLPreformatted"/>
            </w:pPr>
            <w:r>
              <w:t xml:space="preserve">  e.g.: </w:t>
            </w:r>
            <w:hyperlink r:id="rId383" w:tgtFrame="new" w:history="1">
              <w:r>
                <w:rPr>
                  <w:rStyle w:val="Hyperlink"/>
                </w:rPr>
                <w:t>MS:1001036</w:t>
              </w:r>
            </w:hyperlink>
            <w:r>
              <w:t xml:space="preserve"> (</w:t>
            </w:r>
            <w:r>
              <w:rPr>
                <w:rStyle w:val="popup"/>
              </w:rPr>
              <w:t>search time taken</w:t>
            </w:r>
            <w:r>
              <w:t xml:space="preserve">) </w:t>
            </w:r>
          </w:p>
          <w:p w:rsidR="00921A47" w:rsidRDefault="00921A47">
            <w:pPr>
              <w:pStyle w:val="HTMLPreformatted"/>
            </w:pPr>
            <w:r>
              <w:t xml:space="preserve">  </w:t>
            </w:r>
            <w:hyperlink r:id="rId384" w:tgtFrame="new" w:history="1">
              <w:r>
                <w:rPr>
                  <w:rStyle w:val="Hyperlink"/>
                </w:rPr>
                <w:t>et al.</w:t>
              </w:r>
            </w:hyperlink>
          </w:p>
        </w:tc>
      </w:tr>
    </w:tbl>
    <w:p w:rsidR="00921A47" w:rsidRDefault="00921A47" w:rsidP="00921A47"/>
    <w:p w:rsidR="00921A47" w:rsidRDefault="00921A47" w:rsidP="00921A47">
      <w:pPr>
        <w:pStyle w:val="Heading2"/>
      </w:pPr>
      <w:bookmarkStart w:id="232" w:name="_Toc457214135"/>
      <w:r>
        <w:t>Element &lt;</w:t>
      </w:r>
      <w:bookmarkStart w:id="233" w:name="SpectrumIDFormat"/>
      <w:r>
        <w:t>SpectrumIDFormat</w:t>
      </w:r>
      <w:bookmarkEnd w:id="233"/>
      <w:r>
        <w:t>&gt;</w:t>
      </w:r>
      <w:bookmarkEnd w:id="23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format of the spectrum identifier within the source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Forma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 xml:space="preserve">      &lt;SpectrumIDFormat&gt; </w:t>
            </w:r>
          </w:p>
          <w:p w:rsidR="00921A47" w:rsidRDefault="00921A47">
            <w:pPr>
              <w:pStyle w:val="HTMLPreformatted"/>
            </w:pPr>
            <w:r>
              <w:t xml:space="preserve">         &lt;cvParam accession="MS:1000774" cvRef="PSI-MS" name="multiple peak list nativeID format"/&gt;</w:t>
            </w:r>
          </w:p>
          <w:p w:rsidR="00921A47" w:rsidRDefault="00921A47">
            <w:pPr>
              <w:pStyle w:val="HTMLPreformatted"/>
            </w:pPr>
            <w:r>
              <w:t xml:space="preserve">      &lt;/SpectrumIDFormat&gt; </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Preformatted"/>
            </w:pPr>
            <w:r>
              <w:t>Path /MzIdentML/DataCollection/Inputs/SpectraData/SpectrumIDFormat</w:t>
            </w:r>
          </w:p>
          <w:p w:rsidR="00921A47" w:rsidRDefault="00921A47">
            <w:pPr>
              <w:pStyle w:val="HTMLPreformatted"/>
            </w:pPr>
            <w:r>
              <w:t xml:space="preserve">MUST supply a *child* term of </w:t>
            </w:r>
            <w:hyperlink r:id="rId385" w:tgtFrame="new" w:history="1">
              <w:r>
                <w:rPr>
                  <w:rStyle w:val="Hyperlink"/>
                </w:rPr>
                <w:t>MS:1000767</w:t>
              </w:r>
            </w:hyperlink>
            <w:r>
              <w:t xml:space="preserve"> (</w:t>
            </w:r>
            <w:r>
              <w:rPr>
                <w:rStyle w:val="popup"/>
              </w:rPr>
              <w:t>native spectrum identifier format</w:t>
            </w:r>
            <w:r>
              <w:t>) only once</w:t>
            </w:r>
          </w:p>
          <w:p w:rsidR="00921A47" w:rsidRDefault="00921A47">
            <w:pPr>
              <w:pStyle w:val="HTMLPreformatted"/>
            </w:pPr>
            <w:r>
              <w:t xml:space="preserve">  e.g.: </w:t>
            </w:r>
            <w:hyperlink r:id="rId386" w:tgtFrame="new" w:history="1">
              <w:r>
                <w:rPr>
                  <w:rStyle w:val="Hyperlink"/>
                </w:rPr>
                <w:t>MS:1000768</w:t>
              </w:r>
            </w:hyperlink>
            <w:r>
              <w:t xml:space="preserve"> (</w:t>
            </w:r>
            <w:r>
              <w:rPr>
                <w:rStyle w:val="popup"/>
              </w:rPr>
              <w:t>Thermo nativeID format</w:t>
            </w:r>
            <w:r>
              <w:t xml:space="preserve">) </w:t>
            </w:r>
          </w:p>
          <w:p w:rsidR="00921A47" w:rsidRDefault="00921A47">
            <w:pPr>
              <w:pStyle w:val="HTMLPreformatted"/>
            </w:pPr>
            <w:r>
              <w:t xml:space="preserve">  e.g.: </w:t>
            </w:r>
            <w:hyperlink r:id="rId387" w:tgtFrame="new" w:history="1">
              <w:r>
                <w:rPr>
                  <w:rStyle w:val="Hyperlink"/>
                </w:rPr>
                <w:t>MS:1000769</w:t>
              </w:r>
            </w:hyperlink>
            <w:r>
              <w:t xml:space="preserve"> (</w:t>
            </w:r>
            <w:r>
              <w:rPr>
                <w:rStyle w:val="popup"/>
              </w:rPr>
              <w:t>Waters nativeID format</w:t>
            </w:r>
            <w:r>
              <w:t xml:space="preserve">) </w:t>
            </w:r>
          </w:p>
          <w:p w:rsidR="00921A47" w:rsidRDefault="00921A47">
            <w:pPr>
              <w:pStyle w:val="HTMLPreformatted"/>
            </w:pPr>
            <w:r>
              <w:t xml:space="preserve">  e.g.: </w:t>
            </w:r>
            <w:hyperlink r:id="rId388" w:tgtFrame="new" w:history="1">
              <w:r>
                <w:rPr>
                  <w:rStyle w:val="Hyperlink"/>
                </w:rPr>
                <w:t>MS:1000770</w:t>
              </w:r>
            </w:hyperlink>
            <w:r>
              <w:t xml:space="preserve"> (</w:t>
            </w:r>
            <w:r>
              <w:rPr>
                <w:rStyle w:val="popup"/>
              </w:rPr>
              <w:t>WIFF nativeID format</w:t>
            </w:r>
            <w:r>
              <w:t xml:space="preserve">) </w:t>
            </w:r>
          </w:p>
          <w:p w:rsidR="00921A47" w:rsidRDefault="00921A47">
            <w:pPr>
              <w:pStyle w:val="HTMLPreformatted"/>
            </w:pPr>
            <w:r>
              <w:t xml:space="preserve">  e.g.: </w:t>
            </w:r>
            <w:hyperlink r:id="rId389" w:tgtFrame="new" w:history="1">
              <w:r>
                <w:rPr>
                  <w:rStyle w:val="Hyperlink"/>
                </w:rPr>
                <w:t>MS:1000771</w:t>
              </w:r>
            </w:hyperlink>
            <w:r>
              <w:t xml:space="preserve"> (</w:t>
            </w:r>
            <w:r>
              <w:rPr>
                <w:rStyle w:val="popup"/>
              </w:rPr>
              <w:t>Bruker/Agilent YEP nativeID format</w:t>
            </w:r>
            <w:r>
              <w:t xml:space="preserve">) </w:t>
            </w:r>
          </w:p>
          <w:p w:rsidR="00921A47" w:rsidRDefault="00921A47">
            <w:pPr>
              <w:pStyle w:val="HTMLPreformatted"/>
            </w:pPr>
            <w:r>
              <w:t xml:space="preserve">  e.g.: </w:t>
            </w:r>
            <w:hyperlink r:id="rId390" w:tgtFrame="new" w:history="1">
              <w:r>
                <w:rPr>
                  <w:rStyle w:val="Hyperlink"/>
                </w:rPr>
                <w:t>MS:1000772</w:t>
              </w:r>
            </w:hyperlink>
            <w:r>
              <w:t xml:space="preserve"> (</w:t>
            </w:r>
            <w:r>
              <w:rPr>
                <w:rStyle w:val="popup"/>
              </w:rPr>
              <w:t>Bruker BAF nativeID format</w:t>
            </w:r>
            <w:r>
              <w:t xml:space="preserve">) </w:t>
            </w:r>
          </w:p>
          <w:p w:rsidR="00921A47" w:rsidRDefault="00921A47">
            <w:pPr>
              <w:pStyle w:val="HTMLPreformatted"/>
            </w:pPr>
            <w:r>
              <w:t xml:space="preserve">  e.g.: </w:t>
            </w:r>
            <w:hyperlink r:id="rId391" w:tgtFrame="new" w:history="1">
              <w:r>
                <w:rPr>
                  <w:rStyle w:val="Hyperlink"/>
                </w:rPr>
                <w:t>MS:1000773</w:t>
              </w:r>
            </w:hyperlink>
            <w:r>
              <w:t xml:space="preserve"> (</w:t>
            </w:r>
            <w:r>
              <w:rPr>
                <w:rStyle w:val="popup"/>
              </w:rPr>
              <w:t>Bruker FID nativeID format</w:t>
            </w:r>
            <w:r>
              <w:t xml:space="preserve">) </w:t>
            </w:r>
          </w:p>
          <w:p w:rsidR="00921A47" w:rsidRDefault="00921A47">
            <w:pPr>
              <w:pStyle w:val="HTMLPreformatted"/>
            </w:pPr>
            <w:r>
              <w:t xml:space="preserve">  e.g.: </w:t>
            </w:r>
            <w:hyperlink r:id="rId392" w:tgtFrame="new" w:history="1">
              <w:r>
                <w:rPr>
                  <w:rStyle w:val="Hyperlink"/>
                </w:rPr>
                <w:t>MS:1000774</w:t>
              </w:r>
            </w:hyperlink>
            <w:r>
              <w:t xml:space="preserve"> (</w:t>
            </w:r>
            <w:r>
              <w:rPr>
                <w:rStyle w:val="popup"/>
              </w:rPr>
              <w:t>multiple peak list nativeID format</w:t>
            </w:r>
            <w:r>
              <w:t xml:space="preserve">) </w:t>
            </w:r>
          </w:p>
          <w:p w:rsidR="00921A47" w:rsidRDefault="00921A47">
            <w:pPr>
              <w:pStyle w:val="HTMLPreformatted"/>
            </w:pPr>
            <w:r>
              <w:t xml:space="preserve">  e.g.: </w:t>
            </w:r>
            <w:hyperlink r:id="rId393" w:tgtFrame="new" w:history="1">
              <w:r>
                <w:rPr>
                  <w:rStyle w:val="Hyperlink"/>
                </w:rPr>
                <w:t>MS:1000775</w:t>
              </w:r>
            </w:hyperlink>
            <w:r>
              <w:t xml:space="preserve"> (</w:t>
            </w:r>
            <w:r>
              <w:rPr>
                <w:rStyle w:val="popup"/>
              </w:rPr>
              <w:t>single peak list nativeID format</w:t>
            </w:r>
            <w:r>
              <w:t xml:space="preserve">) </w:t>
            </w:r>
          </w:p>
          <w:p w:rsidR="00921A47" w:rsidRDefault="00921A47">
            <w:pPr>
              <w:pStyle w:val="HTMLPreformatted"/>
            </w:pPr>
            <w:r>
              <w:t xml:space="preserve">  e.g.: </w:t>
            </w:r>
            <w:hyperlink r:id="rId394" w:tgtFrame="new" w:history="1">
              <w:r>
                <w:rPr>
                  <w:rStyle w:val="Hyperlink"/>
                </w:rPr>
                <w:t>MS:1000776</w:t>
              </w:r>
            </w:hyperlink>
            <w:r>
              <w:t xml:space="preserve"> (</w:t>
            </w:r>
            <w:r>
              <w:rPr>
                <w:rStyle w:val="popup"/>
              </w:rPr>
              <w:t>scan number only nativeID format</w:t>
            </w:r>
            <w:r>
              <w:t xml:space="preserve">) </w:t>
            </w:r>
          </w:p>
          <w:p w:rsidR="00921A47" w:rsidRDefault="00921A47">
            <w:pPr>
              <w:pStyle w:val="HTMLPreformatted"/>
            </w:pPr>
            <w:r>
              <w:t xml:space="preserve">  e.g.: </w:t>
            </w:r>
            <w:hyperlink r:id="rId395" w:tgtFrame="new" w:history="1">
              <w:r>
                <w:rPr>
                  <w:rStyle w:val="Hyperlink"/>
                </w:rPr>
                <w:t>MS:1000777</w:t>
              </w:r>
            </w:hyperlink>
            <w:r>
              <w:t xml:space="preserve"> (</w:t>
            </w:r>
            <w:r>
              <w:rPr>
                <w:rStyle w:val="popup"/>
              </w:rPr>
              <w:t>spectrum identifier nativeID format</w:t>
            </w:r>
            <w:r>
              <w:t xml:space="preserve">) </w:t>
            </w:r>
          </w:p>
          <w:p w:rsidR="00921A47" w:rsidRDefault="00921A47">
            <w:pPr>
              <w:pStyle w:val="HTMLPreformatted"/>
            </w:pPr>
            <w:r>
              <w:t xml:space="preserve">  </w:t>
            </w:r>
            <w:hyperlink r:id="rId396" w:tgtFrame="new" w:history="1">
              <w:r>
                <w:rPr>
                  <w:rStyle w:val="Hyperlink"/>
                </w:rPr>
                <w:t>et al.</w:t>
              </w:r>
            </w:hyperlink>
          </w:p>
          <w:p w:rsidR="00921A47" w:rsidRDefault="00921A47">
            <w:pPr>
              <w:pStyle w:val="HTMLPreformatted"/>
            </w:pPr>
            <w:r>
              <w:t xml:space="preserve">MUST supply a *child* term of </w:t>
            </w:r>
            <w:hyperlink r:id="rId397" w:tgtFrame="new" w:history="1">
              <w:r>
                <w:rPr>
                  <w:rStyle w:val="Hyperlink"/>
                </w:rPr>
                <w:t>MS:1001529</w:t>
              </w:r>
            </w:hyperlink>
            <w:r>
              <w:t xml:space="preserve"> (</w:t>
            </w:r>
            <w:r>
              <w:rPr>
                <w:rStyle w:val="popup"/>
              </w:rPr>
              <w:t>spectra data details</w:t>
            </w:r>
            <w:r>
              <w:t>) only once</w:t>
            </w:r>
          </w:p>
          <w:p w:rsidR="00921A47" w:rsidRDefault="00921A47">
            <w:pPr>
              <w:pStyle w:val="HTMLPreformatted"/>
            </w:pPr>
            <w:r>
              <w:t xml:space="preserve">  e.g.: </w:t>
            </w:r>
            <w:hyperlink r:id="rId398" w:tgtFrame="new" w:history="1">
              <w:r>
                <w:rPr>
                  <w:rStyle w:val="Hyperlink"/>
                </w:rPr>
                <w:t>MS:1001530</w:t>
              </w:r>
            </w:hyperlink>
            <w:r>
              <w:t xml:space="preserve"> (</w:t>
            </w:r>
            <w:r>
              <w:rPr>
                <w:rStyle w:val="popup"/>
              </w:rPr>
              <w:t>mzML unique identifier</w:t>
            </w:r>
            <w:r>
              <w:t xml:space="preserve">) </w:t>
            </w:r>
          </w:p>
          <w:p w:rsidR="00921A47" w:rsidRDefault="00921A47">
            <w:pPr>
              <w:pStyle w:val="HTMLPreformatted"/>
            </w:pPr>
            <w:r>
              <w:t xml:space="preserve">  e.g.: </w:t>
            </w:r>
            <w:hyperlink r:id="rId399" w:tgtFrame="new" w:history="1">
              <w:r>
                <w:rPr>
                  <w:rStyle w:val="Hyperlink"/>
                </w:rPr>
                <w:t>MS:1001531</w:t>
              </w:r>
            </w:hyperlink>
            <w:r>
              <w:t xml:space="preserve"> (</w:t>
            </w:r>
            <w:r>
              <w:rPr>
                <w:rStyle w:val="popup"/>
              </w:rPr>
              <w:t>spectrum from ProteinScape database nativeID format</w:t>
            </w:r>
            <w:r>
              <w:t xml:space="preserve">) </w:t>
            </w:r>
          </w:p>
          <w:p w:rsidR="00921A47" w:rsidRDefault="00921A47">
            <w:pPr>
              <w:pStyle w:val="HTMLPreformatted"/>
            </w:pPr>
            <w:r>
              <w:t xml:space="preserve">  e.g.: </w:t>
            </w:r>
            <w:hyperlink r:id="rId400" w:tgtFrame="new" w:history="1">
              <w:r>
                <w:rPr>
                  <w:rStyle w:val="Hyperlink"/>
                </w:rPr>
                <w:t>MS:1001532</w:t>
              </w:r>
            </w:hyperlink>
            <w:r>
              <w:t xml:space="preserve"> (</w:t>
            </w:r>
            <w:r>
              <w:rPr>
                <w:rStyle w:val="popup"/>
              </w:rPr>
              <w:t>spectrum from database string nativeID format</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Preformatted"/>
            </w:pPr>
            <w:r>
              <w:t>&lt;cvParam cvRef="PSI-MS" accession="MS:1000774" name="multiple peak list nativeID format"&gt;&lt;/cvParam&gt;</w:t>
            </w:r>
          </w:p>
        </w:tc>
      </w:tr>
    </w:tbl>
    <w:p w:rsidR="00921A47" w:rsidRDefault="00921A47" w:rsidP="00921A47"/>
    <w:p w:rsidR="00921A47" w:rsidRDefault="00921A47" w:rsidP="00921A47">
      <w:pPr>
        <w:pStyle w:val="Heading2"/>
      </w:pPr>
      <w:bookmarkStart w:id="234" w:name="_Toc457214136"/>
      <w:r>
        <w:t>Element &lt;</w:t>
      </w:r>
      <w:bookmarkStart w:id="235" w:name="SubSample"/>
      <w:r>
        <w:t>SubSample</w:t>
      </w:r>
      <w:bookmarkEnd w:id="235"/>
      <w:r>
        <w:t>&gt;</w:t>
      </w:r>
      <w:bookmarkEnd w:id="23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ferences to the individual component samples within a mixed parent samp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ubSamp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child sampl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Heading2"/>
      </w:pPr>
      <w:bookmarkStart w:id="236" w:name="_Toc457214137"/>
      <w:r>
        <w:t>Element &lt;</w:t>
      </w:r>
      <w:bookmarkStart w:id="237" w:name="SubstitutionModification"/>
      <w:r>
        <w:t>SubstitutionModification</w:t>
      </w:r>
      <w:bookmarkEnd w:id="237"/>
      <w:r>
        <w:t>&gt;</w:t>
      </w:r>
      <w:bookmarkEnd w:id="23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9"/>
        <w:gridCol w:w="865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modification where one residue is substituted by another (amino acid chang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ubstitutionModific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30"/>
              <w:gridCol w:w="824"/>
              <w:gridCol w:w="287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tomic mass delta considering </w:t>
                  </w:r>
                  <w:r>
                    <w:lastRenderedPageBreak/>
                    <w:t xml:space="preserve">the natural distribution of isotopes in Daltons. This should only be reported if the original amino acid is known i.e. it is not "X"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tomic mass delta when assuming only the most common isotope of elements in Daltons. This should only be reported if the original amino acid is known i.e. it is not "X"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riginalResid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Preformatted"/>
                  </w:pPr>
                  <w: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original residue before replacement.</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placementResid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Preformatted"/>
                  </w:pPr>
                  <w: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residue that replaced the originalResidu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SubstitutionModification originalResidue="X" replacementResidue="I" location="10" /&gt;</w:t>
            </w:r>
          </w:p>
        </w:tc>
      </w:tr>
    </w:tbl>
    <w:p w:rsidR="00921A47" w:rsidRDefault="00921A47" w:rsidP="00921A47"/>
    <w:p w:rsidR="00921A47" w:rsidRDefault="00921A47" w:rsidP="00921A47">
      <w:pPr>
        <w:pStyle w:val="Heading2"/>
      </w:pPr>
      <w:bookmarkStart w:id="238" w:name="_Toc457214138"/>
      <w:r>
        <w:t>Element &lt;</w:t>
      </w:r>
      <w:bookmarkStart w:id="239" w:name="Threshold"/>
      <w:r>
        <w:t>Threshold</w:t>
      </w:r>
      <w:bookmarkEnd w:id="239"/>
      <w:r>
        <w:t>&gt;</w:t>
      </w:r>
      <w:bookmarkEnd w:id="23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39"/>
        <w:gridCol w:w="842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rPr>
                <w:b/>
                <w:bCs/>
              </w:rPr>
              <w:t>Depending on context:</w:t>
            </w:r>
            <w:r>
              <w:br/>
            </w:r>
            <w:r>
              <w:rPr>
                <w:b/>
                <w:bCs/>
              </w:rPr>
              <w:t>1</w:t>
            </w:r>
            <w:r>
              <w:t>: The threshold(s) applied to determine that a result is significant. If multiple terms are used it is assumed that all conditions are satisfied by the passing results.</w:t>
            </w:r>
            <w:r>
              <w:br/>
            </w:r>
            <w:r>
              <w:rPr>
                <w:b/>
                <w:bCs/>
              </w:rPr>
              <w:t>2</w:t>
            </w:r>
            <w:r>
              <w:t>: The threshold(s) applied to determine that a result is significant. If multiple terms are used it is assumed that all conditions are satisfied by the passing results.</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1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 xml:space="preserve">      &lt;Threshold&gt;</w:t>
            </w:r>
          </w:p>
          <w:p w:rsidR="00921A47" w:rsidRDefault="00921A47">
            <w:pPr>
              <w:pStyle w:val="HTMLPreformatted"/>
            </w:pPr>
            <w:r>
              <w:t xml:space="preserve">        &lt;cvParam cvRef="PSI-MS" accession="MS:1001364" name="distinct peptide-level global FDR" value="1.0"/&gt;</w:t>
            </w:r>
          </w:p>
          <w:p w:rsidR="00921A47" w:rsidRDefault="00921A47">
            <w:pPr>
              <w:pStyle w:val="HTMLPreformatted"/>
            </w:pPr>
            <w:r>
              <w:t xml:space="preserve">        &lt;cvParam cvRef="PSI-MS" accession="MS:1002350" name="PSM-level global FDR" value="1.0"/&gt;</w:t>
            </w:r>
          </w:p>
          <w:p w:rsidR="00921A47" w:rsidRDefault="00921A47">
            <w:pPr>
              <w:pStyle w:val="HTMLPreformatted"/>
            </w:pPr>
            <w:r>
              <w:t xml:space="preserve">        &lt;cvParam cvRef="PSI-MS" accession="MS:1002567" name="phosphoRS score threshold" value="95.0"/&gt;</w:t>
            </w:r>
          </w:p>
          <w:p w:rsidR="00921A47" w:rsidRDefault="00921A47">
            <w:pPr>
              <w:pStyle w:val="HTMLPreformatted"/>
            </w:pPr>
            <w:r>
              <w:t xml:space="preserve">        &lt;cvParam cvRef="PSI-MS" accession="MS:1002557" name="D-Score threshold" value="95.0"/&gt;</w:t>
            </w:r>
          </w:p>
          <w:p w:rsidR="00921A47" w:rsidRDefault="00921A47">
            <w:pPr>
              <w:pStyle w:val="HTMLPreformatted"/>
            </w:pPr>
            <w:r>
              <w:t xml:space="preserve">      &lt;/Threshold&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Preformatted"/>
            </w:pPr>
            <w:r>
              <w:t>Path /MzIdentML/AnalysisProtocolCollection/SpectrumIdentificationProtocol/Threshold</w:t>
            </w:r>
          </w:p>
          <w:p w:rsidR="00921A47" w:rsidRDefault="00921A47">
            <w:pPr>
              <w:pStyle w:val="HTMLPreformatted"/>
            </w:pPr>
            <w:r>
              <w:t xml:space="preserve">MUST supply a *child* term of </w:t>
            </w:r>
            <w:hyperlink r:id="rId401" w:tgtFrame="new" w:history="1">
              <w:r>
                <w:rPr>
                  <w:rStyle w:val="Hyperlink"/>
                </w:rPr>
                <w:t>MS:1001302</w:t>
              </w:r>
            </w:hyperlink>
            <w:r>
              <w:t xml:space="preserve"> (</w:t>
            </w:r>
            <w:r>
              <w:rPr>
                <w:rStyle w:val="popup"/>
              </w:rPr>
              <w:t>search engine specific input parameter</w:t>
            </w:r>
            <w:r>
              <w:t>) one or more times</w:t>
            </w:r>
          </w:p>
          <w:p w:rsidR="00921A47" w:rsidRDefault="00921A47">
            <w:pPr>
              <w:pStyle w:val="HTMLPreformatted"/>
            </w:pPr>
            <w:r>
              <w:t xml:space="preserve">  e.g.: </w:t>
            </w:r>
            <w:hyperlink r:id="rId402" w:tgtFrame="new" w:history="1">
              <w:r>
                <w:rPr>
                  <w:rStyle w:val="Hyperlink"/>
                </w:rPr>
                <w:t>MS:1001005</w:t>
              </w:r>
            </w:hyperlink>
            <w:r>
              <w:t xml:space="preserve"> (</w:t>
            </w:r>
            <w:r>
              <w:rPr>
                <w:rStyle w:val="popup"/>
              </w:rPr>
              <w:t>SEQUEST:CleavesAt</w:t>
            </w:r>
            <w:r w:rsidR="00482006">
              <w:t>)</w:t>
            </w:r>
          </w:p>
          <w:p w:rsidR="00921A47" w:rsidRDefault="00921A47">
            <w:pPr>
              <w:pStyle w:val="HTMLPreformatted"/>
            </w:pPr>
            <w:r>
              <w:t xml:space="preserve">  e.g.: </w:t>
            </w:r>
            <w:hyperlink r:id="rId403" w:tgtFrame="new" w:history="1">
              <w:r>
                <w:rPr>
                  <w:rStyle w:val="Hyperlink"/>
                </w:rPr>
                <w:t>MS:1001007</w:t>
              </w:r>
            </w:hyperlink>
            <w:r>
              <w:t xml:space="preserve"> (</w:t>
            </w:r>
            <w:r>
              <w:rPr>
                <w:rStyle w:val="popup"/>
              </w:rPr>
              <w:t>SEQUEST:OutputLines</w:t>
            </w:r>
            <w:r>
              <w:t xml:space="preserve">) </w:t>
            </w:r>
          </w:p>
          <w:p w:rsidR="00921A47" w:rsidRDefault="00921A47">
            <w:pPr>
              <w:pStyle w:val="HTMLPreformatted"/>
            </w:pPr>
            <w:r>
              <w:t xml:space="preserve">  e.g.: </w:t>
            </w:r>
            <w:hyperlink r:id="rId404" w:tgtFrame="new" w:history="1">
              <w:r>
                <w:rPr>
                  <w:rStyle w:val="Hyperlink"/>
                </w:rPr>
                <w:t>MS:1001009</w:t>
              </w:r>
            </w:hyperlink>
            <w:r>
              <w:t xml:space="preserve"> (</w:t>
            </w:r>
            <w:r>
              <w:rPr>
                <w:rStyle w:val="popup"/>
              </w:rPr>
              <w:t>SEQUEST:DescriptionLines</w:t>
            </w:r>
            <w:r>
              <w:t xml:space="preserve">) </w:t>
            </w:r>
          </w:p>
          <w:p w:rsidR="00921A47" w:rsidRDefault="00921A47">
            <w:pPr>
              <w:pStyle w:val="HTMLPreformatted"/>
            </w:pPr>
            <w:r>
              <w:t xml:space="preserve">  e.g.: </w:t>
            </w:r>
            <w:hyperlink r:id="rId405" w:tgtFrame="new" w:history="1">
              <w:r>
                <w:rPr>
                  <w:rStyle w:val="Hyperlink"/>
                </w:rPr>
                <w:t>MS:1001026</w:t>
              </w:r>
            </w:hyperlink>
            <w:r>
              <w:t xml:space="preserve"> (</w:t>
            </w:r>
            <w:r>
              <w:rPr>
                <w:rStyle w:val="popup"/>
              </w:rPr>
              <w:t>SEQUEST:NormalizeXCorrValues</w:t>
            </w:r>
            <w:r w:rsidR="00482006">
              <w:t>)</w:t>
            </w:r>
          </w:p>
          <w:p w:rsidR="00921A47" w:rsidRDefault="00921A47">
            <w:pPr>
              <w:pStyle w:val="HTMLPreformatted"/>
            </w:pPr>
            <w:r>
              <w:lastRenderedPageBreak/>
              <w:t xml:space="preserve">  e.g.: </w:t>
            </w:r>
            <w:hyperlink r:id="rId406" w:tgtFrame="new" w:history="1">
              <w:r>
                <w:rPr>
                  <w:rStyle w:val="Hyperlink"/>
                </w:rPr>
                <w:t>MS:1001028</w:t>
              </w:r>
            </w:hyperlink>
            <w:r>
              <w:t xml:space="preserve"> (</w:t>
            </w:r>
            <w:r>
              <w:rPr>
                <w:rStyle w:val="popup"/>
              </w:rPr>
              <w:t>SEQUEST:SequenceHeaderFilter</w:t>
            </w:r>
            <w:r>
              <w:t xml:space="preserve">) </w:t>
            </w:r>
          </w:p>
          <w:p w:rsidR="00921A47" w:rsidRDefault="00921A47">
            <w:pPr>
              <w:pStyle w:val="HTMLPreformatted"/>
            </w:pPr>
            <w:r>
              <w:t xml:space="preserve">  e.g.: </w:t>
            </w:r>
            <w:hyperlink r:id="rId407" w:tgtFrame="new" w:history="1">
              <w:r>
                <w:rPr>
                  <w:rStyle w:val="Hyperlink"/>
                </w:rPr>
                <w:t>MS:1001032</w:t>
              </w:r>
            </w:hyperlink>
            <w:r>
              <w:t xml:space="preserve"> (</w:t>
            </w:r>
            <w:r>
              <w:rPr>
                <w:rStyle w:val="popup"/>
              </w:rPr>
              <w:t>SEQUEST:SequencePartialFilter</w:t>
            </w:r>
            <w:r w:rsidR="00482006">
              <w:t>)</w:t>
            </w:r>
          </w:p>
          <w:p w:rsidR="00921A47" w:rsidRDefault="00921A47">
            <w:pPr>
              <w:pStyle w:val="HTMLPreformatted"/>
            </w:pPr>
            <w:r>
              <w:t xml:space="preserve">  e.g.: </w:t>
            </w:r>
            <w:hyperlink r:id="rId408" w:tgtFrame="new" w:history="1">
              <w:r>
                <w:rPr>
                  <w:rStyle w:val="Hyperlink"/>
                </w:rPr>
                <w:t>MS:1001037</w:t>
              </w:r>
            </w:hyperlink>
            <w:r>
              <w:t xml:space="preserve"> (</w:t>
            </w:r>
            <w:r>
              <w:rPr>
                <w:rStyle w:val="popup"/>
              </w:rPr>
              <w:t>SEQUEST:ShowFragmentIons</w:t>
            </w:r>
            <w:r>
              <w:t xml:space="preserve">) </w:t>
            </w:r>
          </w:p>
          <w:p w:rsidR="00921A47" w:rsidRDefault="00921A47">
            <w:pPr>
              <w:pStyle w:val="HTMLPreformatted"/>
            </w:pPr>
            <w:r>
              <w:t xml:space="preserve">  e.g.: </w:t>
            </w:r>
            <w:hyperlink r:id="rId409" w:tgtFrame="new" w:history="1">
              <w:r>
                <w:rPr>
                  <w:rStyle w:val="Hyperlink"/>
                </w:rPr>
                <w:t>MS:1001038</w:t>
              </w:r>
            </w:hyperlink>
            <w:r>
              <w:t xml:space="preserve"> (</w:t>
            </w:r>
            <w:r>
              <w:rPr>
                <w:rStyle w:val="popup"/>
              </w:rPr>
              <w:t>SEQUEST:Consensus</w:t>
            </w:r>
            <w:r>
              <w:t xml:space="preserve">) </w:t>
            </w:r>
          </w:p>
          <w:p w:rsidR="00921A47" w:rsidRDefault="00921A47">
            <w:pPr>
              <w:pStyle w:val="HTMLPreformatted"/>
            </w:pPr>
            <w:r>
              <w:t xml:space="preserve">  e.g.: </w:t>
            </w:r>
            <w:hyperlink r:id="rId410" w:tgtFrame="new" w:history="1">
              <w:r>
                <w:rPr>
                  <w:rStyle w:val="Hyperlink"/>
                </w:rPr>
                <w:t>MS:1001042</w:t>
              </w:r>
            </w:hyperlink>
            <w:r>
              <w:t xml:space="preserve"> (</w:t>
            </w:r>
            <w:r>
              <w:rPr>
                <w:rStyle w:val="popup"/>
              </w:rPr>
              <w:t>SEQUEST:LimitTo</w:t>
            </w:r>
            <w:r>
              <w:t xml:space="preserve">) </w:t>
            </w:r>
          </w:p>
          <w:p w:rsidR="00921A47" w:rsidRDefault="00921A47">
            <w:pPr>
              <w:pStyle w:val="HTMLPreformatted"/>
            </w:pPr>
            <w:r>
              <w:t xml:space="preserve">  e.g.: </w:t>
            </w:r>
            <w:hyperlink r:id="rId411" w:tgtFrame="new" w:history="1">
              <w:r>
                <w:rPr>
                  <w:rStyle w:val="Hyperlink"/>
                </w:rPr>
                <w:t>MS:1001046</w:t>
              </w:r>
            </w:hyperlink>
            <w:r>
              <w:t xml:space="preserve"> (</w:t>
            </w:r>
            <w:r>
              <w:rPr>
                <w:rStyle w:val="popup"/>
              </w:rPr>
              <w:t>SEQUEST:sort by dCn</w:t>
            </w:r>
            <w:r>
              <w:t xml:space="preserve">) </w:t>
            </w:r>
          </w:p>
          <w:p w:rsidR="00921A47" w:rsidRDefault="00921A47">
            <w:pPr>
              <w:pStyle w:val="HTMLPreformatted"/>
            </w:pPr>
            <w:r>
              <w:t xml:space="preserve">  </w:t>
            </w:r>
            <w:hyperlink r:id="rId412" w:tgtFrame="new" w:history="1">
              <w:r>
                <w:rPr>
                  <w:rStyle w:val="Hyperlink"/>
                </w:rPr>
                <w:t>et al.</w:t>
              </w:r>
            </w:hyperlink>
          </w:p>
          <w:p w:rsidR="00921A47" w:rsidRDefault="00921A47">
            <w:pPr>
              <w:pStyle w:val="HTMLPreformatted"/>
            </w:pPr>
            <w:r>
              <w:t xml:space="preserve">MUST supply a *child* term of </w:t>
            </w:r>
            <w:hyperlink r:id="rId413" w:tgtFrame="new" w:history="1">
              <w:r>
                <w:rPr>
                  <w:rStyle w:val="Hyperlink"/>
                </w:rPr>
                <w:t>MS:1001153</w:t>
              </w:r>
            </w:hyperlink>
            <w:r>
              <w:t xml:space="preserve"> (</w:t>
            </w:r>
            <w:r>
              <w:rPr>
                <w:rStyle w:val="popup"/>
              </w:rPr>
              <w:t>search engine specific score</w:t>
            </w:r>
            <w:r>
              <w:t>) one or more times</w:t>
            </w:r>
          </w:p>
          <w:p w:rsidR="00921A47" w:rsidRDefault="00921A47">
            <w:pPr>
              <w:pStyle w:val="HTMLPreformatted"/>
            </w:pPr>
            <w:r>
              <w:t xml:space="preserve">  e.g.: </w:t>
            </w:r>
            <w:hyperlink r:id="rId414" w:tgtFrame="new" w:history="1">
              <w:r>
                <w:rPr>
                  <w:rStyle w:val="Hyperlink"/>
                </w:rPr>
                <w:t>MS:1001154</w:t>
              </w:r>
            </w:hyperlink>
            <w:r>
              <w:t xml:space="preserve"> (</w:t>
            </w:r>
            <w:r>
              <w:rPr>
                <w:rStyle w:val="popup"/>
              </w:rPr>
              <w:t>SEQUEST:probability</w:t>
            </w:r>
            <w:r>
              <w:t xml:space="preserve">) </w:t>
            </w:r>
          </w:p>
          <w:p w:rsidR="00921A47" w:rsidRDefault="00921A47">
            <w:pPr>
              <w:pStyle w:val="HTMLPreformatted"/>
            </w:pPr>
            <w:r>
              <w:t xml:space="preserve">  e.g.: </w:t>
            </w:r>
            <w:hyperlink r:id="rId415" w:tgtFrame="new" w:history="1">
              <w:r>
                <w:rPr>
                  <w:rStyle w:val="Hyperlink"/>
                </w:rPr>
                <w:t>MS:1001155</w:t>
              </w:r>
            </w:hyperlink>
            <w:r>
              <w:t xml:space="preserve"> (</w:t>
            </w:r>
            <w:r>
              <w:rPr>
                <w:rStyle w:val="popup"/>
              </w:rPr>
              <w:t>SEQUEST:xcorr</w:t>
            </w:r>
            <w:r>
              <w:t xml:space="preserve">) </w:t>
            </w:r>
          </w:p>
          <w:p w:rsidR="00921A47" w:rsidRDefault="00921A47">
            <w:pPr>
              <w:pStyle w:val="HTMLPreformatted"/>
            </w:pPr>
            <w:r>
              <w:t xml:space="preserve">  e.g.: </w:t>
            </w:r>
            <w:hyperlink r:id="rId416" w:tgtFrame="new" w:history="1">
              <w:r>
                <w:rPr>
                  <w:rStyle w:val="Hyperlink"/>
                </w:rPr>
                <w:t>MS:1001156</w:t>
              </w:r>
            </w:hyperlink>
            <w:r>
              <w:t xml:space="preserve"> (</w:t>
            </w:r>
            <w:r>
              <w:rPr>
                <w:rStyle w:val="popup"/>
              </w:rPr>
              <w:t>SEQUEST:deltacn</w:t>
            </w:r>
            <w:r>
              <w:t xml:space="preserve">) </w:t>
            </w:r>
          </w:p>
          <w:p w:rsidR="00921A47" w:rsidRDefault="00921A47">
            <w:pPr>
              <w:pStyle w:val="HTMLPreformatted"/>
            </w:pPr>
            <w:r>
              <w:t xml:space="preserve">  e.g.: </w:t>
            </w:r>
            <w:hyperlink r:id="rId417" w:tgtFrame="new" w:history="1">
              <w:r>
                <w:rPr>
                  <w:rStyle w:val="Hyperlink"/>
                </w:rPr>
                <w:t>MS:1001157</w:t>
              </w:r>
            </w:hyperlink>
            <w:r>
              <w:t xml:space="preserve"> (</w:t>
            </w:r>
            <w:r>
              <w:rPr>
                <w:rStyle w:val="popup"/>
              </w:rPr>
              <w:t>SEQUEST:sp</w:t>
            </w:r>
            <w:r>
              <w:t xml:space="preserve">) </w:t>
            </w:r>
          </w:p>
          <w:p w:rsidR="00921A47" w:rsidRDefault="00921A47">
            <w:pPr>
              <w:pStyle w:val="HTMLPreformatted"/>
            </w:pPr>
            <w:r>
              <w:t xml:space="preserve">  e.g.: </w:t>
            </w:r>
            <w:hyperlink r:id="rId418" w:tgtFrame="new" w:history="1">
              <w:r>
                <w:rPr>
                  <w:rStyle w:val="Hyperlink"/>
                </w:rPr>
                <w:t>MS:1001158</w:t>
              </w:r>
            </w:hyperlink>
            <w:r>
              <w:t xml:space="preserve"> (</w:t>
            </w:r>
            <w:r>
              <w:rPr>
                <w:rStyle w:val="popup"/>
              </w:rPr>
              <w:t>SEQUEST:Uniq</w:t>
            </w:r>
            <w:r w:rsidR="00482006">
              <w:t>)</w:t>
            </w:r>
          </w:p>
          <w:p w:rsidR="00921A47" w:rsidRDefault="00921A47">
            <w:pPr>
              <w:pStyle w:val="HTMLPreformatted"/>
            </w:pPr>
            <w:r>
              <w:t xml:space="preserve">  e.g.: </w:t>
            </w:r>
            <w:hyperlink r:id="rId419" w:tgtFrame="new" w:history="1">
              <w:r>
                <w:rPr>
                  <w:rStyle w:val="Hyperlink"/>
                </w:rPr>
                <w:t>MS:1001159</w:t>
              </w:r>
            </w:hyperlink>
            <w:r>
              <w:t xml:space="preserve"> (</w:t>
            </w:r>
            <w:r>
              <w:rPr>
                <w:rStyle w:val="popup"/>
              </w:rPr>
              <w:t>SEQUEST:expectation value</w:t>
            </w:r>
            <w:r>
              <w:t xml:space="preserve">) </w:t>
            </w:r>
          </w:p>
          <w:p w:rsidR="00921A47" w:rsidRDefault="00921A47">
            <w:pPr>
              <w:pStyle w:val="HTMLPreformatted"/>
            </w:pPr>
            <w:r>
              <w:t xml:space="preserve">  e.g.: </w:t>
            </w:r>
            <w:hyperlink r:id="rId420" w:tgtFrame="new" w:history="1">
              <w:r>
                <w:rPr>
                  <w:rStyle w:val="Hyperlink"/>
                </w:rPr>
                <w:t>MS:1001160</w:t>
              </w:r>
            </w:hyperlink>
            <w:r>
              <w:t xml:space="preserve"> (</w:t>
            </w:r>
            <w:r>
              <w:rPr>
                <w:rStyle w:val="popup"/>
              </w:rPr>
              <w:t>SEQUEST:sf</w:t>
            </w:r>
            <w:r>
              <w:t xml:space="preserve">) </w:t>
            </w:r>
          </w:p>
          <w:p w:rsidR="00921A47" w:rsidRDefault="00921A47">
            <w:pPr>
              <w:pStyle w:val="HTMLPreformatted"/>
            </w:pPr>
            <w:r>
              <w:t xml:space="preserve">  e.g.: </w:t>
            </w:r>
            <w:hyperlink r:id="rId421" w:tgtFrame="new" w:history="1">
              <w:r>
                <w:rPr>
                  <w:rStyle w:val="Hyperlink"/>
                </w:rPr>
                <w:t>MS:1001161</w:t>
              </w:r>
            </w:hyperlink>
            <w:r>
              <w:t xml:space="preserve"> (</w:t>
            </w:r>
            <w:r>
              <w:rPr>
                <w:rStyle w:val="popup"/>
              </w:rPr>
              <w:t>SEQUEST:matched ions</w:t>
            </w:r>
            <w:r>
              <w:t xml:space="preserve">) </w:t>
            </w:r>
          </w:p>
          <w:p w:rsidR="00921A47" w:rsidRDefault="00921A47">
            <w:pPr>
              <w:pStyle w:val="HTMLPreformatted"/>
            </w:pPr>
            <w:r>
              <w:t xml:space="preserve">  e.g.: </w:t>
            </w:r>
            <w:hyperlink r:id="rId422" w:tgtFrame="new" w:history="1">
              <w:r>
                <w:rPr>
                  <w:rStyle w:val="Hyperlink"/>
                </w:rPr>
                <w:t>MS:1001162</w:t>
              </w:r>
            </w:hyperlink>
            <w:r>
              <w:t xml:space="preserve"> (</w:t>
            </w:r>
            <w:r>
              <w:rPr>
                <w:rStyle w:val="popup"/>
              </w:rPr>
              <w:t>SEQUEST:total ions</w:t>
            </w:r>
            <w:r>
              <w:t xml:space="preserve">) </w:t>
            </w:r>
          </w:p>
          <w:p w:rsidR="00921A47" w:rsidRDefault="00921A47">
            <w:pPr>
              <w:pStyle w:val="HTMLPreformatted"/>
            </w:pPr>
            <w:r>
              <w:t xml:space="preserve">  e.g.: </w:t>
            </w:r>
            <w:hyperlink r:id="rId423" w:tgtFrame="new" w:history="1">
              <w:r>
                <w:rPr>
                  <w:rStyle w:val="Hyperlink"/>
                </w:rPr>
                <w:t>MS:1001163</w:t>
              </w:r>
            </w:hyperlink>
            <w:r>
              <w:t xml:space="preserve"> (</w:t>
            </w:r>
            <w:r>
              <w:rPr>
                <w:rStyle w:val="popup"/>
              </w:rPr>
              <w:t>SEQUEST:consensus score</w:t>
            </w:r>
            <w:r>
              <w:t xml:space="preserve">) </w:t>
            </w:r>
          </w:p>
          <w:p w:rsidR="00921A47" w:rsidRDefault="00921A47">
            <w:pPr>
              <w:pStyle w:val="HTMLPreformatted"/>
            </w:pPr>
            <w:r>
              <w:t xml:space="preserve">  </w:t>
            </w:r>
            <w:hyperlink r:id="rId424" w:tgtFrame="new" w:history="1">
              <w:r>
                <w:rPr>
                  <w:rStyle w:val="Hyperlink"/>
                </w:rPr>
                <w:t>et al.</w:t>
              </w:r>
            </w:hyperlink>
          </w:p>
          <w:p w:rsidR="00921A47" w:rsidRDefault="00921A47">
            <w:pPr>
              <w:pStyle w:val="HTMLPreformatted"/>
            </w:pPr>
            <w:r>
              <w:t xml:space="preserve">MUST supply term </w:t>
            </w:r>
            <w:hyperlink r:id="rId425" w:tgtFrame="new" w:history="1">
              <w:r>
                <w:rPr>
                  <w:rStyle w:val="Hyperlink"/>
                </w:rPr>
                <w:t>MS:1001494</w:t>
              </w:r>
            </w:hyperlink>
            <w:r>
              <w:t xml:space="preserve"> (</w:t>
            </w:r>
            <w:r>
              <w:rPr>
                <w:rStyle w:val="popup"/>
              </w:rPr>
              <w:t>no threshold</w:t>
            </w:r>
            <w:r>
              <w:t>) only once</w:t>
            </w:r>
          </w:p>
          <w:p w:rsidR="00921A47" w:rsidRDefault="00921A47">
            <w:pPr>
              <w:pStyle w:val="HTMLPreformatted"/>
            </w:pPr>
            <w:r>
              <w:t xml:space="preserve">MUST supply term </w:t>
            </w:r>
            <w:hyperlink r:id="rId426" w:tgtFrame="new" w:history="1">
              <w:r>
                <w:rPr>
                  <w:rStyle w:val="Hyperlink"/>
                </w:rPr>
                <w:t>MS:1001448</w:t>
              </w:r>
            </w:hyperlink>
            <w:r>
              <w:t xml:space="preserve"> (</w:t>
            </w:r>
            <w:r>
              <w:rPr>
                <w:rStyle w:val="popup"/>
              </w:rPr>
              <w:t>pep:FDR threshold</w:t>
            </w:r>
            <w:r>
              <w:t>) only once</w:t>
            </w:r>
          </w:p>
          <w:p w:rsidR="00921A47" w:rsidRDefault="00921A47">
            <w:pPr>
              <w:pStyle w:val="HTMLPreformatted"/>
            </w:pPr>
            <w:r>
              <w:t>Path /MzIdentML/AnalysisProtocolCollection/ProteinDetectionProtocol/Threshold</w:t>
            </w:r>
          </w:p>
          <w:p w:rsidR="00921A47" w:rsidRDefault="00921A47">
            <w:pPr>
              <w:pStyle w:val="HTMLPreformatted"/>
            </w:pPr>
            <w:r>
              <w:t xml:space="preserve">MUST supply a *child* term of </w:t>
            </w:r>
            <w:hyperlink r:id="rId427" w:tgtFrame="new" w:history="1">
              <w:r>
                <w:rPr>
                  <w:rStyle w:val="Hyperlink"/>
                </w:rPr>
                <w:t>MS:1001302</w:t>
              </w:r>
            </w:hyperlink>
            <w:r>
              <w:t xml:space="preserve"> (</w:t>
            </w:r>
            <w:r>
              <w:rPr>
                <w:rStyle w:val="popup"/>
              </w:rPr>
              <w:t>search engine specific input parameter</w:t>
            </w:r>
            <w:r>
              <w:t>) one or more times</w:t>
            </w:r>
          </w:p>
          <w:p w:rsidR="00921A47" w:rsidRDefault="00921A47">
            <w:pPr>
              <w:pStyle w:val="HTMLPreformatted"/>
            </w:pPr>
            <w:r>
              <w:t xml:space="preserve">  e.g.: </w:t>
            </w:r>
            <w:hyperlink r:id="rId428" w:tgtFrame="new" w:history="1">
              <w:r>
                <w:rPr>
                  <w:rStyle w:val="Hyperlink"/>
                </w:rPr>
                <w:t>MS:1001005</w:t>
              </w:r>
            </w:hyperlink>
            <w:r>
              <w:t xml:space="preserve"> (</w:t>
            </w:r>
            <w:r>
              <w:rPr>
                <w:rStyle w:val="popup"/>
              </w:rPr>
              <w:t>SEQUEST:CleavesAt</w:t>
            </w:r>
            <w:r w:rsidR="00482006">
              <w:t>)</w:t>
            </w:r>
          </w:p>
          <w:p w:rsidR="00921A47" w:rsidRDefault="00921A47">
            <w:pPr>
              <w:pStyle w:val="HTMLPreformatted"/>
            </w:pPr>
            <w:r>
              <w:t xml:space="preserve">  e.g.: </w:t>
            </w:r>
            <w:hyperlink r:id="rId429" w:tgtFrame="new" w:history="1">
              <w:r>
                <w:rPr>
                  <w:rStyle w:val="Hyperlink"/>
                </w:rPr>
                <w:t>MS:1001007</w:t>
              </w:r>
            </w:hyperlink>
            <w:r>
              <w:t xml:space="preserve"> (</w:t>
            </w:r>
            <w:r>
              <w:rPr>
                <w:rStyle w:val="popup"/>
              </w:rPr>
              <w:t>SEQUEST:OutputLines</w:t>
            </w:r>
            <w:r>
              <w:t xml:space="preserve">) </w:t>
            </w:r>
          </w:p>
          <w:p w:rsidR="00921A47" w:rsidRDefault="00921A47">
            <w:pPr>
              <w:pStyle w:val="HTMLPreformatted"/>
            </w:pPr>
            <w:r>
              <w:t xml:space="preserve">  e.g.: </w:t>
            </w:r>
            <w:hyperlink r:id="rId430" w:tgtFrame="new" w:history="1">
              <w:r>
                <w:rPr>
                  <w:rStyle w:val="Hyperlink"/>
                </w:rPr>
                <w:t>MS:1001009</w:t>
              </w:r>
            </w:hyperlink>
            <w:r>
              <w:t xml:space="preserve"> (</w:t>
            </w:r>
            <w:r>
              <w:rPr>
                <w:rStyle w:val="popup"/>
              </w:rPr>
              <w:t>SEQUEST:DescriptionLines</w:t>
            </w:r>
            <w:r>
              <w:t xml:space="preserve">) </w:t>
            </w:r>
          </w:p>
          <w:p w:rsidR="00921A47" w:rsidRDefault="00921A47">
            <w:pPr>
              <w:pStyle w:val="HTMLPreformatted"/>
            </w:pPr>
            <w:r>
              <w:t xml:space="preserve">  e.g.: </w:t>
            </w:r>
            <w:hyperlink r:id="rId431" w:tgtFrame="new" w:history="1">
              <w:r>
                <w:rPr>
                  <w:rStyle w:val="Hyperlink"/>
                </w:rPr>
                <w:t>MS:1001026</w:t>
              </w:r>
            </w:hyperlink>
            <w:r>
              <w:t xml:space="preserve"> (</w:t>
            </w:r>
            <w:r>
              <w:rPr>
                <w:rStyle w:val="popup"/>
              </w:rPr>
              <w:t>SEQUEST:NormalizeXCorrValues</w:t>
            </w:r>
            <w:r w:rsidR="00482006">
              <w:t>)</w:t>
            </w:r>
          </w:p>
          <w:p w:rsidR="00921A47" w:rsidRDefault="00921A47">
            <w:pPr>
              <w:pStyle w:val="HTMLPreformatted"/>
            </w:pPr>
            <w:r>
              <w:t xml:space="preserve">  e.g.: </w:t>
            </w:r>
            <w:hyperlink r:id="rId432" w:tgtFrame="new" w:history="1">
              <w:r>
                <w:rPr>
                  <w:rStyle w:val="Hyperlink"/>
                </w:rPr>
                <w:t>MS:1001028</w:t>
              </w:r>
            </w:hyperlink>
            <w:r>
              <w:t xml:space="preserve"> (</w:t>
            </w:r>
            <w:r>
              <w:rPr>
                <w:rStyle w:val="popup"/>
              </w:rPr>
              <w:t>SEQUEST:SequenceHeaderFilter</w:t>
            </w:r>
            <w:r>
              <w:t xml:space="preserve">) </w:t>
            </w:r>
          </w:p>
          <w:p w:rsidR="00921A47" w:rsidRDefault="00921A47">
            <w:pPr>
              <w:pStyle w:val="HTMLPreformatted"/>
            </w:pPr>
            <w:r>
              <w:t xml:space="preserve">  e.g.: </w:t>
            </w:r>
            <w:hyperlink r:id="rId433" w:tgtFrame="new" w:history="1">
              <w:r>
                <w:rPr>
                  <w:rStyle w:val="Hyperlink"/>
                </w:rPr>
                <w:t>MS:1001032</w:t>
              </w:r>
            </w:hyperlink>
            <w:r>
              <w:t xml:space="preserve"> (</w:t>
            </w:r>
            <w:r>
              <w:rPr>
                <w:rStyle w:val="popup"/>
              </w:rPr>
              <w:t>SEQUEST:SequencePartialFilter</w:t>
            </w:r>
            <w:r>
              <w:t>)</w:t>
            </w:r>
          </w:p>
          <w:p w:rsidR="00921A47" w:rsidRDefault="00921A47">
            <w:pPr>
              <w:pStyle w:val="HTMLPreformatted"/>
            </w:pPr>
            <w:r>
              <w:t xml:space="preserve">  e.g.: </w:t>
            </w:r>
            <w:hyperlink r:id="rId434" w:tgtFrame="new" w:history="1">
              <w:r>
                <w:rPr>
                  <w:rStyle w:val="Hyperlink"/>
                </w:rPr>
                <w:t>MS:1001037</w:t>
              </w:r>
            </w:hyperlink>
            <w:r>
              <w:t xml:space="preserve"> (</w:t>
            </w:r>
            <w:r>
              <w:rPr>
                <w:rStyle w:val="popup"/>
              </w:rPr>
              <w:t>SEQUEST:ShowFragmentIons</w:t>
            </w:r>
            <w:r>
              <w:t xml:space="preserve">) </w:t>
            </w:r>
          </w:p>
          <w:p w:rsidR="00921A47" w:rsidRDefault="00921A47">
            <w:pPr>
              <w:pStyle w:val="HTMLPreformatted"/>
            </w:pPr>
            <w:r>
              <w:t xml:space="preserve">  e.g.: </w:t>
            </w:r>
            <w:hyperlink r:id="rId435" w:tgtFrame="new" w:history="1">
              <w:r>
                <w:rPr>
                  <w:rStyle w:val="Hyperlink"/>
                </w:rPr>
                <w:t>MS:1001038</w:t>
              </w:r>
            </w:hyperlink>
            <w:r>
              <w:t xml:space="preserve"> (</w:t>
            </w:r>
            <w:r>
              <w:rPr>
                <w:rStyle w:val="popup"/>
              </w:rPr>
              <w:t>SEQUEST:Consensus</w:t>
            </w:r>
            <w:r>
              <w:t xml:space="preserve">) </w:t>
            </w:r>
          </w:p>
          <w:p w:rsidR="00921A47" w:rsidRDefault="00921A47">
            <w:pPr>
              <w:pStyle w:val="HTMLPreformatted"/>
            </w:pPr>
            <w:r>
              <w:t xml:space="preserve">  e.g.: </w:t>
            </w:r>
            <w:hyperlink r:id="rId436" w:tgtFrame="new" w:history="1">
              <w:r>
                <w:rPr>
                  <w:rStyle w:val="Hyperlink"/>
                </w:rPr>
                <w:t>MS:1001042</w:t>
              </w:r>
            </w:hyperlink>
            <w:r>
              <w:t xml:space="preserve"> (</w:t>
            </w:r>
            <w:r>
              <w:rPr>
                <w:rStyle w:val="popup"/>
              </w:rPr>
              <w:t>SEQUEST:LimitTo</w:t>
            </w:r>
            <w:r>
              <w:t xml:space="preserve">) </w:t>
            </w:r>
          </w:p>
          <w:p w:rsidR="00921A47" w:rsidRDefault="00921A47">
            <w:pPr>
              <w:pStyle w:val="HTMLPreformatted"/>
            </w:pPr>
            <w:r>
              <w:t xml:space="preserve">  e.g.: </w:t>
            </w:r>
            <w:hyperlink r:id="rId437" w:tgtFrame="new" w:history="1">
              <w:r>
                <w:rPr>
                  <w:rStyle w:val="Hyperlink"/>
                </w:rPr>
                <w:t>MS:1001046</w:t>
              </w:r>
            </w:hyperlink>
            <w:r>
              <w:t xml:space="preserve"> (</w:t>
            </w:r>
            <w:r>
              <w:rPr>
                <w:rStyle w:val="popup"/>
              </w:rPr>
              <w:t>SEQUEST:sort by dCn</w:t>
            </w:r>
            <w:r>
              <w:t xml:space="preserve">) </w:t>
            </w:r>
          </w:p>
          <w:p w:rsidR="00921A47" w:rsidRDefault="00921A47">
            <w:pPr>
              <w:pStyle w:val="HTMLPreformatted"/>
            </w:pPr>
            <w:r>
              <w:t xml:space="preserve">  </w:t>
            </w:r>
            <w:hyperlink r:id="rId438" w:tgtFrame="new" w:history="1">
              <w:r>
                <w:rPr>
                  <w:rStyle w:val="Hyperlink"/>
                </w:rPr>
                <w:t>et al.</w:t>
              </w:r>
            </w:hyperlink>
          </w:p>
          <w:p w:rsidR="00921A47" w:rsidRDefault="00921A47">
            <w:pPr>
              <w:pStyle w:val="HTMLPreformatted"/>
            </w:pPr>
            <w:r>
              <w:t xml:space="preserve">MUST supply a *child* term of </w:t>
            </w:r>
            <w:hyperlink r:id="rId439" w:tgtFrame="new" w:history="1">
              <w:r>
                <w:rPr>
                  <w:rStyle w:val="Hyperlink"/>
                </w:rPr>
                <w:t>MS:1001153</w:t>
              </w:r>
            </w:hyperlink>
            <w:r>
              <w:t xml:space="preserve"> (</w:t>
            </w:r>
            <w:r>
              <w:rPr>
                <w:rStyle w:val="popup"/>
              </w:rPr>
              <w:t>search engine specific score</w:t>
            </w:r>
            <w:r>
              <w:t>) one or more times</w:t>
            </w:r>
          </w:p>
          <w:p w:rsidR="00921A47" w:rsidRDefault="00921A47">
            <w:pPr>
              <w:pStyle w:val="HTMLPreformatted"/>
            </w:pPr>
            <w:r>
              <w:t xml:space="preserve">  e.g.: </w:t>
            </w:r>
            <w:hyperlink r:id="rId440" w:tgtFrame="new" w:history="1">
              <w:r>
                <w:rPr>
                  <w:rStyle w:val="Hyperlink"/>
                </w:rPr>
                <w:t>MS:1001154</w:t>
              </w:r>
            </w:hyperlink>
            <w:r>
              <w:t xml:space="preserve"> (</w:t>
            </w:r>
            <w:r>
              <w:rPr>
                <w:rStyle w:val="popup"/>
              </w:rPr>
              <w:t>SEQUEST:probability</w:t>
            </w:r>
            <w:r>
              <w:t xml:space="preserve">) </w:t>
            </w:r>
          </w:p>
          <w:p w:rsidR="00921A47" w:rsidRDefault="00921A47">
            <w:pPr>
              <w:pStyle w:val="HTMLPreformatted"/>
            </w:pPr>
            <w:r>
              <w:t xml:space="preserve">  e.g.: </w:t>
            </w:r>
            <w:hyperlink r:id="rId441" w:tgtFrame="new" w:history="1">
              <w:r>
                <w:rPr>
                  <w:rStyle w:val="Hyperlink"/>
                </w:rPr>
                <w:t>MS:1001155</w:t>
              </w:r>
            </w:hyperlink>
            <w:r>
              <w:t xml:space="preserve"> (</w:t>
            </w:r>
            <w:r>
              <w:rPr>
                <w:rStyle w:val="popup"/>
              </w:rPr>
              <w:t>SEQUEST:xcorr</w:t>
            </w:r>
            <w:r>
              <w:t xml:space="preserve">) </w:t>
            </w:r>
          </w:p>
          <w:p w:rsidR="00921A47" w:rsidRDefault="00921A47">
            <w:pPr>
              <w:pStyle w:val="HTMLPreformatted"/>
            </w:pPr>
            <w:r>
              <w:t xml:space="preserve">  e.g.: </w:t>
            </w:r>
            <w:hyperlink r:id="rId442" w:tgtFrame="new" w:history="1">
              <w:r>
                <w:rPr>
                  <w:rStyle w:val="Hyperlink"/>
                </w:rPr>
                <w:t>MS:1001156</w:t>
              </w:r>
            </w:hyperlink>
            <w:r>
              <w:t xml:space="preserve"> (</w:t>
            </w:r>
            <w:r>
              <w:rPr>
                <w:rStyle w:val="popup"/>
              </w:rPr>
              <w:t>SEQUEST:deltacn</w:t>
            </w:r>
            <w:r>
              <w:t xml:space="preserve">) </w:t>
            </w:r>
          </w:p>
          <w:p w:rsidR="00921A47" w:rsidRDefault="00921A47">
            <w:pPr>
              <w:pStyle w:val="HTMLPreformatted"/>
            </w:pPr>
            <w:r>
              <w:t xml:space="preserve">  e.g.: </w:t>
            </w:r>
            <w:hyperlink r:id="rId443" w:tgtFrame="new" w:history="1">
              <w:r>
                <w:rPr>
                  <w:rStyle w:val="Hyperlink"/>
                </w:rPr>
                <w:t>MS:1001157</w:t>
              </w:r>
            </w:hyperlink>
            <w:r>
              <w:t xml:space="preserve"> (</w:t>
            </w:r>
            <w:r>
              <w:rPr>
                <w:rStyle w:val="popup"/>
              </w:rPr>
              <w:t>SEQUEST:sp</w:t>
            </w:r>
            <w:r>
              <w:t xml:space="preserve">) </w:t>
            </w:r>
          </w:p>
          <w:p w:rsidR="00921A47" w:rsidRDefault="00921A47">
            <w:pPr>
              <w:pStyle w:val="HTMLPreformatted"/>
            </w:pPr>
            <w:r>
              <w:t xml:space="preserve">  e.g.: </w:t>
            </w:r>
            <w:hyperlink r:id="rId444" w:tgtFrame="new" w:history="1">
              <w:r>
                <w:rPr>
                  <w:rStyle w:val="Hyperlink"/>
                </w:rPr>
                <w:t>MS:1001158</w:t>
              </w:r>
            </w:hyperlink>
            <w:r>
              <w:t xml:space="preserve"> (</w:t>
            </w:r>
            <w:r>
              <w:rPr>
                <w:rStyle w:val="popup"/>
              </w:rPr>
              <w:t>SEQUEST:Uniq</w:t>
            </w:r>
            <w:r w:rsidR="00482006">
              <w:t>)</w:t>
            </w:r>
          </w:p>
          <w:p w:rsidR="00921A47" w:rsidRDefault="00921A47">
            <w:pPr>
              <w:pStyle w:val="HTMLPreformatted"/>
            </w:pPr>
            <w:r>
              <w:t xml:space="preserve">  e.g.: </w:t>
            </w:r>
            <w:hyperlink r:id="rId445" w:tgtFrame="new" w:history="1">
              <w:r>
                <w:rPr>
                  <w:rStyle w:val="Hyperlink"/>
                </w:rPr>
                <w:t>MS:1001159</w:t>
              </w:r>
            </w:hyperlink>
            <w:r>
              <w:t xml:space="preserve"> (</w:t>
            </w:r>
            <w:r>
              <w:rPr>
                <w:rStyle w:val="popup"/>
              </w:rPr>
              <w:t>SEQUEST:expectation value</w:t>
            </w:r>
            <w:r>
              <w:t xml:space="preserve">) </w:t>
            </w:r>
          </w:p>
          <w:p w:rsidR="00921A47" w:rsidRDefault="00921A47">
            <w:pPr>
              <w:pStyle w:val="HTMLPreformatted"/>
            </w:pPr>
            <w:r>
              <w:t xml:space="preserve">  e.g.: </w:t>
            </w:r>
            <w:hyperlink r:id="rId446" w:tgtFrame="new" w:history="1">
              <w:r>
                <w:rPr>
                  <w:rStyle w:val="Hyperlink"/>
                </w:rPr>
                <w:t>MS:1001160</w:t>
              </w:r>
            </w:hyperlink>
            <w:r>
              <w:t xml:space="preserve"> (</w:t>
            </w:r>
            <w:r>
              <w:rPr>
                <w:rStyle w:val="popup"/>
              </w:rPr>
              <w:t>SEQUEST:sf</w:t>
            </w:r>
            <w:r>
              <w:t xml:space="preserve">) </w:t>
            </w:r>
          </w:p>
          <w:p w:rsidR="00921A47" w:rsidRDefault="00921A47">
            <w:pPr>
              <w:pStyle w:val="HTMLPreformatted"/>
            </w:pPr>
            <w:r>
              <w:t xml:space="preserve">  e.g.: </w:t>
            </w:r>
            <w:hyperlink r:id="rId447" w:tgtFrame="new" w:history="1">
              <w:r>
                <w:rPr>
                  <w:rStyle w:val="Hyperlink"/>
                </w:rPr>
                <w:t>MS:1001161</w:t>
              </w:r>
            </w:hyperlink>
            <w:r>
              <w:t xml:space="preserve"> (</w:t>
            </w:r>
            <w:r>
              <w:rPr>
                <w:rStyle w:val="popup"/>
              </w:rPr>
              <w:t>SEQUEST:matched ions</w:t>
            </w:r>
            <w:r>
              <w:t xml:space="preserve">) </w:t>
            </w:r>
          </w:p>
          <w:p w:rsidR="00921A47" w:rsidRDefault="00921A47">
            <w:pPr>
              <w:pStyle w:val="HTMLPreformatted"/>
            </w:pPr>
            <w:r>
              <w:t xml:space="preserve">  e.g.: </w:t>
            </w:r>
            <w:hyperlink r:id="rId448" w:tgtFrame="new" w:history="1">
              <w:r>
                <w:rPr>
                  <w:rStyle w:val="Hyperlink"/>
                </w:rPr>
                <w:t>MS:1001162</w:t>
              </w:r>
            </w:hyperlink>
            <w:r>
              <w:t xml:space="preserve"> (</w:t>
            </w:r>
            <w:r>
              <w:rPr>
                <w:rStyle w:val="popup"/>
              </w:rPr>
              <w:t>SEQUEST:total ions</w:t>
            </w:r>
            <w:r>
              <w:t xml:space="preserve">) </w:t>
            </w:r>
          </w:p>
          <w:p w:rsidR="00921A47" w:rsidRDefault="00921A47">
            <w:pPr>
              <w:pStyle w:val="HTMLPreformatted"/>
            </w:pPr>
            <w:r>
              <w:t xml:space="preserve">  e.g.: </w:t>
            </w:r>
            <w:hyperlink r:id="rId449" w:tgtFrame="new" w:history="1">
              <w:r>
                <w:rPr>
                  <w:rStyle w:val="Hyperlink"/>
                </w:rPr>
                <w:t>MS:1001163</w:t>
              </w:r>
            </w:hyperlink>
            <w:r>
              <w:t xml:space="preserve"> (</w:t>
            </w:r>
            <w:r>
              <w:rPr>
                <w:rStyle w:val="popup"/>
              </w:rPr>
              <w:t>SEQUEST:consensus score</w:t>
            </w:r>
            <w:r>
              <w:t xml:space="preserve">) </w:t>
            </w:r>
          </w:p>
          <w:p w:rsidR="00921A47" w:rsidRDefault="00921A47">
            <w:pPr>
              <w:pStyle w:val="HTMLPreformatted"/>
            </w:pPr>
            <w:r>
              <w:t xml:space="preserve">  </w:t>
            </w:r>
            <w:hyperlink r:id="rId450" w:tgtFrame="new" w:history="1">
              <w:r>
                <w:rPr>
                  <w:rStyle w:val="Hyperlink"/>
                </w:rPr>
                <w:t>et al.</w:t>
              </w:r>
            </w:hyperlink>
          </w:p>
          <w:p w:rsidR="00921A47" w:rsidRDefault="00921A47">
            <w:pPr>
              <w:pStyle w:val="HTMLPreformatted"/>
            </w:pPr>
            <w:r>
              <w:t xml:space="preserve">MUST supply term </w:t>
            </w:r>
            <w:hyperlink r:id="rId451" w:tgtFrame="new" w:history="1">
              <w:r>
                <w:rPr>
                  <w:rStyle w:val="Hyperlink"/>
                </w:rPr>
                <w:t>MS:1001447</w:t>
              </w:r>
            </w:hyperlink>
            <w:r>
              <w:t xml:space="preserve"> (</w:t>
            </w:r>
            <w:r>
              <w:rPr>
                <w:rStyle w:val="popup"/>
              </w:rPr>
              <w:t>prot:FDR threshold</w:t>
            </w:r>
            <w:r>
              <w:t>) only once</w:t>
            </w:r>
          </w:p>
          <w:p w:rsidR="00921A47" w:rsidRDefault="00921A47">
            <w:pPr>
              <w:pStyle w:val="HTMLPreformatted"/>
            </w:pPr>
            <w:r>
              <w:t xml:space="preserve">MUST supply term </w:t>
            </w:r>
            <w:hyperlink r:id="rId452" w:tgtFrame="new" w:history="1">
              <w:r>
                <w:rPr>
                  <w:rStyle w:val="Hyperlink"/>
                </w:rPr>
                <w:t>MS:1001494</w:t>
              </w:r>
            </w:hyperlink>
            <w:r>
              <w:t xml:space="preserve"> (</w:t>
            </w:r>
            <w:r>
              <w:rPr>
                <w:rStyle w:val="popup"/>
              </w:rPr>
              <w:t>no threshold</w:t>
            </w:r>
            <w:r>
              <w:t>) only once</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0" w:type="auto"/>
            <w:vAlign w:val="center"/>
            <w:hideMark/>
          </w:tcPr>
          <w:p w:rsidR="00921A47" w:rsidRDefault="00921A47">
            <w:pPr>
              <w:pStyle w:val="HTMLPreformatted"/>
            </w:pPr>
            <w:r>
              <w:t>&lt;cvParam cvRef="PSI-MS" accession="MS:1001494" name="no threshold"&gt;&lt;/cvParam&gt;</w:t>
            </w:r>
          </w:p>
          <w:p w:rsidR="00921A47" w:rsidRDefault="00921A47">
            <w:pPr>
              <w:pStyle w:val="HTMLPreformatted"/>
            </w:pPr>
            <w:r>
              <w:t>&lt;cvParam accession="MS:1001874" cvRef="PSI-MS" value="0.01" name="FDRScore"/&gt;</w:t>
            </w:r>
          </w:p>
          <w:p w:rsidR="00921A47" w:rsidRDefault="00921A47">
            <w:pPr>
              <w:pStyle w:val="HTMLPreformatted"/>
            </w:pPr>
            <w:r>
              <w:t>&lt;cvParam accession="MS:1002351" cvRef="PSI-MS" value="0.01" name="PSM-level local FDR"/&gt;</w:t>
            </w:r>
          </w:p>
          <w:p w:rsidR="00921A47" w:rsidRDefault="00921A47">
            <w:pPr>
              <w:pStyle w:val="HTMLPreformatted"/>
            </w:pPr>
            <w:r>
              <w:t>&lt;cvParam accession="MS:1001316" cvRef="PSI-MS" value="0.05" name="Mascot:SigThreshold"/&gt;</w:t>
            </w:r>
          </w:p>
          <w:p w:rsidR="00921A47" w:rsidRDefault="00921A47">
            <w:pPr>
              <w:pStyle w:val="HTMLPreformatted"/>
            </w:pPr>
            <w:r>
              <w:t>&lt;cvParam cvRef="PSI-MS" accession="MS:1001364" name="distinct peptide-level global FDR" value="1.0"/&gt;</w:t>
            </w:r>
          </w:p>
          <w:p w:rsidR="00921A47" w:rsidRDefault="00921A47">
            <w:pPr>
              <w:pStyle w:val="HTMLPreformatted"/>
            </w:pPr>
            <w:r>
              <w:t>&lt;cvParam cvRef="PSI-MS" accession="MS:1002350" name="PSM-level global FDR" value="1.0"/&gt;</w:t>
            </w:r>
          </w:p>
          <w:p w:rsidR="00921A47" w:rsidRDefault="00921A47">
            <w:pPr>
              <w:pStyle w:val="HTMLPreformatted"/>
            </w:pPr>
            <w:r>
              <w:t>&lt;cvParam cvRef="PSI-MS" accession="MS:1002567" name="phosphoRS score threshold" value="95.0"/&gt;</w:t>
            </w:r>
          </w:p>
          <w:p w:rsidR="00921A47" w:rsidRDefault="00921A47">
            <w:pPr>
              <w:pStyle w:val="HTMLPreformatted"/>
            </w:pPr>
            <w:r>
              <w:t>&lt;cvParam cvRef="PSI-MS" accession="MS:1002557" name="D-Score threshold" value="95.0"/&gt;</w:t>
            </w:r>
          </w:p>
          <w:p w:rsidR="00921A47" w:rsidRDefault="00921A47">
            <w:pPr>
              <w:pStyle w:val="HTMLPreformatted"/>
            </w:pPr>
            <w:r>
              <w:t>&lt;cvParam cvRef="PSI-MS" accession="MS:1002369" name="protein group-level global FDR" value="0.01"/&gt;</w:t>
            </w:r>
          </w:p>
        </w:tc>
      </w:tr>
    </w:tbl>
    <w:p w:rsidR="00921A47" w:rsidRDefault="00921A47" w:rsidP="00921A47"/>
    <w:p w:rsidR="00921A47" w:rsidRDefault="00921A47" w:rsidP="00921A47">
      <w:pPr>
        <w:pStyle w:val="Heading2"/>
      </w:pPr>
      <w:bookmarkStart w:id="240" w:name="_Toc457214139"/>
      <w:r>
        <w:t>Element &lt;</w:t>
      </w:r>
      <w:bookmarkStart w:id="241" w:name="TranslationTable"/>
      <w:r>
        <w:t>TranslationTable</w:t>
      </w:r>
      <w:bookmarkEnd w:id="241"/>
      <w:r>
        <w:t>&gt;</w:t>
      </w:r>
      <w:bookmarkEnd w:id="24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8"/>
        <w:gridCol w:w="857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482006" w:rsidRDefault="00921A47">
            <w:r>
              <w:t>The table used to translate codons into nucleic acids e.g. by reference to the NCB</w:t>
            </w:r>
            <w:r w:rsidR="00482006">
              <w:t>I translation</w:t>
            </w:r>
          </w:p>
          <w:p w:rsidR="00921A47" w:rsidRDefault="00921A47">
            <w:pPr>
              <w:rPr>
                <w:sz w:val="24"/>
                <w:szCs w:val="24"/>
              </w:rPr>
            </w:pPr>
            <w:r>
              <w:t xml:space="preserve">tab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TranslationTab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7F783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an ontology or a controlled </w:t>
                  </w:r>
                  <w:r>
                    <w:lastRenderedPageBreak/>
                    <w:t>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482006" w:rsidRDefault="00921A47">
            <w:pPr>
              <w:pStyle w:val="HTMLPreformatted"/>
            </w:pPr>
            <w:r>
              <w:t>Path /MzIdentML/AnalysisProtocolCollection/SpectrumIdentificationProtocol/DatabaseTranslation/Translation</w:t>
            </w:r>
          </w:p>
          <w:p w:rsidR="00921A47" w:rsidRDefault="00921A47">
            <w:pPr>
              <w:pStyle w:val="HTMLPreformatted"/>
            </w:pPr>
            <w:r>
              <w:t>Table</w:t>
            </w:r>
          </w:p>
          <w:p w:rsidR="00921A47" w:rsidRDefault="00921A47">
            <w:pPr>
              <w:pStyle w:val="HTMLPreformatted"/>
            </w:pPr>
            <w:r>
              <w:t xml:space="preserve">MUST supply term </w:t>
            </w:r>
            <w:hyperlink r:id="rId453" w:tgtFrame="new" w:history="1">
              <w:r>
                <w:rPr>
                  <w:rStyle w:val="Hyperlink"/>
                </w:rPr>
                <w:t>MS:1001410</w:t>
              </w:r>
            </w:hyperlink>
            <w:r>
              <w:t xml:space="preserve"> (</w:t>
            </w:r>
            <w:r>
              <w:rPr>
                <w:rStyle w:val="popup"/>
              </w:rPr>
              <w:t>translation start codons</w:t>
            </w:r>
            <w:r>
              <w:t>) only once</w:t>
            </w:r>
          </w:p>
          <w:p w:rsidR="00921A47" w:rsidRDefault="00921A47">
            <w:pPr>
              <w:pStyle w:val="HTMLPreformatted"/>
            </w:pPr>
            <w:r>
              <w:t xml:space="preserve">MUST supply term </w:t>
            </w:r>
            <w:hyperlink r:id="rId454" w:tgtFrame="new" w:history="1">
              <w:r>
                <w:rPr>
                  <w:rStyle w:val="Hyperlink"/>
                </w:rPr>
                <w:t>MS:1001025</w:t>
              </w:r>
            </w:hyperlink>
            <w:r>
              <w:t xml:space="preserve"> (</w:t>
            </w:r>
            <w:r>
              <w:rPr>
                <w:rStyle w:val="popup"/>
              </w:rPr>
              <w:t>translation table</w:t>
            </w:r>
            <w:r>
              <w:t>) only once</w:t>
            </w:r>
          </w:p>
          <w:p w:rsidR="00921A47" w:rsidRDefault="00921A47">
            <w:pPr>
              <w:pStyle w:val="HTMLPreformatted"/>
            </w:pPr>
            <w:r>
              <w:t xml:space="preserve">MUST supply term </w:t>
            </w:r>
            <w:hyperlink r:id="rId455" w:tgtFrame="new" w:history="1">
              <w:r>
                <w:rPr>
                  <w:rStyle w:val="Hyperlink"/>
                </w:rPr>
                <w:t>MS:1001423</w:t>
              </w:r>
            </w:hyperlink>
            <w:r>
              <w:t xml:space="preserve"> (</w:t>
            </w:r>
            <w:r>
              <w:rPr>
                <w:rStyle w:val="popup"/>
              </w:rPr>
              <w:t>translation table description</w:t>
            </w:r>
            <w:r>
              <w:t>) only once</w:t>
            </w:r>
          </w:p>
        </w:tc>
      </w:tr>
    </w:tbl>
    <w:p w:rsidR="00921A47" w:rsidRDefault="00921A47" w:rsidP="00921A47"/>
    <w:p w:rsidR="00921A47" w:rsidRDefault="00921A47" w:rsidP="00921A47">
      <w:pPr>
        <w:pStyle w:val="Heading2"/>
      </w:pPr>
      <w:bookmarkStart w:id="242" w:name="_Toc457214140"/>
      <w:r>
        <w:t>Element &lt;</w:t>
      </w:r>
      <w:bookmarkStart w:id="243" w:name="userParam"/>
      <w:r>
        <w:t>userParam</w:t>
      </w:r>
      <w:bookmarkEnd w:id="243"/>
      <w:r>
        <w:t>&gt;</w:t>
      </w:r>
      <w:bookmarkEnd w:id="24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In case more information about the ions annotation has to be conveyed, that has no fit in FragmentArray. Note: It is suggested that the value attribute takes the form of a list of the same size as FragmentArray values. However, there is no formal encoding and it cannot be expeceted that other software will process or impart that information properly.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User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8"/>
              <w:gridCol w:w="996"/>
              <w:gridCol w:w="824"/>
              <w:gridCol w:w="526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paramet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datatype of the parameter, where appropriate (e.g.: xsd:float).</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ccession number identifying the unit within the OBO foundry Unit CV.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If a unit term is referenced, this attribute MUST refer to the CV 'id' attribute defined in the cvList in this fi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unit.</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user-entered value of the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Preformatted"/>
            </w:pPr>
            <w:r>
              <w:t>&lt;userParam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rsidR="00921A47" w:rsidRPr="00BC53E5" w:rsidRDefault="00921A47" w:rsidP="00BC53E5"/>
    <w:p w:rsidR="008B6BE0" w:rsidRDefault="00DB3ECF" w:rsidP="00466496">
      <w:pPr>
        <w:pStyle w:val="Heading1"/>
      </w:pPr>
      <w:bookmarkStart w:id="244" w:name="_Ref217199331"/>
      <w:bookmarkStart w:id="245" w:name="_Toc457214141"/>
      <w:r>
        <w:t>Specific Comments</w:t>
      </w:r>
      <w:r w:rsidR="00627E57">
        <w:t xml:space="preserve"> on schema</w:t>
      </w:r>
      <w:bookmarkEnd w:id="244"/>
      <w:bookmarkEnd w:id="245"/>
      <w:r>
        <w:t xml:space="preserve"> </w:t>
      </w:r>
    </w:p>
    <w:p w:rsidR="004E2415" w:rsidRDefault="00F83B08" w:rsidP="00187F44">
      <w:pPr>
        <w:pStyle w:val="nobreak"/>
        <w:jc w:val="both"/>
      </w:pPr>
      <w:r>
        <w:t>In this section, several point</w:t>
      </w:r>
      <w:r w:rsidR="00C32842">
        <w:t>s</w:t>
      </w:r>
      <w:r>
        <w:t xml:space="preserve"> of documentation are elaborated beyond the core specification in Section</w:t>
      </w:r>
      <w:r w:rsidR="00627E57">
        <w:t xml:space="preserve"> </w:t>
      </w:r>
      <w:r w:rsidR="00C072C8">
        <w:fldChar w:fldCharType="begin"/>
      </w:r>
      <w:r w:rsidR="00C072C8">
        <w:instrText xml:space="preserve"> REF _Ref116791170 \r \h </w:instrText>
      </w:r>
      <w:r w:rsidR="00466496">
        <w:instrText xml:space="preserve"> \* MERGEFORMAT </w:instrText>
      </w:r>
      <w:r w:rsidR="00C072C8">
        <w:fldChar w:fldCharType="separate"/>
      </w:r>
      <w:r w:rsidR="003C46AF">
        <w:t>6</w:t>
      </w:r>
      <w:r w:rsidR="00C072C8">
        <w:fldChar w:fldCharType="end"/>
      </w:r>
      <w:r>
        <w:t>.</w:t>
      </w:r>
    </w:p>
    <w:p w:rsidR="004E2415" w:rsidRDefault="004E2415" w:rsidP="00187F44">
      <w:pPr>
        <w:jc w:val="both"/>
      </w:pPr>
    </w:p>
    <w:p w:rsidR="004E1E24" w:rsidRPr="004E1E24" w:rsidRDefault="004E1E24" w:rsidP="00071A7F">
      <w:pPr>
        <w:pStyle w:val="Heading2"/>
      </w:pPr>
      <w:bookmarkStart w:id="246" w:name="_Toc295300723"/>
      <w:bookmarkStart w:id="247" w:name="_Toc457214142"/>
      <w:r w:rsidRPr="004E1E24">
        <w:t>File extension</w:t>
      </w:r>
      <w:bookmarkEnd w:id="246"/>
      <w:r w:rsidRPr="004E1E24">
        <w:t xml:space="preserve"> and compression</w:t>
      </w:r>
      <w:bookmarkEnd w:id="247"/>
    </w:p>
    <w:p w:rsidR="004E1E24" w:rsidRPr="004E1E24" w:rsidRDefault="004E1E24" w:rsidP="00187F44">
      <w:pPr>
        <w:jc w:val="both"/>
      </w:pPr>
      <w:r w:rsidRPr="004E1E24">
        <w:t xml:space="preserve">It is noted that standard file compression algorithms greatly reduce the mzIdentML file sizes, speeding up file transfers and uploads / downloads. It is also noted that software implementing mzIdentML import or export will </w:t>
      </w:r>
      <w:r w:rsidR="007C10E9">
        <w:t xml:space="preserve">be expected to </w:t>
      </w:r>
      <w:r w:rsidRPr="004E1E24">
        <w:t>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w:t>
      </w:r>
      <w:r w:rsidR="007D57A4">
        <w:t>essed files SHOULD be “mzid.gz</w:t>
      </w:r>
      <w:r w:rsidRPr="004E1E24">
        <w:t>”.</w:t>
      </w:r>
    </w:p>
    <w:p w:rsidR="00515462" w:rsidRDefault="00515462" w:rsidP="00187F44">
      <w:pPr>
        <w:jc w:val="both"/>
      </w:pPr>
    </w:p>
    <w:p w:rsidR="00515462" w:rsidRDefault="00515462" w:rsidP="00187F44">
      <w:pPr>
        <w:pStyle w:val="Heading2"/>
        <w:jc w:val="both"/>
      </w:pPr>
      <w:bookmarkStart w:id="248" w:name="_Toc457214143"/>
      <w:r>
        <w:t>Referencing elements within the document</w:t>
      </w:r>
      <w:bookmarkEnd w:id="248"/>
    </w:p>
    <w:p w:rsidR="00515462" w:rsidRDefault="00EE600C" w:rsidP="00187F44">
      <w:pPr>
        <w:jc w:val="both"/>
      </w:pPr>
      <w:r>
        <w:t>A number of elements within the schema have an attribute which is used to reference an element elsewhere in the file</w:t>
      </w:r>
      <w:r w:rsidR="000E2575">
        <w:t xml:space="preserve"> using the</w:t>
      </w:r>
      <w:r w:rsidR="000E2575" w:rsidRPr="000E2575">
        <w:t xml:space="preserve"> unique identifier</w:t>
      </w:r>
      <w:r w:rsidR="000E2575">
        <w:t xml:space="preserve"> of the referenced element</w:t>
      </w:r>
      <w:r>
        <w:t>. These attributes</w:t>
      </w:r>
      <w:r w:rsidR="009B4C9B">
        <w:t xml:space="preserve"> are named</w:t>
      </w:r>
      <w:r>
        <w:t xml:space="preserve"> follow</w:t>
      </w:r>
      <w:r w:rsidR="009B4C9B">
        <w:t>ing</w:t>
      </w:r>
      <w:r>
        <w:t xml:space="preserve"> the convention</w:t>
      </w:r>
      <w:r w:rsidR="00B3073B">
        <w:t>:</w:t>
      </w:r>
      <w:r>
        <w:t xml:space="preserve"> </w:t>
      </w:r>
      <w:r w:rsidR="00B3073B">
        <w:t>“[elementName]_ref”</w:t>
      </w:r>
      <w:r w:rsidR="00542565">
        <w:t xml:space="preserve">. The uniqueness of the value in the “id” attribute of elements is validated using </w:t>
      </w:r>
      <w:r w:rsidR="00542565" w:rsidRPr="00542565">
        <w:t>xsd:key</w:t>
      </w:r>
      <w:r w:rsidR="00821ECC">
        <w:t>,</w:t>
      </w:r>
      <w:r w:rsidR="00542565">
        <w:t xml:space="preserve"> </w:t>
      </w:r>
      <w:r w:rsidR="00B3073B">
        <w:t>and the integr</w:t>
      </w:r>
      <w:r w:rsidR="0014505E">
        <w:t>i</w:t>
      </w:r>
      <w:r w:rsidR="00B3073B">
        <w:t>ty of the reference is validated using xsd:keyref</w:t>
      </w:r>
      <w:r w:rsidR="00821ECC">
        <w:t>,</w:t>
      </w:r>
      <w:r w:rsidR="00B3073B">
        <w:t xml:space="preserve"> defined within the schema.</w:t>
      </w:r>
    </w:p>
    <w:p w:rsidR="000E2575" w:rsidRPr="004E2415" w:rsidRDefault="000E2575" w:rsidP="00187F44">
      <w:pPr>
        <w:jc w:val="both"/>
      </w:pPr>
    </w:p>
    <w:p w:rsidR="00A35AC6" w:rsidRDefault="008636DC" w:rsidP="00187F44">
      <w:pPr>
        <w:pStyle w:val="Heading2"/>
        <w:jc w:val="both"/>
      </w:pPr>
      <w:bookmarkStart w:id="249" w:name="_Toc457214144"/>
      <w:r>
        <w:lastRenderedPageBreak/>
        <w:t xml:space="preserve">Searches against </w:t>
      </w:r>
      <w:r w:rsidR="00A35AC6">
        <w:t>nucleotide sequences</w:t>
      </w:r>
      <w:bookmarkEnd w:id="249"/>
    </w:p>
    <w:p w:rsidR="00BD4C2D" w:rsidRDefault="00E71FD5" w:rsidP="00187F44">
      <w:pPr>
        <w:jc w:val="both"/>
      </w:pPr>
      <w:r>
        <w:t>The “seq”</w:t>
      </w:r>
      <w:r w:rsidR="00586B8E">
        <w:t xml:space="preserve"> attribute on </w:t>
      </w:r>
      <w:r w:rsidR="007E2B93">
        <w:t>&lt;</w:t>
      </w:r>
      <w:r w:rsidR="00586B8E">
        <w:t>DBSequence</w:t>
      </w:r>
      <w:r w:rsidR="007E2B93">
        <w:t>&gt;</w:t>
      </w:r>
      <w:r w:rsidR="00586B8E">
        <w:t xml:space="preserve"> SHOULD</w:t>
      </w:r>
      <w:r w:rsidR="00A35AC6">
        <w:t xml:space="preserve"> contain the </w:t>
      </w:r>
      <w:r w:rsidR="00586B8E">
        <w:t>nucleic acid</w:t>
      </w:r>
      <w:r w:rsidR="00A35AC6">
        <w:t xml:space="preserve"> sequence if a n</w:t>
      </w:r>
      <w:r w:rsidR="00586B8E">
        <w:t>ucleic acid</w:t>
      </w:r>
      <w:r w:rsidR="00A35AC6">
        <w:t xml:space="preserve"> database was searched</w:t>
      </w:r>
      <w:r w:rsidR="00586B8E">
        <w:t xml:space="preserve"> (r</w:t>
      </w:r>
      <w:r w:rsidR="00A35AC6">
        <w:t xml:space="preserve">ather than up to six translated sequences). </w:t>
      </w:r>
      <w:r w:rsidR="001135B5">
        <w:t>&lt;</w:t>
      </w:r>
      <w:r w:rsidR="00BB3156" w:rsidRPr="00BB3156">
        <w:t>Peptide</w:t>
      </w:r>
      <w:r w:rsidR="001135B5">
        <w:t>&gt;</w:t>
      </w:r>
      <w:r w:rsidR="00BB3156" w:rsidRPr="00BB3156">
        <w:t xml:space="preserve"> </w:t>
      </w:r>
      <w:r w:rsidR="00BB3156">
        <w:t xml:space="preserve">represents </w:t>
      </w:r>
      <w:r w:rsidR="00BB3156" w:rsidRPr="00BB3156">
        <w:t xml:space="preserve">the identified amino acid sequence </w:t>
      </w:r>
      <w:r w:rsidR="00BB3156">
        <w:t>(including modifications)</w:t>
      </w:r>
      <w:r w:rsidR="003E0A83">
        <w:t xml:space="preserve"> and</w:t>
      </w:r>
      <w:r w:rsidR="00754025">
        <w:t xml:space="preserve">, as such, </w:t>
      </w:r>
      <w:r w:rsidR="003E0A83">
        <w:t xml:space="preserve">the </w:t>
      </w:r>
      <w:r w:rsidR="003E0A83" w:rsidRPr="003E0A83">
        <w:t xml:space="preserve">&lt;peptideSequence&gt; elements SHOULD store the translated amino acid sequences. </w:t>
      </w:r>
      <w:r w:rsidR="00FD292A">
        <w:t>&lt;</w:t>
      </w:r>
      <w:r w:rsidR="00BB3156" w:rsidRPr="00BB3156">
        <w:t>PeptideEvidence</w:t>
      </w:r>
      <w:r w:rsidR="00FD292A">
        <w:t>&gt;</w:t>
      </w:r>
      <w:r w:rsidR="00BB3156" w:rsidRPr="00BB3156">
        <w:t xml:space="preserve"> contains the </w:t>
      </w:r>
      <w:r w:rsidR="00BB3156" w:rsidRPr="00187F44">
        <w:rPr>
          <w:i/>
        </w:rPr>
        <w:t>DBSequence_Ref</w:t>
      </w:r>
      <w:r w:rsidR="00BB3156" w:rsidRPr="00BB3156">
        <w:t xml:space="preserve"> together with </w:t>
      </w:r>
      <w:r w:rsidR="0002388A">
        <w:t>the translation</w:t>
      </w:r>
      <w:r w:rsidR="00BB3156" w:rsidRPr="00BB3156">
        <w:t xml:space="preserve"> frame and a </w:t>
      </w:r>
      <w:r w:rsidR="00BB3156" w:rsidRPr="00187F44">
        <w:rPr>
          <w:i/>
        </w:rPr>
        <w:t>TranslationTable_Ref</w:t>
      </w:r>
      <w:r w:rsidR="00BB3156" w:rsidRPr="00BB3156">
        <w:t xml:space="preserve"> attribute</w:t>
      </w:r>
      <w:r w:rsidR="0002388A">
        <w:t xml:space="preserve"> (see below)</w:t>
      </w:r>
      <w:r w:rsidR="00BB3156" w:rsidRPr="00BB3156">
        <w:t>.</w:t>
      </w:r>
      <w:r w:rsidR="007E1A52">
        <w:t xml:space="preserve"> </w:t>
      </w:r>
      <w:r w:rsidR="00BB3156" w:rsidRPr="00BB3156">
        <w:t xml:space="preserve">The </w:t>
      </w:r>
      <w:r w:rsidR="00BB3156" w:rsidRPr="00187F44">
        <w:rPr>
          <w:i/>
        </w:rPr>
        <w:t>Peptide_Ref</w:t>
      </w:r>
      <w:r w:rsidR="00BB3156" w:rsidRPr="00BB3156">
        <w:t xml:space="preserve"> is done in </w:t>
      </w:r>
      <w:r w:rsidR="002A255B">
        <w:t>&lt;</w:t>
      </w:r>
      <w:r w:rsidR="00BB3156" w:rsidRPr="00BB3156">
        <w:t>SpectrumIdentificationItem</w:t>
      </w:r>
      <w:r w:rsidR="002A255B">
        <w:t>&gt;</w:t>
      </w:r>
      <w:r w:rsidR="00BB3156" w:rsidRPr="00BB3156">
        <w:t xml:space="preserve"> as in the </w:t>
      </w:r>
      <w:r w:rsidR="003933B3">
        <w:t xml:space="preserve">case for an </w:t>
      </w:r>
      <w:r w:rsidR="00BB3156" w:rsidRPr="00BB3156">
        <w:t xml:space="preserve">amino acid </w:t>
      </w:r>
      <w:r w:rsidR="003933B3">
        <w:t>database</w:t>
      </w:r>
      <w:r w:rsidR="00BB3156" w:rsidRPr="00BB3156">
        <w:t>.</w:t>
      </w:r>
      <w:r w:rsidR="007E1A52">
        <w:t xml:space="preserve"> </w:t>
      </w:r>
      <w:r w:rsidR="00BB3156" w:rsidRPr="00BB3156">
        <w:t xml:space="preserve">If protein detection is performed, there are </w:t>
      </w:r>
      <w:r w:rsidR="00B67D89">
        <w:t>&lt;</w:t>
      </w:r>
      <w:r w:rsidR="00BB3156" w:rsidRPr="00BB3156">
        <w:t>PeptideHypothesis</w:t>
      </w:r>
      <w:r w:rsidR="00B67D89">
        <w:t>&gt;</w:t>
      </w:r>
      <w:r w:rsidR="00BB3156" w:rsidRPr="00BB3156">
        <w:t xml:space="preserve"> elements referencing </w:t>
      </w:r>
      <w:r w:rsidR="00B67D89">
        <w:t>&lt;</w:t>
      </w:r>
      <w:r w:rsidR="00BB3156" w:rsidRPr="00BB3156">
        <w:t>PeptideEvidence</w:t>
      </w:r>
      <w:r w:rsidR="00B67D89">
        <w:t>&gt;</w:t>
      </w:r>
      <w:r w:rsidR="00BB3156" w:rsidRPr="00BB3156">
        <w:t xml:space="preserve"> elements from </w:t>
      </w:r>
      <w:r w:rsidR="00B67D89">
        <w:t>&lt;</w:t>
      </w:r>
      <w:r w:rsidR="00BB3156" w:rsidRPr="00BB3156">
        <w:t>SpectrumIdentificationItem</w:t>
      </w:r>
      <w:r w:rsidR="00B67D89">
        <w:t>&gt;</w:t>
      </w:r>
      <w:r w:rsidR="00BB3156" w:rsidRPr="00BB3156">
        <w:t xml:space="preserve"> sections.</w:t>
      </w:r>
      <w:r w:rsidR="00BD4C2D">
        <w:t xml:space="preserve"> </w:t>
      </w:r>
      <w:r w:rsidR="00651733">
        <w:t xml:space="preserve">For clarification, see the example instance document for a nucleic acid search (Section </w:t>
      </w:r>
      <w:r w:rsidR="005370BE">
        <w:fldChar w:fldCharType="begin"/>
      </w:r>
      <w:r w:rsidR="005370BE">
        <w:instrText xml:space="preserve"> REF _Ref216762262 \r \h </w:instrText>
      </w:r>
      <w:r w:rsidR="00466496">
        <w:instrText xml:space="preserve"> \* MERGEFORMAT </w:instrText>
      </w:r>
      <w:r w:rsidR="005370BE">
        <w:fldChar w:fldCharType="separate"/>
      </w:r>
      <w:r w:rsidR="003C46AF">
        <w:t>5.3</w:t>
      </w:r>
      <w:r w:rsidR="005370BE">
        <w:fldChar w:fldCharType="end"/>
      </w:r>
      <w:r w:rsidR="00651733">
        <w:t>).</w:t>
      </w:r>
    </w:p>
    <w:p w:rsidR="00BD4C2D" w:rsidRDefault="00BD4C2D" w:rsidP="00187F44">
      <w:pPr>
        <w:jc w:val="both"/>
      </w:pPr>
    </w:p>
    <w:p w:rsidR="00A35AC6" w:rsidRDefault="00A35AC6" w:rsidP="00187F44">
      <w:pPr>
        <w:jc w:val="both"/>
      </w:pPr>
      <w:r>
        <w:t xml:space="preserve">In the </w:t>
      </w:r>
      <w:r w:rsidR="00BD4C2D">
        <w:t>&lt;</w:t>
      </w:r>
      <w:r>
        <w:t>SpectrumIdentificationPro</w:t>
      </w:r>
      <w:r w:rsidR="000774F7">
        <w:t>tocol</w:t>
      </w:r>
      <w:r w:rsidR="00BD4C2D">
        <w:t>&gt;</w:t>
      </w:r>
      <w:r w:rsidR="000774F7">
        <w:t xml:space="preserve">, </w:t>
      </w:r>
      <w:r w:rsidR="00BD4C2D">
        <w:t>&lt;</w:t>
      </w:r>
      <w:r w:rsidR="000774F7">
        <w:t>TranslationTable</w:t>
      </w:r>
      <w:r w:rsidR="00BD4C2D">
        <w:t>&gt;</w:t>
      </w:r>
      <w:r w:rsidR="000774F7">
        <w:t xml:space="preserve"> is used to specify how nucleic acid sequences are translated into amino acid sequences</w:t>
      </w:r>
      <w:r w:rsidR="00A566D7">
        <w:t xml:space="preserve"> as follows</w:t>
      </w:r>
      <w:r>
        <w:t xml:space="preserve">: </w:t>
      </w:r>
    </w:p>
    <w:p w:rsidR="000774F7" w:rsidRDefault="000774F7" w:rsidP="00466496">
      <w:pPr>
        <w:pStyle w:val="HTMLPreformatted"/>
        <w:rPr>
          <w:rStyle w:val="pun"/>
          <w:sz w:val="18"/>
        </w:rPr>
      </w:pPr>
    </w:p>
    <w:p w:rsidR="00F02EA3" w:rsidRPr="00F02EA3" w:rsidRDefault="00F02EA3" w:rsidP="00466496">
      <w:pPr>
        <w:pStyle w:val="HTMLPreformatted"/>
        <w:rPr>
          <w:rStyle w:val="pun"/>
          <w:sz w:val="16"/>
          <w:szCs w:val="16"/>
        </w:rPr>
      </w:pPr>
      <w:r w:rsidRPr="00F02EA3">
        <w:rPr>
          <w:rStyle w:val="pun"/>
          <w:sz w:val="16"/>
          <w:szCs w:val="16"/>
        </w:rPr>
        <w:t>&lt;DatabaseTranslation frames="1 2 3 -1 -2 -3"&gt;</w:t>
      </w:r>
    </w:p>
    <w:p w:rsidR="00F02EA3" w:rsidRPr="00F02EA3" w:rsidRDefault="00F02EA3" w:rsidP="00466496">
      <w:pPr>
        <w:pStyle w:val="HTMLPreformatted"/>
        <w:rPr>
          <w:rStyle w:val="pun"/>
          <w:sz w:val="16"/>
          <w:szCs w:val="16"/>
        </w:rPr>
      </w:pPr>
      <w:r w:rsidRPr="00F02EA3">
        <w:rPr>
          <w:rStyle w:val="pun"/>
          <w:sz w:val="16"/>
          <w:szCs w:val="16"/>
        </w:rPr>
        <w:t xml:space="preserve">  &lt;TranslationTable id="TT_1" name="Standard"&gt;</w:t>
      </w:r>
    </w:p>
    <w:p w:rsidR="00F02EA3" w:rsidRPr="00F02EA3" w:rsidRDefault="00F02EA3" w:rsidP="00466496">
      <w:pPr>
        <w:pStyle w:val="HTMLPreformatted"/>
        <w:rPr>
          <w:rStyle w:val="pun"/>
          <w:sz w:val="16"/>
          <w:szCs w:val="16"/>
        </w:rPr>
      </w:pPr>
      <w:r w:rsidRPr="00F02EA3">
        <w:rPr>
          <w:rStyle w:val="pun"/>
          <w:sz w:val="16"/>
          <w:szCs w:val="16"/>
        </w:rPr>
        <w:t xml:space="preserve">    &lt;cvParam accession="MS:1001025" name="translation table" cvRef="PSI-MS" value="FFLLSSSSYY**CC*WLLLLPPPPHHQQRRRRIIIMTTTTNNKKSSRRVVVVAAAADDEEGGGG" /&gt;</w:t>
      </w:r>
    </w:p>
    <w:p w:rsidR="00F02EA3" w:rsidRPr="00F02EA3" w:rsidRDefault="00F02EA3" w:rsidP="00466496">
      <w:pPr>
        <w:pStyle w:val="HTMLPreformatted"/>
        <w:rPr>
          <w:rStyle w:val="pun"/>
          <w:sz w:val="16"/>
          <w:szCs w:val="16"/>
        </w:rPr>
      </w:pPr>
      <w:r w:rsidRPr="00F02EA3">
        <w:rPr>
          <w:rStyle w:val="pun"/>
          <w:sz w:val="16"/>
          <w:szCs w:val="16"/>
        </w:rPr>
        <w:t xml:space="preserve">    &lt;cvParam accession="MS:1001410" name="translation start codons" cvRef="PSI-MS" value="---M---------------M---------------M----------------------------" /&gt;</w:t>
      </w:r>
    </w:p>
    <w:p w:rsidR="00F02EA3" w:rsidRPr="00F02EA3" w:rsidRDefault="00F02EA3" w:rsidP="00466496">
      <w:pPr>
        <w:pStyle w:val="HTMLPreformatted"/>
        <w:rPr>
          <w:rStyle w:val="pun"/>
          <w:sz w:val="16"/>
          <w:szCs w:val="16"/>
        </w:rPr>
      </w:pPr>
      <w:r w:rsidRPr="00F02EA3">
        <w:rPr>
          <w:rStyle w:val="pun"/>
          <w:sz w:val="16"/>
          <w:szCs w:val="16"/>
        </w:rPr>
        <w:t xml:space="preserve">    &lt;cvParam accession="MS:1001423" name="translation table description" cvRef="PSI-MS" value="http://www.ncbi.nlm.nih.gov/Taxonomy/taxonomyhome.html/index.cgi?chapter=cgencodes#SG1" /&gt;</w:t>
      </w:r>
    </w:p>
    <w:p w:rsidR="00F02EA3" w:rsidRPr="00F02EA3" w:rsidRDefault="00F02EA3" w:rsidP="00466496">
      <w:pPr>
        <w:pStyle w:val="HTMLPreformatted"/>
        <w:rPr>
          <w:rStyle w:val="pun"/>
          <w:sz w:val="16"/>
          <w:szCs w:val="16"/>
        </w:rPr>
      </w:pPr>
      <w:r w:rsidRPr="00F02EA3">
        <w:rPr>
          <w:rStyle w:val="pun"/>
          <w:sz w:val="16"/>
          <w:szCs w:val="16"/>
        </w:rPr>
        <w:t xml:space="preserve">  &lt;/TranslationTable&gt;</w:t>
      </w:r>
    </w:p>
    <w:p w:rsidR="00F02EA3" w:rsidRPr="00F02EA3" w:rsidRDefault="00F02EA3" w:rsidP="00466496">
      <w:pPr>
        <w:pStyle w:val="HTMLPreformatted"/>
        <w:rPr>
          <w:rStyle w:val="pun"/>
          <w:sz w:val="16"/>
          <w:szCs w:val="16"/>
        </w:rPr>
      </w:pPr>
      <w:r w:rsidRPr="00F02EA3">
        <w:rPr>
          <w:rStyle w:val="pun"/>
          <w:sz w:val="16"/>
          <w:szCs w:val="16"/>
        </w:rPr>
        <w:t xml:space="preserve">  &lt;TranslationTable id="TT_2" name="Vertebrate Mitochondrial"&gt;</w:t>
      </w:r>
    </w:p>
    <w:p w:rsidR="00F02EA3" w:rsidRPr="00F02EA3" w:rsidRDefault="00F02EA3" w:rsidP="00466496">
      <w:pPr>
        <w:pStyle w:val="HTMLPreformatted"/>
        <w:rPr>
          <w:rStyle w:val="pun"/>
          <w:sz w:val="16"/>
          <w:szCs w:val="16"/>
        </w:rPr>
      </w:pPr>
      <w:r w:rsidRPr="00F02EA3">
        <w:rPr>
          <w:rStyle w:val="pun"/>
          <w:sz w:val="16"/>
          <w:szCs w:val="16"/>
        </w:rPr>
        <w:t xml:space="preserve">    &lt;cvParam accession="MS:1001025" name="translation table" cvRef="PSI-MS" value="FFLLSSSSYY**CCWWLLLLPPPPHHQQRRRRIIMMTTTTNNKKSS**VVVVAAAADDEEGGGG" /&gt;</w:t>
      </w:r>
    </w:p>
    <w:p w:rsidR="00F02EA3" w:rsidRPr="00F02EA3" w:rsidRDefault="00F02EA3" w:rsidP="00466496">
      <w:pPr>
        <w:pStyle w:val="HTMLPreformatted"/>
        <w:rPr>
          <w:rStyle w:val="pun"/>
          <w:sz w:val="16"/>
          <w:szCs w:val="16"/>
        </w:rPr>
      </w:pPr>
      <w:r w:rsidRPr="00F02EA3">
        <w:rPr>
          <w:rStyle w:val="pun"/>
          <w:sz w:val="16"/>
          <w:szCs w:val="16"/>
        </w:rPr>
        <w:t xml:space="preserve">    &lt;cvParam accession="MS:1001410" name="translation start codons" cvRef="PSI-MS" value="--------------------------------MMMM---------------M------------" /&gt;</w:t>
      </w:r>
    </w:p>
    <w:p w:rsidR="00F02EA3" w:rsidRPr="00F02EA3" w:rsidRDefault="00F02EA3" w:rsidP="00466496">
      <w:pPr>
        <w:pStyle w:val="HTMLPreformatted"/>
        <w:rPr>
          <w:rStyle w:val="pun"/>
          <w:sz w:val="16"/>
          <w:szCs w:val="16"/>
        </w:rPr>
      </w:pPr>
      <w:r w:rsidRPr="00F02EA3">
        <w:rPr>
          <w:rStyle w:val="pun"/>
          <w:sz w:val="16"/>
          <w:szCs w:val="16"/>
        </w:rPr>
        <w:t xml:space="preserve">    &lt;cvParam accession="MS:1001423" name="translation table description" cvRef="PSI-MS" value="http://www.ncbi.nlm.nih.gov/Taxonomy/taxonomyhome.html/index.cgi?chapter=cgencodes#SG2" /&gt;</w:t>
      </w:r>
    </w:p>
    <w:p w:rsidR="00B42841" w:rsidRDefault="00F02EA3" w:rsidP="00466496">
      <w:pPr>
        <w:pStyle w:val="HTMLPreformatted"/>
        <w:rPr>
          <w:rStyle w:val="pun"/>
          <w:sz w:val="16"/>
          <w:szCs w:val="16"/>
        </w:rPr>
      </w:pPr>
      <w:r w:rsidRPr="00F02EA3">
        <w:rPr>
          <w:rStyle w:val="pun"/>
          <w:sz w:val="16"/>
          <w:szCs w:val="16"/>
        </w:rPr>
        <w:t xml:space="preserve">  &lt;/TranslationTable&gt;</w:t>
      </w:r>
    </w:p>
    <w:p w:rsidR="00F02EA3" w:rsidRDefault="00F02EA3" w:rsidP="00466496">
      <w:pPr>
        <w:pStyle w:val="HTMLPreformatted"/>
        <w:rPr>
          <w:sz w:val="16"/>
          <w:szCs w:val="16"/>
        </w:rPr>
      </w:pPr>
    </w:p>
    <w:p w:rsidR="00B42841" w:rsidRPr="00060CAA" w:rsidRDefault="00B42841" w:rsidP="00466496">
      <w:pPr>
        <w:pStyle w:val="HTMLPreformatted"/>
      </w:pPr>
    </w:p>
    <w:p w:rsidR="00B01B45" w:rsidRDefault="00A566D7" w:rsidP="00187F44">
      <w:pPr>
        <w:jc w:val="both"/>
      </w:pPr>
      <w:r>
        <w:t>The attribute “frames”</w:t>
      </w:r>
      <w:r w:rsidR="00A35AC6">
        <w:t xml:space="preserve"> specif</w:t>
      </w:r>
      <w:r>
        <w:t>ies</w:t>
      </w:r>
      <w:r w:rsidR="00A35AC6">
        <w:t xml:space="preserve"> which frames are considered and one or more translation tables</w:t>
      </w:r>
      <w:r>
        <w:t xml:space="preserve"> can be specified using CV parameters</w:t>
      </w:r>
      <w:r w:rsidR="00A35AC6">
        <w:t>.</w:t>
      </w:r>
      <w:r>
        <w:t xml:space="preserve"> </w:t>
      </w:r>
      <w:r w:rsidR="00A35AC6">
        <w:t xml:space="preserve">The translation table is defined here: </w:t>
      </w:r>
      <w:hyperlink r:id="rId456" w:anchor="_Genetic_Codes:" w:history="1">
        <w:r w:rsidR="00F2154A" w:rsidRPr="008D7EB4">
          <w:rPr>
            <w:rStyle w:val="Hyperlink"/>
          </w:rPr>
          <w:t>http://www.ncbi.nlm.nih.gov/IEB/ToolBox/SDKDOCS/SEQFEAT.HTML#_Genetic_Codes:</w:t>
        </w:r>
      </w:hyperlink>
      <w:r w:rsidR="00A35AC6">
        <w:t xml:space="preserve"> </w:t>
      </w:r>
    </w:p>
    <w:p w:rsidR="00B01B45" w:rsidRDefault="00B01B45" w:rsidP="00187F44">
      <w:pPr>
        <w:jc w:val="both"/>
      </w:pPr>
    </w:p>
    <w:p w:rsidR="00A35AC6" w:rsidRDefault="00A35AC6" w:rsidP="00187F44">
      <w:pPr>
        <w:jc w:val="both"/>
      </w:pPr>
      <w:r>
        <w:t xml:space="preserve">"The genetic codes themselves are arrays of 64 amino acid codes. The index to the position in the array of the amino acid is derived from the codon by the following method: </w:t>
      </w:r>
    </w:p>
    <w:p w:rsidR="00F2154A" w:rsidRPr="005B42B9" w:rsidRDefault="00F2154A" w:rsidP="00187F44">
      <w:pPr>
        <w:jc w:val="both"/>
      </w:pPr>
    </w:p>
    <w:p w:rsidR="00A35AC6" w:rsidRPr="005B42B9" w:rsidRDefault="00A35AC6" w:rsidP="00187F44">
      <w:pPr>
        <w:jc w:val="both"/>
      </w:pPr>
      <w:r w:rsidRPr="005B42B9">
        <w:t xml:space="preserve">index = (base1 </w:t>
      </w:r>
      <w:r w:rsidRPr="005B42B9">
        <w:rPr>
          <w:rStyle w:val="Strong"/>
          <w:b w:val="0"/>
        </w:rPr>
        <w:t>16) + (base2</w:t>
      </w:r>
      <w:r w:rsidRPr="005B42B9">
        <w:rPr>
          <w:rStyle w:val="Strong"/>
        </w:rPr>
        <w:t xml:space="preserve"> </w:t>
      </w:r>
      <w:r w:rsidRPr="005B42B9">
        <w:t xml:space="preserve">4) + </w:t>
      </w:r>
      <w:r w:rsidR="00C524A3">
        <w:t>(</w:t>
      </w:r>
      <w:r w:rsidRPr="005B42B9">
        <w:t xml:space="preserve">base3 </w:t>
      </w:r>
      <w:r w:rsidR="00C524A3">
        <w:t>1)</w:t>
      </w:r>
    </w:p>
    <w:p w:rsidR="00A35AC6" w:rsidRDefault="00A35AC6" w:rsidP="00187F44">
      <w:pPr>
        <w:jc w:val="both"/>
      </w:pPr>
      <w:r>
        <w:t>where T=0, C=1, A=2, G=3</w:t>
      </w:r>
      <w:r w:rsidR="00B01B45">
        <w:t>”</w:t>
      </w:r>
      <w:r>
        <w:t xml:space="preserve"> </w:t>
      </w:r>
    </w:p>
    <w:p w:rsidR="00F2154A" w:rsidRDefault="00F2154A" w:rsidP="00187F44">
      <w:pPr>
        <w:jc w:val="both"/>
      </w:pPr>
    </w:p>
    <w:p w:rsidR="001431A0" w:rsidRDefault="00A35AC6" w:rsidP="00187F44">
      <w:pPr>
        <w:jc w:val="both"/>
      </w:pPr>
      <w: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rsidR="001431A0" w:rsidRDefault="001431A0" w:rsidP="00187F44">
      <w:pPr>
        <w:jc w:val="both"/>
      </w:pPr>
    </w:p>
    <w:p w:rsidR="00434B5F" w:rsidRDefault="00A35AC6" w:rsidP="00187F44">
      <w:pPr>
        <w:jc w:val="both"/>
      </w:pPr>
      <w:r>
        <w:t xml:space="preserve">For each peptide, </w:t>
      </w:r>
      <w:r w:rsidR="00D07A9F">
        <w:t>the</w:t>
      </w:r>
      <w:r>
        <w:t xml:space="preserve"> frame and translation table</w:t>
      </w:r>
      <w:r w:rsidR="00D07A9F">
        <w:t xml:space="preserve"> should be specified</w:t>
      </w:r>
      <w:r>
        <w:t xml:space="preserve"> in the </w:t>
      </w:r>
      <w:r w:rsidR="007407C6">
        <w:t>&lt;</w:t>
      </w:r>
      <w:r>
        <w:t>PeptideEvidence</w:t>
      </w:r>
      <w:r w:rsidR="007407C6">
        <w:t>&gt; element</w:t>
      </w:r>
      <w:r>
        <w:t>:</w:t>
      </w:r>
    </w:p>
    <w:p w:rsidR="00A35AC6" w:rsidRPr="00E4187C" w:rsidRDefault="00A35AC6" w:rsidP="00466496">
      <w:pPr>
        <w:rPr>
          <w:rFonts w:ascii="Courier New" w:hAnsi="Courier New" w:cs="Courier New"/>
          <w:sz w:val="16"/>
          <w:szCs w:val="16"/>
        </w:rPr>
      </w:pPr>
      <w:r w:rsidRPr="00E4187C">
        <w:rPr>
          <w:rFonts w:ascii="Courier New" w:hAnsi="Courier New" w:cs="Courier New"/>
          <w:sz w:val="16"/>
          <w:szCs w:val="16"/>
        </w:rPr>
        <w:t>&lt;PeptideEvidence id=</w:t>
      </w:r>
      <w:r w:rsidR="00AA0EA6">
        <w:rPr>
          <w:rFonts w:ascii="Courier New" w:hAnsi="Courier New" w:cs="Courier New"/>
          <w:sz w:val="16"/>
          <w:szCs w:val="16"/>
        </w:rPr>
        <w:t>”1”</w:t>
      </w:r>
      <w:r w:rsidRPr="00E4187C">
        <w:rPr>
          <w:rFonts w:ascii="Courier New" w:hAnsi="Courier New" w:cs="Courier New"/>
          <w:sz w:val="16"/>
          <w:szCs w:val="16"/>
        </w:rPr>
        <w:t xml:space="preserve"> TranslationTable_ref="</w:t>
      </w:r>
      <w:r w:rsidR="00B01B45">
        <w:rPr>
          <w:rFonts w:ascii="Courier New" w:hAnsi="Courier New" w:cs="Courier New"/>
          <w:sz w:val="16"/>
          <w:szCs w:val="16"/>
        </w:rPr>
        <w:t>TT_</w:t>
      </w:r>
      <w:r w:rsidRPr="00E4187C">
        <w:rPr>
          <w:rFonts w:ascii="Courier New" w:hAnsi="Courier New" w:cs="Courier New"/>
          <w:sz w:val="16"/>
          <w:szCs w:val="16"/>
        </w:rPr>
        <w:t>1" frame="1" /&gt;</w:t>
      </w:r>
    </w:p>
    <w:p w:rsidR="00A35AC6" w:rsidRDefault="00A35AC6" w:rsidP="00466496"/>
    <w:p w:rsidR="0007285B" w:rsidRDefault="0007285B" w:rsidP="00466496">
      <w:pPr>
        <w:pStyle w:val="Heading2"/>
      </w:pPr>
      <w:bookmarkStart w:id="250" w:name="_Ref217103909"/>
      <w:bookmarkStart w:id="251" w:name="_Toc457214145"/>
      <w:r>
        <w:t xml:space="preserve">Reporting </w:t>
      </w:r>
      <w:bookmarkEnd w:id="250"/>
      <w:r w:rsidR="00D96678">
        <w:t>peptide and protein identifications passing a significance threshold</w:t>
      </w:r>
      <w:bookmarkEnd w:id="251"/>
    </w:p>
    <w:p w:rsidR="00402014" w:rsidRDefault="00402014" w:rsidP="00187F44">
      <w:pPr>
        <w:jc w:val="both"/>
      </w:pPr>
      <w:r>
        <w:t>The elements &lt;SpectrumIdentificationItem&gt; and &lt;ProteinDetectionHypothesis&gt; have a</w:t>
      </w:r>
      <w:r w:rsidR="00C5015C">
        <w:t xml:space="preserve"> mandatory</w:t>
      </w:r>
      <w:r>
        <w:t xml:space="preserve"> Boolean attribute </w:t>
      </w:r>
      <w:r w:rsidRPr="00187F44">
        <w:rPr>
          <w:i/>
        </w:rPr>
        <w:t>passThreshold</w:t>
      </w:r>
      <w:r>
        <w:t xml:space="preserve"> that allows a file producer to </w:t>
      </w:r>
      <w:r w:rsidR="0032463D">
        <w:t xml:space="preserve">indicate that an identification has passed a given threshold or </w:t>
      </w:r>
      <w:r w:rsidR="00204847">
        <w:t xml:space="preserve">that </w:t>
      </w:r>
      <w:r w:rsidR="0032463D">
        <w:t>it has been manually validated.</w:t>
      </w:r>
      <w:r w:rsidR="00F17371">
        <w:t xml:space="preserve"> Depend</w:t>
      </w:r>
      <w:r w:rsidR="00C7501B">
        <w:t>ing on the intended purpose</w:t>
      </w:r>
      <w:r w:rsidR="00F17371">
        <w:t xml:space="preserve"> of the file, the file producer MAY wish to report a number of identifications that fall below the given significance </w:t>
      </w:r>
      <w:r w:rsidR="00820E4F">
        <w:t xml:space="preserve">threshold, for example to </w:t>
      </w:r>
      <w:r w:rsidR="00C461AE">
        <w:t xml:space="preserve">allow </w:t>
      </w:r>
      <w:r w:rsidR="00820E4F">
        <w:t>global statistic</w:t>
      </w:r>
      <w:r w:rsidR="00133FF5">
        <w:t>al analys</w:t>
      </w:r>
      <w:r w:rsidR="00B77DE3">
        <w:t>e</w:t>
      </w:r>
      <w:r w:rsidR="00133FF5">
        <w:t xml:space="preserve">s </w:t>
      </w:r>
      <w:r w:rsidR="00820E4F">
        <w:t>to be performed which</w:t>
      </w:r>
      <w:r w:rsidR="005A6C43">
        <w:t xml:space="preserve"> </w:t>
      </w:r>
      <w:r w:rsidR="00B77DE3">
        <w:t>are</w:t>
      </w:r>
      <w:r w:rsidR="00820E4F">
        <w:t xml:space="preserve"> not possible if only </w:t>
      </w:r>
      <w:r w:rsidR="00183F1A">
        <w:t xml:space="preserve">identifications passing the threshold are reported. </w:t>
      </w:r>
      <w:r>
        <w:t xml:space="preserve">Thresholds for peptide-spectrum matches or for protein identification </w:t>
      </w:r>
      <w:r w:rsidR="00B14274">
        <w:t>should</w:t>
      </w:r>
      <w:r>
        <w:t xml:space="preserve"> be encoded as instances of &lt;cvParam&gt; within &lt;SpectrumDetectionProtocol&gt; or &lt;ProteinDetectionProtocol&gt; </w:t>
      </w:r>
      <w:r w:rsidR="00A22358">
        <w:t xml:space="preserve">as follows. </w:t>
      </w:r>
      <w:r w:rsidR="00A22358" w:rsidRPr="00A22358">
        <w:t>If the file producer does not want to indicate that a threshold has been set, all identifications MUST have passThreshold = “true”</w:t>
      </w:r>
      <w:r w:rsidR="00A22358">
        <w:t xml:space="preserve"> and </w:t>
      </w:r>
      <w:r w:rsidR="005B7680">
        <w:t xml:space="preserve">the </w:t>
      </w:r>
      <w:r w:rsidR="00A22358">
        <w:t>“</w:t>
      </w:r>
      <w:r w:rsidR="00A22358" w:rsidRPr="00A22358">
        <w:t>no threshold</w:t>
      </w:r>
      <w:r w:rsidR="00A22358">
        <w:t>”</w:t>
      </w:r>
      <w:r w:rsidR="005B7680">
        <w:t xml:space="preserve"> CV term</w:t>
      </w:r>
      <w:r w:rsidR="00A22358">
        <w:t xml:space="preserve"> should be </w:t>
      </w:r>
      <w:r w:rsidR="005B7680">
        <w:t>given</w:t>
      </w:r>
      <w:r w:rsidR="00A22358">
        <w:t xml:space="preserve"> within the protocols</w:t>
      </w:r>
      <w:r w:rsidR="00A22358" w:rsidRPr="00A22358">
        <w:t>.</w:t>
      </w:r>
    </w:p>
    <w:p w:rsidR="006D62A8" w:rsidRDefault="006D62A8" w:rsidP="00466496"/>
    <w:p w:rsidR="00F02EA3" w:rsidRDefault="00F02EA3" w:rsidP="00466496">
      <w:pPr>
        <w:rPr>
          <w:rFonts w:ascii="Courier New" w:hAnsi="Courier New" w:cs="Courier New"/>
          <w:sz w:val="16"/>
          <w:szCs w:val="16"/>
        </w:rPr>
      </w:pPr>
      <w:r w:rsidRPr="00F02EA3">
        <w:rPr>
          <w:rFonts w:ascii="Courier New" w:hAnsi="Courier New" w:cs="Courier New"/>
          <w:sz w:val="16"/>
          <w:szCs w:val="16"/>
        </w:rPr>
        <w:lastRenderedPageBreak/>
        <w:t>&lt;SpectrumIdentificationProtocol id="SIP" AnalysisSoftware_ref="AS_mascot_server"&gt;</w:t>
      </w:r>
    </w:p>
    <w:p w:rsidR="00F02EA3" w:rsidRDefault="00054A1E" w:rsidP="00466496">
      <w:pPr>
        <w:rPr>
          <w:rFonts w:ascii="Courier New" w:hAnsi="Courier New" w:cs="Courier New"/>
          <w:sz w:val="16"/>
          <w:szCs w:val="16"/>
        </w:rPr>
      </w:pPr>
      <w:r w:rsidRPr="00054A1E">
        <w:rPr>
          <w:rFonts w:ascii="Courier New" w:hAnsi="Courier New" w:cs="Courier New"/>
          <w:sz w:val="16"/>
          <w:szCs w:val="16"/>
        </w:rPr>
        <w:tab/>
      </w:r>
      <w:r w:rsidR="00F02EA3">
        <w:rPr>
          <w:rFonts w:ascii="Courier New" w:hAnsi="Courier New" w:cs="Courier New"/>
          <w:sz w:val="16"/>
          <w:szCs w:val="16"/>
        </w:rPr>
        <w:t>…</w:t>
      </w:r>
      <w:r w:rsidR="00F02EA3" w:rsidRPr="00F02EA3">
        <w:rPr>
          <w:rFonts w:ascii="Courier New" w:hAnsi="Courier New" w:cs="Courier New"/>
          <w:sz w:val="16"/>
          <w:szCs w:val="16"/>
        </w:rPr>
        <w:t xml:space="preserve">     </w:t>
      </w:r>
    </w:p>
    <w:p w:rsidR="006D62A8" w:rsidRPr="00054A1E"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Pr="00F02EA3">
        <w:rPr>
          <w:rFonts w:ascii="Courier New" w:hAnsi="Courier New" w:cs="Courier New"/>
          <w:sz w:val="16"/>
          <w:szCs w:val="16"/>
        </w:rPr>
        <w:br/>
        <w:t xml:space="preserve">     &lt;cvParam accession="MS:1001316" name="mascot:SigThreshold" cvRef="PSI-MS" value="0.05"/&gt;</w:t>
      </w:r>
      <w:r w:rsidRPr="00F02EA3">
        <w:rPr>
          <w:rFonts w:ascii="Courier New" w:hAnsi="Courier New" w:cs="Courier New"/>
          <w:sz w:val="16"/>
          <w:szCs w:val="16"/>
        </w:rPr>
        <w:br/>
        <w:t xml:space="preserve">   &lt;/Threshold&gt;</w:t>
      </w:r>
    </w:p>
    <w:p w:rsidR="00402014" w:rsidRDefault="00402014" w:rsidP="00466496"/>
    <w:p w:rsidR="00054A1E" w:rsidRDefault="00054A1E" w:rsidP="00466496"/>
    <w:p w:rsidR="00F02EA3" w:rsidRDefault="00F02EA3" w:rsidP="00466496">
      <w:pPr>
        <w:rPr>
          <w:rFonts w:ascii="Courier New" w:hAnsi="Courier New" w:cs="Courier New"/>
          <w:sz w:val="16"/>
          <w:szCs w:val="16"/>
        </w:rPr>
      </w:pPr>
      <w:r w:rsidRPr="00F02EA3">
        <w:rPr>
          <w:rFonts w:ascii="Courier New" w:hAnsi="Courier New" w:cs="Courier New"/>
          <w:sz w:val="16"/>
          <w:szCs w:val="16"/>
        </w:rPr>
        <w:t xml:space="preserve">&lt;ProteinDetectionProtocol id="PDP_MascotParser_1"  AnalysisSoftware_ref="AS_mascot_parser"&gt;  </w:t>
      </w:r>
    </w:p>
    <w:p w:rsidR="00F02EA3" w:rsidRDefault="00F02EA3" w:rsidP="00466496">
      <w:pPr>
        <w:ind w:firstLine="720"/>
        <w:rPr>
          <w:rFonts w:ascii="Courier New" w:hAnsi="Courier New" w:cs="Courier New"/>
          <w:sz w:val="16"/>
          <w:szCs w:val="16"/>
        </w:rPr>
      </w:pPr>
      <w:r w:rsidRPr="00F02EA3">
        <w:rPr>
          <w:rFonts w:ascii="Courier New" w:hAnsi="Courier New" w:cs="Courier New"/>
          <w:sz w:val="16"/>
          <w:szCs w:val="16"/>
        </w:rPr>
        <w:t xml:space="preserve">…    </w:t>
      </w:r>
    </w:p>
    <w:p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p>
    <w:p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cvParam accession="MS:1001316" name="mascot:SigThreshold"</w:t>
      </w:r>
      <w:r>
        <w:rPr>
          <w:rFonts w:ascii="Courier New" w:hAnsi="Courier New" w:cs="Courier New"/>
          <w:sz w:val="16"/>
          <w:szCs w:val="16"/>
        </w:rPr>
        <w:t xml:space="preserve"> </w:t>
      </w:r>
      <w:r w:rsidRPr="00F02EA3">
        <w:rPr>
          <w:rFonts w:ascii="Courier New" w:hAnsi="Courier New" w:cs="Courier New"/>
          <w:sz w:val="16"/>
          <w:szCs w:val="16"/>
        </w:rPr>
        <w:t>cvRef="PSI-MS" value="0.05"/&gt;</w:t>
      </w:r>
    </w:p>
    <w:p w:rsidR="003A6967"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000A6662" w:rsidRPr="000A6662">
        <w:rPr>
          <w:rFonts w:ascii="Courier New" w:hAnsi="Courier New" w:cs="Courier New"/>
          <w:sz w:val="16"/>
          <w:szCs w:val="16"/>
        </w:rPr>
        <w:t xml:space="preserve"> </w:t>
      </w:r>
    </w:p>
    <w:p w:rsidR="003A6967" w:rsidRDefault="003A6967" w:rsidP="00466496">
      <w:pPr>
        <w:rPr>
          <w:rFonts w:ascii="Courier New" w:hAnsi="Courier New" w:cs="Courier New"/>
          <w:sz w:val="16"/>
          <w:szCs w:val="16"/>
        </w:rPr>
      </w:pPr>
    </w:p>
    <w:p w:rsidR="00F02EA3" w:rsidRPr="000A6662" w:rsidRDefault="000A6662" w:rsidP="00466496">
      <w:pPr>
        <w:rPr>
          <w:rFonts w:ascii="Courier New" w:hAnsi="Courier New" w:cs="Courier New"/>
          <w:sz w:val="16"/>
          <w:szCs w:val="16"/>
        </w:rPr>
      </w:pPr>
      <w:r w:rsidRPr="000A6662">
        <w:rPr>
          <w:rFonts w:ascii="Courier New" w:hAnsi="Courier New" w:cs="Courier New"/>
          <w:sz w:val="16"/>
          <w:szCs w:val="16"/>
        </w:rPr>
        <w:t xml:space="preserve"> </w:t>
      </w:r>
    </w:p>
    <w:p w:rsidR="003A6967" w:rsidRDefault="003A6967" w:rsidP="00187F44">
      <w:pPr>
        <w:jc w:val="both"/>
      </w:pPr>
      <w:r>
        <w:t>The reporting of significance thresholds at the PSM and peptide level (mzIdentML 1.2) is explained in section 5.3.3. Reporting of threshold for modification position (also mzIdentML 1.2) is explained in section 5.3.4.</w:t>
      </w:r>
    </w:p>
    <w:p w:rsidR="00F02EA3" w:rsidRDefault="000A6662" w:rsidP="00187F44">
      <w:pPr>
        <w:jc w:val="both"/>
      </w:pPr>
      <w:r>
        <w:tab/>
      </w:r>
    </w:p>
    <w:p w:rsidR="00A35AC6" w:rsidRDefault="007A1823" w:rsidP="00187F44">
      <w:pPr>
        <w:pStyle w:val="Heading2"/>
        <w:jc w:val="both"/>
      </w:pPr>
      <w:bookmarkStart w:id="252" w:name="_Ref211669116"/>
      <w:bookmarkStart w:id="253" w:name="_Toc457214146"/>
      <w:r>
        <w:t xml:space="preserve">Using </w:t>
      </w:r>
      <w:r w:rsidR="00A35AC6">
        <w:t>decoy database</w:t>
      </w:r>
      <w:r>
        <w:t>s to set</w:t>
      </w:r>
      <w:r w:rsidR="00A35AC6">
        <w:t xml:space="preserve"> different </w:t>
      </w:r>
      <w:r w:rsidR="00AB4469">
        <w:t>thresholds of false discovery rate</w:t>
      </w:r>
      <w:bookmarkEnd w:id="252"/>
      <w:bookmarkEnd w:id="253"/>
    </w:p>
    <w:p w:rsidR="00DF5749" w:rsidRDefault="006D41B9" w:rsidP="00187F44">
      <w:pPr>
        <w:jc w:val="both"/>
      </w:pPr>
      <w:r>
        <w:t>mzIdentML</w:t>
      </w:r>
      <w:r w:rsidR="00D32924">
        <w:t xml:space="preserve"> supports the reporting of searches against decoy databases, constructed and searched using </w:t>
      </w:r>
      <w:r w:rsidR="00124AC3">
        <w:t>many of</w:t>
      </w:r>
      <w:r w:rsidR="00D32924">
        <w:t xml:space="preserve"> the currently known methods. </w:t>
      </w:r>
      <w:r w:rsidR="00DF5749" w:rsidRPr="00DF5749">
        <w:t xml:space="preserve">A &lt;SpectrumIdentificationItem&gt; can be marked as matching a decoy peptide using the </w:t>
      </w:r>
      <w:r w:rsidR="00DF5749" w:rsidRPr="00071A7F">
        <w:rPr>
          <w:i/>
        </w:rPr>
        <w:t>isDecoy</w:t>
      </w:r>
      <w:r w:rsidR="00DF5749" w:rsidRPr="00DF5749">
        <w:t xml:space="preserve"> attribute of the</w:t>
      </w:r>
      <w:r w:rsidR="004678F1">
        <w:t xml:space="preserve"> referenced</w:t>
      </w:r>
      <w:r w:rsidR="00DF5749" w:rsidRPr="00DF5749">
        <w:t xml:space="preserve"> &lt;PeptideEvidence&gt; element, thus allowing the false discovery rate to be calculated across an entire file. The </w:t>
      </w:r>
      <w:r w:rsidR="00DF5749" w:rsidRPr="00187F44">
        <w:rPr>
          <w:i/>
        </w:rPr>
        <w:t>DBSequence_Ref</w:t>
      </w:r>
      <w:r w:rsidR="00DF5749" w:rsidRPr="00DF5749">
        <w:t xml:space="preserve"> references the decoy protein record.</w:t>
      </w:r>
    </w:p>
    <w:p w:rsidR="00390386" w:rsidRDefault="00390386" w:rsidP="00187F44">
      <w:pPr>
        <w:jc w:val="both"/>
      </w:pPr>
    </w:p>
    <w:p w:rsidR="00A35AC6" w:rsidRDefault="00E4187C" w:rsidP="00187F44">
      <w:pPr>
        <w:jc w:val="both"/>
      </w:pPr>
      <w:r>
        <w:t>I</w:t>
      </w:r>
      <w:r w:rsidR="00D16684">
        <w:t xml:space="preserve">mplementers of the format </w:t>
      </w:r>
      <w:r w:rsidR="009B04B3">
        <w:t>SHOULD</w:t>
      </w:r>
      <w:r w:rsidR="00D16684">
        <w:t xml:space="preserve"> report</w:t>
      </w:r>
      <w:r w:rsidR="009B04B3">
        <w:t xml:space="preserve"> </w:t>
      </w:r>
      <w:r w:rsidR="009A7BC1">
        <w:t xml:space="preserve">the </w:t>
      </w:r>
      <w:r w:rsidR="009B04B3">
        <w:t xml:space="preserve">peptide identifications </w:t>
      </w:r>
      <w:r w:rsidR="009A7BC1">
        <w:t>that pass the</w:t>
      </w:r>
      <w:r w:rsidR="000744E0">
        <w:t xml:space="preserve"> threshold they wish to communicate to a consumer of the data. For example, </w:t>
      </w:r>
      <w:r w:rsidR="00294DB9">
        <w:t xml:space="preserve">a threshold could be set </w:t>
      </w:r>
      <w:r w:rsidR="003F48D9">
        <w:t>by p-value, false discovery rate</w:t>
      </w:r>
      <w:r w:rsidR="00590BF4">
        <w:t xml:space="preserve">, </w:t>
      </w:r>
      <w:r w:rsidR="003F48D9">
        <w:t>by a native search engine score</w:t>
      </w:r>
      <w:r w:rsidR="00590BF4">
        <w:t xml:space="preserve"> (or a more complex system documented </w:t>
      </w:r>
      <w:r w:rsidR="001334A8">
        <w:t>with CV terms in &lt;Threshold&gt;</w:t>
      </w:r>
      <w:r w:rsidR="00590BF4">
        <w:t>)</w:t>
      </w:r>
      <w:r w:rsidR="00026EDD">
        <w:t>, and those peptides reported (passing the threshold) are used to determine which proteins have been detected</w:t>
      </w:r>
      <w:r w:rsidR="003F48D9">
        <w:t>.</w:t>
      </w:r>
      <w:r w:rsidR="00026EDD">
        <w:t xml:space="preserve"> </w:t>
      </w:r>
      <w:r w:rsidR="00DF5FC0">
        <w:t xml:space="preserve">It is not guaranteed that a consumer of an </w:t>
      </w:r>
      <w:r w:rsidR="006D41B9">
        <w:t>mzIdentML</w:t>
      </w:r>
      <w:r w:rsidR="00DF5FC0">
        <w:t xml:space="preserve"> file will be able to </w:t>
      </w:r>
      <w:r w:rsidR="007907D6">
        <w:t xml:space="preserve">calculate </w:t>
      </w:r>
      <w:r w:rsidR="009F6AAE">
        <w:t>other results</w:t>
      </w:r>
      <w:r w:rsidR="005707C9">
        <w:t>, or global false discovery rates,</w:t>
      </w:r>
      <w:r w:rsidR="009F6AAE">
        <w:t xml:space="preserve"> using </w:t>
      </w:r>
      <w:r w:rsidR="007907D6">
        <w:t xml:space="preserve">different thresholds from the reported information, although in some circumstances they </w:t>
      </w:r>
      <w:r w:rsidR="0009166F">
        <w:t>may</w:t>
      </w:r>
      <w:r w:rsidR="007907D6">
        <w:t xml:space="preserve"> be able to</w:t>
      </w:r>
      <w:r w:rsidR="00BA31B3">
        <w:t>,</w:t>
      </w:r>
      <w:r w:rsidR="007907D6">
        <w:t xml:space="preserve"> for example, if a user reports the complete output of a search against a </w:t>
      </w:r>
      <w:r w:rsidR="00505659">
        <w:t>target</w:t>
      </w:r>
      <w:r w:rsidR="007907D6">
        <w:t xml:space="preserve"> and decoy search. </w:t>
      </w:r>
    </w:p>
    <w:p w:rsidR="00943B65" w:rsidRDefault="00943B65" w:rsidP="00466496"/>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 location="/localdirectory/18.E_coli_K12_edit.fasta" id="K12_nosignal" name="K12" numDatabaseSequences="9376" releaseDate="01-2008-08-2008" version="1.0" &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cvParam accession="MS:1001348" name="FASTA format" cvRef="PSI-MS"/&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userParam name="18.E_coli_K12_edit.fasta" /&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1001197" name="</w:t>
      </w:r>
      <w:r w:rsidRPr="00084A10">
        <w:rPr>
          <w:rFonts w:ascii="Courier New" w:hAnsi="Courier New" w:cs="Courier New"/>
          <w:b/>
          <w:sz w:val="16"/>
          <w:szCs w:val="16"/>
        </w:rPr>
        <w:t xml:space="preserve">DB composition </w:t>
      </w:r>
      <w:r w:rsidR="00B24FA5">
        <w:rPr>
          <w:rFonts w:ascii="Courier New" w:hAnsi="Courier New" w:cs="Courier New"/>
          <w:b/>
          <w:sz w:val="16"/>
          <w:szCs w:val="16"/>
        </w:rPr>
        <w:t>target</w:t>
      </w:r>
      <w:r w:rsidRPr="00084A10">
        <w:rPr>
          <w:rFonts w:ascii="Courier New" w:hAnsi="Courier New" w:cs="Courier New"/>
          <w:b/>
          <w:sz w:val="16"/>
          <w:szCs w:val="16"/>
        </w:rPr>
        <w:t>+decoy</w:t>
      </w:r>
      <w:r w:rsidRPr="008857E9">
        <w:rPr>
          <w:rFonts w:ascii="Courier New" w:hAnsi="Courier New" w:cs="Courier New"/>
          <w:sz w:val="16"/>
          <w:szCs w:val="16"/>
        </w:rPr>
        <w:t>" cvRef="PSI-MS"/&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1001283" name="</w:t>
      </w:r>
      <w:r w:rsidRPr="00084A10">
        <w:rPr>
          <w:rFonts w:ascii="Courier New" w:hAnsi="Courier New" w:cs="Courier New"/>
          <w:b/>
          <w:sz w:val="16"/>
          <w:szCs w:val="16"/>
        </w:rPr>
        <w:t>decoy DB accession regexp</w:t>
      </w:r>
      <w:r w:rsidRPr="008857E9">
        <w:rPr>
          <w:rFonts w:ascii="Courier New" w:hAnsi="Courier New" w:cs="Courier New"/>
          <w:sz w:val="16"/>
          <w:szCs w:val="16"/>
        </w:rPr>
        <w:t>" value="</w:t>
      </w:r>
      <w:r w:rsidRPr="00084A10">
        <w:rPr>
          <w:rFonts w:ascii="Courier New" w:hAnsi="Courier New" w:cs="Courier New"/>
          <w:b/>
          <w:sz w:val="16"/>
          <w:szCs w:val="16"/>
        </w:rPr>
        <w:t>R</w:t>
      </w:r>
      <w:r w:rsidR="009E3B0D">
        <w:rPr>
          <w:rFonts w:ascii="Courier New" w:hAnsi="Courier New" w:cs="Courier New"/>
          <w:b/>
          <w:sz w:val="16"/>
          <w:szCs w:val="16"/>
        </w:rPr>
        <w:t>nd</w:t>
      </w:r>
      <w:r w:rsidRPr="008857E9">
        <w:rPr>
          <w:rFonts w:ascii="Courier New" w:hAnsi="Courier New" w:cs="Courier New"/>
          <w:sz w:val="16"/>
          <w:szCs w:val="16"/>
        </w:rPr>
        <w:t>" cvRef="PSI-MS"/&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1001195" name="</w:t>
      </w:r>
      <w:r w:rsidRPr="00084A10">
        <w:rPr>
          <w:rFonts w:ascii="Courier New" w:hAnsi="Courier New" w:cs="Courier New"/>
          <w:b/>
          <w:sz w:val="16"/>
          <w:szCs w:val="16"/>
        </w:rPr>
        <w:t>decoy DB type reverse</w:t>
      </w:r>
      <w:r w:rsidRPr="008857E9">
        <w:rPr>
          <w:rFonts w:ascii="Courier New" w:hAnsi="Courier New" w:cs="Courier New"/>
          <w:sz w:val="16"/>
          <w:szCs w:val="16"/>
        </w:rPr>
        <w:t>" cvRef="PSI-MS"/&gt;</w:t>
      </w:r>
    </w:p>
    <w:p w:rsidR="00943B65"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gt;</w:t>
      </w:r>
    </w:p>
    <w:p w:rsidR="003225C0" w:rsidRDefault="003225C0" w:rsidP="00466496"/>
    <w:p w:rsidR="004A549E" w:rsidRPr="004A549E" w:rsidRDefault="004A549E" w:rsidP="00466496">
      <w:pPr>
        <w:rPr>
          <w:rFonts w:ascii="Courier New" w:hAnsi="Courier New" w:cs="Courier New"/>
          <w:sz w:val="16"/>
          <w:szCs w:val="16"/>
        </w:rPr>
      </w:pPr>
      <w:r w:rsidRPr="004A549E">
        <w:rPr>
          <w:rFonts w:ascii="Courier New" w:hAnsi="Courier New" w:cs="Courier New"/>
          <w:sz w:val="16"/>
          <w:szCs w:val="16"/>
        </w:rPr>
        <w:t>&lt;SpectrumIdentificationItem passThreshold="false" rank="1"</w:t>
      </w:r>
      <w:r w:rsidRPr="004A549E">
        <w:rPr>
          <w:rFonts w:ascii="Courier New" w:hAnsi="Courier New" w:cs="Courier New"/>
          <w:sz w:val="16"/>
          <w:szCs w:val="16"/>
        </w:rPr>
        <w:br/>
        <w:t xml:space="preserve">                        peptide_ref="HAVGGRYSSLLCK__57.0215@C$403;_"</w:t>
      </w:r>
      <w:r w:rsidRPr="004A549E">
        <w:rPr>
          <w:rFonts w:ascii="Courier New" w:hAnsi="Courier New" w:cs="Courier New"/>
          <w:sz w:val="16"/>
          <w:szCs w:val="16"/>
        </w:rPr>
        <w:br/>
        <w:t xml:space="preserve">                        experimentalMassToCharge="1448.756" chargeState="2" id="SII_6_1"&gt;</w:t>
      </w:r>
      <w:r w:rsidRPr="004A549E">
        <w:rPr>
          <w:rFonts w:ascii="Courier New" w:hAnsi="Courier New" w:cs="Courier New"/>
          <w:sz w:val="16"/>
          <w:szCs w:val="16"/>
        </w:rPr>
        <w:br/>
        <w:t xml:space="preserve">                        &lt;PeptideEvidenceRef peptideEvidence_ref="PE6_2_4"/&gt;</w:t>
      </w:r>
    </w:p>
    <w:p w:rsidR="00084A10" w:rsidRPr="00084A10" w:rsidRDefault="009E3B0D" w:rsidP="00466496">
      <w:pPr>
        <w:rPr>
          <w:rFonts w:ascii="Courier New" w:hAnsi="Courier New" w:cs="Courier New"/>
          <w:sz w:val="16"/>
          <w:szCs w:val="16"/>
        </w:rPr>
      </w:pPr>
      <w:r w:rsidRPr="009E3B0D">
        <w:rPr>
          <w:rFonts w:ascii="Courier New" w:hAnsi="Courier New" w:cs="Courier New"/>
          <w:sz w:val="16"/>
          <w:szCs w:val="16"/>
        </w:rPr>
        <w:t xml:space="preserve">            &lt;PeptideEvidence isDecoy="true" post="D" pre="K" end="404"</w:t>
      </w:r>
      <w:r w:rsidRPr="009E3B0D">
        <w:rPr>
          <w:rFonts w:ascii="Courier New" w:hAnsi="Courier New" w:cs="Courier New"/>
          <w:sz w:val="16"/>
          <w:szCs w:val="16"/>
        </w:rPr>
        <w:br/>
        <w:t xml:space="preserve">                start="392" peptide_ref="HAVGGRYSSLLCK__57.0215@C$403;_"</w:t>
      </w:r>
      <w:r w:rsidRPr="009E3B0D">
        <w:rPr>
          <w:rFonts w:ascii="Courier New" w:hAnsi="Courier New" w:cs="Courier New"/>
          <w:sz w:val="16"/>
          <w:szCs w:val="16"/>
        </w:rPr>
        <w:br/>
        <w:t xml:space="preserve">                dBSequence_ref="dbseq_</w:t>
      </w:r>
      <w:r w:rsidR="00AD31D8">
        <w:rPr>
          <w:rFonts w:ascii="Courier New" w:hAnsi="Courier New" w:cs="Courier New"/>
          <w:sz w:val="16"/>
          <w:szCs w:val="16"/>
        </w:rPr>
        <w:t>REV_</w:t>
      </w:r>
      <w:r w:rsidRPr="009E3B0D">
        <w:rPr>
          <w:rFonts w:ascii="Courier New" w:hAnsi="Courier New" w:cs="Courier New"/>
          <w:sz w:val="16"/>
          <w:szCs w:val="16"/>
        </w:rPr>
        <w:t>psu|NC_LIV_113200" id="PE6_2_4"/&gt;</w:t>
      </w:r>
      <w:r w:rsidR="00084A10" w:rsidRPr="00084A10">
        <w:rPr>
          <w:rFonts w:ascii="Courier New" w:hAnsi="Courier New" w:cs="Courier New"/>
          <w:sz w:val="16"/>
          <w:szCs w:val="16"/>
        </w:rPr>
        <w:tab/>
      </w:r>
    </w:p>
    <w:p w:rsidR="00084A10" w:rsidRDefault="00084A10" w:rsidP="00466496">
      <w:pPr>
        <w:rPr>
          <w:rFonts w:ascii="Courier New" w:hAnsi="Courier New" w:cs="Courier New"/>
          <w:sz w:val="16"/>
          <w:szCs w:val="16"/>
        </w:rPr>
      </w:pPr>
      <w:r w:rsidRPr="00084A10">
        <w:rPr>
          <w:rFonts w:ascii="Courier New" w:hAnsi="Courier New" w:cs="Courier New"/>
          <w:sz w:val="16"/>
          <w:szCs w:val="16"/>
        </w:rPr>
        <w:tab/>
      </w:r>
      <w:r w:rsidR="008D329F">
        <w:rPr>
          <w:rFonts w:ascii="Courier New" w:hAnsi="Courier New" w:cs="Courier New"/>
          <w:sz w:val="16"/>
          <w:szCs w:val="16"/>
        </w:rPr>
        <w:tab/>
      </w:r>
      <w:r w:rsidRPr="00084A10">
        <w:rPr>
          <w:rFonts w:ascii="Courier New" w:hAnsi="Courier New" w:cs="Courier New"/>
          <w:sz w:val="16"/>
          <w:szCs w:val="16"/>
        </w:rPr>
        <w:t>&lt;cvParam accession="MS:1001329" name="OMSSA:pvalue" cvRef="PSI-MS"  value="0.00073351" /&gt;</w:t>
      </w:r>
    </w:p>
    <w:p w:rsidR="008D329F" w:rsidRDefault="008D329F" w:rsidP="00466496">
      <w:pPr>
        <w:rPr>
          <w:rFonts w:ascii="Courier New" w:hAnsi="Courier New" w:cs="Courier New"/>
          <w:sz w:val="16"/>
          <w:szCs w:val="16"/>
        </w:rPr>
      </w:pPr>
    </w:p>
    <w:p w:rsidR="008D329F" w:rsidRDefault="008D329F" w:rsidP="00466496">
      <w:pPr>
        <w:rPr>
          <w:rFonts w:ascii="Courier New" w:hAnsi="Courier New" w:cs="Courier New"/>
          <w:sz w:val="16"/>
          <w:szCs w:val="16"/>
        </w:rPr>
      </w:pPr>
      <w:r>
        <w:rPr>
          <w:rFonts w:ascii="Courier New" w:hAnsi="Courier New" w:cs="Courier New"/>
          <w:sz w:val="16"/>
          <w:szCs w:val="16"/>
        </w:rPr>
        <w:t>…</w:t>
      </w:r>
    </w:p>
    <w:p w:rsidR="008D329F" w:rsidRPr="00084A10" w:rsidRDefault="008D329F" w:rsidP="00466496">
      <w:pPr>
        <w:rPr>
          <w:rFonts w:ascii="Courier New" w:hAnsi="Courier New" w:cs="Courier New"/>
          <w:sz w:val="16"/>
          <w:szCs w:val="16"/>
        </w:rPr>
      </w:pPr>
    </w:p>
    <w:p w:rsidR="008857E9" w:rsidRPr="00084A10" w:rsidRDefault="00084A10" w:rsidP="00466496">
      <w:pPr>
        <w:rPr>
          <w:rFonts w:ascii="Courier New" w:hAnsi="Courier New" w:cs="Courier New"/>
          <w:sz w:val="16"/>
          <w:szCs w:val="16"/>
        </w:rPr>
      </w:pPr>
      <w:r w:rsidRPr="00084A10">
        <w:rPr>
          <w:rFonts w:ascii="Courier New" w:hAnsi="Courier New" w:cs="Courier New"/>
          <w:sz w:val="16"/>
          <w:szCs w:val="16"/>
        </w:rPr>
        <w:t>&lt;/SpectrumIdentificationItem&gt;</w:t>
      </w:r>
    </w:p>
    <w:p w:rsidR="008857E9" w:rsidRDefault="008857E9" w:rsidP="00466496"/>
    <w:p w:rsidR="00A35AC6" w:rsidRDefault="00A35AC6" w:rsidP="00187F44">
      <w:pPr>
        <w:pStyle w:val="Heading2"/>
        <w:jc w:val="both"/>
      </w:pPr>
      <w:bookmarkStart w:id="254" w:name="_Toc457214147"/>
      <w:r>
        <w:t>Database Filter</w:t>
      </w:r>
      <w:bookmarkEnd w:id="254"/>
    </w:p>
    <w:p w:rsidR="00A35AC6" w:rsidRDefault="008D4EEA" w:rsidP="00187F44">
      <w:pPr>
        <w:jc w:val="both"/>
      </w:pPr>
      <w:r>
        <w:t>The format can specify that a sequence database has been filtered, for example</w:t>
      </w:r>
      <w:r w:rsidR="00A35AC6">
        <w:t xml:space="preserve"> based on </w:t>
      </w:r>
      <w:r w:rsidR="008E4D71">
        <w:t>p</w:t>
      </w:r>
      <w:r w:rsidR="00A35AC6">
        <w:t xml:space="preserve">I, </w:t>
      </w:r>
      <w:r w:rsidR="00EC433D">
        <w:t>p</w:t>
      </w:r>
      <w:r w:rsidR="00A35AC6">
        <w:t xml:space="preserve">rotein mass, taxonomy or even a set of accession numbers for a </w:t>
      </w:r>
      <w:r w:rsidR="00056FC0">
        <w:t>second</w:t>
      </w:r>
      <w:r w:rsidR="00A35AC6">
        <w:t xml:space="preserve"> pass search. For example</w:t>
      </w:r>
      <w:r w:rsidR="008E4D71">
        <w:t>,</w:t>
      </w:r>
      <w:r w:rsidR="00A35AC6">
        <w:t xml:space="preserve"> a</w:t>
      </w:r>
      <w:r w:rsidR="000E725A">
        <w:t xml:space="preserve">ll animals except mice would be encoded as (NCBI:33208 is metazoa, NCBI:10090 is </w:t>
      </w:r>
      <w:r w:rsidR="000E725A" w:rsidRPr="000E725A">
        <w:rPr>
          <w:i/>
        </w:rPr>
        <w:t>Mus musculus</w:t>
      </w:r>
      <w:r w:rsidR="000E725A">
        <w:t xml:space="preserve">): </w:t>
      </w:r>
    </w:p>
    <w:p w:rsidR="00B629A4" w:rsidRDefault="00B629A4" w:rsidP="00466496">
      <w:pPr>
        <w:rPr>
          <w:rStyle w:val="pln"/>
          <w:rFonts w:ascii="Courier New" w:hAnsi="Courier New" w:cs="Helvetica"/>
          <w:sz w:val="18"/>
        </w:rPr>
      </w:pP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1001020" name="DB filter taxonomy" cvRef="PSI-MS" /&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lastRenderedPageBreak/>
        <w:t xml:space="preserve">    &lt;/FilterTyp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1001467" name="taxonomy: NCBI TaxID" cvRef="PSI-MS" value="33208"/&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1001467" name="taxonomy: NCBI TaxID" cvRef="PSI-MS" value="</w:t>
      </w:r>
      <w:r w:rsidR="000E725A" w:rsidRPr="000E725A">
        <w:rPr>
          <w:rFonts w:ascii="Courier New" w:hAnsi="Courier New" w:cs="Helvetica"/>
          <w:sz w:val="16"/>
          <w:szCs w:val="16"/>
        </w:rPr>
        <w:t>10090</w:t>
      </w:r>
      <w:r w:rsidRPr="00F64D08">
        <w:rPr>
          <w:rFonts w:ascii="Courier New" w:hAnsi="Courier New" w:cs="Helvetica"/>
          <w:sz w:val="16"/>
          <w:szCs w:val="16"/>
        </w:rPr>
        <w:t>"/&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rsid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rsidR="00D6253E" w:rsidRDefault="00D6253E" w:rsidP="00466496"/>
    <w:p w:rsidR="00A35AC6" w:rsidRDefault="00A35AC6" w:rsidP="00187F44">
      <w:pPr>
        <w:pStyle w:val="Heading2"/>
        <w:jc w:val="both"/>
      </w:pPr>
      <w:bookmarkStart w:id="255" w:name="_Toc457214148"/>
      <w:r>
        <w:t xml:space="preserve">Types of </w:t>
      </w:r>
      <w:r w:rsidR="00C01CAD">
        <w:t>parameters</w:t>
      </w:r>
      <w:r>
        <w:t xml:space="preserve"> and </w:t>
      </w:r>
      <w:r w:rsidR="00C01CAD">
        <w:t>v</w:t>
      </w:r>
      <w:r>
        <w:t>alues</w:t>
      </w:r>
      <w:bookmarkEnd w:id="255"/>
    </w:p>
    <w:p w:rsidR="00A35AC6" w:rsidRDefault="00A35AC6" w:rsidP="00187F44">
      <w:pPr>
        <w:jc w:val="both"/>
      </w:pPr>
      <w:r>
        <w:t>There are seve</w:t>
      </w:r>
      <w:r w:rsidR="00E17BAB">
        <w:t xml:space="preserve">ral types for parameters that </w:t>
      </w:r>
      <w:r w:rsidR="004E4E2C">
        <w:t>are</w:t>
      </w:r>
      <w:r w:rsidR="00E17BAB">
        <w:t xml:space="preserve"> used in the schema</w:t>
      </w:r>
      <w:r>
        <w:t xml:space="preserve">: </w:t>
      </w:r>
    </w:p>
    <w:p w:rsidR="00AB5B5A" w:rsidRDefault="00AB5B5A" w:rsidP="00187F44">
      <w:pPr>
        <w:jc w:val="both"/>
      </w:pPr>
    </w:p>
    <w:p w:rsidR="001046D1" w:rsidRPr="001046D1" w:rsidRDefault="001046D1" w:rsidP="00187F44">
      <w:pPr>
        <w:jc w:val="both"/>
      </w:pPr>
      <w:r w:rsidRPr="001046D1">
        <w:t>&lt;ParamListType&gt;: A list (i.e. unbounded number) of &lt;ParamGroup&gt;</w:t>
      </w:r>
      <w:r w:rsidR="008E4D71">
        <w:t xml:space="preserve"> elements</w:t>
      </w:r>
      <w:r w:rsidRPr="001046D1">
        <w:t>.</w:t>
      </w:r>
    </w:p>
    <w:p w:rsidR="001046D1" w:rsidRDefault="001046D1" w:rsidP="00187F44">
      <w:pPr>
        <w:jc w:val="both"/>
      </w:pPr>
      <w:r w:rsidRPr="001046D1">
        <w:t>&lt;ParamGrou</w:t>
      </w:r>
      <w:r w:rsidR="0042093C">
        <w:t>p</w:t>
      </w:r>
      <w:r w:rsidRPr="001046D1">
        <w:t>&gt;: A choice between &lt;cvParam&gt; or &lt;userParam&gt;</w:t>
      </w:r>
      <w:r w:rsidR="008E4D71">
        <w:t xml:space="preserve"> elements</w:t>
      </w:r>
      <w:r w:rsidRPr="001046D1">
        <w:t>.</w:t>
      </w:r>
    </w:p>
    <w:p w:rsidR="00B92377" w:rsidRDefault="00B92377" w:rsidP="00187F44">
      <w:pPr>
        <w:jc w:val="both"/>
      </w:pPr>
    </w:p>
    <w:p w:rsidR="00A35AC6" w:rsidRDefault="000E0A26" w:rsidP="00187F44">
      <w:pPr>
        <w:jc w:val="both"/>
      </w:pPr>
      <w:r>
        <w:t>&lt;</w:t>
      </w:r>
      <w:r w:rsidR="00A35AC6">
        <w:t>ParamType</w:t>
      </w:r>
      <w:r>
        <w:t>&gt;</w:t>
      </w:r>
      <w:r w:rsidR="00A35AC6">
        <w:t>: A</w:t>
      </w:r>
      <w:r w:rsidR="0097440A">
        <w:t xml:space="preserve"> single reference to &lt;ParamGroup&gt;, which allows a choice between</w:t>
      </w:r>
      <w:r w:rsidR="00A35AC6">
        <w:t xml:space="preserve"> either </w:t>
      </w:r>
      <w:r>
        <w:t>&lt;</w:t>
      </w:r>
      <w:r w:rsidR="00A35AC6">
        <w:t>cvParam</w:t>
      </w:r>
      <w:r>
        <w:t>&gt;</w:t>
      </w:r>
      <w:r w:rsidR="00A35AC6">
        <w:t xml:space="preserve"> or </w:t>
      </w:r>
      <w:r>
        <w:t>&lt;</w:t>
      </w:r>
      <w:r w:rsidR="00A35AC6">
        <w:t>userParam</w:t>
      </w:r>
      <w:r>
        <w:t>&gt;</w:t>
      </w:r>
      <w:r w:rsidR="008E4D71">
        <w:t xml:space="preserve"> elements</w:t>
      </w:r>
      <w:r w:rsidR="00A35AC6">
        <w:t xml:space="preserve"> </w:t>
      </w:r>
      <w:r w:rsidR="0097440A">
        <w:t>at the specified point in the schema</w:t>
      </w:r>
      <w:r w:rsidR="00A35AC6">
        <w:t xml:space="preserve">. </w:t>
      </w:r>
    </w:p>
    <w:p w:rsidR="00A35AC6" w:rsidRDefault="000E0A26" w:rsidP="00187F44">
      <w:pPr>
        <w:jc w:val="both"/>
      </w:pPr>
      <w:r>
        <w:t>&lt;</w:t>
      </w:r>
      <w:r w:rsidR="00A35AC6">
        <w:t>cvParamType</w:t>
      </w:r>
      <w:r>
        <w:t>&gt;</w:t>
      </w:r>
      <w:r w:rsidR="00A35AC6">
        <w:t xml:space="preserve">: A single entry from an ontology or a </w:t>
      </w:r>
      <w:r w:rsidR="008E4D71">
        <w:t>CV</w:t>
      </w:r>
      <w:r w:rsidR="00A35AC6">
        <w:t>. Attributes:</w:t>
      </w:r>
      <w:r w:rsidR="00B92377">
        <w:t xml:space="preserve"> </w:t>
      </w:r>
      <w:r w:rsidR="00B92377" w:rsidRPr="00187F44">
        <w:rPr>
          <w:i/>
        </w:rPr>
        <w:t>accession</w:t>
      </w:r>
      <w:r w:rsidR="00B92377" w:rsidRPr="00B92377">
        <w:t xml:space="preserve">, </w:t>
      </w:r>
      <w:r w:rsidR="00B92377" w:rsidRPr="00187F44">
        <w:rPr>
          <w:i/>
        </w:rPr>
        <w:t>cvRef</w:t>
      </w:r>
      <w:r w:rsidR="00B92377">
        <w:t>,</w:t>
      </w:r>
      <w:r w:rsidR="00B92377" w:rsidRPr="00B92377">
        <w:t xml:space="preserve"> </w:t>
      </w:r>
      <w:r w:rsidR="00B92377" w:rsidRPr="00187F44">
        <w:rPr>
          <w:i/>
        </w:rPr>
        <w:t>name</w:t>
      </w:r>
      <w:r w:rsidR="00B92377" w:rsidRPr="00B92377">
        <w:t xml:space="preserve">, </w:t>
      </w:r>
      <w:r w:rsidR="00B92377" w:rsidRPr="00187F44">
        <w:rPr>
          <w:i/>
        </w:rPr>
        <w:t>value</w:t>
      </w:r>
      <w:r w:rsidR="00B92377" w:rsidRPr="00B92377">
        <w:t xml:space="preserve">, </w:t>
      </w:r>
      <w:r w:rsidR="00B92377" w:rsidRPr="00187F44">
        <w:rPr>
          <w:i/>
        </w:rPr>
        <w:t>unitAccession</w:t>
      </w:r>
      <w:r w:rsidR="00B92377" w:rsidRPr="00B92377">
        <w:t xml:space="preserve">, </w:t>
      </w:r>
      <w:r w:rsidR="00B92377" w:rsidRPr="00187F44">
        <w:rPr>
          <w:i/>
        </w:rPr>
        <w:t>unitName</w:t>
      </w:r>
      <w:r w:rsidR="00B92377" w:rsidRPr="00B92377">
        <w:t xml:space="preserve">, </w:t>
      </w:r>
      <w:r w:rsidR="00B92377" w:rsidRPr="00187F44">
        <w:rPr>
          <w:i/>
        </w:rPr>
        <w:t>unitCvRef</w:t>
      </w:r>
      <w:r w:rsidR="00ED3EB1">
        <w:t>.</w:t>
      </w:r>
      <w:r w:rsidR="00A35AC6">
        <w:t xml:space="preserve"> </w:t>
      </w:r>
    </w:p>
    <w:p w:rsidR="00B92377" w:rsidRPr="00B92377" w:rsidRDefault="000E0A26" w:rsidP="00187F44">
      <w:pPr>
        <w:jc w:val="both"/>
      </w:pPr>
      <w:r>
        <w:t>&lt;</w:t>
      </w:r>
      <w:r w:rsidR="00A35AC6">
        <w:t>userParamType</w:t>
      </w:r>
      <w:r>
        <w:t>&gt;</w:t>
      </w:r>
      <w:r w:rsidR="00A35AC6">
        <w:t xml:space="preserve">: A single user-defined parameter. Attributes: </w:t>
      </w:r>
      <w:r w:rsidR="00B92377" w:rsidRPr="00187F44">
        <w:rPr>
          <w:i/>
        </w:rPr>
        <w:t>name</w:t>
      </w:r>
      <w:r w:rsidR="00B92377" w:rsidRPr="00B92377">
        <w:t xml:space="preserve">, </w:t>
      </w:r>
      <w:r w:rsidR="00B92377" w:rsidRPr="00187F44">
        <w:rPr>
          <w:i/>
        </w:rPr>
        <w:t>value</w:t>
      </w:r>
      <w:r w:rsidR="00B92377" w:rsidRPr="00B92377">
        <w:t xml:space="preserve">, </w:t>
      </w:r>
      <w:r w:rsidR="00B92377" w:rsidRPr="00187F44">
        <w:rPr>
          <w:i/>
        </w:rPr>
        <w:t>unitAccession</w:t>
      </w:r>
      <w:r w:rsidR="00B92377" w:rsidRPr="00B92377">
        <w:t xml:space="preserve">, </w:t>
      </w:r>
      <w:r w:rsidR="00B92377" w:rsidRPr="00187F44">
        <w:rPr>
          <w:i/>
        </w:rPr>
        <w:t>unitName</w:t>
      </w:r>
      <w:r w:rsidR="00B92377" w:rsidRPr="00B92377">
        <w:t xml:space="preserve">, </w:t>
      </w:r>
      <w:r w:rsidR="00B92377" w:rsidRPr="00187F44">
        <w:rPr>
          <w:i/>
        </w:rPr>
        <w:t>unitCvRef</w:t>
      </w:r>
      <w:r w:rsidR="00B92377" w:rsidRPr="00B92377">
        <w:t xml:space="preserve">. </w:t>
      </w:r>
    </w:p>
    <w:p w:rsidR="00A35AC6" w:rsidRDefault="00A35AC6" w:rsidP="00187F44">
      <w:pPr>
        <w:jc w:val="both"/>
      </w:pPr>
    </w:p>
    <w:p w:rsidR="00F65376" w:rsidRDefault="001F00DF" w:rsidP="00187F44">
      <w:pPr>
        <w:pStyle w:val="Heading2"/>
        <w:jc w:val="both"/>
      </w:pPr>
      <w:bookmarkStart w:id="256" w:name="_Toc457214149"/>
      <w:r>
        <w:t>Reporting fragmentation ions</w:t>
      </w:r>
      <w:bookmarkEnd w:id="256"/>
    </w:p>
    <w:p w:rsidR="008E4D71" w:rsidRDefault="006D41B9" w:rsidP="00187F44">
      <w:pPr>
        <w:jc w:val="both"/>
      </w:pPr>
      <w:r>
        <w:t>mzIdentML</w:t>
      </w:r>
      <w:r w:rsidR="00EA39AB">
        <w:t xml:space="preserve"> employs an array type structure to support the reporting of ion types identified in an MS/MS analysis, coupled with CV parameters </w:t>
      </w:r>
      <w:r w:rsidR="005B3447">
        <w:t>to retain flexibility in the ty</w:t>
      </w:r>
      <w:r w:rsidR="00173DC5">
        <w:t>pes of ion</w:t>
      </w:r>
      <w:r w:rsidR="008E4D71">
        <w:t>s</w:t>
      </w:r>
      <w:r w:rsidR="00173DC5">
        <w:t xml:space="preserve"> that can be reported</w:t>
      </w:r>
      <w:r w:rsidR="005B3447">
        <w:t xml:space="preserve">. </w:t>
      </w:r>
    </w:p>
    <w:p w:rsidR="008E4D71" w:rsidRDefault="008E4D71" w:rsidP="00187F44">
      <w:pPr>
        <w:jc w:val="both"/>
      </w:pPr>
    </w:p>
    <w:p w:rsidR="001F00DF" w:rsidRDefault="005B3447" w:rsidP="00187F44">
      <w:pPr>
        <w:jc w:val="both"/>
      </w:pPr>
      <w:r>
        <w:t>A brief example is given here to explain how these structures should be used</w:t>
      </w:r>
      <w:r w:rsidR="004705C2">
        <w:t xml:space="preserve"> where </w:t>
      </w:r>
      <w:r w:rsidR="004705C2" w:rsidRPr="00187F44">
        <w:rPr>
          <w:i/>
        </w:rPr>
        <w:t>y1</w:t>
      </w:r>
      <w:r w:rsidR="0056661A" w:rsidRPr="00187F44">
        <w:rPr>
          <w:i/>
        </w:rPr>
        <w:t>1</w:t>
      </w:r>
      <w:r w:rsidR="004705C2">
        <w:t xml:space="preserve">, </w:t>
      </w:r>
      <w:r w:rsidR="004705C2" w:rsidRPr="00187F44">
        <w:rPr>
          <w:i/>
        </w:rPr>
        <w:t>y</w:t>
      </w:r>
      <w:r w:rsidR="0056661A" w:rsidRPr="00187F44">
        <w:rPr>
          <w:i/>
        </w:rPr>
        <w:t>8</w:t>
      </w:r>
      <w:r w:rsidR="0056661A">
        <w:t xml:space="preserve"> and</w:t>
      </w:r>
      <w:r w:rsidR="004705C2">
        <w:t xml:space="preserve"> </w:t>
      </w:r>
      <w:r w:rsidR="004705C2" w:rsidRPr="00187F44">
        <w:rPr>
          <w:i/>
        </w:rPr>
        <w:t>y</w:t>
      </w:r>
      <w:r w:rsidR="0056661A" w:rsidRPr="00187F44">
        <w:rPr>
          <w:i/>
        </w:rPr>
        <w:t>7</w:t>
      </w:r>
      <w:r w:rsidR="004705C2">
        <w:t xml:space="preserve"> have been identified</w:t>
      </w:r>
      <w:r w:rsidR="00E50B38">
        <w:t xml:space="preserve"> with charge = 2+</w:t>
      </w:r>
      <w:r>
        <w:t>.</w:t>
      </w:r>
      <w:r w:rsidR="00ED502C">
        <w:t xml:space="preserve"> First, the types of measures to be reported are given in the &lt;FragmentationTable&gt; using &lt;cvParam&gt; instances. Second, each &lt;SpectrumIdentificationItem&gt; contains an index of values (</w:t>
      </w:r>
      <w:r w:rsidR="00D22D13">
        <w:t>11</w:t>
      </w:r>
      <w:r w:rsidR="00ED502C">
        <w:t xml:space="preserve">, </w:t>
      </w:r>
      <w:r w:rsidR="00D22D13">
        <w:t>8 and 7</w:t>
      </w:r>
      <w:r w:rsidR="00ED502C">
        <w:t xml:space="preserve"> for each y ion) and parallel arrays that reference back to each &lt;Measure&gt; defined in the </w:t>
      </w:r>
      <w:r w:rsidR="00ED502C" w:rsidRPr="00ED502C">
        <w:t>&lt;FragmentationTable&gt;</w:t>
      </w:r>
      <w:r w:rsidR="00ED502C">
        <w:t xml:space="preserve">. </w:t>
      </w:r>
      <w:r w:rsidR="006047F6">
        <w:t xml:space="preserve">In the example, the </w:t>
      </w:r>
      <w:r w:rsidR="006047F6" w:rsidRPr="00187F44">
        <w:rPr>
          <w:i/>
        </w:rPr>
        <w:t>y</w:t>
      </w:r>
      <w:r w:rsidR="007A1553" w:rsidRPr="00187F44">
        <w:rPr>
          <w:i/>
        </w:rPr>
        <w:t>8</w:t>
      </w:r>
      <w:r w:rsidR="006047F6">
        <w:t xml:space="preserve"> ion has a product ion </w:t>
      </w:r>
      <w:r w:rsidR="006047F6" w:rsidRPr="00187F44">
        <w:rPr>
          <w:i/>
        </w:rPr>
        <w:t>m/z</w:t>
      </w:r>
      <w:r w:rsidR="006047F6">
        <w:t xml:space="preserve"> = </w:t>
      </w:r>
      <w:r w:rsidR="007A1553" w:rsidRPr="007A1553">
        <w:t>436.4</w:t>
      </w:r>
      <w:r w:rsidR="006047F6">
        <w:t xml:space="preserve">, </w:t>
      </w:r>
      <w:r w:rsidR="006047F6" w:rsidRPr="006047F6">
        <w:t xml:space="preserve">product ion </w:t>
      </w:r>
      <w:r w:rsidR="006047F6">
        <w:t xml:space="preserve">intensity = </w:t>
      </w:r>
      <w:r w:rsidR="007A1553" w:rsidRPr="007A1553">
        <w:t>11</w:t>
      </w:r>
      <w:r w:rsidR="006047F6">
        <w:t xml:space="preserve"> and </w:t>
      </w:r>
      <w:r w:rsidR="006047F6" w:rsidRPr="006047F6">
        <w:t xml:space="preserve">product ion </w:t>
      </w:r>
      <w:r w:rsidR="006047F6" w:rsidRPr="00187F44">
        <w:rPr>
          <w:i/>
        </w:rPr>
        <w:t>m/z</w:t>
      </w:r>
      <w:r w:rsidR="006047F6" w:rsidRPr="006047F6">
        <w:t xml:space="preserve"> error</w:t>
      </w:r>
      <w:r w:rsidR="006047F6">
        <w:t xml:space="preserve"> = </w:t>
      </w:r>
      <w:r w:rsidR="007A1553" w:rsidRPr="007A1553">
        <w:t xml:space="preserve">0.1284 </w:t>
      </w:r>
      <w:r w:rsidR="006047F6">
        <w:t xml:space="preserve">(the second position in the index </w:t>
      </w:r>
      <w:r w:rsidR="000824B1">
        <w:t>of</w:t>
      </w:r>
      <w:r w:rsidR="006047F6">
        <w:t xml:space="preserve"> each array).</w:t>
      </w:r>
    </w:p>
    <w:p w:rsidR="005B3447" w:rsidRDefault="005B3447" w:rsidP="00466496"/>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mz"&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5" name="product ion m/z"/&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intensity"&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6" name="product ion intensity"/&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error"&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7" name="product ion m/z error" unitAccession="MS:1000040" unitName="m/z" unitCvRef="PSI-MS"/&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rsidR="007E50C5" w:rsidRPr="007B497D"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rsidR="00200DC1" w:rsidRDefault="00200DC1" w:rsidP="00466496">
      <w:pPr>
        <w:rPr>
          <w:rFonts w:ascii="Courier New" w:hAnsi="Courier New" w:cs="Courier New"/>
          <w:sz w:val="16"/>
          <w:szCs w:val="16"/>
        </w:rPr>
      </w:pPr>
      <w:r w:rsidRPr="007B497D">
        <w:rPr>
          <w:rFonts w:ascii="Courier New" w:hAnsi="Courier New" w:cs="Courier New"/>
          <w:sz w:val="16"/>
          <w:szCs w:val="16"/>
        </w:rPr>
        <w:t>…</w:t>
      </w:r>
    </w:p>
    <w:p w:rsidR="004705C2" w:rsidRPr="007B497D" w:rsidRDefault="004705C2" w:rsidP="00466496">
      <w:pPr>
        <w:rPr>
          <w:rFonts w:ascii="Courier New" w:hAnsi="Courier New" w:cs="Courier New"/>
          <w:sz w:val="16"/>
          <w:szCs w:val="16"/>
        </w:rPr>
      </w:pP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11 8 7" charge="2"&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1001220" name="frag: y ion"/&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551.3 436.4 380.1 " </w:t>
      </w:r>
      <w:r w:rsidR="004A549E">
        <w:rPr>
          <w:rFonts w:ascii="Courier New" w:hAnsi="Courier New" w:cs="Courier New"/>
          <w:sz w:val="16"/>
          <w:szCs w:val="16"/>
        </w:rPr>
        <w:t>m</w:t>
      </w:r>
      <w:r w:rsidRPr="00D85F89">
        <w:rPr>
          <w:rFonts w:ascii="Courier New" w:hAnsi="Courier New" w:cs="Courier New"/>
          <w:sz w:val="16"/>
          <w:szCs w:val="16"/>
        </w:rPr>
        <w:t>easure_ref="m_mz"/&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800 11 46" </w:t>
      </w:r>
      <w:r w:rsidR="004A549E">
        <w:rPr>
          <w:rFonts w:ascii="Courier New" w:hAnsi="Courier New" w:cs="Courier New"/>
          <w:sz w:val="16"/>
          <w:szCs w:val="16"/>
        </w:rPr>
        <w:t>m</w:t>
      </w:r>
      <w:r w:rsidRPr="00D85F89">
        <w:rPr>
          <w:rFonts w:ascii="Courier New" w:hAnsi="Courier New" w:cs="Courier New"/>
          <w:sz w:val="16"/>
          <w:szCs w:val="16"/>
        </w:rPr>
        <w:t>easure_ref="m_intensity"/&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4752 0.1284 0.3704" </w:t>
      </w:r>
      <w:r w:rsidR="004A549E">
        <w:rPr>
          <w:rFonts w:ascii="Courier New" w:hAnsi="Courier New" w:cs="Courier New"/>
          <w:sz w:val="16"/>
          <w:szCs w:val="16"/>
        </w:rPr>
        <w:t>m</w:t>
      </w:r>
      <w:r w:rsidRPr="00D85F89">
        <w:rPr>
          <w:rFonts w:ascii="Courier New" w:hAnsi="Courier New" w:cs="Courier New"/>
          <w:sz w:val="16"/>
          <w:szCs w:val="16"/>
        </w:rPr>
        <w:t>easure_ref="m_error"/&gt;</w:t>
      </w:r>
    </w:p>
    <w:p w:rsidR="008D1CA4"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rsidR="00E50B38" w:rsidRDefault="00E50B38" w:rsidP="00466496"/>
    <w:p w:rsidR="005B3447" w:rsidRPr="004629C6" w:rsidRDefault="004629C6" w:rsidP="00187F44">
      <w:pPr>
        <w:pStyle w:val="Heading3"/>
        <w:jc w:val="both"/>
      </w:pPr>
      <w:bookmarkStart w:id="257" w:name="_Toc457214150"/>
      <w:r>
        <w:t>In</w:t>
      </w:r>
      <w:r w:rsidR="000015E8" w:rsidRPr="004629C6">
        <w:t>ternal fragments</w:t>
      </w:r>
      <w:r>
        <w:t xml:space="preserve"> and immonium ions</w:t>
      </w:r>
      <w:bookmarkEnd w:id="257"/>
    </w:p>
    <w:p w:rsidR="00012B36" w:rsidRDefault="006D41B9" w:rsidP="00187F44">
      <w:pPr>
        <w:jc w:val="both"/>
      </w:pPr>
      <w:r>
        <w:t>mzIdentML</w:t>
      </w:r>
      <w:r w:rsidR="000015E8">
        <w:t xml:space="preserve"> supports the reporting </w:t>
      </w:r>
      <w:r w:rsidR="009851C1">
        <w:t xml:space="preserve">of internal fragment ions, of which an immonium ion is a special case </w:t>
      </w:r>
      <w:r w:rsidR="004A6611">
        <w:t xml:space="preserve">comprising a single side chain </w:t>
      </w:r>
      <w:r w:rsidR="009851C1">
        <w:t>(</w:t>
      </w:r>
      <w:hyperlink r:id="rId457" w:history="1">
        <w:r w:rsidR="004A6611" w:rsidRPr="008D7EB4">
          <w:rPr>
            <w:rStyle w:val="Hyperlink"/>
          </w:rPr>
          <w:t>http://www.matrixscience.com/help/fragmentation_help.html</w:t>
        </w:r>
      </w:hyperlink>
      <w:r w:rsidR="004A6611">
        <w:t>).</w:t>
      </w:r>
      <w:r w:rsidR="001D2919">
        <w:t xml:space="preserve"> For internal and immonium ions, the index is used in two different ways. I</w:t>
      </w:r>
      <w:r w:rsidR="00012B36">
        <w:t xml:space="preserve">nternal fragments are reported using the index structure </w:t>
      </w:r>
      <w:r w:rsidR="001D2919">
        <w:t>to identify the start and end of the ion within the sequence</w:t>
      </w:r>
      <w:r w:rsidR="00D12B8E">
        <w:t>.</w:t>
      </w:r>
      <w:r w:rsidR="0065408F" w:rsidRPr="0065408F">
        <w:t xml:space="preserve"> </w:t>
      </w:r>
      <w:r w:rsidR="0065408F">
        <w:t>The</w:t>
      </w:r>
      <w:r w:rsidR="0065408F" w:rsidRPr="0065408F">
        <w:t xml:space="preserve"> example</w:t>
      </w:r>
      <w:r w:rsidR="0065408F">
        <w:t xml:space="preserve"> shows how</w:t>
      </w:r>
      <w:r w:rsidR="0065408F" w:rsidRPr="0065408F">
        <w:t xml:space="preserve"> the index performs </w:t>
      </w:r>
      <w:r w:rsidR="0065408F">
        <w:t>this</w:t>
      </w:r>
      <w:r w:rsidR="0065408F" w:rsidRPr="0065408F">
        <w:t xml:space="preserve"> different role, as it identifies pairs of internal ions: </w:t>
      </w:r>
      <w:r w:rsidR="0065408F" w:rsidRPr="00187F44">
        <w:rPr>
          <w:i/>
        </w:rPr>
        <w:t>ya2-5</w:t>
      </w:r>
      <w:r w:rsidR="0065408F" w:rsidRPr="0065408F">
        <w:t xml:space="preserve">, </w:t>
      </w:r>
      <w:r w:rsidR="0065408F" w:rsidRPr="00187F44">
        <w:rPr>
          <w:i/>
        </w:rPr>
        <w:t>ya3-7</w:t>
      </w:r>
      <w:r w:rsidR="0065408F" w:rsidRPr="0065408F">
        <w:t xml:space="preserve">, </w:t>
      </w:r>
      <w:r w:rsidR="0065408F" w:rsidRPr="00187F44">
        <w:rPr>
          <w:i/>
        </w:rPr>
        <w:t>ya3-8</w:t>
      </w:r>
      <w:r w:rsidR="00196A3E">
        <w:t xml:space="preserve">, </w:t>
      </w:r>
      <w:r w:rsidR="00196A3E" w:rsidRPr="00187F44">
        <w:rPr>
          <w:i/>
        </w:rPr>
        <w:t>ya4-8</w:t>
      </w:r>
      <w:r w:rsidR="00196A3E">
        <w:t xml:space="preserve">, </w:t>
      </w:r>
      <w:r w:rsidR="00196A3E" w:rsidRPr="00187F44">
        <w:rPr>
          <w:i/>
        </w:rPr>
        <w:t>ya5-8</w:t>
      </w:r>
      <w:r w:rsidR="00196A3E">
        <w:t xml:space="preserve">, </w:t>
      </w:r>
      <w:r w:rsidR="0065408F" w:rsidRPr="00187F44">
        <w:rPr>
          <w:i/>
        </w:rPr>
        <w:t>ya5-11</w:t>
      </w:r>
      <w:r w:rsidR="0065408F" w:rsidRPr="0065408F">
        <w:t xml:space="preserve">, </w:t>
      </w:r>
      <w:r w:rsidR="0065408F" w:rsidRPr="00187F44">
        <w:rPr>
          <w:i/>
        </w:rPr>
        <w:t>ya8-11</w:t>
      </w:r>
      <w:r w:rsidR="0065408F" w:rsidRPr="0065408F">
        <w:t>.</w:t>
      </w:r>
    </w:p>
    <w:p w:rsidR="0065408F" w:rsidRDefault="0065408F" w:rsidP="00466496"/>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2 5 3 7 3 8 4 8 5 8 5 11 8 11" charge="1"&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315.2 388.1 501.4 444.1 342.8 669.901495 412.4 " </w:t>
      </w:r>
      <w:r w:rsidR="004A549E">
        <w:rPr>
          <w:rFonts w:ascii="Courier New" w:hAnsi="Courier New" w:cs="Courier New"/>
          <w:sz w:val="16"/>
          <w:szCs w:val="16"/>
        </w:rPr>
        <w:t>m</w:t>
      </w:r>
      <w:r w:rsidRPr="00D85F89">
        <w:rPr>
          <w:rFonts w:ascii="Courier New" w:hAnsi="Courier New" w:cs="Courier New"/>
          <w:sz w:val="16"/>
          <w:szCs w:val="16"/>
        </w:rPr>
        <w:t>easure_ref="m_mz"/&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44 63 10430 75 48 6420 31" </w:t>
      </w:r>
      <w:r w:rsidR="004A549E">
        <w:rPr>
          <w:rFonts w:ascii="Courier New" w:hAnsi="Courier New" w:cs="Courier New"/>
          <w:sz w:val="16"/>
          <w:szCs w:val="16"/>
        </w:rPr>
        <w:t>m</w:t>
      </w:r>
      <w:r w:rsidRPr="00D85F89">
        <w:rPr>
          <w:rFonts w:ascii="Courier New" w:hAnsi="Courier New" w:cs="Courier New"/>
          <w:sz w:val="16"/>
          <w:szCs w:val="16"/>
        </w:rPr>
        <w:t>easure_ref="m_intensity"/&gt;</w:t>
      </w:r>
    </w:p>
    <w:p w:rsidR="00D85F89" w:rsidRDefault="00D85F89" w:rsidP="00466496">
      <w:pPr>
        <w:rPr>
          <w:rFonts w:ascii="Courier New" w:hAnsi="Courier New" w:cs="Courier New"/>
          <w:sz w:val="16"/>
          <w:szCs w:val="16"/>
        </w:rPr>
      </w:pPr>
      <w:r w:rsidRPr="00D85F89">
        <w:rPr>
          <w:rFonts w:ascii="Courier New" w:hAnsi="Courier New" w:cs="Courier New"/>
          <w:sz w:val="16"/>
          <w:szCs w:val="16"/>
        </w:rPr>
        <w:lastRenderedPageBreak/>
        <w:t xml:space="preserve">  &lt;FragmentArray values="-0.0027 -0.1191 0.0969 -0.1817 -0.4340 0.4721 0.1082" </w:t>
      </w:r>
      <w:r w:rsidR="004A549E">
        <w:rPr>
          <w:rFonts w:ascii="Courier New" w:hAnsi="Courier New" w:cs="Courier New"/>
          <w:sz w:val="16"/>
          <w:szCs w:val="16"/>
        </w:rPr>
        <w:t>m</w:t>
      </w:r>
      <w:r w:rsidRPr="00D85F89">
        <w:rPr>
          <w:rFonts w:ascii="Courier New" w:hAnsi="Courier New" w:cs="Courier New"/>
          <w:sz w:val="16"/>
          <w:szCs w:val="16"/>
        </w:rPr>
        <w:t>easure_ref="m_error"/&gt;</w:t>
      </w:r>
    </w:p>
    <w:p w:rsidR="00133AC5" w:rsidRPr="00D85F89" w:rsidRDefault="00133AC5"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1001366" name="frag: internal ya ion"/&gt;</w:t>
      </w:r>
    </w:p>
    <w:p w:rsidR="0056661A"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rsidR="00D85F89" w:rsidRDefault="00D85F89" w:rsidP="00466496"/>
    <w:p w:rsidR="0065408F" w:rsidRDefault="0065408F" w:rsidP="00466496"/>
    <w:p w:rsidR="00313F36" w:rsidRDefault="00313F36" w:rsidP="00187F44">
      <w:pPr>
        <w:jc w:val="both"/>
      </w:pPr>
      <w:r w:rsidRPr="00313F36">
        <w:t>For immonium ions, the index is the position of the identified ion within the peptide sequence</w:t>
      </w:r>
      <w:r w:rsidR="00C4091C">
        <w:t>. I</w:t>
      </w:r>
      <w:r w:rsidRPr="00313F36">
        <w:t>f the peptide contains the same amino acid in multiple positions that cannot be distinguished, all positions should be given.</w:t>
      </w:r>
      <w:r w:rsidR="00727066">
        <w:t xml:space="preserve"> Example, where immonium ions have been found </w:t>
      </w:r>
      <w:r w:rsidR="006B4E54">
        <w:t>matching T and G in the following peptide sequence FGGEENTY (positions 2 or 3, and position 7)</w:t>
      </w:r>
      <w:r w:rsidR="00BF0959">
        <w:t>:</w:t>
      </w:r>
    </w:p>
    <w:p w:rsidR="001F6582" w:rsidRDefault="001F6582" w:rsidP="00466496">
      <w:pPr>
        <w:pStyle w:val="PlainText"/>
        <w:ind w:left="0"/>
        <w:rPr>
          <w:sz w:val="16"/>
          <w:szCs w:val="16"/>
        </w:rPr>
      </w:pPr>
    </w:p>
    <w:p w:rsidR="001F6582" w:rsidRPr="001F6582" w:rsidRDefault="001F6582" w:rsidP="001F6582">
      <w:pPr>
        <w:pStyle w:val="PlainText"/>
        <w:ind w:left="0"/>
        <w:rPr>
          <w:sz w:val="16"/>
          <w:szCs w:val="16"/>
        </w:rPr>
      </w:pPr>
      <w:r w:rsidRPr="001F6582">
        <w:rPr>
          <w:sz w:val="16"/>
          <w:szCs w:val="16"/>
        </w:rPr>
        <w:t>&lt;IonType charge="1" index="</w:t>
      </w:r>
      <w:r>
        <w:rPr>
          <w:sz w:val="16"/>
          <w:szCs w:val="16"/>
        </w:rPr>
        <w:t>2 3 7</w:t>
      </w:r>
      <w:r w:rsidRPr="001F6582">
        <w:rPr>
          <w:sz w:val="16"/>
          <w:szCs w:val="16"/>
        </w:rPr>
        <w:t>"&gt;</w:t>
      </w:r>
    </w:p>
    <w:p w:rsidR="001F6582" w:rsidRPr="00602ECD" w:rsidRDefault="001F6582" w:rsidP="001F6582">
      <w:pPr>
        <w:pStyle w:val="PlainText"/>
        <w:ind w:left="0"/>
        <w:rPr>
          <w:sz w:val="16"/>
          <w:szCs w:val="16"/>
        </w:rPr>
      </w:pPr>
      <w:r w:rsidRPr="00602ECD">
        <w:rPr>
          <w:sz w:val="16"/>
          <w:szCs w:val="16"/>
        </w:rPr>
        <w:t xml:space="preserve">  &lt;FragmentArray values="288.2 286.1 387.2 371.127841 " </w:t>
      </w:r>
      <w:r>
        <w:rPr>
          <w:sz w:val="16"/>
          <w:szCs w:val="16"/>
        </w:rPr>
        <w:t>m</w:t>
      </w:r>
      <w:r w:rsidRPr="00602ECD">
        <w:rPr>
          <w:sz w:val="16"/>
          <w:szCs w:val="16"/>
        </w:rPr>
        <w:t>easure_ref="m_mz"/&gt;</w:t>
      </w:r>
    </w:p>
    <w:p w:rsidR="001F6582" w:rsidRPr="00602ECD" w:rsidRDefault="001F6582" w:rsidP="001F6582">
      <w:pPr>
        <w:pStyle w:val="PlainText"/>
        <w:ind w:left="0"/>
        <w:rPr>
          <w:sz w:val="16"/>
          <w:szCs w:val="16"/>
        </w:rPr>
      </w:pPr>
      <w:r w:rsidRPr="00602ECD">
        <w:rPr>
          <w:sz w:val="16"/>
          <w:szCs w:val="16"/>
        </w:rPr>
        <w:t xml:space="preserve">  &lt;FragmentArray values="2137 83 656 1663" </w:t>
      </w:r>
      <w:r>
        <w:rPr>
          <w:sz w:val="16"/>
          <w:szCs w:val="16"/>
        </w:rPr>
        <w:t>m</w:t>
      </w:r>
      <w:r w:rsidRPr="00602ECD">
        <w:rPr>
          <w:sz w:val="16"/>
          <w:szCs w:val="16"/>
        </w:rPr>
        <w:t>easure_ref="m_intensity"/&gt;</w:t>
      </w:r>
    </w:p>
    <w:p w:rsidR="001F6582" w:rsidRPr="00602ECD" w:rsidRDefault="001F6582" w:rsidP="001F6582">
      <w:pPr>
        <w:pStyle w:val="PlainText"/>
        <w:ind w:left="0"/>
        <w:rPr>
          <w:sz w:val="16"/>
          <w:szCs w:val="16"/>
        </w:rPr>
      </w:pPr>
      <w:r w:rsidRPr="00602ECD">
        <w:rPr>
          <w:sz w:val="16"/>
          <w:szCs w:val="16"/>
        </w:rPr>
        <w:t xml:space="preserve">  &lt;FragmentArray values="0.0260 -0.1125 -0.0602 -0.1011" </w:t>
      </w:r>
      <w:r>
        <w:rPr>
          <w:sz w:val="16"/>
          <w:szCs w:val="16"/>
        </w:rPr>
        <w:t>m</w:t>
      </w:r>
      <w:r w:rsidRPr="00602ECD">
        <w:rPr>
          <w:sz w:val="16"/>
          <w:szCs w:val="16"/>
        </w:rPr>
        <w:t>easure_ref="m_error"/&gt;</w:t>
      </w:r>
    </w:p>
    <w:p w:rsidR="001F6582" w:rsidRPr="001F6582" w:rsidRDefault="001F6582" w:rsidP="001F6582">
      <w:pPr>
        <w:pStyle w:val="PlainText"/>
        <w:ind w:left="0"/>
        <w:rPr>
          <w:sz w:val="16"/>
          <w:szCs w:val="16"/>
        </w:rPr>
      </w:pPr>
      <w:r>
        <w:rPr>
          <w:sz w:val="16"/>
          <w:szCs w:val="16"/>
        </w:rPr>
        <w:t xml:space="preserve">  </w:t>
      </w:r>
      <w:r w:rsidRPr="001F6582">
        <w:rPr>
          <w:sz w:val="16"/>
          <w:szCs w:val="16"/>
        </w:rPr>
        <w:t>&lt;cvParam cvRef="PSI-MS" accession="MS:1001239" name="frag: immonium ion"/&gt;</w:t>
      </w:r>
    </w:p>
    <w:p w:rsidR="001F6582" w:rsidRDefault="001F6582" w:rsidP="001F6582">
      <w:pPr>
        <w:pStyle w:val="PlainText"/>
        <w:ind w:left="0"/>
        <w:rPr>
          <w:sz w:val="16"/>
          <w:szCs w:val="16"/>
        </w:rPr>
      </w:pPr>
      <w:r w:rsidRPr="001F6582">
        <w:rPr>
          <w:sz w:val="16"/>
          <w:szCs w:val="16"/>
        </w:rPr>
        <w:t>&lt;/IonType&gt;</w:t>
      </w:r>
    </w:p>
    <w:p w:rsidR="00187F44" w:rsidRDefault="00187F44" w:rsidP="00466496">
      <w:pPr>
        <w:pStyle w:val="PlainText"/>
        <w:ind w:left="0"/>
        <w:rPr>
          <w:sz w:val="16"/>
          <w:szCs w:val="16"/>
        </w:rPr>
      </w:pPr>
    </w:p>
    <w:p w:rsidR="00187F44" w:rsidRDefault="00187F44" w:rsidP="00466496">
      <w:pPr>
        <w:pStyle w:val="PlainText"/>
        <w:ind w:left="0"/>
        <w:rPr>
          <w:sz w:val="16"/>
          <w:szCs w:val="16"/>
        </w:rPr>
      </w:pPr>
    </w:p>
    <w:p w:rsidR="00187F44" w:rsidRDefault="00187F44" w:rsidP="00187F44">
      <w:pPr>
        <w:pStyle w:val="Heading3"/>
      </w:pPr>
      <w:bookmarkStart w:id="258" w:name="_Toc457214151"/>
      <w:r>
        <w:t>Encoding Neutral loss fragment ions</w:t>
      </w:r>
      <w:bookmarkEnd w:id="258"/>
    </w:p>
    <w:p w:rsidR="00187F44" w:rsidRDefault="00187F44" w:rsidP="00187F44">
      <w:pPr>
        <w:pStyle w:val="nobreak"/>
        <w:rPr>
          <w:lang w:val="en-US" w:eastAsia="en-US"/>
        </w:rPr>
      </w:pPr>
    </w:p>
    <w:p w:rsidR="00187F44" w:rsidRDefault="00187F44" w:rsidP="00187F44">
      <w:pPr>
        <w:jc w:val="both"/>
        <w:rPr>
          <w:lang w:val="en-US" w:eastAsia="en-US"/>
        </w:rPr>
      </w:pPr>
      <w:r>
        <w:rPr>
          <w:lang w:val="en-US" w:eastAsia="en-US"/>
        </w:rPr>
        <w:t>The encoding of the identification of neutral loss fragment ion has changed from version 1.1 to version 1.2.0. The CV previously contained an attempt to enumerate all possible neutral losses from all types of fragment ions, leading to a long and incomplete list of possible terms. As such, pairs of CV terms are now allowed in version 1.2.0 to describe both the ion type and the type of neutral loss, as follows:</w:t>
      </w:r>
    </w:p>
    <w:p w:rsidR="00187F44" w:rsidRDefault="00187F44" w:rsidP="00466496">
      <w:pPr>
        <w:pStyle w:val="PlainText"/>
        <w:ind w:left="0"/>
        <w:rPr>
          <w:sz w:val="16"/>
          <w:szCs w:val="16"/>
        </w:rPr>
      </w:pPr>
    </w:p>
    <w:p w:rsidR="00187F44" w:rsidRPr="00187F44" w:rsidRDefault="00187F44" w:rsidP="00187F44">
      <w:pPr>
        <w:pStyle w:val="PlainText"/>
        <w:ind w:left="0"/>
        <w:rPr>
          <w:sz w:val="16"/>
          <w:szCs w:val="16"/>
        </w:rPr>
      </w:pPr>
      <w:r w:rsidRPr="00187F44">
        <w:rPr>
          <w:sz w:val="16"/>
          <w:szCs w:val="16"/>
        </w:rPr>
        <w:t>&lt;IonType charge="2" index="3"&gt;</w:t>
      </w:r>
    </w:p>
    <w:p w:rsidR="00187F44" w:rsidRPr="00187F44" w:rsidRDefault="00187F44" w:rsidP="00187F44">
      <w:pPr>
        <w:pStyle w:val="PlainText"/>
        <w:ind w:left="0"/>
        <w:rPr>
          <w:sz w:val="16"/>
          <w:szCs w:val="16"/>
        </w:rPr>
      </w:pPr>
      <w:r w:rsidRPr="00187F44">
        <w:rPr>
          <w:sz w:val="16"/>
          <w:szCs w:val="16"/>
        </w:rPr>
        <w:tab/>
        <w:t>&lt;FragmentArray measure_ref="Measure_MZ" values="165.0899353"/&gt;</w:t>
      </w:r>
    </w:p>
    <w:p w:rsidR="00187F44" w:rsidRPr="00187F44" w:rsidRDefault="00187F44" w:rsidP="00187F44">
      <w:pPr>
        <w:pStyle w:val="PlainText"/>
        <w:ind w:left="0"/>
        <w:rPr>
          <w:sz w:val="16"/>
          <w:szCs w:val="16"/>
        </w:rPr>
      </w:pPr>
      <w:r w:rsidRPr="00187F44">
        <w:rPr>
          <w:sz w:val="16"/>
          <w:szCs w:val="16"/>
        </w:rPr>
        <w:tab/>
        <w:t>&lt;FragmentArray measure_ref="Measure_Int" values="2058.2841796875"/&gt;</w:t>
      </w:r>
    </w:p>
    <w:p w:rsidR="00187F44" w:rsidRPr="00187F44" w:rsidRDefault="00187F44" w:rsidP="00187F44">
      <w:pPr>
        <w:pStyle w:val="PlainText"/>
        <w:ind w:left="0"/>
        <w:rPr>
          <w:sz w:val="16"/>
          <w:szCs w:val="16"/>
        </w:rPr>
      </w:pPr>
      <w:r w:rsidRPr="00187F44">
        <w:rPr>
          <w:sz w:val="16"/>
          <w:szCs w:val="16"/>
        </w:rPr>
        <w:tab/>
        <w:t>&lt;FragmentArray measure_ref="Measure_Error" values="0.007899949187986977"/&gt;</w:t>
      </w:r>
    </w:p>
    <w:p w:rsidR="00187F44" w:rsidRPr="00187F44" w:rsidRDefault="00187F44" w:rsidP="00187F44">
      <w:pPr>
        <w:pStyle w:val="PlainText"/>
        <w:ind w:left="0"/>
        <w:rPr>
          <w:sz w:val="16"/>
          <w:szCs w:val="16"/>
        </w:rPr>
      </w:pPr>
      <w:r w:rsidRPr="00187F44">
        <w:rPr>
          <w:sz w:val="16"/>
          <w:szCs w:val="16"/>
        </w:rPr>
        <w:tab/>
        <w:t>&lt;cvParam cvRef="PSI-MS" accession="MS:1001220" name="frag: y ion"/&gt;</w:t>
      </w:r>
    </w:p>
    <w:p w:rsidR="00187F44" w:rsidRPr="00187F44" w:rsidRDefault="00187F44" w:rsidP="00187F44">
      <w:pPr>
        <w:pStyle w:val="PlainText"/>
        <w:ind w:left="0"/>
        <w:rPr>
          <w:sz w:val="16"/>
          <w:szCs w:val="16"/>
        </w:rPr>
      </w:pPr>
      <w:r w:rsidRPr="00187F44">
        <w:rPr>
          <w:sz w:val="16"/>
          <w:szCs w:val="16"/>
        </w:rPr>
        <w:tab/>
        <w:t>&lt;cvParam cvRef="PSI-MS" accession="MS:1000336" name="neutral loss" value="H3N"/&gt;</w:t>
      </w:r>
    </w:p>
    <w:p w:rsidR="00187F44" w:rsidRDefault="00187F44" w:rsidP="00187F44">
      <w:pPr>
        <w:pStyle w:val="PlainText"/>
        <w:ind w:left="0"/>
        <w:rPr>
          <w:sz w:val="16"/>
          <w:szCs w:val="16"/>
        </w:rPr>
      </w:pPr>
      <w:r w:rsidRPr="00187F44">
        <w:rPr>
          <w:sz w:val="16"/>
          <w:szCs w:val="16"/>
        </w:rPr>
        <w:t>&lt;/IonType&gt;</w:t>
      </w:r>
    </w:p>
    <w:p w:rsidR="00187F44" w:rsidRDefault="00187F44" w:rsidP="00466496">
      <w:pPr>
        <w:pStyle w:val="PlainText"/>
        <w:ind w:left="0"/>
        <w:rPr>
          <w:sz w:val="16"/>
          <w:szCs w:val="16"/>
        </w:rPr>
      </w:pPr>
    </w:p>
    <w:p w:rsidR="00187F44" w:rsidRDefault="00187F44" w:rsidP="00466496">
      <w:pPr>
        <w:pStyle w:val="PlainText"/>
        <w:ind w:left="0"/>
        <w:rPr>
          <w:sz w:val="16"/>
          <w:szCs w:val="16"/>
        </w:rPr>
      </w:pPr>
    </w:p>
    <w:p w:rsidR="008B6BE0" w:rsidRDefault="008438DA" w:rsidP="00187F44">
      <w:pPr>
        <w:pStyle w:val="Heading2"/>
        <w:jc w:val="both"/>
      </w:pPr>
      <w:bookmarkStart w:id="259" w:name="_Toc457214152"/>
      <w:r>
        <w:t>Enzyme definition</w:t>
      </w:r>
      <w:bookmarkEnd w:id="259"/>
    </w:p>
    <w:p w:rsidR="00474DD1" w:rsidRPr="00474DD1" w:rsidRDefault="001048BC" w:rsidP="00187F44">
      <w:pPr>
        <w:pStyle w:val="nobreak"/>
        <w:jc w:val="both"/>
      </w:pPr>
      <w:r>
        <w:t xml:space="preserve">The </w:t>
      </w:r>
      <w:r w:rsidR="003C4379">
        <w:t>&lt;</w:t>
      </w:r>
      <w:r>
        <w:t>SpectrumIdentificationProtocol</w:t>
      </w:r>
      <w:r w:rsidR="003C4379">
        <w:t>&gt;</w:t>
      </w:r>
      <w:r>
        <w:t xml:space="preserve"> SHOULD contain a specification of which enzyme (if any) was applied in the search. </w:t>
      </w:r>
      <w:r w:rsidR="00AA70F0">
        <w:t xml:space="preserve">The element </w:t>
      </w:r>
      <w:r w:rsidR="008607A4">
        <w:t>&lt;</w:t>
      </w:r>
      <w:r w:rsidR="00AA70F0">
        <w:t>Enzyme</w:t>
      </w:r>
      <w:r w:rsidR="008607A4">
        <w:t>&gt;</w:t>
      </w:r>
      <w:r w:rsidR="00AA70F0">
        <w:t xml:space="preserve"> has optional sub-elements for specifying the </w:t>
      </w:r>
      <w:r w:rsidR="008607A4">
        <w:t>&lt;</w:t>
      </w:r>
      <w:r w:rsidR="00AA70F0">
        <w:t>EnzymeName</w:t>
      </w:r>
      <w:r w:rsidR="008607A4">
        <w:t>&gt;</w:t>
      </w:r>
      <w:r w:rsidR="00AA70F0">
        <w:t xml:space="preserve"> using a CV term </w:t>
      </w:r>
      <w:r w:rsidR="00295A76">
        <w:t>and the cleavage site, u</w:t>
      </w:r>
      <w:r w:rsidR="00646B37">
        <w:t>s</w:t>
      </w:r>
      <w:r w:rsidR="00295A76">
        <w:t xml:space="preserve">ing a regular expression. </w:t>
      </w:r>
      <w:r w:rsidR="00AB2301">
        <w:t>Regular expressions should be encoded following the notation of Perl Compatible Regular Expressions</w:t>
      </w:r>
      <w:r w:rsidR="00AB2301" w:rsidRPr="00AB2301">
        <w:t xml:space="preserve"> (PCRE regex, </w:t>
      </w:r>
      <w:hyperlink r:id="rId458" w:history="1">
        <w:r w:rsidR="00AB2301" w:rsidRPr="00061EC8">
          <w:rPr>
            <w:rStyle w:val="Hyperlink"/>
          </w:rPr>
          <w:t>http://www.pcre.org</w:t>
        </w:r>
      </w:hyperlink>
      <w:r w:rsidR="00B129C0">
        <w:t xml:space="preserve">, matching the </w:t>
      </w:r>
      <w:r w:rsidR="00CC2E74">
        <w:t xml:space="preserve">syntax and </w:t>
      </w:r>
      <w:r w:rsidR="00B129C0">
        <w:t>semantics of Perl v</w:t>
      </w:r>
      <w:r w:rsidR="00CC2E74">
        <w:t xml:space="preserve">ersion </w:t>
      </w:r>
      <w:r w:rsidR="00B129C0">
        <w:t>5</w:t>
      </w:r>
      <w:r w:rsidR="00AB2301" w:rsidRPr="00AB2301">
        <w:t>)</w:t>
      </w:r>
      <w:r w:rsidR="00AB2301">
        <w:t xml:space="preserve">. </w:t>
      </w:r>
      <w:r w:rsidR="007358F6">
        <w:t>T</w:t>
      </w:r>
      <w:r w:rsidR="007358F6" w:rsidRPr="007358F6">
        <w:t>he PSI-</w:t>
      </w:r>
      <w:r w:rsidR="00FE3847">
        <w:t>MS</w:t>
      </w:r>
      <w:r w:rsidR="007358F6" w:rsidRPr="007358F6">
        <w:t xml:space="preserve"> </w:t>
      </w:r>
      <w:r w:rsidR="007358F6">
        <w:t>CV contains</w:t>
      </w:r>
      <w:r w:rsidR="007358F6" w:rsidRPr="007358F6">
        <w:t xml:space="preserve"> terms for the most common enzym</w:t>
      </w:r>
      <w:r w:rsidR="007358F6">
        <w:t xml:space="preserve">es with pre-defined </w:t>
      </w:r>
      <w:r w:rsidR="00F358BB">
        <w:t>regular expressions (</w:t>
      </w:r>
      <w:r w:rsidR="00A27EB6">
        <w:fldChar w:fldCharType="begin"/>
      </w:r>
      <w:r w:rsidR="00A27EB6">
        <w:instrText xml:space="preserve"> REF _Ref215304396 \h </w:instrText>
      </w:r>
      <w:r w:rsidR="00466496">
        <w:instrText xml:space="preserve"> \* MERGEFORMAT </w:instrText>
      </w:r>
      <w:r w:rsidR="00A27EB6">
        <w:fldChar w:fldCharType="separate"/>
      </w:r>
      <w:r w:rsidR="003C46AF">
        <w:t xml:space="preserve">Table </w:t>
      </w:r>
      <w:r w:rsidR="00A27EB6">
        <w:fldChar w:fldCharType="end"/>
      </w:r>
      <w:r w:rsidR="0036463B">
        <w:t>6</w:t>
      </w:r>
      <w:r w:rsidR="00F358BB">
        <w:t xml:space="preserve">). If the enzyme used is present in the </w:t>
      </w:r>
      <w:r w:rsidR="00FC6C95">
        <w:t>PSI-MS</w:t>
      </w:r>
      <w:r w:rsidR="00F358BB">
        <w:t xml:space="preserve"> CV, </w:t>
      </w:r>
      <w:r w:rsidR="009922FD">
        <w:t xml:space="preserve">the term </w:t>
      </w:r>
      <w:r w:rsidR="00A62C47">
        <w:t>MUST</w:t>
      </w:r>
      <w:r w:rsidR="009922FD">
        <w:t xml:space="preserve"> be encoded </w:t>
      </w:r>
      <w:r w:rsidR="008F04CE">
        <w:t xml:space="preserve">under </w:t>
      </w:r>
      <w:r w:rsidR="00DF524C">
        <w:t>&lt;</w:t>
      </w:r>
      <w:r w:rsidR="008F04CE">
        <w:t>EnzymeName</w:t>
      </w:r>
      <w:r w:rsidR="00DF524C">
        <w:t>&gt;</w:t>
      </w:r>
      <w:r w:rsidR="00A62C47">
        <w:t xml:space="preserve"> unless the rule given in the CV does not match that used by the software</w:t>
      </w:r>
      <w:r w:rsidR="0089272C">
        <w:t xml:space="preserve"> or if the enzyme used </w:t>
      </w:r>
      <w:r w:rsidR="0089272C" w:rsidRPr="0089272C">
        <w:t>is not present in the CV</w:t>
      </w:r>
      <w:r w:rsidR="00A62C47">
        <w:t xml:space="preserve">, in which case the </w:t>
      </w:r>
      <w:r w:rsidR="008F04CE">
        <w:t xml:space="preserve">regular expression </w:t>
      </w:r>
      <w:r w:rsidR="00DF524C">
        <w:t>used MUST be given in the e</w:t>
      </w:r>
      <w:r w:rsidR="009E2F27">
        <w:t xml:space="preserve">lement </w:t>
      </w:r>
      <w:r w:rsidR="00DF524C">
        <w:t>&lt;</w:t>
      </w:r>
      <w:r w:rsidR="001C04DF" w:rsidRPr="001C04DF">
        <w:t>SiteRegexp</w:t>
      </w:r>
      <w:r w:rsidR="00DF524C">
        <w:t>&gt;</w:t>
      </w:r>
      <w:r w:rsidR="00DC743D">
        <w:t xml:space="preserve">. </w:t>
      </w:r>
      <w:r w:rsidR="0089272C">
        <w:t xml:space="preserve">If the &lt;EnzymeName&gt; element is used, the regular expression MAY also be provided additionally. </w:t>
      </w:r>
      <w:r w:rsidR="00474DD1" w:rsidRPr="00474DD1">
        <w:t xml:space="preserve">For a no enzyme search, (i.e. one where there may be a cleavage at any residue), the </w:t>
      </w:r>
      <w:r w:rsidR="00BB563D">
        <w:t>CV t</w:t>
      </w:r>
      <w:r w:rsidR="00BB563D" w:rsidRPr="00474DD1">
        <w:t xml:space="preserve">erm </w:t>
      </w:r>
      <w:r w:rsidR="00FC6C95" w:rsidRPr="00FC6C95">
        <w:t xml:space="preserve">MS:1001091 </w:t>
      </w:r>
      <w:r w:rsidR="004B5667" w:rsidRPr="004B5667">
        <w:t>‘NoEnzyme’ MUST</w:t>
      </w:r>
      <w:r w:rsidR="004B5667">
        <w:t xml:space="preserve"> </w:t>
      </w:r>
      <w:r w:rsidR="004B5667" w:rsidRPr="004B5667">
        <w:t>be specified</w:t>
      </w:r>
      <w:r w:rsidR="00474DD1" w:rsidRPr="00474DD1">
        <w:t xml:space="preserve">, and the missedCleavages and semiSpecific attributes </w:t>
      </w:r>
      <w:r w:rsidR="005A6154">
        <w:t>SHOULD NOT</w:t>
      </w:r>
      <w:r w:rsidR="00474DD1" w:rsidRPr="00474DD1">
        <w:t xml:space="preserve"> be specified.</w:t>
      </w:r>
      <w:r w:rsidR="00B66E29" w:rsidRPr="00B66E29">
        <w:t xml:space="preserve"> </w:t>
      </w:r>
      <w:r w:rsidR="00B66E29">
        <w:t>If</w:t>
      </w:r>
      <w:r w:rsidR="00B66E29" w:rsidRPr="00B66E29">
        <w:t xml:space="preserve"> two or more enzymes are used, multiple </w:t>
      </w:r>
      <w:r w:rsidR="00440C82">
        <w:t>&lt;</w:t>
      </w:r>
      <w:r w:rsidR="00B66E29" w:rsidRPr="00B66E29">
        <w:t>Enzyme</w:t>
      </w:r>
      <w:r w:rsidR="00440C82">
        <w:t>&gt;</w:t>
      </w:r>
      <w:r w:rsidR="00B66E29" w:rsidRPr="00B66E29">
        <w:t xml:space="preserve"> elements </w:t>
      </w:r>
      <w:r w:rsidR="0093736F">
        <w:t>SHOULD be provided</w:t>
      </w:r>
      <w:r w:rsidR="00B66E29" w:rsidRPr="00B66E29">
        <w:t xml:space="preserve"> rat</w:t>
      </w:r>
      <w:r w:rsidR="00AD4575">
        <w:t>her than trying to build a regular expression covering all cleavage sites</w:t>
      </w:r>
      <w:r w:rsidR="00B66E29" w:rsidRPr="00B66E29">
        <w:t>.</w:t>
      </w:r>
      <w:r w:rsidR="008876B2" w:rsidRPr="008876B2">
        <w:t xml:space="preserve"> If the software uses a name for an enzyme other than the one specified in the CV, a user</w:t>
      </w:r>
      <w:r w:rsidR="00BB563D">
        <w:t xml:space="preserve"> p</w:t>
      </w:r>
      <w:r w:rsidR="008876B2">
        <w:t>aram</w:t>
      </w:r>
      <w:r w:rsidR="00BB563D">
        <w:t xml:space="preserve"> term</w:t>
      </w:r>
      <w:r w:rsidR="008876B2">
        <w:t xml:space="preserve"> MAY also be given</w:t>
      </w:r>
      <w:r w:rsidR="008876B2" w:rsidRPr="008876B2">
        <w:t>.</w:t>
      </w:r>
    </w:p>
    <w:p w:rsidR="001048BC" w:rsidRPr="001048BC" w:rsidRDefault="001048BC" w:rsidP="00F60D70">
      <w:pPr>
        <w:pStyle w:val="nobreak"/>
        <w:jc w:val="both"/>
      </w:pPr>
    </w:p>
    <w:p w:rsidR="00B4502A" w:rsidRDefault="003949C2" w:rsidP="00F60D70">
      <w:pPr>
        <w:pStyle w:val="nobreak"/>
        <w:jc w:val="both"/>
      </w:pPr>
      <w:r>
        <w:t>The following guidelines SHOULD be followed when generating regular expressions</w:t>
      </w:r>
      <w:r w:rsidR="001048BC" w:rsidRPr="001048BC">
        <w:t xml:space="preserve"> in an instance document</w:t>
      </w:r>
      <w:r>
        <w:t xml:space="preserve"> for enzymes not present in the CV</w:t>
      </w:r>
      <w:r w:rsidR="001048BC" w:rsidRPr="001048BC">
        <w:t>: 1) use the PCRE supplied negation syntax for look-ahead and look-behind assertions</w:t>
      </w:r>
      <w:r w:rsidR="008D041A">
        <w:t xml:space="preserve"> and</w:t>
      </w:r>
      <w:r w:rsidR="001048BC" w:rsidRPr="001048BC">
        <w:t xml:space="preserve"> 2) use the most compact representation possible for a regex.</w:t>
      </w:r>
      <w:r w:rsidR="00564316">
        <w:t xml:space="preserve"> </w:t>
      </w:r>
      <w:r w:rsidR="004E3AC2">
        <w:t>The start of a match specifies the cleavage point.</w:t>
      </w:r>
      <w:r w:rsidR="00602ECD">
        <w:t xml:space="preserve"> </w:t>
      </w:r>
      <w:r w:rsidR="001048BC" w:rsidRPr="001048BC">
        <w:t>For</w:t>
      </w:r>
      <w:r w:rsidR="00854D54">
        <w:t xml:space="preserve"> example the enzyme</w:t>
      </w:r>
      <w:r w:rsidR="001048BC" w:rsidRPr="001048BC">
        <w:t xml:space="preserve"> </w:t>
      </w:r>
      <w:r w:rsidR="00BB563D">
        <w:t>t</w:t>
      </w:r>
      <w:r w:rsidR="00BB563D" w:rsidRPr="001048BC">
        <w:t>rypsin</w:t>
      </w:r>
      <w:r w:rsidR="001048BC" w:rsidRPr="001048BC">
        <w:t>,</w:t>
      </w:r>
      <w:r w:rsidR="00854D54">
        <w:t xml:space="preserve"> which cleaves following a K or R residue unless the next residue is P, has the</w:t>
      </w:r>
      <w:r w:rsidR="007B64D6">
        <w:t xml:space="preserve"> regular expression</w:t>
      </w:r>
      <w:r w:rsidR="00854D54">
        <w:t>:</w:t>
      </w:r>
      <w:r w:rsidR="007B64D6">
        <w:t xml:space="preserve"> </w:t>
      </w:r>
    </w:p>
    <w:p w:rsidR="00552978" w:rsidRDefault="00552978" w:rsidP="00F60D70">
      <w:pPr>
        <w:pStyle w:val="nobreak"/>
        <w:jc w:val="both"/>
        <w:rPr>
          <w:rFonts w:ascii="Courier New" w:hAnsi="Courier New" w:cs="Courier New"/>
        </w:rPr>
      </w:pPr>
    </w:p>
    <w:p w:rsidR="006A342F" w:rsidRPr="00B4502A" w:rsidRDefault="00C57F28" w:rsidP="00F60D70">
      <w:pPr>
        <w:pStyle w:val="nobreak"/>
        <w:jc w:val="both"/>
        <w:rPr>
          <w:rFonts w:ascii="Courier New" w:hAnsi="Courier New" w:cs="Courier New"/>
        </w:rPr>
      </w:pPr>
      <w:r w:rsidRPr="00B4502A">
        <w:rPr>
          <w:rFonts w:ascii="Courier New" w:hAnsi="Courier New" w:cs="Courier New"/>
        </w:rPr>
        <w:t>(?&lt;=[KR])(?!P)</w:t>
      </w:r>
    </w:p>
    <w:p w:rsidR="00552978" w:rsidRDefault="00552978" w:rsidP="00F60D70">
      <w:pPr>
        <w:pStyle w:val="nobreak"/>
        <w:jc w:val="both"/>
      </w:pPr>
    </w:p>
    <w:p w:rsidR="002E1544" w:rsidRPr="002E1544" w:rsidRDefault="001048BC" w:rsidP="00F60D70">
      <w:pPr>
        <w:pStyle w:val="nobreak"/>
        <w:jc w:val="both"/>
      </w:pPr>
      <w:r w:rsidRPr="001048BC">
        <w:t>The ?&lt;= is a "zero-width positive look-behind assertion", and [] means one of this character set. So, this rule is to look behind for a K or R</w:t>
      </w:r>
      <w:r w:rsidR="006A342F">
        <w:t xml:space="preserve">. </w:t>
      </w:r>
      <w:r w:rsidRPr="001048BC">
        <w:t>?! is a zero-width positive look-ahead assertion, and ?!P means any character that is not P.</w:t>
      </w:r>
      <w:r w:rsidR="008607A4">
        <w:t xml:space="preserve"> </w:t>
      </w:r>
      <w:r w:rsidR="002E1544" w:rsidRPr="002E1544">
        <w:t>An example of an “N-term” enzyme is Asp-N which cleaves before D or B. This can be described using the PCRE:</w:t>
      </w:r>
    </w:p>
    <w:p w:rsidR="002E1544" w:rsidRPr="008607A4" w:rsidRDefault="002E1544" w:rsidP="00F60D70">
      <w:pPr>
        <w:jc w:val="both"/>
        <w:rPr>
          <w:rFonts w:ascii="Courier New" w:hAnsi="Courier New" w:cs="Courier New"/>
        </w:rPr>
      </w:pPr>
      <w:r w:rsidRPr="008607A4">
        <w:rPr>
          <w:rFonts w:ascii="Courier New" w:hAnsi="Courier New" w:cs="Courier New"/>
        </w:rPr>
        <w:t xml:space="preserve">  (?=[BD])</w:t>
      </w:r>
    </w:p>
    <w:p w:rsidR="002E1544" w:rsidRPr="002E1544" w:rsidRDefault="002E1544" w:rsidP="00F60D70">
      <w:pPr>
        <w:jc w:val="both"/>
      </w:pPr>
      <w:r w:rsidRPr="002E1544">
        <w:lastRenderedPageBreak/>
        <w:t>The ?= is a “zero-width positive look-ahead assertion.”</w:t>
      </w:r>
    </w:p>
    <w:p w:rsidR="002E1544" w:rsidRPr="002E1544" w:rsidRDefault="002E1544" w:rsidP="00F60D70">
      <w:pPr>
        <w:jc w:val="both"/>
      </w:pPr>
    </w:p>
    <w:p w:rsidR="002E1544" w:rsidRPr="002E1544" w:rsidRDefault="002E1544" w:rsidP="00F60D70">
      <w:pPr>
        <w:jc w:val="both"/>
      </w:pPr>
      <w:r w:rsidRPr="002E1544">
        <w:t>A simple 3 line perl program can be written to test a regular expression:</w:t>
      </w:r>
    </w:p>
    <w:p w:rsidR="002E1544" w:rsidRPr="00090A3A" w:rsidRDefault="002E1544" w:rsidP="00F60D70">
      <w:pPr>
        <w:jc w:val="both"/>
        <w:rPr>
          <w:rFonts w:ascii="Courier New" w:hAnsi="Courier New" w:cs="Courier New"/>
        </w:rPr>
      </w:pPr>
      <w:r w:rsidRPr="00090A3A">
        <w:rPr>
          <w:rFonts w:ascii="Courier New" w:hAnsi="Courier New" w:cs="Courier New"/>
        </w:rPr>
        <w:t xml:space="preserve"> $protein = "ABCDKPEFGHIJKLMNOPQRSTUVWXYZ";</w:t>
      </w:r>
    </w:p>
    <w:p w:rsidR="002E1544" w:rsidRPr="00760FCA" w:rsidRDefault="002E1544" w:rsidP="00F60D70">
      <w:pPr>
        <w:jc w:val="both"/>
        <w:rPr>
          <w:rFonts w:ascii="Courier New" w:hAnsi="Courier New" w:cs="Courier New"/>
        </w:rPr>
      </w:pPr>
      <w:r w:rsidRPr="00090A3A">
        <w:rPr>
          <w:rFonts w:ascii="Courier New" w:hAnsi="Courier New" w:cs="Courier New"/>
        </w:rPr>
        <w:t xml:space="preserve"> </w:t>
      </w:r>
      <w:r w:rsidRPr="00760FCA">
        <w:rPr>
          <w:rFonts w:ascii="Courier New" w:hAnsi="Courier New" w:cs="Courier New"/>
        </w:rPr>
        <w:t>@peptides = split(/(?&lt;=[KR])( ?!P)/, $protein);</w:t>
      </w:r>
    </w:p>
    <w:p w:rsidR="002E1544" w:rsidRPr="00090A3A" w:rsidRDefault="002E1544" w:rsidP="00F60D70">
      <w:pPr>
        <w:jc w:val="both"/>
        <w:rPr>
          <w:rFonts w:ascii="Courier New" w:hAnsi="Courier New" w:cs="Courier New"/>
        </w:rPr>
      </w:pPr>
      <w:r w:rsidRPr="00760FCA">
        <w:rPr>
          <w:rFonts w:ascii="Courier New" w:hAnsi="Courier New" w:cs="Courier New"/>
        </w:rPr>
        <w:t xml:space="preserve"> </w:t>
      </w:r>
      <w:r w:rsidRPr="00090A3A">
        <w:rPr>
          <w:rFonts w:ascii="Courier New" w:hAnsi="Courier New" w:cs="Courier New"/>
        </w:rPr>
        <w:t>print join "\n", @peptides;</w:t>
      </w:r>
    </w:p>
    <w:p w:rsidR="002E1544" w:rsidRPr="002E1544" w:rsidRDefault="002E1544" w:rsidP="00F60D70">
      <w:pPr>
        <w:jc w:val="both"/>
      </w:pPr>
    </w:p>
    <w:p w:rsidR="002E1544" w:rsidRPr="002E1544" w:rsidRDefault="002E1544" w:rsidP="00F60D70">
      <w:pPr>
        <w:jc w:val="both"/>
      </w:pPr>
      <w:r>
        <w:t>The program returns</w:t>
      </w:r>
      <w:r w:rsidRPr="002E1544">
        <w:t>:</w:t>
      </w:r>
    </w:p>
    <w:p w:rsidR="002E1544" w:rsidRPr="00090A3A" w:rsidRDefault="002E1544" w:rsidP="00F60D70">
      <w:pPr>
        <w:jc w:val="both"/>
        <w:rPr>
          <w:rFonts w:ascii="Courier New" w:hAnsi="Courier New" w:cs="Courier New"/>
        </w:rPr>
      </w:pPr>
      <w:r w:rsidRPr="00090A3A">
        <w:rPr>
          <w:rFonts w:ascii="Courier New" w:hAnsi="Courier New" w:cs="Courier New"/>
        </w:rPr>
        <w:t>ABCDKPEFGHIJK</w:t>
      </w:r>
    </w:p>
    <w:p w:rsidR="002E1544" w:rsidRPr="00090A3A" w:rsidRDefault="002E1544" w:rsidP="00F60D70">
      <w:pPr>
        <w:jc w:val="both"/>
        <w:rPr>
          <w:rFonts w:ascii="Courier New" w:hAnsi="Courier New" w:cs="Courier New"/>
        </w:rPr>
      </w:pPr>
      <w:r w:rsidRPr="00090A3A">
        <w:rPr>
          <w:rFonts w:ascii="Courier New" w:hAnsi="Courier New" w:cs="Courier New"/>
        </w:rPr>
        <w:t>LMNOPQR</w:t>
      </w:r>
    </w:p>
    <w:p w:rsidR="002E1544" w:rsidRPr="00090A3A" w:rsidRDefault="002E1544" w:rsidP="00F60D70">
      <w:pPr>
        <w:jc w:val="both"/>
        <w:rPr>
          <w:rFonts w:ascii="Courier New" w:hAnsi="Courier New" w:cs="Courier New"/>
        </w:rPr>
      </w:pPr>
      <w:r w:rsidRPr="00090A3A">
        <w:rPr>
          <w:rFonts w:ascii="Courier New" w:hAnsi="Courier New" w:cs="Courier New"/>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447E4C" w:rsidTr="00447E4C">
        <w:tc>
          <w:tcPr>
            <w:tcW w:w="1951" w:type="dxa"/>
          </w:tcPr>
          <w:p w:rsidR="003039C2" w:rsidRPr="00447E4C" w:rsidRDefault="003039C2" w:rsidP="00F60D70">
            <w:pPr>
              <w:jc w:val="both"/>
              <w:rPr>
                <w:b/>
              </w:rPr>
            </w:pPr>
            <w:r w:rsidRPr="00447E4C">
              <w:rPr>
                <w:b/>
              </w:rPr>
              <w:t>Enzyme Name</w:t>
            </w:r>
          </w:p>
        </w:tc>
        <w:tc>
          <w:tcPr>
            <w:tcW w:w="2552" w:type="dxa"/>
          </w:tcPr>
          <w:p w:rsidR="003039C2" w:rsidRPr="00447E4C" w:rsidRDefault="003039C2" w:rsidP="00F60D70">
            <w:pPr>
              <w:jc w:val="both"/>
              <w:rPr>
                <w:b/>
              </w:rPr>
            </w:pPr>
            <w:r w:rsidRPr="00447E4C">
              <w:rPr>
                <w:b/>
              </w:rPr>
              <w:t>Regular expression</w:t>
            </w:r>
          </w:p>
        </w:tc>
      </w:tr>
      <w:tr w:rsidR="003039C2" w:rsidRPr="00447E4C" w:rsidTr="00447E4C">
        <w:tc>
          <w:tcPr>
            <w:tcW w:w="1951" w:type="dxa"/>
          </w:tcPr>
          <w:p w:rsidR="003039C2" w:rsidRPr="00447E4C" w:rsidRDefault="003039C2" w:rsidP="00F60D70">
            <w:pPr>
              <w:jc w:val="both"/>
            </w:pPr>
            <w:r w:rsidRPr="00447E4C">
              <w:t>Trypsin</w:t>
            </w:r>
          </w:p>
        </w:tc>
        <w:tc>
          <w:tcPr>
            <w:tcW w:w="2552" w:type="dxa"/>
          </w:tcPr>
          <w:p w:rsidR="003039C2" w:rsidRPr="00447E4C" w:rsidRDefault="003039C2" w:rsidP="00F60D70">
            <w:pPr>
              <w:jc w:val="both"/>
              <w:rPr>
                <w:rFonts w:ascii="Courier New" w:hAnsi="Courier New" w:cs="Courier New"/>
              </w:rPr>
            </w:pPr>
            <w:r w:rsidRPr="00447E4C">
              <w:rPr>
                <w:rFonts w:ascii="Courier New" w:hAnsi="Courier New" w:cs="Courier New"/>
              </w:rPr>
              <w:t>(?&lt;=[KR])(?!P)</w:t>
            </w:r>
          </w:p>
        </w:tc>
      </w:tr>
      <w:tr w:rsidR="003039C2" w:rsidRPr="00447E4C" w:rsidTr="00447E4C">
        <w:tc>
          <w:tcPr>
            <w:tcW w:w="1951" w:type="dxa"/>
          </w:tcPr>
          <w:p w:rsidR="003039C2" w:rsidRPr="00447E4C" w:rsidRDefault="003039C2" w:rsidP="00F60D70">
            <w:pPr>
              <w:jc w:val="both"/>
            </w:pPr>
            <w:r w:rsidRPr="00447E4C">
              <w:t>Arg-C</w:t>
            </w:r>
          </w:p>
        </w:tc>
        <w:tc>
          <w:tcPr>
            <w:tcW w:w="2552" w:type="dxa"/>
          </w:tcPr>
          <w:p w:rsidR="003039C2" w:rsidRPr="00447E4C" w:rsidRDefault="003039C2" w:rsidP="00F60D70">
            <w:pPr>
              <w:jc w:val="both"/>
              <w:rPr>
                <w:rFonts w:ascii="Courier New" w:hAnsi="Courier New" w:cs="Courier New"/>
              </w:rPr>
            </w:pPr>
            <w:r w:rsidRPr="00447E4C">
              <w:rPr>
                <w:rFonts w:ascii="Courier New" w:hAnsi="Courier New" w:cs="Courier New"/>
              </w:rPr>
              <w:t>(?&lt;=R)(?!P)</w:t>
            </w:r>
          </w:p>
        </w:tc>
      </w:tr>
      <w:tr w:rsidR="003039C2" w:rsidRPr="00447E4C" w:rsidTr="00447E4C">
        <w:tc>
          <w:tcPr>
            <w:tcW w:w="1951" w:type="dxa"/>
          </w:tcPr>
          <w:p w:rsidR="003039C2" w:rsidRPr="00447E4C" w:rsidRDefault="003039C2" w:rsidP="00F60D70">
            <w:pPr>
              <w:jc w:val="both"/>
            </w:pPr>
            <w:r w:rsidRPr="00447E4C">
              <w:t>Asp-N</w:t>
            </w:r>
          </w:p>
        </w:tc>
        <w:tc>
          <w:tcPr>
            <w:tcW w:w="2552" w:type="dxa"/>
          </w:tcPr>
          <w:p w:rsidR="003039C2" w:rsidRPr="00447E4C" w:rsidRDefault="003039C2" w:rsidP="00F60D70">
            <w:pPr>
              <w:jc w:val="both"/>
              <w:rPr>
                <w:rFonts w:ascii="Courier New" w:hAnsi="Courier New" w:cs="Courier New"/>
              </w:rPr>
            </w:pPr>
            <w:r w:rsidRPr="00447E4C">
              <w:rPr>
                <w:rFonts w:ascii="Courier New" w:hAnsi="Courier New" w:cs="Courier New"/>
              </w:rPr>
              <w:t>(?=[BD])</w:t>
            </w:r>
          </w:p>
        </w:tc>
      </w:tr>
      <w:tr w:rsidR="003039C2" w:rsidRPr="00447E4C" w:rsidTr="00447E4C">
        <w:tc>
          <w:tcPr>
            <w:tcW w:w="1951" w:type="dxa"/>
          </w:tcPr>
          <w:p w:rsidR="003039C2" w:rsidRPr="00447E4C" w:rsidRDefault="003039C2" w:rsidP="00F60D70">
            <w:pPr>
              <w:jc w:val="both"/>
            </w:pPr>
            <w:r w:rsidRPr="00447E4C">
              <w:t>Asp-N_ambic</w:t>
            </w:r>
          </w:p>
        </w:tc>
        <w:tc>
          <w:tcPr>
            <w:tcW w:w="2552" w:type="dxa"/>
          </w:tcPr>
          <w:p w:rsidR="003039C2" w:rsidRPr="00447E4C" w:rsidRDefault="003039C2" w:rsidP="00F60D70">
            <w:pPr>
              <w:jc w:val="both"/>
              <w:rPr>
                <w:rFonts w:ascii="Courier New" w:hAnsi="Courier New" w:cs="Courier New"/>
              </w:rPr>
            </w:pPr>
            <w:r w:rsidRPr="00447E4C">
              <w:rPr>
                <w:rFonts w:ascii="Courier New" w:hAnsi="Courier New" w:cs="Courier New"/>
              </w:rPr>
              <w:t xml:space="preserve">(?=[DE]) </w:t>
            </w:r>
          </w:p>
        </w:tc>
      </w:tr>
      <w:tr w:rsidR="003039C2" w:rsidRPr="00447E4C" w:rsidTr="00447E4C">
        <w:tc>
          <w:tcPr>
            <w:tcW w:w="1951" w:type="dxa"/>
          </w:tcPr>
          <w:p w:rsidR="003039C2" w:rsidRPr="00447E4C" w:rsidRDefault="003039C2" w:rsidP="00F60D70">
            <w:pPr>
              <w:jc w:val="both"/>
            </w:pPr>
            <w:r w:rsidRPr="00447E4C">
              <w:t>Chymotrypsin</w:t>
            </w:r>
          </w:p>
        </w:tc>
        <w:tc>
          <w:tcPr>
            <w:tcW w:w="2552" w:type="dxa"/>
          </w:tcPr>
          <w:p w:rsidR="003039C2" w:rsidRPr="00447E4C" w:rsidRDefault="003039C2" w:rsidP="00F60D70">
            <w:pPr>
              <w:jc w:val="both"/>
              <w:rPr>
                <w:rFonts w:ascii="Courier New" w:hAnsi="Courier New" w:cs="Courier New"/>
              </w:rPr>
            </w:pPr>
            <w:r w:rsidRPr="00447E4C">
              <w:rPr>
                <w:rFonts w:ascii="Courier New" w:hAnsi="Courier New" w:cs="Courier New"/>
              </w:rPr>
              <w:t>(?&lt;=[FYWL])(?!P)</w:t>
            </w:r>
          </w:p>
        </w:tc>
      </w:tr>
      <w:tr w:rsidR="003039C2" w:rsidRPr="00447E4C" w:rsidTr="00447E4C">
        <w:tc>
          <w:tcPr>
            <w:tcW w:w="1951" w:type="dxa"/>
          </w:tcPr>
          <w:p w:rsidR="003039C2" w:rsidRPr="00447E4C" w:rsidRDefault="003039C2" w:rsidP="00F60D70">
            <w:pPr>
              <w:jc w:val="both"/>
            </w:pPr>
            <w:r w:rsidRPr="00447E4C">
              <w:t>CNBr</w:t>
            </w:r>
          </w:p>
        </w:tc>
        <w:tc>
          <w:tcPr>
            <w:tcW w:w="2552" w:type="dxa"/>
          </w:tcPr>
          <w:p w:rsidR="003039C2" w:rsidRPr="00447E4C" w:rsidRDefault="003039C2" w:rsidP="00F60D70">
            <w:pPr>
              <w:jc w:val="both"/>
              <w:rPr>
                <w:rFonts w:ascii="Courier New" w:hAnsi="Courier New" w:cs="Courier New"/>
              </w:rPr>
            </w:pPr>
            <w:r w:rsidRPr="00447E4C">
              <w:rPr>
                <w:rFonts w:ascii="Courier New" w:hAnsi="Courier New" w:cs="Courier New"/>
              </w:rPr>
              <w:t>(?&lt;=M)</w:t>
            </w:r>
          </w:p>
        </w:tc>
      </w:tr>
      <w:tr w:rsidR="003039C2" w:rsidRPr="00447E4C" w:rsidTr="00447E4C">
        <w:tc>
          <w:tcPr>
            <w:tcW w:w="1951" w:type="dxa"/>
          </w:tcPr>
          <w:p w:rsidR="003039C2" w:rsidRPr="00447E4C" w:rsidRDefault="003039C2" w:rsidP="00F60D70">
            <w:pPr>
              <w:jc w:val="both"/>
            </w:pPr>
            <w:r w:rsidRPr="00447E4C">
              <w:t>Formic_acid</w:t>
            </w:r>
          </w:p>
        </w:tc>
        <w:tc>
          <w:tcPr>
            <w:tcW w:w="2552" w:type="dxa"/>
          </w:tcPr>
          <w:p w:rsidR="003039C2" w:rsidRPr="00447E4C" w:rsidRDefault="003039C2" w:rsidP="00F60D70">
            <w:pPr>
              <w:jc w:val="both"/>
              <w:rPr>
                <w:rFonts w:ascii="Courier New" w:hAnsi="Courier New" w:cs="Courier New"/>
              </w:rPr>
            </w:pPr>
            <w:r w:rsidRPr="00447E4C">
              <w:rPr>
                <w:rFonts w:ascii="Courier New" w:hAnsi="Courier New" w:cs="Courier New"/>
              </w:rPr>
              <w:t xml:space="preserve">((?&lt;=D))|((?=D)) </w:t>
            </w:r>
          </w:p>
        </w:tc>
      </w:tr>
      <w:tr w:rsidR="003039C2" w:rsidRPr="00447E4C" w:rsidTr="00447E4C">
        <w:tc>
          <w:tcPr>
            <w:tcW w:w="1951" w:type="dxa"/>
          </w:tcPr>
          <w:p w:rsidR="003039C2" w:rsidRPr="00447E4C" w:rsidRDefault="003039C2" w:rsidP="00F60D70">
            <w:pPr>
              <w:jc w:val="both"/>
            </w:pPr>
            <w:r w:rsidRPr="00447E4C">
              <w:t>Lys-C</w:t>
            </w:r>
          </w:p>
        </w:tc>
        <w:tc>
          <w:tcPr>
            <w:tcW w:w="2552" w:type="dxa"/>
          </w:tcPr>
          <w:p w:rsidR="003039C2" w:rsidRPr="00447E4C" w:rsidRDefault="003039C2" w:rsidP="00F60D70">
            <w:pPr>
              <w:jc w:val="both"/>
              <w:rPr>
                <w:rFonts w:ascii="Courier New" w:hAnsi="Courier New" w:cs="Courier New"/>
              </w:rPr>
            </w:pPr>
            <w:r w:rsidRPr="00447E4C">
              <w:rPr>
                <w:rFonts w:ascii="Courier New" w:hAnsi="Courier New" w:cs="Courier New"/>
              </w:rPr>
              <w:t>(?&lt;=K)(?!P)</w:t>
            </w:r>
          </w:p>
        </w:tc>
      </w:tr>
      <w:tr w:rsidR="003039C2" w:rsidRPr="00447E4C" w:rsidTr="00447E4C">
        <w:tc>
          <w:tcPr>
            <w:tcW w:w="1951" w:type="dxa"/>
          </w:tcPr>
          <w:p w:rsidR="003039C2" w:rsidRPr="00447E4C" w:rsidRDefault="003039C2" w:rsidP="00F60D70">
            <w:pPr>
              <w:jc w:val="both"/>
            </w:pPr>
            <w:r w:rsidRPr="00447E4C">
              <w:t>Lys-C/P</w:t>
            </w:r>
          </w:p>
        </w:tc>
        <w:tc>
          <w:tcPr>
            <w:tcW w:w="2552" w:type="dxa"/>
          </w:tcPr>
          <w:p w:rsidR="003039C2" w:rsidRPr="00447E4C" w:rsidRDefault="003039C2" w:rsidP="00F60D70">
            <w:pPr>
              <w:jc w:val="both"/>
              <w:rPr>
                <w:rFonts w:ascii="Courier New" w:hAnsi="Courier New" w:cs="Courier New"/>
              </w:rPr>
            </w:pPr>
            <w:r w:rsidRPr="00447E4C">
              <w:rPr>
                <w:rFonts w:ascii="Courier New" w:hAnsi="Courier New" w:cs="Courier New"/>
              </w:rPr>
              <w:t>(?&lt;=K)</w:t>
            </w:r>
          </w:p>
        </w:tc>
      </w:tr>
      <w:tr w:rsidR="003039C2" w:rsidRPr="00447E4C" w:rsidTr="00447E4C">
        <w:tc>
          <w:tcPr>
            <w:tcW w:w="1951" w:type="dxa"/>
          </w:tcPr>
          <w:p w:rsidR="003039C2" w:rsidRPr="00447E4C" w:rsidRDefault="003039C2" w:rsidP="00F60D70">
            <w:pPr>
              <w:jc w:val="both"/>
            </w:pPr>
            <w:r w:rsidRPr="00447E4C">
              <w:t>PepsinA</w:t>
            </w:r>
          </w:p>
        </w:tc>
        <w:tc>
          <w:tcPr>
            <w:tcW w:w="2552" w:type="dxa"/>
          </w:tcPr>
          <w:p w:rsidR="003039C2" w:rsidRPr="00447E4C" w:rsidRDefault="003039C2" w:rsidP="00F60D70">
            <w:pPr>
              <w:jc w:val="both"/>
              <w:rPr>
                <w:rFonts w:ascii="Courier New" w:hAnsi="Courier New" w:cs="Courier New"/>
              </w:rPr>
            </w:pPr>
            <w:r w:rsidRPr="00447E4C">
              <w:rPr>
                <w:rFonts w:ascii="Courier New" w:hAnsi="Courier New" w:cs="Courier New"/>
              </w:rPr>
              <w:t>(?&lt;=[FL])</w:t>
            </w:r>
          </w:p>
        </w:tc>
      </w:tr>
      <w:tr w:rsidR="003039C2" w:rsidRPr="00447E4C" w:rsidTr="00447E4C">
        <w:tc>
          <w:tcPr>
            <w:tcW w:w="1951" w:type="dxa"/>
          </w:tcPr>
          <w:p w:rsidR="003039C2" w:rsidRPr="00447E4C" w:rsidRDefault="003039C2" w:rsidP="00F60D70">
            <w:pPr>
              <w:jc w:val="both"/>
            </w:pPr>
            <w:r w:rsidRPr="00447E4C">
              <w:t>TrypChymo</w:t>
            </w:r>
          </w:p>
        </w:tc>
        <w:tc>
          <w:tcPr>
            <w:tcW w:w="2552" w:type="dxa"/>
          </w:tcPr>
          <w:p w:rsidR="003039C2" w:rsidRPr="00447E4C" w:rsidRDefault="003039C2" w:rsidP="00F60D70">
            <w:pPr>
              <w:jc w:val="both"/>
              <w:rPr>
                <w:rFonts w:ascii="Courier New" w:hAnsi="Courier New" w:cs="Courier New"/>
              </w:rPr>
            </w:pPr>
            <w:r w:rsidRPr="00447E4C">
              <w:rPr>
                <w:rFonts w:ascii="Courier New" w:hAnsi="Courier New" w:cs="Courier New"/>
              </w:rPr>
              <w:t>(?&lt;=[FYWLKR])(?!P)</w:t>
            </w:r>
          </w:p>
        </w:tc>
      </w:tr>
      <w:tr w:rsidR="003039C2" w:rsidRPr="00447E4C" w:rsidTr="00447E4C">
        <w:tc>
          <w:tcPr>
            <w:tcW w:w="1951" w:type="dxa"/>
          </w:tcPr>
          <w:p w:rsidR="003039C2" w:rsidRPr="00447E4C" w:rsidRDefault="003039C2" w:rsidP="00F60D70">
            <w:pPr>
              <w:jc w:val="both"/>
            </w:pPr>
            <w:r w:rsidRPr="00447E4C">
              <w:t>Trypsin/P</w:t>
            </w:r>
          </w:p>
        </w:tc>
        <w:tc>
          <w:tcPr>
            <w:tcW w:w="2552" w:type="dxa"/>
          </w:tcPr>
          <w:p w:rsidR="003039C2" w:rsidRPr="00447E4C" w:rsidRDefault="003039C2" w:rsidP="00F60D70">
            <w:pPr>
              <w:jc w:val="both"/>
              <w:rPr>
                <w:rFonts w:ascii="Courier New" w:hAnsi="Courier New" w:cs="Courier New"/>
              </w:rPr>
            </w:pPr>
            <w:r w:rsidRPr="00447E4C">
              <w:rPr>
                <w:rFonts w:ascii="Courier New" w:hAnsi="Courier New" w:cs="Courier New"/>
              </w:rPr>
              <w:t>(?&lt;=[KR])</w:t>
            </w:r>
          </w:p>
        </w:tc>
      </w:tr>
      <w:tr w:rsidR="003039C2" w:rsidRPr="00447E4C" w:rsidTr="00447E4C">
        <w:tc>
          <w:tcPr>
            <w:tcW w:w="1951" w:type="dxa"/>
          </w:tcPr>
          <w:p w:rsidR="003039C2" w:rsidRPr="00447E4C" w:rsidRDefault="003039C2" w:rsidP="00F60D70">
            <w:pPr>
              <w:jc w:val="both"/>
            </w:pPr>
            <w:r w:rsidRPr="00447E4C">
              <w:t>V8-DE</w:t>
            </w:r>
          </w:p>
        </w:tc>
        <w:tc>
          <w:tcPr>
            <w:tcW w:w="2552" w:type="dxa"/>
          </w:tcPr>
          <w:p w:rsidR="003039C2" w:rsidRPr="00447E4C" w:rsidRDefault="003039C2" w:rsidP="00F60D70">
            <w:pPr>
              <w:jc w:val="both"/>
              <w:rPr>
                <w:rFonts w:ascii="Courier New" w:hAnsi="Courier New" w:cs="Courier New"/>
              </w:rPr>
            </w:pPr>
            <w:r w:rsidRPr="00447E4C">
              <w:rPr>
                <w:rFonts w:ascii="Courier New" w:hAnsi="Courier New" w:cs="Courier New"/>
              </w:rPr>
              <w:t>(?&lt;=[BDEZ])(?!P)</w:t>
            </w:r>
          </w:p>
        </w:tc>
      </w:tr>
      <w:tr w:rsidR="003039C2" w:rsidRPr="00447E4C" w:rsidTr="00447E4C">
        <w:tc>
          <w:tcPr>
            <w:tcW w:w="1951" w:type="dxa"/>
          </w:tcPr>
          <w:p w:rsidR="003039C2" w:rsidRPr="00447E4C" w:rsidRDefault="003039C2" w:rsidP="00F60D70">
            <w:pPr>
              <w:jc w:val="both"/>
            </w:pPr>
            <w:r w:rsidRPr="00447E4C">
              <w:t>V8-E</w:t>
            </w:r>
          </w:p>
        </w:tc>
        <w:tc>
          <w:tcPr>
            <w:tcW w:w="2552" w:type="dxa"/>
          </w:tcPr>
          <w:p w:rsidR="003039C2" w:rsidRPr="00447E4C" w:rsidRDefault="003039C2" w:rsidP="00F60D70">
            <w:pPr>
              <w:jc w:val="both"/>
              <w:rPr>
                <w:rFonts w:ascii="Courier New" w:hAnsi="Courier New" w:cs="Courier New"/>
                <w:highlight w:val="yellow"/>
              </w:rPr>
            </w:pPr>
            <w:r w:rsidRPr="00447E4C">
              <w:rPr>
                <w:rFonts w:ascii="Courier New" w:hAnsi="Courier New" w:cs="Courier New"/>
              </w:rPr>
              <w:t>(?&lt;=[EZ])(?!P)</w:t>
            </w:r>
          </w:p>
        </w:tc>
      </w:tr>
      <w:tr w:rsidR="00735E36" w:rsidRPr="00447E4C" w:rsidTr="00447E4C">
        <w:tc>
          <w:tcPr>
            <w:tcW w:w="1951" w:type="dxa"/>
          </w:tcPr>
          <w:p w:rsidR="00735E36" w:rsidRPr="00447E4C" w:rsidRDefault="00735E36" w:rsidP="00F60D70">
            <w:pPr>
              <w:jc w:val="both"/>
            </w:pPr>
            <w:r>
              <w:t>Leukocyte elastase</w:t>
            </w:r>
          </w:p>
        </w:tc>
        <w:tc>
          <w:tcPr>
            <w:tcW w:w="2552" w:type="dxa"/>
          </w:tcPr>
          <w:p w:rsidR="00735E36" w:rsidRPr="00447E4C" w:rsidRDefault="00735E36" w:rsidP="00F60D70">
            <w:pPr>
              <w:jc w:val="both"/>
              <w:rPr>
                <w:rFonts w:ascii="Courier New" w:hAnsi="Courier New" w:cs="Courier New"/>
              </w:rPr>
            </w:pPr>
            <w:r w:rsidRPr="00A822E9">
              <w:rPr>
                <w:rFonts w:ascii="Courier New" w:hAnsi="Courier New" w:cs="Courier New"/>
              </w:rPr>
              <w:t>(?&lt;=[ALIV])(?!P)</w:t>
            </w:r>
          </w:p>
        </w:tc>
      </w:tr>
      <w:tr w:rsidR="00735E36" w:rsidRPr="00447E4C" w:rsidTr="00447E4C">
        <w:tc>
          <w:tcPr>
            <w:tcW w:w="1951" w:type="dxa"/>
          </w:tcPr>
          <w:p w:rsidR="00735E36" w:rsidRDefault="00735E36" w:rsidP="00F60D70">
            <w:pPr>
              <w:jc w:val="both"/>
            </w:pPr>
            <w:r>
              <w:t>Proline endopeptidase</w:t>
            </w:r>
          </w:p>
        </w:tc>
        <w:tc>
          <w:tcPr>
            <w:tcW w:w="2552" w:type="dxa"/>
          </w:tcPr>
          <w:p w:rsidR="00735E36" w:rsidRPr="00A822E9" w:rsidRDefault="00735E36" w:rsidP="00F60D70">
            <w:pPr>
              <w:jc w:val="both"/>
              <w:rPr>
                <w:rFonts w:ascii="Courier New" w:hAnsi="Courier New" w:cs="Courier New"/>
              </w:rPr>
            </w:pPr>
            <w:r w:rsidRPr="00A822E9">
              <w:rPr>
                <w:rFonts w:ascii="Courier New" w:hAnsi="Courier New" w:cs="Courier New"/>
              </w:rPr>
              <w:t>(?&lt;=[HKR]P)(?!P)</w:t>
            </w:r>
          </w:p>
        </w:tc>
      </w:tr>
      <w:tr w:rsidR="00735E36" w:rsidRPr="00447E4C" w:rsidTr="00447E4C">
        <w:tc>
          <w:tcPr>
            <w:tcW w:w="1951" w:type="dxa"/>
          </w:tcPr>
          <w:p w:rsidR="00735E36" w:rsidRDefault="00735E36" w:rsidP="00F60D70">
            <w:pPr>
              <w:jc w:val="both"/>
            </w:pPr>
            <w:r>
              <w:t>Glutamyl endopeptidase</w:t>
            </w:r>
          </w:p>
        </w:tc>
        <w:tc>
          <w:tcPr>
            <w:tcW w:w="2552" w:type="dxa"/>
          </w:tcPr>
          <w:p w:rsidR="00735E36" w:rsidRPr="00A822E9" w:rsidRDefault="00735E36" w:rsidP="00F60D70">
            <w:pPr>
              <w:jc w:val="both"/>
              <w:rPr>
                <w:rFonts w:ascii="Courier New" w:hAnsi="Courier New" w:cs="Courier New"/>
              </w:rPr>
            </w:pPr>
            <w:r w:rsidRPr="00A822E9">
              <w:rPr>
                <w:rFonts w:ascii="Courier New" w:hAnsi="Courier New" w:cs="Courier New"/>
              </w:rPr>
              <w:t>(?&lt;=[^E]E)</w:t>
            </w:r>
          </w:p>
        </w:tc>
      </w:tr>
      <w:tr w:rsidR="00735E36" w:rsidRPr="00447E4C" w:rsidTr="00447E4C">
        <w:tc>
          <w:tcPr>
            <w:tcW w:w="1951" w:type="dxa"/>
          </w:tcPr>
          <w:p w:rsidR="00735E36" w:rsidRDefault="00735E36" w:rsidP="00F60D70">
            <w:pPr>
              <w:jc w:val="both"/>
            </w:pPr>
            <w:r>
              <w:t>2-iodobenzoate</w:t>
            </w:r>
          </w:p>
        </w:tc>
        <w:tc>
          <w:tcPr>
            <w:tcW w:w="2552" w:type="dxa"/>
          </w:tcPr>
          <w:p w:rsidR="00735E36" w:rsidRPr="00A822E9" w:rsidRDefault="00735E36" w:rsidP="00F60D70">
            <w:pPr>
              <w:jc w:val="both"/>
              <w:rPr>
                <w:rFonts w:ascii="Courier New" w:hAnsi="Courier New" w:cs="Courier New"/>
              </w:rPr>
            </w:pPr>
            <w:r w:rsidRPr="00A822E9">
              <w:rPr>
                <w:rFonts w:ascii="Courier New" w:hAnsi="Courier New" w:cs="Courier New"/>
              </w:rPr>
              <w:t>(?&lt;=W)</w:t>
            </w:r>
          </w:p>
        </w:tc>
      </w:tr>
    </w:tbl>
    <w:p w:rsidR="008438DA" w:rsidRPr="00071A7F" w:rsidRDefault="003039C2" w:rsidP="00F60D70">
      <w:pPr>
        <w:pStyle w:val="Caption"/>
        <w:jc w:val="both"/>
        <w:rPr>
          <w:b w:val="0"/>
        </w:rPr>
      </w:pPr>
      <w:bookmarkStart w:id="260" w:name="_Ref215304396"/>
      <w:r>
        <w:t xml:space="preserve">Table </w:t>
      </w:r>
      <w:bookmarkEnd w:id="260"/>
      <w:r w:rsidR="0036463B">
        <w:t>6</w:t>
      </w:r>
      <w:r w:rsidR="00655131">
        <w:t>.</w:t>
      </w:r>
      <w:r>
        <w:t xml:space="preserve"> </w:t>
      </w:r>
      <w:r w:rsidR="004453F6" w:rsidRPr="00071A7F">
        <w:rPr>
          <w:b w:val="0"/>
        </w:rPr>
        <w:t xml:space="preserve">Common enzymes and the cleavage site specified as regular expressions as represented in the </w:t>
      </w:r>
      <w:r w:rsidR="00FC6C95" w:rsidRPr="00071A7F">
        <w:rPr>
          <w:b w:val="0"/>
        </w:rPr>
        <w:t>PSI-MS</w:t>
      </w:r>
      <w:r w:rsidR="004453F6" w:rsidRPr="00071A7F">
        <w:rPr>
          <w:b w:val="0"/>
        </w:rPr>
        <w:t xml:space="preserve"> CV.</w:t>
      </w:r>
    </w:p>
    <w:p w:rsidR="00805A43" w:rsidRDefault="00805A43" w:rsidP="00F60D70">
      <w:pPr>
        <w:jc w:val="both"/>
        <w:rPr>
          <w:highlight w:val="yellow"/>
        </w:rPr>
      </w:pPr>
    </w:p>
    <w:p w:rsidR="00805A43" w:rsidRDefault="00805A43" w:rsidP="00F60D70">
      <w:pPr>
        <w:pStyle w:val="Heading2"/>
        <w:jc w:val="both"/>
      </w:pPr>
      <w:bookmarkStart w:id="261" w:name="_Toc457214153"/>
      <w:r w:rsidRPr="00805A43">
        <w:t>Unknown modifications</w:t>
      </w:r>
      <w:bookmarkEnd w:id="261"/>
    </w:p>
    <w:p w:rsidR="005827EC" w:rsidRDefault="005827EC" w:rsidP="00F60D70">
      <w:pPr>
        <w:jc w:val="both"/>
      </w:pPr>
      <w:r>
        <w:t>In version 1.1.0</w:t>
      </w:r>
      <w:r w:rsidR="003A732E">
        <w:t xml:space="preserve"> onwards</w:t>
      </w:r>
      <w:r>
        <w:t xml:space="preserve"> of mzIdentML there has been a change with respect to how “unknown modifications” (i.e. those not present in an allowed CV) are reported on peptides. In version 1.0, </w:t>
      </w:r>
      <w:r w:rsidR="00BB563D">
        <w:t>&lt;</w:t>
      </w:r>
      <w:r>
        <w:t>userParam</w:t>
      </w:r>
      <w:r w:rsidR="00BB563D">
        <w:t>&gt;</w:t>
      </w:r>
      <w:r>
        <w:t xml:space="preserve"> elements were allowed on </w:t>
      </w:r>
      <w:r w:rsidR="00BB563D">
        <w:t>&lt;</w:t>
      </w:r>
      <w:r>
        <w:t>Peptide</w:t>
      </w:r>
      <w:r w:rsidR="00BB563D">
        <w:t>&gt;</w:t>
      </w:r>
      <w:r>
        <w:t xml:space="preserve"> to capture these modifications. In version 1.1.0</w:t>
      </w:r>
      <w:r w:rsidR="00A742DB">
        <w:t xml:space="preserve"> onwards</w:t>
      </w:r>
      <w:r>
        <w:t xml:space="preserve">, only </w:t>
      </w:r>
      <w:r w:rsidR="00BB563D">
        <w:t>&lt;</w:t>
      </w:r>
      <w:r>
        <w:t>cvParam</w:t>
      </w:r>
      <w:r w:rsidR="00BB563D">
        <w:t>&gt;</w:t>
      </w:r>
      <w:r>
        <w:t xml:space="preserve"> elements can be given on </w:t>
      </w:r>
      <w:r w:rsidR="00BB563D">
        <w:t>&lt;</w:t>
      </w:r>
      <w:r>
        <w:t>Peptide</w:t>
      </w:r>
      <w:r w:rsidR="00BB563D">
        <w:t>&gt;</w:t>
      </w:r>
      <w:r>
        <w:t xml:space="preserve"> and a term “unknown modification” has been added to the PSI-MS CV. This term MUST only be used if the identified modification is not present in </w:t>
      </w:r>
      <w:r w:rsidR="00BB563D">
        <w:t xml:space="preserve">Unimod </w:t>
      </w:r>
      <w:r>
        <w:t>(or other allowed CV</w:t>
      </w:r>
      <w:r w:rsidR="00655131">
        <w:t xml:space="preserve"> such as PSI-MOD</w:t>
      </w:r>
      <w:r w:rsidR="00BB563D">
        <w:t>, although PSI-MOD is now deprecated</w:t>
      </w:r>
      <w:r>
        <w:t>), according to the identity of the residue modifi</w:t>
      </w:r>
      <w:r w:rsidR="006807FB">
        <w:t>ed and the delta mass, within the parent tolerance specified in the search</w:t>
      </w:r>
      <w:r>
        <w:t xml:space="preserve">. </w:t>
      </w:r>
      <w:r w:rsidR="00C51A85">
        <w:t>The semantic validator will check any uses of the “unknown modification” term</w:t>
      </w:r>
      <w:r w:rsidR="00273678">
        <w:t xml:space="preserve"> (</w:t>
      </w:r>
      <w:r w:rsidR="00273678" w:rsidRPr="00273678">
        <w:t>MS:1001460</w:t>
      </w:r>
      <w:r w:rsidR="00273678">
        <w:t>)</w:t>
      </w:r>
      <w:r w:rsidR="00C51A85">
        <w:t xml:space="preserve"> and reject files if the modification is present in </w:t>
      </w:r>
      <w:r w:rsidR="00BB563D">
        <w:t>Unimod</w:t>
      </w:r>
      <w:r w:rsidR="00C51A85">
        <w:t xml:space="preserve">. </w:t>
      </w:r>
    </w:p>
    <w:p w:rsidR="00D60965" w:rsidRDefault="00D60965" w:rsidP="00F60D70">
      <w:pPr>
        <w:jc w:val="both"/>
      </w:pPr>
    </w:p>
    <w:p w:rsidR="00805A43" w:rsidRPr="00805A43" w:rsidRDefault="00805A43" w:rsidP="00F60D70">
      <w:pPr>
        <w:jc w:val="both"/>
        <w:rPr>
          <w:highlight w:val="yellow"/>
        </w:rPr>
      </w:pPr>
    </w:p>
    <w:p w:rsidR="008B6BE0" w:rsidRDefault="008B6BE0" w:rsidP="00F60D70">
      <w:pPr>
        <w:pStyle w:val="Heading1"/>
        <w:jc w:val="both"/>
      </w:pPr>
      <w:bookmarkStart w:id="262" w:name="_Ref170622236"/>
      <w:bookmarkStart w:id="263" w:name="_Toc170636047"/>
      <w:bookmarkStart w:id="264" w:name="_Toc111817895"/>
      <w:bookmarkStart w:id="265" w:name="_Toc118017570"/>
      <w:bookmarkStart w:id="266" w:name="_Toc457214154"/>
      <w:r>
        <w:t>Conclusions</w:t>
      </w:r>
      <w:bookmarkEnd w:id="262"/>
      <w:bookmarkEnd w:id="263"/>
      <w:bookmarkEnd w:id="266"/>
    </w:p>
    <w:p w:rsidR="008B6BE0" w:rsidRDefault="008B6BE0" w:rsidP="00F60D70">
      <w:pPr>
        <w:jc w:val="both"/>
      </w:pPr>
      <w:r w:rsidRPr="00A329E2">
        <w:t xml:space="preserve">This document contains the specifications for using the </w:t>
      </w:r>
      <w:r w:rsidR="006D41B9">
        <w:t>mzIdentML</w:t>
      </w:r>
      <w:r w:rsidRPr="00A329E2">
        <w:t xml:space="preserve"> format to represent </w:t>
      </w:r>
      <w:r w:rsidR="00A329E2">
        <w:t>results from peptide and protein identification pipelines</w:t>
      </w:r>
      <w:r w:rsidRPr="00A329E2">
        <w:t>, in the context of a proteomics investigation. This specification, in conjunction with the XML Schema</w:t>
      </w:r>
      <w:r w:rsidR="005517FE">
        <w:t>, mapping file and CV</w:t>
      </w:r>
      <w:r w:rsidRPr="00A329E2">
        <w:t xml:space="preserve"> constitute a proposal for a standard from the Proteomics Standards Initiative. These artefacts are currently undergoing the PSI document process standardization process, which will result in a standard officially sanctioned by PSI.</w:t>
      </w:r>
    </w:p>
    <w:p w:rsidR="006B02A5" w:rsidRPr="00E86995" w:rsidRDefault="006B02A5" w:rsidP="00F60D70">
      <w:pPr>
        <w:jc w:val="both"/>
        <w:rPr>
          <w:highlight w:val="yellow"/>
        </w:rPr>
      </w:pPr>
    </w:p>
    <w:p w:rsidR="00BA2856" w:rsidRPr="00D77D22" w:rsidRDefault="006B02A5" w:rsidP="00F60D70">
      <w:pPr>
        <w:pStyle w:val="Heading1"/>
        <w:jc w:val="both"/>
      </w:pPr>
      <w:bookmarkStart w:id="267" w:name="_Toc457214155"/>
      <w:r w:rsidRPr="00D77D22">
        <w:lastRenderedPageBreak/>
        <w:t>Authors</w:t>
      </w:r>
      <w:r w:rsidR="005B103B" w:rsidRPr="00D77D22">
        <w:t xml:space="preserve"> and Contributors</w:t>
      </w:r>
      <w:bookmarkEnd w:id="267"/>
    </w:p>
    <w:bookmarkEnd w:id="264"/>
    <w:bookmarkEnd w:id="265"/>
    <w:p w:rsidR="00D81DE0" w:rsidRDefault="00D81DE0" w:rsidP="00F60D70">
      <w:pPr>
        <w:jc w:val="both"/>
        <w:rPr>
          <w:lang w:val="pt-BR"/>
        </w:rPr>
      </w:pPr>
    </w:p>
    <w:p w:rsidR="00D01283" w:rsidRDefault="00D01283" w:rsidP="00F60D70">
      <w:pPr>
        <w:jc w:val="both"/>
        <w:rPr>
          <w:lang w:val="pt-BR"/>
        </w:rPr>
      </w:pPr>
      <w:r>
        <w:rPr>
          <w:lang w:val="pt-BR"/>
        </w:rPr>
        <w:t>Authors of this specification:</w:t>
      </w:r>
    </w:p>
    <w:p w:rsidR="001F7ECD" w:rsidRPr="00B64B28" w:rsidRDefault="001F7ECD" w:rsidP="00F60D70">
      <w:pPr>
        <w:jc w:val="both"/>
      </w:pPr>
      <w:r w:rsidRPr="00B64B28">
        <w:t xml:space="preserve">Juan Antonio Vizcaíno, European Bioinformatics Institute </w:t>
      </w:r>
    </w:p>
    <w:p w:rsidR="001F7ECD" w:rsidRDefault="001F7ECD" w:rsidP="00F60D70">
      <w:pPr>
        <w:jc w:val="both"/>
        <w:rPr>
          <w:lang w:val="de-DE"/>
        </w:rPr>
      </w:pPr>
      <w:r>
        <w:rPr>
          <w:lang w:val="de-DE"/>
        </w:rPr>
        <w:t>Gerhard Mayer,</w:t>
      </w:r>
      <w:r w:rsidRPr="007B2C6B">
        <w:rPr>
          <w:lang w:val="de-DE"/>
        </w:rPr>
        <w:t xml:space="preserve"> Medizinisches Proteom-Center, Ruhr-Universität Bochum</w:t>
      </w:r>
      <w:r>
        <w:rPr>
          <w:lang w:val="de-DE"/>
        </w:rPr>
        <w:t xml:space="preserve"> </w:t>
      </w:r>
    </w:p>
    <w:p w:rsidR="001F7ECD" w:rsidRDefault="001F7ECD" w:rsidP="00F60D70">
      <w:pPr>
        <w:jc w:val="both"/>
        <w:rPr>
          <w:lang w:val="de-DE"/>
        </w:rPr>
      </w:pPr>
      <w:r w:rsidRPr="008B5995">
        <w:rPr>
          <w:lang w:val="de-DE"/>
        </w:rPr>
        <w:t>Martin Eisenacher, Medizinisches Proteom-Center, Ruhr-Universität Bochum</w:t>
      </w:r>
    </w:p>
    <w:p w:rsidR="001F7ECD" w:rsidRPr="00071A7F" w:rsidRDefault="001F7ECD" w:rsidP="00F60D70">
      <w:pPr>
        <w:jc w:val="both"/>
        <w:rPr>
          <w:lang w:val="en-US"/>
        </w:rPr>
      </w:pPr>
      <w:r w:rsidRPr="00071A7F">
        <w:rPr>
          <w:lang w:val="en-US"/>
        </w:rPr>
        <w:t>Sean Seymour, SCIEX</w:t>
      </w:r>
      <w:r w:rsidR="007C10B6">
        <w:rPr>
          <w:lang w:val="en-US"/>
        </w:rPr>
        <w:t xml:space="preserve"> / Applied Biosystems</w:t>
      </w:r>
    </w:p>
    <w:p w:rsidR="001F7ECD" w:rsidRPr="00071A7F" w:rsidRDefault="001F7ECD" w:rsidP="00F60D70">
      <w:pPr>
        <w:jc w:val="both"/>
        <w:rPr>
          <w:lang w:val="en-US"/>
        </w:rPr>
      </w:pPr>
      <w:r w:rsidRPr="00071A7F">
        <w:rPr>
          <w:lang w:val="en-US"/>
        </w:rPr>
        <w:t>Terry Farrah, Institute for Systems Biology</w:t>
      </w:r>
    </w:p>
    <w:p w:rsidR="001F7ECD" w:rsidRDefault="001F7ECD" w:rsidP="00F60D70">
      <w:pPr>
        <w:jc w:val="both"/>
      </w:pPr>
      <w:r>
        <w:t>Andrew R Jones, University of Liverpool</w:t>
      </w:r>
    </w:p>
    <w:p w:rsidR="00D81DE0" w:rsidRDefault="00D81DE0" w:rsidP="001F7ECD"/>
    <w:p w:rsidR="00D81DE0" w:rsidRDefault="006239D3" w:rsidP="00466496">
      <w:r>
        <w:t>Correspondence</w:t>
      </w:r>
      <w:r w:rsidR="007C10B6">
        <w:t xml:space="preserve"> -</w:t>
      </w:r>
      <w:r w:rsidR="00D81DE0">
        <w:t xml:space="preserve"> </w:t>
      </w:r>
      <w:hyperlink r:id="rId459" w:history="1">
        <w:r w:rsidR="00D81DE0" w:rsidRPr="003B09BA">
          <w:rPr>
            <w:rStyle w:val="Hyperlink"/>
          </w:rPr>
          <w:t>andrew.jones@liv.ac.uk</w:t>
        </w:r>
      </w:hyperlink>
    </w:p>
    <w:p w:rsidR="00D81DE0" w:rsidRDefault="00D81DE0" w:rsidP="00466496"/>
    <w:p w:rsidR="00D01283" w:rsidRDefault="00D01283" w:rsidP="00466496"/>
    <w:p w:rsidR="00060CAA" w:rsidRDefault="00060CAA" w:rsidP="00466496"/>
    <w:p w:rsidR="008B6BE0" w:rsidRDefault="008B6BE0" w:rsidP="00466496">
      <w:r>
        <w:t xml:space="preserve">In addition to the authors, the following people contributed to the model development, gave feedback or tested </w:t>
      </w:r>
      <w:r w:rsidR="006D41B9">
        <w:t>mzIdentML</w:t>
      </w:r>
      <w:r>
        <w:t>:</w:t>
      </w:r>
    </w:p>
    <w:p w:rsidR="0010650C" w:rsidRDefault="0010650C" w:rsidP="00466496">
      <w:pPr>
        <w:numPr>
          <w:ilvl w:val="0"/>
          <w:numId w:val="17"/>
        </w:numPr>
      </w:pPr>
      <w:r>
        <w:t>Eric Deutsch,</w:t>
      </w:r>
      <w:r w:rsidR="006F316E">
        <w:t xml:space="preserve"> Institute for Systems Biology</w:t>
      </w:r>
    </w:p>
    <w:p w:rsidR="008B6BE0" w:rsidRDefault="008B6BE0" w:rsidP="00466496">
      <w:pPr>
        <w:numPr>
          <w:ilvl w:val="0"/>
          <w:numId w:val="17"/>
        </w:numPr>
      </w:pPr>
      <w:r>
        <w:t>Simon Hubbard</w:t>
      </w:r>
      <w:r w:rsidR="004A5AFB" w:rsidRPr="004A5AFB">
        <w:t>, University of Manc</w:t>
      </w:r>
      <w:r w:rsidR="004A5AFB">
        <w:t>h</w:t>
      </w:r>
      <w:r w:rsidR="004A5AFB" w:rsidRPr="004A5AFB">
        <w:t>ester</w:t>
      </w:r>
    </w:p>
    <w:p w:rsidR="00FF6617" w:rsidRPr="00FF6617" w:rsidRDefault="008B6BE0" w:rsidP="00466496">
      <w:pPr>
        <w:numPr>
          <w:ilvl w:val="0"/>
          <w:numId w:val="17"/>
        </w:numPr>
      </w:pPr>
      <w:r w:rsidRPr="00FF6617">
        <w:t>Julian Selley</w:t>
      </w:r>
      <w:r w:rsidR="004A5AFB" w:rsidRPr="00FF6617">
        <w:t>, University of Manchester</w:t>
      </w:r>
    </w:p>
    <w:p w:rsidR="00FF6617" w:rsidRDefault="00FF6617" w:rsidP="00466496">
      <w:pPr>
        <w:numPr>
          <w:ilvl w:val="0"/>
          <w:numId w:val="17"/>
        </w:numPr>
      </w:pPr>
      <w:r w:rsidRPr="006D3E4C">
        <w:t>Zsuzsanna Bencsath-Makkai</w:t>
      </w:r>
      <w:r>
        <w:t xml:space="preserve">, </w:t>
      </w:r>
      <w:r w:rsidRPr="006D3E4C">
        <w:t>Biomedical</w:t>
      </w:r>
      <w:r>
        <w:t xml:space="preserve"> </w:t>
      </w:r>
      <w:r w:rsidRPr="006D3E4C">
        <w:t xml:space="preserve">Engineering, </w:t>
      </w:r>
      <w:r>
        <w:t>McGill University</w:t>
      </w:r>
    </w:p>
    <w:p w:rsidR="0010650C" w:rsidRPr="0010650C" w:rsidRDefault="00DA3855" w:rsidP="00466496">
      <w:pPr>
        <w:numPr>
          <w:ilvl w:val="0"/>
          <w:numId w:val="17"/>
        </w:numPr>
      </w:pPr>
      <w:r w:rsidRPr="0010650C">
        <w:t xml:space="preserve">Randy Julian, </w:t>
      </w:r>
      <w:r w:rsidR="00357480">
        <w:t>IndigoBio</w:t>
      </w:r>
    </w:p>
    <w:p w:rsidR="0010650C" w:rsidRPr="0010650C" w:rsidRDefault="00DA3855" w:rsidP="00466496">
      <w:pPr>
        <w:numPr>
          <w:ilvl w:val="0"/>
          <w:numId w:val="17"/>
        </w:numPr>
      </w:pPr>
      <w:r w:rsidRPr="0010650C">
        <w:t>Pierre-Alain</w:t>
      </w:r>
      <w:r w:rsidR="0010650C">
        <w:t xml:space="preserve"> Binz</w:t>
      </w:r>
      <w:r w:rsidRPr="0010650C">
        <w:t xml:space="preserve">, </w:t>
      </w:r>
      <w:r w:rsidR="00A52115">
        <w:t>GeneBio Geneva</w:t>
      </w:r>
    </w:p>
    <w:p w:rsidR="00DA3855" w:rsidRPr="00097237" w:rsidRDefault="00DA3855" w:rsidP="00466496">
      <w:pPr>
        <w:numPr>
          <w:ilvl w:val="0"/>
          <w:numId w:val="17"/>
        </w:numPr>
      </w:pPr>
      <w:r w:rsidRPr="0010650C">
        <w:t>Alex Masselot</w:t>
      </w:r>
      <w:r w:rsidR="0012768D">
        <w:t xml:space="preserve">, </w:t>
      </w:r>
      <w:r w:rsidR="0012768D" w:rsidRPr="0012768D">
        <w:t>GeneBio Geneva</w:t>
      </w:r>
    </w:p>
    <w:p w:rsidR="00E6728C" w:rsidRDefault="00E6728C" w:rsidP="00466496">
      <w:pPr>
        <w:numPr>
          <w:ilvl w:val="0"/>
          <w:numId w:val="17"/>
        </w:numPr>
      </w:pPr>
      <w:r>
        <w:t>Lennart Martens, European Bioinformatics Institute</w:t>
      </w:r>
    </w:p>
    <w:p w:rsidR="00E6728C" w:rsidRDefault="003434D9" w:rsidP="00466496">
      <w:pPr>
        <w:numPr>
          <w:ilvl w:val="0"/>
          <w:numId w:val="17"/>
        </w:numPr>
      </w:pPr>
      <w:r>
        <w:t xml:space="preserve">Henning Hermjakob, </w:t>
      </w:r>
      <w:r w:rsidRPr="003434D9">
        <w:t>European Bioinformatics Institute</w:t>
      </w:r>
    </w:p>
    <w:p w:rsidR="008B3521" w:rsidRDefault="008B3521" w:rsidP="00466496">
      <w:pPr>
        <w:numPr>
          <w:ilvl w:val="0"/>
          <w:numId w:val="17"/>
        </w:numPr>
      </w:pPr>
      <w:r w:rsidRPr="008B3521">
        <w:t>Luisa Montecchi, European Bioinformatics Institute</w:t>
      </w:r>
    </w:p>
    <w:p w:rsidR="00886F9A" w:rsidRDefault="00886F9A" w:rsidP="00466496">
      <w:pPr>
        <w:numPr>
          <w:ilvl w:val="0"/>
          <w:numId w:val="17"/>
        </w:numPr>
      </w:pPr>
      <w:r>
        <w:t>Richard C</w:t>
      </w:r>
      <w:r w:rsidR="00100EA5">
        <w:t>ô</w:t>
      </w:r>
      <w:r>
        <w:t>t</w:t>
      </w:r>
      <w:r w:rsidR="00100EA5">
        <w:t>é</w:t>
      </w:r>
      <w:r>
        <w:t xml:space="preserve">, </w:t>
      </w:r>
      <w:r w:rsidRPr="00886F9A">
        <w:t>European Bioinformatics Institute</w:t>
      </w:r>
    </w:p>
    <w:p w:rsidR="00D81DE0" w:rsidRPr="00D81DE0" w:rsidRDefault="00F91C5A" w:rsidP="00466496">
      <w:pPr>
        <w:pStyle w:val="PlainText"/>
        <w:numPr>
          <w:ilvl w:val="0"/>
          <w:numId w:val="17"/>
        </w:numPr>
        <w:rPr>
          <w:rFonts w:ascii="Arial" w:hAnsi="Arial" w:cs="Arial"/>
          <w:lang w:val="de-DE"/>
        </w:rPr>
      </w:pPr>
      <w:r w:rsidRPr="00D81DE0">
        <w:rPr>
          <w:rFonts w:ascii="Arial" w:hAnsi="Arial" w:cs="Arial"/>
          <w:lang w:val="de-DE"/>
        </w:rPr>
        <w:t>Marc Sturm, Eberhard Karls University, Tübingen</w:t>
      </w:r>
    </w:p>
    <w:p w:rsidR="00AF0D40" w:rsidRPr="00AF0D40" w:rsidRDefault="00AF0D40" w:rsidP="00466496">
      <w:pPr>
        <w:numPr>
          <w:ilvl w:val="0"/>
          <w:numId w:val="17"/>
        </w:numPr>
      </w:pPr>
      <w:r w:rsidRPr="00AF0D40">
        <w:t>Jim Shofstahl, Thermo Fisher</w:t>
      </w:r>
    </w:p>
    <w:p w:rsidR="00AF0D40" w:rsidRPr="00AF0D40" w:rsidRDefault="00AF0D40" w:rsidP="00466496">
      <w:pPr>
        <w:numPr>
          <w:ilvl w:val="0"/>
          <w:numId w:val="17"/>
        </w:numPr>
      </w:pPr>
      <w:r w:rsidRPr="00AF0D40">
        <w:t>David Horn, Agilent</w:t>
      </w:r>
    </w:p>
    <w:p w:rsidR="00AF0D40" w:rsidRPr="00AF0D40" w:rsidRDefault="00AF0D40" w:rsidP="00466496">
      <w:pPr>
        <w:numPr>
          <w:ilvl w:val="0"/>
          <w:numId w:val="17"/>
        </w:numPr>
      </w:pPr>
      <w:r w:rsidRPr="00AF0D40">
        <w:t>Jimmy Eng, Fred Hutchinson Cancer Research</w:t>
      </w:r>
    </w:p>
    <w:p w:rsidR="00AF0D40" w:rsidRPr="00AF0D40" w:rsidRDefault="00AF0D40" w:rsidP="00466496">
      <w:pPr>
        <w:numPr>
          <w:ilvl w:val="0"/>
          <w:numId w:val="17"/>
        </w:numPr>
      </w:pPr>
      <w:r w:rsidRPr="00AF0D40">
        <w:t>Brian Searle, Proteome Software</w:t>
      </w:r>
    </w:p>
    <w:p w:rsidR="00AF0D40" w:rsidRDefault="00AF0D40" w:rsidP="00466496">
      <w:pPr>
        <w:numPr>
          <w:ilvl w:val="0"/>
          <w:numId w:val="17"/>
        </w:numPr>
      </w:pPr>
      <w:r w:rsidRPr="00AF0D40">
        <w:t xml:space="preserve">Phillip Young, Waters </w:t>
      </w:r>
    </w:p>
    <w:p w:rsidR="00491A6E" w:rsidRPr="008B5995" w:rsidRDefault="00491A6E" w:rsidP="00466496">
      <w:pPr>
        <w:numPr>
          <w:ilvl w:val="0"/>
          <w:numId w:val="17"/>
        </w:numPr>
        <w:rPr>
          <w:lang w:val="de-DE"/>
        </w:rPr>
      </w:pPr>
      <w:r w:rsidRPr="008B5995">
        <w:rPr>
          <w:lang w:val="de-DE"/>
        </w:rPr>
        <w:t>Michael Kohl, Medizinisches Proteom-Center, Ruhr-Universität Bochum, Germany</w:t>
      </w:r>
    </w:p>
    <w:p w:rsidR="00491A6E" w:rsidRDefault="00491A6E" w:rsidP="00466496">
      <w:pPr>
        <w:numPr>
          <w:ilvl w:val="0"/>
          <w:numId w:val="17"/>
        </w:numPr>
      </w:pPr>
      <w:r w:rsidRPr="00491A6E">
        <w:t>Christian Stephan, Medizinisches Proteom-Center, Ruhr-Universität Bochum, Germany</w:t>
      </w:r>
    </w:p>
    <w:p w:rsidR="00A11B7C" w:rsidRDefault="00A11B7C" w:rsidP="00466496">
      <w:pPr>
        <w:numPr>
          <w:ilvl w:val="0"/>
          <w:numId w:val="17"/>
        </w:numPr>
      </w:pPr>
      <w:r>
        <w:t xml:space="preserve">Eugene Kapp, </w:t>
      </w:r>
      <w:r w:rsidR="00B65271" w:rsidRPr="00B65271">
        <w:t>Ludwig Institute for Cancer Research</w:t>
      </w:r>
    </w:p>
    <w:p w:rsidR="00A57C7C" w:rsidRDefault="00A57C7C" w:rsidP="00466496">
      <w:pPr>
        <w:numPr>
          <w:ilvl w:val="0"/>
          <w:numId w:val="17"/>
        </w:numPr>
      </w:pPr>
      <w:r>
        <w:t>Mich</w:t>
      </w:r>
      <w:r w:rsidR="00762CCD">
        <w:t>ael Coleman, Stowers Institute</w:t>
      </w:r>
    </w:p>
    <w:p w:rsidR="00A550D8" w:rsidRDefault="00A550D8" w:rsidP="00466496">
      <w:pPr>
        <w:numPr>
          <w:ilvl w:val="0"/>
          <w:numId w:val="17"/>
        </w:numPr>
        <w:rPr>
          <w:lang w:val="de-DE"/>
        </w:rPr>
      </w:pPr>
      <w:r>
        <w:rPr>
          <w:lang w:val="de-DE"/>
        </w:rPr>
        <w:t xml:space="preserve">Julian Uszkoreit, </w:t>
      </w:r>
      <w:r w:rsidRPr="00AB5007">
        <w:rPr>
          <w:lang w:val="de-DE"/>
        </w:rPr>
        <w:t>Medizinisches Proteom-Center, Ruhr-Universität Bochum, Germany</w:t>
      </w:r>
    </w:p>
    <w:p w:rsidR="00A550D8" w:rsidRPr="00762CCD" w:rsidRDefault="00A550D8" w:rsidP="00466496">
      <w:pPr>
        <w:numPr>
          <w:ilvl w:val="0"/>
          <w:numId w:val="17"/>
        </w:numPr>
        <w:rPr>
          <w:lang w:val="de-DE"/>
        </w:rPr>
      </w:pPr>
      <w:r>
        <w:rPr>
          <w:lang w:val="de-DE"/>
        </w:rPr>
        <w:t xml:space="preserve">Oliver Kohlbacher, </w:t>
      </w:r>
      <w:r w:rsidRPr="008B5995">
        <w:rPr>
          <w:rFonts w:cs="Arial"/>
          <w:lang w:val="de-DE"/>
        </w:rPr>
        <w:t>Eberhard Karls University, Tübingen</w:t>
      </w:r>
    </w:p>
    <w:p w:rsidR="00762CCD" w:rsidRPr="00790870" w:rsidRDefault="00762CCD" w:rsidP="00466496">
      <w:pPr>
        <w:numPr>
          <w:ilvl w:val="0"/>
          <w:numId w:val="17"/>
        </w:numPr>
        <w:rPr>
          <w:lang w:val="de-DE"/>
        </w:rPr>
      </w:pPr>
      <w:r w:rsidRPr="00762CCD">
        <w:rPr>
          <w:lang w:val="de-DE"/>
        </w:rPr>
        <w:t xml:space="preserve">Mathias Walzer, </w:t>
      </w:r>
      <w:r w:rsidRPr="008B5995">
        <w:rPr>
          <w:rFonts w:cs="Arial"/>
          <w:lang w:val="de-DE"/>
        </w:rPr>
        <w:t>Eberhard Karls University, Tübingen</w:t>
      </w:r>
    </w:p>
    <w:p w:rsidR="00790870" w:rsidRPr="00A550D8" w:rsidRDefault="00790870" w:rsidP="00466496">
      <w:pPr>
        <w:numPr>
          <w:ilvl w:val="0"/>
          <w:numId w:val="17"/>
        </w:numPr>
      </w:pPr>
      <w:r>
        <w:t>David Ovelleiro, European Bioinformatics Institute</w:t>
      </w:r>
    </w:p>
    <w:p w:rsidR="00A550D8" w:rsidRPr="00A550D8" w:rsidRDefault="00A550D8" w:rsidP="00466496">
      <w:pPr>
        <w:numPr>
          <w:ilvl w:val="0"/>
          <w:numId w:val="17"/>
        </w:numPr>
      </w:pPr>
      <w:r>
        <w:t>Alberto Medina, ProteoRed Consortium, Spain</w:t>
      </w:r>
    </w:p>
    <w:p w:rsidR="00A550D8" w:rsidRPr="00790870" w:rsidRDefault="00A550D8" w:rsidP="00466496">
      <w:pPr>
        <w:numPr>
          <w:ilvl w:val="0"/>
          <w:numId w:val="17"/>
        </w:numPr>
      </w:pPr>
      <w:r>
        <w:t>Salvador Mart</w:t>
      </w:r>
      <w:r w:rsidR="007C10B6">
        <w:t>í</w:t>
      </w:r>
      <w:r>
        <w:t>nez</w:t>
      </w:r>
      <w:r w:rsidR="007C10B6">
        <w:t>-Bartolomé</w:t>
      </w:r>
      <w:r>
        <w:t>, ProteoRed Consortium, Spain</w:t>
      </w:r>
    </w:p>
    <w:p w:rsidR="00790870" w:rsidRDefault="00790870" w:rsidP="00466496">
      <w:pPr>
        <w:numPr>
          <w:ilvl w:val="0"/>
          <w:numId w:val="17"/>
        </w:numPr>
      </w:pPr>
      <w:r>
        <w:t>Laurent Gatto, University of Cambridge</w:t>
      </w:r>
    </w:p>
    <w:p w:rsidR="00F55DCC" w:rsidRDefault="00F55DCC" w:rsidP="00466496">
      <w:pPr>
        <w:numPr>
          <w:ilvl w:val="0"/>
          <w:numId w:val="17"/>
        </w:numPr>
      </w:pPr>
      <w:r>
        <w:t>Simon Perkins, University of Liverpool</w:t>
      </w:r>
    </w:p>
    <w:p w:rsidR="00F55DCC" w:rsidRDefault="00F55DCC" w:rsidP="00466496">
      <w:pPr>
        <w:numPr>
          <w:ilvl w:val="0"/>
          <w:numId w:val="17"/>
        </w:numPr>
      </w:pPr>
      <w:r>
        <w:t>Harald Barsnes, University of Bergen</w:t>
      </w:r>
    </w:p>
    <w:p w:rsidR="00F55DCC" w:rsidRDefault="00F55DCC" w:rsidP="00466496">
      <w:pPr>
        <w:numPr>
          <w:ilvl w:val="0"/>
          <w:numId w:val="17"/>
        </w:numPr>
      </w:pPr>
      <w:r>
        <w:t>Marc Vaudel, University of Bergen</w:t>
      </w:r>
    </w:p>
    <w:p w:rsidR="00F55DCC" w:rsidRDefault="00F55DCC" w:rsidP="00466496">
      <w:pPr>
        <w:numPr>
          <w:ilvl w:val="0"/>
          <w:numId w:val="17"/>
        </w:numPr>
      </w:pPr>
      <w:r>
        <w:t>Yasset Perez-Riverol, European Bioinformatics Institute</w:t>
      </w:r>
    </w:p>
    <w:p w:rsidR="00F55DCC" w:rsidRDefault="00F55DCC" w:rsidP="00466496">
      <w:pPr>
        <w:numPr>
          <w:ilvl w:val="0"/>
          <w:numId w:val="17"/>
        </w:numPr>
      </w:pPr>
      <w:r>
        <w:t>Tobias Ternent, European Bioinformatics Institute</w:t>
      </w:r>
    </w:p>
    <w:p w:rsidR="00F55DCC" w:rsidRDefault="007C10B6" w:rsidP="00466496">
      <w:pPr>
        <w:numPr>
          <w:ilvl w:val="0"/>
          <w:numId w:val="17"/>
        </w:numPr>
      </w:pPr>
      <w:r>
        <w:t>Lutz Fischer, University of Edinburgh</w:t>
      </w:r>
    </w:p>
    <w:p w:rsidR="007C10B6" w:rsidRDefault="007C10B6" w:rsidP="00466496">
      <w:pPr>
        <w:numPr>
          <w:ilvl w:val="0"/>
          <w:numId w:val="17"/>
        </w:numPr>
      </w:pPr>
      <w:r>
        <w:t>Juri Rappsilber, University of Edinburgh</w:t>
      </w:r>
    </w:p>
    <w:p w:rsidR="007C10B6" w:rsidRDefault="007C10B6" w:rsidP="00466496">
      <w:pPr>
        <w:numPr>
          <w:ilvl w:val="0"/>
          <w:numId w:val="17"/>
        </w:numPr>
      </w:pPr>
      <w:r>
        <w:t>Eugen Netz, Max Planck Institute for Developmental Biology, Tübingen</w:t>
      </w:r>
    </w:p>
    <w:p w:rsidR="007C10B6" w:rsidRDefault="007C10B6" w:rsidP="00466496">
      <w:pPr>
        <w:numPr>
          <w:ilvl w:val="0"/>
          <w:numId w:val="17"/>
        </w:numPr>
      </w:pPr>
      <w:r>
        <w:t>Alexander Leitner, ETH ZürichRobert J. Chalkley, University of California San Franscisco</w:t>
      </w:r>
    </w:p>
    <w:p w:rsidR="007C10B6" w:rsidRDefault="007C10B6" w:rsidP="00466496">
      <w:pPr>
        <w:numPr>
          <w:ilvl w:val="0"/>
          <w:numId w:val="17"/>
        </w:numPr>
      </w:pPr>
      <w:r>
        <w:t>Fawaz Ghali, University of Liverpool</w:t>
      </w:r>
    </w:p>
    <w:p w:rsidR="00180A75" w:rsidRPr="00180A75" w:rsidRDefault="00180A75" w:rsidP="00466496">
      <w:pPr>
        <w:numPr>
          <w:ilvl w:val="0"/>
          <w:numId w:val="17"/>
        </w:numPr>
        <w:rPr>
          <w:lang w:val="de-DE"/>
        </w:rPr>
      </w:pPr>
      <w:r w:rsidRPr="00180A75">
        <w:rPr>
          <w:lang w:val="de-DE"/>
        </w:rPr>
        <w:t xml:space="preserve">Timo Sachsenberg, </w:t>
      </w:r>
      <w:r w:rsidRPr="008B5995">
        <w:rPr>
          <w:rFonts w:cs="Arial"/>
          <w:lang w:val="de-DE"/>
        </w:rPr>
        <w:t>Eberhard Karls University, Tübingen</w:t>
      </w:r>
    </w:p>
    <w:p w:rsidR="007C10B6" w:rsidRPr="00762CCD" w:rsidRDefault="007C10B6" w:rsidP="00466496">
      <w:pPr>
        <w:numPr>
          <w:ilvl w:val="0"/>
          <w:numId w:val="17"/>
        </w:numPr>
      </w:pPr>
      <w:r>
        <w:t>Andrea Sinz, Martin Luther University Halle-Wittenberg</w:t>
      </w:r>
    </w:p>
    <w:p w:rsidR="00A12DD3" w:rsidRPr="00E86995" w:rsidRDefault="00A12DD3" w:rsidP="00466496">
      <w:pPr>
        <w:rPr>
          <w:highlight w:val="yellow"/>
        </w:rPr>
      </w:pPr>
    </w:p>
    <w:p w:rsidR="00C226A7" w:rsidRPr="00D77D22" w:rsidRDefault="00C226A7" w:rsidP="00466496">
      <w:pPr>
        <w:pStyle w:val="Heading1"/>
      </w:pPr>
      <w:bookmarkStart w:id="268" w:name="_Toc457214156"/>
      <w:r w:rsidRPr="00D77D22">
        <w:t>References</w:t>
      </w:r>
      <w:bookmarkEnd w:id="268"/>
    </w:p>
    <w:p w:rsidR="0031233F" w:rsidRDefault="0031233F" w:rsidP="00B151A4">
      <w:pPr>
        <w:ind w:left="720"/>
      </w:pPr>
    </w:p>
    <w:p w:rsidR="00131AA7" w:rsidRPr="00131AA7" w:rsidRDefault="0031233F" w:rsidP="00131AA7">
      <w:pPr>
        <w:pStyle w:val="EndNoteBibliography"/>
      </w:pPr>
      <w:r>
        <w:fldChar w:fldCharType="begin"/>
      </w:r>
      <w:r>
        <w:instrText xml:space="preserve"> ADDIN EN.REFLIST </w:instrText>
      </w:r>
      <w:r>
        <w:fldChar w:fldCharType="separate"/>
      </w:r>
      <w:r w:rsidR="00131AA7" w:rsidRPr="00131AA7">
        <w:t>1.</w:t>
      </w:r>
      <w:r w:rsidR="00131AA7" w:rsidRPr="00131AA7">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00131AA7" w:rsidRPr="00131AA7">
        <w:rPr>
          <w:i/>
        </w:rPr>
        <w:t>Molecular &amp; Cellular Proteomics</w:t>
      </w:r>
      <w:r w:rsidR="00131AA7" w:rsidRPr="00131AA7">
        <w:t xml:space="preserve"> 10, R110.000133</w:t>
      </w:r>
    </w:p>
    <w:p w:rsidR="00131AA7" w:rsidRPr="00131AA7" w:rsidRDefault="00131AA7" w:rsidP="00131AA7">
      <w:pPr>
        <w:pStyle w:val="EndNoteBibliography"/>
      </w:pPr>
      <w:r w:rsidRPr="00131AA7">
        <w:t>2.</w:t>
      </w:r>
      <w:r w:rsidRPr="00131AA7">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131AA7">
        <w:rPr>
          <w:i/>
        </w:rPr>
        <w:t>Molecular &amp; cellular proteomics : MCP</w:t>
      </w:r>
      <w:r w:rsidRPr="00131AA7">
        <w:t xml:space="preserve"> 12, 2332-2340</w:t>
      </w:r>
    </w:p>
    <w:p w:rsidR="00131AA7" w:rsidRPr="00131AA7" w:rsidRDefault="00131AA7" w:rsidP="00131AA7">
      <w:pPr>
        <w:pStyle w:val="EndNoteBibliography"/>
      </w:pPr>
      <w:r w:rsidRPr="00131AA7">
        <w:t>3.</w:t>
      </w:r>
      <w:r w:rsidRPr="00131AA7">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sidRPr="00131AA7">
        <w:rPr>
          <w:i/>
        </w:rPr>
        <w:t>Molecular &amp; cellular proteomics : MCP</w:t>
      </w:r>
      <w:r w:rsidRPr="00131AA7">
        <w:t xml:space="preserve"> 13, 2765-2775</w:t>
      </w:r>
    </w:p>
    <w:p w:rsidR="00131AA7" w:rsidRPr="00131AA7" w:rsidRDefault="00131AA7" w:rsidP="00131AA7">
      <w:pPr>
        <w:pStyle w:val="EndNoteBibliography"/>
      </w:pPr>
      <w:r w:rsidRPr="00131AA7">
        <w:t>4.</w:t>
      </w:r>
      <w:r w:rsidRPr="00131AA7">
        <w:tab/>
        <w:t xml:space="preserve">Kerrien, S., Orchard, S., Montecchi-Palazzi, L., Aranda, B., Quinn, A., Vinod, N., Bader, G., Xenarios, I., Wojcik, J., Sherman, D., Tyers, M., Salama, J., Moore, S., Ceol, A., Chatr-aryamontri, A., Oesterheld, M., Stumpflen, V., Salwinski, L., Nerothin, J., Cerami, E., Cusick, M., Vidal, M., Gilson, M., Armstrong, J., Woollard, P., Hogue, C., Eisenberg, D., Cesareni, G., Apweiler, R., and Hermjakob, H. (2007) Broadening the horizon - level 2.5 of the HUPO-PSI format for molecular interactions. </w:t>
      </w:r>
      <w:r w:rsidRPr="00131AA7">
        <w:rPr>
          <w:i/>
        </w:rPr>
        <w:t>BMC Biology</w:t>
      </w:r>
      <w:r w:rsidRPr="00131AA7">
        <w:t xml:space="preserve"> 5, 44</w:t>
      </w:r>
    </w:p>
    <w:p w:rsidR="00131AA7" w:rsidRPr="00131AA7" w:rsidRDefault="00131AA7" w:rsidP="00131AA7">
      <w:pPr>
        <w:pStyle w:val="EndNoteBibliography"/>
      </w:pPr>
      <w:r w:rsidRPr="00131AA7">
        <w:t>5.</w:t>
      </w:r>
      <w:r w:rsidRPr="00131AA7">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sidRPr="00131AA7">
        <w:rPr>
          <w:i/>
        </w:rPr>
        <w:t>Database</w:t>
      </w:r>
      <w:r w:rsidRPr="00131AA7">
        <w:t xml:space="preserve"> 2013</w:t>
      </w:r>
    </w:p>
    <w:p w:rsidR="00131AA7" w:rsidRPr="00131AA7" w:rsidRDefault="00131AA7" w:rsidP="00131AA7">
      <w:pPr>
        <w:pStyle w:val="EndNoteBibliography"/>
      </w:pPr>
      <w:r w:rsidRPr="00131AA7">
        <w:t>6.</w:t>
      </w:r>
      <w:r w:rsidRPr="00131AA7">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131AA7">
        <w:rPr>
          <w:i/>
        </w:rPr>
        <w:t>Proteomics</w:t>
      </w:r>
      <w:r w:rsidRPr="00131AA7">
        <w:t xml:space="preserve"> 14, 2389-2399</w:t>
      </w:r>
    </w:p>
    <w:p w:rsidR="00131AA7" w:rsidRPr="00131AA7" w:rsidRDefault="00131AA7" w:rsidP="00131AA7">
      <w:pPr>
        <w:pStyle w:val="EndNoteBibliography"/>
      </w:pPr>
      <w:r w:rsidRPr="00131AA7">
        <w:t>7.</w:t>
      </w:r>
      <w:r w:rsidRPr="00131AA7">
        <w:tab/>
        <w:t xml:space="preserve">Li, H., Handsaker, B., Wysoker, A., Fennell, T., Ruan, J., Homer, N., Marth, G., Abecasis, G., and Durbin, R. (2009) The Sequence Alignment/Map format and SAMtools. </w:t>
      </w:r>
      <w:r w:rsidRPr="00131AA7">
        <w:rPr>
          <w:i/>
        </w:rPr>
        <w:t>Bioinformatics (Oxford, England)</w:t>
      </w:r>
      <w:r w:rsidRPr="00131AA7">
        <w:t xml:space="preserve"> 25, 2078-2079</w:t>
      </w:r>
    </w:p>
    <w:p w:rsidR="0031233F" w:rsidRDefault="0031233F" w:rsidP="00F60D70">
      <w:pPr>
        <w:ind w:left="720"/>
        <w:jc w:val="both"/>
      </w:pPr>
      <w:r>
        <w:fldChar w:fldCharType="end"/>
      </w:r>
    </w:p>
    <w:p w:rsidR="0031233F" w:rsidRPr="00C862DC" w:rsidRDefault="0031233F" w:rsidP="00F60D70">
      <w:pPr>
        <w:ind w:left="720"/>
        <w:jc w:val="both"/>
      </w:pPr>
    </w:p>
    <w:p w:rsidR="00507A7E" w:rsidRPr="008B6BE0" w:rsidRDefault="00507A7E" w:rsidP="00F60D70">
      <w:pPr>
        <w:pStyle w:val="Heading1"/>
        <w:jc w:val="both"/>
      </w:pPr>
      <w:bookmarkStart w:id="269" w:name="_Toc526008660"/>
      <w:bookmarkStart w:id="270" w:name="_Toc153690678"/>
      <w:bookmarkStart w:id="271" w:name="_Toc155584023"/>
      <w:bookmarkStart w:id="272" w:name="_Toc156877875"/>
      <w:bookmarkStart w:id="273" w:name="_Toc457214157"/>
      <w:r w:rsidRPr="008B6BE0">
        <w:t>Intellectual Property Statement</w:t>
      </w:r>
      <w:bookmarkEnd w:id="269"/>
      <w:bookmarkEnd w:id="270"/>
      <w:bookmarkEnd w:id="271"/>
      <w:bookmarkEnd w:id="272"/>
      <w:bookmarkEnd w:id="273"/>
    </w:p>
    <w:p w:rsidR="008B6BE0" w:rsidRDefault="008B6BE0" w:rsidP="00F60D70">
      <w:pPr>
        <w:jc w:val="both"/>
        <w:rPr>
          <w:rFonts w:eastAsia="MS Mincho"/>
          <w:lang w:eastAsia="zh-CN"/>
        </w:rPr>
      </w:pPr>
      <w:r>
        <w:rPr>
          <w:rFonts w:eastAsia="MS Mincho"/>
          <w:lang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rsidR="008B6BE0" w:rsidRDefault="008B6BE0" w:rsidP="00F60D70">
      <w:pPr>
        <w:jc w:val="both"/>
        <w:rPr>
          <w:rFonts w:eastAsia="MS Mincho"/>
          <w:lang w:eastAsia="zh-CN"/>
        </w:rPr>
      </w:pPr>
    </w:p>
    <w:p w:rsidR="008B6BE0" w:rsidRDefault="008B6BE0" w:rsidP="00F60D70">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rsidR="00852A2F" w:rsidRPr="00E86995" w:rsidRDefault="00852A2F" w:rsidP="00F60D70">
      <w:pPr>
        <w:jc w:val="both"/>
        <w:rPr>
          <w:highlight w:val="yellow"/>
        </w:rPr>
      </w:pPr>
    </w:p>
    <w:p w:rsidR="00852A2F" w:rsidRPr="00E86995" w:rsidRDefault="00852A2F" w:rsidP="00F60D70">
      <w:pPr>
        <w:jc w:val="both"/>
        <w:rPr>
          <w:highlight w:val="yellow"/>
        </w:rPr>
      </w:pPr>
    </w:p>
    <w:p w:rsidR="00507A7E" w:rsidRPr="008B6BE0" w:rsidRDefault="00507A7E" w:rsidP="00F60D70">
      <w:pPr>
        <w:pStyle w:val="Heading1"/>
        <w:numPr>
          <w:ilvl w:val="0"/>
          <w:numId w:val="0"/>
        </w:numPr>
        <w:jc w:val="both"/>
      </w:pPr>
      <w:bookmarkStart w:id="274" w:name="_Toc153687291"/>
      <w:bookmarkStart w:id="275" w:name="_Toc155584024"/>
      <w:bookmarkStart w:id="276" w:name="_Toc156877876"/>
      <w:bookmarkStart w:id="277" w:name="_Toc457214158"/>
      <w:r w:rsidRPr="008B6BE0">
        <w:t>Copyright Notice</w:t>
      </w:r>
      <w:bookmarkEnd w:id="274"/>
      <w:bookmarkEnd w:id="275"/>
      <w:bookmarkEnd w:id="276"/>
      <w:bookmarkEnd w:id="277"/>
    </w:p>
    <w:p w:rsidR="008B6BE0" w:rsidRDefault="008B6BE0" w:rsidP="00F60D70">
      <w:pPr>
        <w:jc w:val="both"/>
      </w:pPr>
      <w:r>
        <w:t>Copyright (C) Proteomics Standards Initiative (</w:t>
      </w:r>
      <w:r w:rsidR="001C6138">
        <w:t>2016</w:t>
      </w:r>
      <w:r>
        <w:t>). All Rights Reserved.</w:t>
      </w:r>
    </w:p>
    <w:p w:rsidR="008B6BE0" w:rsidRDefault="008B6BE0" w:rsidP="00F60D70">
      <w:pPr>
        <w:jc w:val="both"/>
      </w:pPr>
    </w:p>
    <w:p w:rsidR="008B6BE0" w:rsidRDefault="008B6BE0" w:rsidP="00F60D70">
      <w:pPr>
        <w:jc w:val="both"/>
      </w:pPr>
      <w:r>
        <w:t xml:space="preserve">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w:t>
      </w:r>
      <w:r>
        <w:lastRenderedPageBreak/>
        <w:t>the purpose of developing Proteomics Recommendations in which case the procedures for copyrights defined in the PSI Document process must be followed, or as required to translate it into languages other than English.</w:t>
      </w:r>
    </w:p>
    <w:p w:rsidR="008B6BE0" w:rsidRDefault="008B6BE0" w:rsidP="00F60D70">
      <w:pPr>
        <w:jc w:val="both"/>
      </w:pPr>
    </w:p>
    <w:p w:rsidR="008B6BE0" w:rsidRDefault="008B6BE0" w:rsidP="00F60D70">
      <w:pPr>
        <w:jc w:val="both"/>
      </w:pPr>
      <w:r>
        <w:t>The limited permissions granted above are perpetual and will not be revoked by the PSI or its successors or assigns.</w:t>
      </w:r>
    </w:p>
    <w:p w:rsidR="008B6BE0" w:rsidRDefault="008B6BE0" w:rsidP="00F60D70">
      <w:pPr>
        <w:jc w:val="both"/>
      </w:pPr>
    </w:p>
    <w:p w:rsidR="008B6BE0" w:rsidRDefault="008B6BE0" w:rsidP="00F60D70">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78" w:name="29"/>
      <w:bookmarkStart w:id="279" w:name="30"/>
      <w:bookmarkStart w:id="280" w:name="31"/>
      <w:bookmarkEnd w:id="278"/>
      <w:bookmarkEnd w:id="279"/>
      <w:bookmarkEnd w:id="280"/>
    </w:p>
    <w:p w:rsidR="008B6BE0" w:rsidRDefault="008B6BE0" w:rsidP="00F60D70">
      <w:pPr>
        <w:jc w:val="both"/>
      </w:pPr>
    </w:p>
    <w:p w:rsidR="0031233F" w:rsidRDefault="0031233F" w:rsidP="00466496"/>
    <w:p w:rsidR="00507A7E" w:rsidRPr="00507A7E" w:rsidRDefault="00507A7E" w:rsidP="00466496"/>
    <w:sectPr w:rsidR="00507A7E" w:rsidRPr="00507A7E" w:rsidSect="00060CAA">
      <w:headerReference w:type="default" r:id="rId460"/>
      <w:footerReference w:type="default" r:id="rId461"/>
      <w:headerReference w:type="first" r:id="rId462"/>
      <w:pgSz w:w="12240" w:h="15840"/>
      <w:pgMar w:top="1134" w:right="1134" w:bottom="1134" w:left="1134" w:header="720" w:footer="720" w:gutter="0"/>
      <w:cols w:space="720"/>
      <w:noEndnote/>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F783B" w:rsidRDefault="007F783B">
      <w:r>
        <w:separator/>
      </w:r>
    </w:p>
  </w:endnote>
  <w:endnote w:type="continuationSeparator" w:id="0">
    <w:p w:rsidR="007F783B" w:rsidRDefault="007F78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4D56" w:rsidRDefault="007F783B" w:rsidP="008B5995">
    <w:pPr>
      <w:pStyle w:val="Footer"/>
      <w:tabs>
        <w:tab w:val="clear" w:pos="4320"/>
      </w:tabs>
    </w:pPr>
    <w:hyperlink r:id="rId1" w:history="1">
      <w:r w:rsidR="00074D56" w:rsidRPr="0006081C">
        <w:rPr>
          <w:rStyle w:val="Hyperlink"/>
        </w:rPr>
        <w:t>http://www.psidev.info/</w:t>
      </w:r>
    </w:hyperlink>
    <w:r w:rsidR="00074D56">
      <w:rPr>
        <w:rStyle w:val="PageNumber"/>
      </w:rPr>
      <w:tab/>
    </w:r>
    <w:r w:rsidR="00074D56">
      <w:rPr>
        <w:rStyle w:val="PageNumber"/>
      </w:rPr>
      <w:fldChar w:fldCharType="begin"/>
    </w:r>
    <w:r w:rsidR="00074D56">
      <w:rPr>
        <w:rStyle w:val="PageNumber"/>
      </w:rPr>
      <w:instrText xml:space="preserve"> PAGE </w:instrText>
    </w:r>
    <w:r w:rsidR="00074D56">
      <w:rPr>
        <w:rStyle w:val="PageNumber"/>
      </w:rPr>
      <w:fldChar w:fldCharType="separate"/>
    </w:r>
    <w:r w:rsidR="00C14FC6">
      <w:rPr>
        <w:rStyle w:val="PageNumber"/>
        <w:noProof/>
      </w:rPr>
      <w:t>3</w:t>
    </w:r>
    <w:r w:rsidR="00074D56">
      <w:rPr>
        <w:rStyle w:val="PageNumber"/>
      </w:rPr>
      <w:fldChar w:fldCharType="end"/>
    </w:r>
    <w:r w:rsidR="00074D56">
      <w:rPr>
        <w:rStyle w:val="PageNumber"/>
      </w:rPr>
      <w:t xml:space="preserve"> / </w:t>
    </w:r>
    <w:r w:rsidR="00074D56">
      <w:rPr>
        <w:rStyle w:val="PageNumber"/>
      </w:rPr>
      <w:fldChar w:fldCharType="begin"/>
    </w:r>
    <w:r w:rsidR="00074D56">
      <w:rPr>
        <w:rStyle w:val="PageNumber"/>
      </w:rPr>
      <w:instrText xml:space="preserve"> NUMPAGES   \* MERGEFORMAT </w:instrText>
    </w:r>
    <w:r w:rsidR="00074D56">
      <w:rPr>
        <w:rStyle w:val="PageNumber"/>
      </w:rPr>
      <w:fldChar w:fldCharType="separate"/>
    </w:r>
    <w:r w:rsidR="00C14FC6">
      <w:rPr>
        <w:rStyle w:val="PageNumber"/>
        <w:noProof/>
      </w:rPr>
      <w:t>89</w:t>
    </w:r>
    <w:r w:rsidR="00074D56">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F783B" w:rsidRDefault="007F783B">
      <w:r>
        <w:separator/>
      </w:r>
    </w:p>
  </w:footnote>
  <w:footnote w:type="continuationSeparator" w:id="0">
    <w:p w:rsidR="007F783B" w:rsidRDefault="007F783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4D56" w:rsidRDefault="00074D56" w:rsidP="008B5995">
    <w:pPr>
      <w:tabs>
        <w:tab w:val="left" w:pos="7938"/>
      </w:tabs>
    </w:pPr>
    <w:r>
      <w:t xml:space="preserve">mzIdentML Specification </w:t>
    </w:r>
    <w:r w:rsidRPr="002A5705">
      <w:t>version 1.</w:t>
    </w:r>
    <w:r>
      <w:t>2.0 draft</w:t>
    </w:r>
    <w:r>
      <w:tab/>
      <w:t>July 20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4D56" w:rsidRDefault="00074D56" w:rsidP="00AC7651">
    <w:r>
      <w:t xml:space="preserve">PSI draft recommendation                                                           </w:t>
    </w:r>
    <w:r>
      <w:tab/>
      <w:t xml:space="preserve">       PSI Proteomics Informatics Working Group</w:t>
    </w:r>
  </w:p>
  <w:p w:rsidR="00074D56" w:rsidRDefault="00074D56" w:rsidP="005B103B">
    <w:pPr>
      <w:jc w:val="right"/>
      <w:rPr>
        <w:lang w:val="pt-BR"/>
      </w:rPr>
    </w:pPr>
  </w:p>
  <w:p w:rsidR="00074D56" w:rsidRPr="00B64B28" w:rsidRDefault="00074D56" w:rsidP="005B103B">
    <w:pPr>
      <w:jc w:val="right"/>
    </w:pPr>
    <w:r w:rsidRPr="00B64B28">
      <w:t xml:space="preserve">Juan Antonio Vizcaíno, European Bioinformatics Institute </w:t>
    </w:r>
  </w:p>
  <w:p w:rsidR="00074D56" w:rsidRDefault="00074D56"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rsidR="00074D56" w:rsidRDefault="00074D56" w:rsidP="005B103B">
    <w:pPr>
      <w:jc w:val="right"/>
      <w:rPr>
        <w:lang w:val="de-DE"/>
      </w:rPr>
    </w:pPr>
    <w:r w:rsidRPr="008B5995">
      <w:rPr>
        <w:lang w:val="de-DE"/>
      </w:rPr>
      <w:t>Martin Eisenacher, Medizinisches Proteom-Center, Ruhr-Universität Bochum</w:t>
    </w:r>
  </w:p>
  <w:p w:rsidR="00074D56" w:rsidRPr="00071A7F" w:rsidRDefault="00074D56" w:rsidP="005B103B">
    <w:pPr>
      <w:jc w:val="right"/>
      <w:rPr>
        <w:lang w:val="en-US"/>
      </w:rPr>
    </w:pPr>
    <w:r w:rsidRPr="00071A7F">
      <w:rPr>
        <w:lang w:val="en-US"/>
      </w:rPr>
      <w:t>Sean Seymour, SCIEX</w:t>
    </w:r>
  </w:p>
  <w:p w:rsidR="00074D56" w:rsidRPr="00071A7F" w:rsidRDefault="00074D56" w:rsidP="005B103B">
    <w:pPr>
      <w:jc w:val="right"/>
      <w:rPr>
        <w:lang w:val="en-US"/>
      </w:rPr>
    </w:pPr>
    <w:r w:rsidRPr="00071A7F">
      <w:rPr>
        <w:lang w:val="en-US"/>
      </w:rPr>
      <w:t>Terry Farrah, Institute for Systems Biology</w:t>
    </w:r>
  </w:p>
  <w:p w:rsidR="00074D56" w:rsidRDefault="00074D56" w:rsidP="005B103B">
    <w:pPr>
      <w:jc w:val="right"/>
    </w:pPr>
    <w:r>
      <w:t>Andrew R Jones, University of Liverpool</w:t>
    </w:r>
  </w:p>
  <w:p w:rsidR="00074D56" w:rsidRDefault="00074D56" w:rsidP="005B103B">
    <w:pPr>
      <w:jc w:val="right"/>
    </w:pPr>
  </w:p>
  <w:p w:rsidR="00074D56" w:rsidRDefault="00074D56" w:rsidP="005B103B"/>
  <w:p w:rsidR="00074D56" w:rsidRDefault="00074D56" w:rsidP="007B733F">
    <w:pPr>
      <w:jc w:val="right"/>
    </w:pPr>
    <w:r>
      <w:t>July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95pt;height:11.95pt" o:bullet="t">
        <v:imagedata r:id="rId1" o:title=""/>
      </v:shape>
    </w:pict>
  </w:numPicBullet>
  <w:abstractNum w:abstractNumId="0" w15:restartNumberingAfterBreak="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69E3680"/>
    <w:multiLevelType w:val="multilevel"/>
    <w:tmpl w:val="3B6268AE"/>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1569"/>
        </w:tabs>
        <w:ind w:left="1569"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15:restartNumberingAfterBreak="0">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embedSystemFonts/>
  <w:hideSpellingErrors/>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1"/>
  <w:activeWritingStyle w:appName="MSWord" w:lang="de-DE" w:vendorID="64" w:dllVersion="131078" w:nlCheck="1" w:checkStyle="0"/>
  <w:activeWritingStyle w:appName="MSWord" w:lang="pt-BR" w:vendorID="64" w:dllVersion="131078" w:nlCheck="1" w:checkStyle="0"/>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oNotTrackMoves/>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1&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429&lt;/item&gt;&lt;item&gt;625&lt;/item&gt;&lt;item&gt;841&lt;/item&gt;&lt;item&gt;925&lt;/item&gt;&lt;item&gt;926&lt;/item&gt;&lt;item&gt;945&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933"/>
    <w:rsid w:val="00004C5A"/>
    <w:rsid w:val="00004FFE"/>
    <w:rsid w:val="0000619A"/>
    <w:rsid w:val="0000647D"/>
    <w:rsid w:val="00006C65"/>
    <w:rsid w:val="00006CDE"/>
    <w:rsid w:val="000074DC"/>
    <w:rsid w:val="0000784E"/>
    <w:rsid w:val="000115EB"/>
    <w:rsid w:val="0001161E"/>
    <w:rsid w:val="000117C3"/>
    <w:rsid w:val="000119A8"/>
    <w:rsid w:val="000121D4"/>
    <w:rsid w:val="00012B36"/>
    <w:rsid w:val="00012EA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66B"/>
    <w:rsid w:val="000317BC"/>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CAA"/>
    <w:rsid w:val="00061988"/>
    <w:rsid w:val="0006315C"/>
    <w:rsid w:val="00063C24"/>
    <w:rsid w:val="000645D2"/>
    <w:rsid w:val="00064789"/>
    <w:rsid w:val="00064B41"/>
    <w:rsid w:val="00064D99"/>
    <w:rsid w:val="00066FA7"/>
    <w:rsid w:val="00067710"/>
    <w:rsid w:val="00067D8E"/>
    <w:rsid w:val="00067EDC"/>
    <w:rsid w:val="00071A7F"/>
    <w:rsid w:val="0007285B"/>
    <w:rsid w:val="00072DC0"/>
    <w:rsid w:val="000744E0"/>
    <w:rsid w:val="00074A85"/>
    <w:rsid w:val="00074D56"/>
    <w:rsid w:val="00075989"/>
    <w:rsid w:val="00076401"/>
    <w:rsid w:val="0007698F"/>
    <w:rsid w:val="00077105"/>
    <w:rsid w:val="000774F7"/>
    <w:rsid w:val="00077C6B"/>
    <w:rsid w:val="00077FCB"/>
    <w:rsid w:val="000804F9"/>
    <w:rsid w:val="00080672"/>
    <w:rsid w:val="000812DA"/>
    <w:rsid w:val="000821E7"/>
    <w:rsid w:val="000824B1"/>
    <w:rsid w:val="00082D5A"/>
    <w:rsid w:val="00082E35"/>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5BE"/>
    <w:rsid w:val="000A5398"/>
    <w:rsid w:val="000A5CAF"/>
    <w:rsid w:val="000A655D"/>
    <w:rsid w:val="000A6662"/>
    <w:rsid w:val="000A77CC"/>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038"/>
    <w:rsid w:val="000B529B"/>
    <w:rsid w:val="000B6B5E"/>
    <w:rsid w:val="000B78F7"/>
    <w:rsid w:val="000B7E48"/>
    <w:rsid w:val="000C0541"/>
    <w:rsid w:val="000C1783"/>
    <w:rsid w:val="000C18A7"/>
    <w:rsid w:val="000C1D8C"/>
    <w:rsid w:val="000C2337"/>
    <w:rsid w:val="000C2748"/>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1AA7"/>
    <w:rsid w:val="00132945"/>
    <w:rsid w:val="00132B8C"/>
    <w:rsid w:val="001334A8"/>
    <w:rsid w:val="00133AC5"/>
    <w:rsid w:val="00133C78"/>
    <w:rsid w:val="00133FF5"/>
    <w:rsid w:val="00134123"/>
    <w:rsid w:val="001354F5"/>
    <w:rsid w:val="00135748"/>
    <w:rsid w:val="00135D51"/>
    <w:rsid w:val="00137895"/>
    <w:rsid w:val="001406E5"/>
    <w:rsid w:val="00140CD9"/>
    <w:rsid w:val="0014163A"/>
    <w:rsid w:val="00141A6F"/>
    <w:rsid w:val="00141BB9"/>
    <w:rsid w:val="0014234F"/>
    <w:rsid w:val="001431A0"/>
    <w:rsid w:val="00144059"/>
    <w:rsid w:val="00144CE0"/>
    <w:rsid w:val="00144D4C"/>
    <w:rsid w:val="0014505E"/>
    <w:rsid w:val="001450C8"/>
    <w:rsid w:val="00145320"/>
    <w:rsid w:val="00145A50"/>
    <w:rsid w:val="0014657F"/>
    <w:rsid w:val="00147322"/>
    <w:rsid w:val="00147971"/>
    <w:rsid w:val="0015036F"/>
    <w:rsid w:val="0015081A"/>
    <w:rsid w:val="00151051"/>
    <w:rsid w:val="001511D0"/>
    <w:rsid w:val="00152467"/>
    <w:rsid w:val="00152A49"/>
    <w:rsid w:val="0015391D"/>
    <w:rsid w:val="00154181"/>
    <w:rsid w:val="00155632"/>
    <w:rsid w:val="00155F4E"/>
    <w:rsid w:val="00155FD8"/>
    <w:rsid w:val="00156604"/>
    <w:rsid w:val="00161027"/>
    <w:rsid w:val="001614C1"/>
    <w:rsid w:val="00161808"/>
    <w:rsid w:val="00161BF1"/>
    <w:rsid w:val="00162660"/>
    <w:rsid w:val="00162727"/>
    <w:rsid w:val="00162C79"/>
    <w:rsid w:val="00167CFA"/>
    <w:rsid w:val="00170349"/>
    <w:rsid w:val="001707F1"/>
    <w:rsid w:val="0017294D"/>
    <w:rsid w:val="0017324F"/>
    <w:rsid w:val="0017359F"/>
    <w:rsid w:val="00173DC5"/>
    <w:rsid w:val="00176341"/>
    <w:rsid w:val="00176681"/>
    <w:rsid w:val="00176FC2"/>
    <w:rsid w:val="0017796E"/>
    <w:rsid w:val="00180A75"/>
    <w:rsid w:val="00181A79"/>
    <w:rsid w:val="00182CDD"/>
    <w:rsid w:val="001839DA"/>
    <w:rsid w:val="00183F1A"/>
    <w:rsid w:val="001844ED"/>
    <w:rsid w:val="00184C07"/>
    <w:rsid w:val="001850C7"/>
    <w:rsid w:val="00185129"/>
    <w:rsid w:val="00185472"/>
    <w:rsid w:val="00186951"/>
    <w:rsid w:val="001873DB"/>
    <w:rsid w:val="00187ED9"/>
    <w:rsid w:val="00187F44"/>
    <w:rsid w:val="00190364"/>
    <w:rsid w:val="001919FC"/>
    <w:rsid w:val="00191C14"/>
    <w:rsid w:val="00192017"/>
    <w:rsid w:val="001920E9"/>
    <w:rsid w:val="001922DF"/>
    <w:rsid w:val="00193359"/>
    <w:rsid w:val="00193B5E"/>
    <w:rsid w:val="00194586"/>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0733"/>
    <w:rsid w:val="001B1B73"/>
    <w:rsid w:val="001B1C57"/>
    <w:rsid w:val="001B1CC9"/>
    <w:rsid w:val="001B2241"/>
    <w:rsid w:val="001B22C7"/>
    <w:rsid w:val="001B2385"/>
    <w:rsid w:val="001B294E"/>
    <w:rsid w:val="001B2F54"/>
    <w:rsid w:val="001B3BBF"/>
    <w:rsid w:val="001B3C65"/>
    <w:rsid w:val="001B3FEE"/>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1D9"/>
    <w:rsid w:val="001D166F"/>
    <w:rsid w:val="001D27A6"/>
    <w:rsid w:val="001D286D"/>
    <w:rsid w:val="001D2919"/>
    <w:rsid w:val="001D2E93"/>
    <w:rsid w:val="001D48DB"/>
    <w:rsid w:val="001D4A68"/>
    <w:rsid w:val="001D5305"/>
    <w:rsid w:val="001D53CC"/>
    <w:rsid w:val="001D5901"/>
    <w:rsid w:val="001D5D8E"/>
    <w:rsid w:val="001D6021"/>
    <w:rsid w:val="001D7030"/>
    <w:rsid w:val="001D795C"/>
    <w:rsid w:val="001D7B9D"/>
    <w:rsid w:val="001E019A"/>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6582"/>
    <w:rsid w:val="001F7ECD"/>
    <w:rsid w:val="001F7ED8"/>
    <w:rsid w:val="0020013C"/>
    <w:rsid w:val="00200237"/>
    <w:rsid w:val="00200ABA"/>
    <w:rsid w:val="00200DC1"/>
    <w:rsid w:val="00200FDE"/>
    <w:rsid w:val="002011D6"/>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0D9"/>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2716"/>
    <w:rsid w:val="002540D7"/>
    <w:rsid w:val="002573BE"/>
    <w:rsid w:val="0025798A"/>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3DDC"/>
    <w:rsid w:val="00274ECD"/>
    <w:rsid w:val="0027501D"/>
    <w:rsid w:val="002766E5"/>
    <w:rsid w:val="00276875"/>
    <w:rsid w:val="002775BE"/>
    <w:rsid w:val="002814C4"/>
    <w:rsid w:val="00281973"/>
    <w:rsid w:val="00281A39"/>
    <w:rsid w:val="002828FB"/>
    <w:rsid w:val="00283391"/>
    <w:rsid w:val="00284A59"/>
    <w:rsid w:val="00284A5E"/>
    <w:rsid w:val="00285E3B"/>
    <w:rsid w:val="00286983"/>
    <w:rsid w:val="00286C2C"/>
    <w:rsid w:val="00286F9B"/>
    <w:rsid w:val="00287A42"/>
    <w:rsid w:val="00287B51"/>
    <w:rsid w:val="00291736"/>
    <w:rsid w:val="0029202D"/>
    <w:rsid w:val="002925D4"/>
    <w:rsid w:val="002948E5"/>
    <w:rsid w:val="00294DB9"/>
    <w:rsid w:val="00294FCB"/>
    <w:rsid w:val="00295A76"/>
    <w:rsid w:val="002962FE"/>
    <w:rsid w:val="002966C9"/>
    <w:rsid w:val="002976A1"/>
    <w:rsid w:val="00297AA5"/>
    <w:rsid w:val="002A0E93"/>
    <w:rsid w:val="002A188A"/>
    <w:rsid w:val="002A1BDB"/>
    <w:rsid w:val="002A1D43"/>
    <w:rsid w:val="002A2357"/>
    <w:rsid w:val="002A255B"/>
    <w:rsid w:val="002A2D83"/>
    <w:rsid w:val="002A30E0"/>
    <w:rsid w:val="002A44E8"/>
    <w:rsid w:val="002A4683"/>
    <w:rsid w:val="002A4AA7"/>
    <w:rsid w:val="002A5705"/>
    <w:rsid w:val="002A5D71"/>
    <w:rsid w:val="002A67C8"/>
    <w:rsid w:val="002A7282"/>
    <w:rsid w:val="002B0C18"/>
    <w:rsid w:val="002B1056"/>
    <w:rsid w:val="002B107A"/>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1F5"/>
    <w:rsid w:val="002C3F14"/>
    <w:rsid w:val="002C5614"/>
    <w:rsid w:val="002C5E90"/>
    <w:rsid w:val="002C5FD7"/>
    <w:rsid w:val="002C60BF"/>
    <w:rsid w:val="002C6E86"/>
    <w:rsid w:val="002C739F"/>
    <w:rsid w:val="002D036D"/>
    <w:rsid w:val="002D06D5"/>
    <w:rsid w:val="002D22C4"/>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E781E"/>
    <w:rsid w:val="002F01B3"/>
    <w:rsid w:val="002F05C3"/>
    <w:rsid w:val="002F0853"/>
    <w:rsid w:val="002F0B79"/>
    <w:rsid w:val="002F0CF4"/>
    <w:rsid w:val="002F1C51"/>
    <w:rsid w:val="002F2C86"/>
    <w:rsid w:val="002F39CA"/>
    <w:rsid w:val="002F4A57"/>
    <w:rsid w:val="002F4ABA"/>
    <w:rsid w:val="002F57FC"/>
    <w:rsid w:val="002F590B"/>
    <w:rsid w:val="002F61C4"/>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71DF"/>
    <w:rsid w:val="003211C6"/>
    <w:rsid w:val="00322152"/>
    <w:rsid w:val="003223F9"/>
    <w:rsid w:val="003225C0"/>
    <w:rsid w:val="00322C6D"/>
    <w:rsid w:val="0032367A"/>
    <w:rsid w:val="00323BDB"/>
    <w:rsid w:val="0032463D"/>
    <w:rsid w:val="00324B11"/>
    <w:rsid w:val="00325A98"/>
    <w:rsid w:val="00325F2C"/>
    <w:rsid w:val="003276A1"/>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259"/>
    <w:rsid w:val="003434D9"/>
    <w:rsid w:val="00343BCF"/>
    <w:rsid w:val="00343CB6"/>
    <w:rsid w:val="003452BC"/>
    <w:rsid w:val="00345517"/>
    <w:rsid w:val="00346EFF"/>
    <w:rsid w:val="00346FD0"/>
    <w:rsid w:val="00347492"/>
    <w:rsid w:val="00347A46"/>
    <w:rsid w:val="00347AF1"/>
    <w:rsid w:val="00350189"/>
    <w:rsid w:val="003510ED"/>
    <w:rsid w:val="00351C25"/>
    <w:rsid w:val="0035210B"/>
    <w:rsid w:val="003525C3"/>
    <w:rsid w:val="00352B3D"/>
    <w:rsid w:val="00353C34"/>
    <w:rsid w:val="003546EC"/>
    <w:rsid w:val="00354D6D"/>
    <w:rsid w:val="003551BB"/>
    <w:rsid w:val="00357480"/>
    <w:rsid w:val="00357F15"/>
    <w:rsid w:val="0036038B"/>
    <w:rsid w:val="003604EB"/>
    <w:rsid w:val="00361EA8"/>
    <w:rsid w:val="00362016"/>
    <w:rsid w:val="00362C3D"/>
    <w:rsid w:val="0036318E"/>
    <w:rsid w:val="00363389"/>
    <w:rsid w:val="0036463B"/>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29A6"/>
    <w:rsid w:val="00382C76"/>
    <w:rsid w:val="0038325E"/>
    <w:rsid w:val="0038330B"/>
    <w:rsid w:val="00384A95"/>
    <w:rsid w:val="00385B63"/>
    <w:rsid w:val="00385DA8"/>
    <w:rsid w:val="00386587"/>
    <w:rsid w:val="00390386"/>
    <w:rsid w:val="00392205"/>
    <w:rsid w:val="003925D3"/>
    <w:rsid w:val="003933B3"/>
    <w:rsid w:val="0039452E"/>
    <w:rsid w:val="003949C2"/>
    <w:rsid w:val="00395362"/>
    <w:rsid w:val="003956BB"/>
    <w:rsid w:val="00395EC9"/>
    <w:rsid w:val="0039627C"/>
    <w:rsid w:val="00396434"/>
    <w:rsid w:val="00397F3B"/>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BDF"/>
    <w:rsid w:val="003B4EF8"/>
    <w:rsid w:val="003B56A4"/>
    <w:rsid w:val="003B5B83"/>
    <w:rsid w:val="003B6AAB"/>
    <w:rsid w:val="003B7EDB"/>
    <w:rsid w:val="003B7EF8"/>
    <w:rsid w:val="003C056C"/>
    <w:rsid w:val="003C0571"/>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42D7"/>
    <w:rsid w:val="003D5211"/>
    <w:rsid w:val="003D6817"/>
    <w:rsid w:val="003D7143"/>
    <w:rsid w:val="003D7567"/>
    <w:rsid w:val="003E0A83"/>
    <w:rsid w:val="003E11D4"/>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803"/>
    <w:rsid w:val="00402E77"/>
    <w:rsid w:val="004053FF"/>
    <w:rsid w:val="004054F4"/>
    <w:rsid w:val="00405B15"/>
    <w:rsid w:val="0040792E"/>
    <w:rsid w:val="00407F17"/>
    <w:rsid w:val="00410335"/>
    <w:rsid w:val="004120AA"/>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6FA3"/>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6DB6"/>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2006"/>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50C3"/>
    <w:rsid w:val="00495406"/>
    <w:rsid w:val="004A15B1"/>
    <w:rsid w:val="004A2274"/>
    <w:rsid w:val="004A279D"/>
    <w:rsid w:val="004A36B8"/>
    <w:rsid w:val="004A3701"/>
    <w:rsid w:val="004A3FC3"/>
    <w:rsid w:val="004A42EB"/>
    <w:rsid w:val="004A4ACF"/>
    <w:rsid w:val="004A549E"/>
    <w:rsid w:val="004A5AFB"/>
    <w:rsid w:val="004A6611"/>
    <w:rsid w:val="004A7B01"/>
    <w:rsid w:val="004A7B5C"/>
    <w:rsid w:val="004B085B"/>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4E4B"/>
    <w:rsid w:val="004C4F18"/>
    <w:rsid w:val="004C62E2"/>
    <w:rsid w:val="004C64AC"/>
    <w:rsid w:val="004C6D53"/>
    <w:rsid w:val="004D0214"/>
    <w:rsid w:val="004D06DF"/>
    <w:rsid w:val="004D0FE2"/>
    <w:rsid w:val="004D14C2"/>
    <w:rsid w:val="004D16C0"/>
    <w:rsid w:val="004D2A78"/>
    <w:rsid w:val="004D36EF"/>
    <w:rsid w:val="004D3B34"/>
    <w:rsid w:val="004D45E7"/>
    <w:rsid w:val="004D4EEB"/>
    <w:rsid w:val="004E06CE"/>
    <w:rsid w:val="004E128B"/>
    <w:rsid w:val="004E159A"/>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E24"/>
    <w:rsid w:val="004F2F84"/>
    <w:rsid w:val="004F409F"/>
    <w:rsid w:val="004F46C6"/>
    <w:rsid w:val="00500C0A"/>
    <w:rsid w:val="00500D56"/>
    <w:rsid w:val="0050116D"/>
    <w:rsid w:val="00502368"/>
    <w:rsid w:val="005024AD"/>
    <w:rsid w:val="00503AE5"/>
    <w:rsid w:val="00503DF9"/>
    <w:rsid w:val="00504F7B"/>
    <w:rsid w:val="00505659"/>
    <w:rsid w:val="00505671"/>
    <w:rsid w:val="00505C8C"/>
    <w:rsid w:val="0050613A"/>
    <w:rsid w:val="00506D41"/>
    <w:rsid w:val="00507367"/>
    <w:rsid w:val="00507A7E"/>
    <w:rsid w:val="00510552"/>
    <w:rsid w:val="00510B4F"/>
    <w:rsid w:val="0051147C"/>
    <w:rsid w:val="00511B2B"/>
    <w:rsid w:val="005127EA"/>
    <w:rsid w:val="00512A26"/>
    <w:rsid w:val="00512CE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5B"/>
    <w:rsid w:val="00536922"/>
    <w:rsid w:val="005369ED"/>
    <w:rsid w:val="005370BE"/>
    <w:rsid w:val="00537AAF"/>
    <w:rsid w:val="005412B9"/>
    <w:rsid w:val="005419FF"/>
    <w:rsid w:val="00541B97"/>
    <w:rsid w:val="00542565"/>
    <w:rsid w:val="00543620"/>
    <w:rsid w:val="00544012"/>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707"/>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77F"/>
    <w:rsid w:val="00572FC3"/>
    <w:rsid w:val="005730AA"/>
    <w:rsid w:val="0057341B"/>
    <w:rsid w:val="00574371"/>
    <w:rsid w:val="0057515C"/>
    <w:rsid w:val="00575F0F"/>
    <w:rsid w:val="00577359"/>
    <w:rsid w:val="00577C0E"/>
    <w:rsid w:val="0058060B"/>
    <w:rsid w:val="00580FC9"/>
    <w:rsid w:val="005816D4"/>
    <w:rsid w:val="005827EC"/>
    <w:rsid w:val="00583A14"/>
    <w:rsid w:val="00584504"/>
    <w:rsid w:val="00584519"/>
    <w:rsid w:val="00586B8E"/>
    <w:rsid w:val="005871B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13A"/>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86C"/>
    <w:rsid w:val="005C22A1"/>
    <w:rsid w:val="005C334A"/>
    <w:rsid w:val="005C3ABC"/>
    <w:rsid w:val="005C478B"/>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444"/>
    <w:rsid w:val="005E399C"/>
    <w:rsid w:val="005E3B0D"/>
    <w:rsid w:val="005E4A25"/>
    <w:rsid w:val="005E64A4"/>
    <w:rsid w:val="005E6D78"/>
    <w:rsid w:val="005E7996"/>
    <w:rsid w:val="005E7F34"/>
    <w:rsid w:val="005F04B5"/>
    <w:rsid w:val="005F0F5C"/>
    <w:rsid w:val="005F129F"/>
    <w:rsid w:val="005F1B2B"/>
    <w:rsid w:val="005F1BCD"/>
    <w:rsid w:val="005F2E11"/>
    <w:rsid w:val="005F3F78"/>
    <w:rsid w:val="005F4314"/>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07975"/>
    <w:rsid w:val="00611355"/>
    <w:rsid w:val="006124AA"/>
    <w:rsid w:val="00612675"/>
    <w:rsid w:val="00612BF4"/>
    <w:rsid w:val="006138BD"/>
    <w:rsid w:val="00613E99"/>
    <w:rsid w:val="00614055"/>
    <w:rsid w:val="00614081"/>
    <w:rsid w:val="006154EB"/>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5DDA"/>
    <w:rsid w:val="00626BB3"/>
    <w:rsid w:val="00627E57"/>
    <w:rsid w:val="00631000"/>
    <w:rsid w:val="00631C2F"/>
    <w:rsid w:val="00632058"/>
    <w:rsid w:val="0063378F"/>
    <w:rsid w:val="0063385B"/>
    <w:rsid w:val="006344A0"/>
    <w:rsid w:val="00635072"/>
    <w:rsid w:val="006361BA"/>
    <w:rsid w:val="00637045"/>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C69"/>
    <w:rsid w:val="00652A72"/>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A05"/>
    <w:rsid w:val="00663BB1"/>
    <w:rsid w:val="00664436"/>
    <w:rsid w:val="00665515"/>
    <w:rsid w:val="0066577E"/>
    <w:rsid w:val="00667192"/>
    <w:rsid w:val="00667505"/>
    <w:rsid w:val="00670D3E"/>
    <w:rsid w:val="00670FFB"/>
    <w:rsid w:val="00671037"/>
    <w:rsid w:val="00671475"/>
    <w:rsid w:val="006716B1"/>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49C"/>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3D93"/>
    <w:rsid w:val="006C41A3"/>
    <w:rsid w:val="006C47BB"/>
    <w:rsid w:val="006C4D67"/>
    <w:rsid w:val="006C4EEE"/>
    <w:rsid w:val="006C5C9F"/>
    <w:rsid w:val="006C6D0D"/>
    <w:rsid w:val="006C7800"/>
    <w:rsid w:val="006D106B"/>
    <w:rsid w:val="006D120C"/>
    <w:rsid w:val="006D14EE"/>
    <w:rsid w:val="006D18D1"/>
    <w:rsid w:val="006D1D80"/>
    <w:rsid w:val="006D2FD7"/>
    <w:rsid w:val="006D3E4C"/>
    <w:rsid w:val="006D3ED4"/>
    <w:rsid w:val="006D4009"/>
    <w:rsid w:val="006D41B9"/>
    <w:rsid w:val="006D4680"/>
    <w:rsid w:val="006D52C1"/>
    <w:rsid w:val="006D54C7"/>
    <w:rsid w:val="006D5508"/>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1F9"/>
    <w:rsid w:val="006F4300"/>
    <w:rsid w:val="006F4DC0"/>
    <w:rsid w:val="006F5564"/>
    <w:rsid w:val="006F5C66"/>
    <w:rsid w:val="006F688B"/>
    <w:rsid w:val="006F6C0C"/>
    <w:rsid w:val="006F712A"/>
    <w:rsid w:val="006F7FA4"/>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3B7C"/>
    <w:rsid w:val="007145C9"/>
    <w:rsid w:val="00714C2F"/>
    <w:rsid w:val="007163D4"/>
    <w:rsid w:val="007173CA"/>
    <w:rsid w:val="00717537"/>
    <w:rsid w:val="0071788C"/>
    <w:rsid w:val="00721329"/>
    <w:rsid w:val="00722456"/>
    <w:rsid w:val="0072285D"/>
    <w:rsid w:val="00723940"/>
    <w:rsid w:val="0072413E"/>
    <w:rsid w:val="00724362"/>
    <w:rsid w:val="007244BF"/>
    <w:rsid w:val="00724855"/>
    <w:rsid w:val="00724FDF"/>
    <w:rsid w:val="007259F2"/>
    <w:rsid w:val="00726633"/>
    <w:rsid w:val="00726AE2"/>
    <w:rsid w:val="00727066"/>
    <w:rsid w:val="007303FB"/>
    <w:rsid w:val="00730856"/>
    <w:rsid w:val="007311E4"/>
    <w:rsid w:val="007329CA"/>
    <w:rsid w:val="007333F9"/>
    <w:rsid w:val="00734910"/>
    <w:rsid w:val="007358F6"/>
    <w:rsid w:val="00735E36"/>
    <w:rsid w:val="00735F05"/>
    <w:rsid w:val="0073774F"/>
    <w:rsid w:val="00737C8F"/>
    <w:rsid w:val="007407C6"/>
    <w:rsid w:val="00740AE1"/>
    <w:rsid w:val="007417C1"/>
    <w:rsid w:val="00741E5D"/>
    <w:rsid w:val="00743CFE"/>
    <w:rsid w:val="00744AD0"/>
    <w:rsid w:val="00745C2E"/>
    <w:rsid w:val="007465B7"/>
    <w:rsid w:val="007468CF"/>
    <w:rsid w:val="00746AF0"/>
    <w:rsid w:val="00747430"/>
    <w:rsid w:val="00750E8B"/>
    <w:rsid w:val="00750EB3"/>
    <w:rsid w:val="00751127"/>
    <w:rsid w:val="007512AC"/>
    <w:rsid w:val="00751C8A"/>
    <w:rsid w:val="00752CEF"/>
    <w:rsid w:val="00752FD0"/>
    <w:rsid w:val="0075306D"/>
    <w:rsid w:val="00754025"/>
    <w:rsid w:val="00755D8E"/>
    <w:rsid w:val="0075640E"/>
    <w:rsid w:val="007564A5"/>
    <w:rsid w:val="007564CE"/>
    <w:rsid w:val="00756883"/>
    <w:rsid w:val="00756DD7"/>
    <w:rsid w:val="00760FCA"/>
    <w:rsid w:val="00761927"/>
    <w:rsid w:val="007619EF"/>
    <w:rsid w:val="00761A17"/>
    <w:rsid w:val="0076217C"/>
    <w:rsid w:val="00762CCD"/>
    <w:rsid w:val="00762FC4"/>
    <w:rsid w:val="0076327D"/>
    <w:rsid w:val="00763B05"/>
    <w:rsid w:val="00765C02"/>
    <w:rsid w:val="00765D00"/>
    <w:rsid w:val="00767EFE"/>
    <w:rsid w:val="00770CC9"/>
    <w:rsid w:val="00771C60"/>
    <w:rsid w:val="007725BF"/>
    <w:rsid w:val="00773112"/>
    <w:rsid w:val="007738F6"/>
    <w:rsid w:val="00773CAC"/>
    <w:rsid w:val="00773E1B"/>
    <w:rsid w:val="007744A6"/>
    <w:rsid w:val="00774F73"/>
    <w:rsid w:val="00775F40"/>
    <w:rsid w:val="007818EF"/>
    <w:rsid w:val="00782BCE"/>
    <w:rsid w:val="00782D83"/>
    <w:rsid w:val="007849E6"/>
    <w:rsid w:val="00784E60"/>
    <w:rsid w:val="007851A3"/>
    <w:rsid w:val="00785B1B"/>
    <w:rsid w:val="007864C6"/>
    <w:rsid w:val="007878A9"/>
    <w:rsid w:val="00787C2A"/>
    <w:rsid w:val="00787F4E"/>
    <w:rsid w:val="007903EA"/>
    <w:rsid w:val="007905D7"/>
    <w:rsid w:val="007907D6"/>
    <w:rsid w:val="00790870"/>
    <w:rsid w:val="007913E5"/>
    <w:rsid w:val="00792676"/>
    <w:rsid w:val="007929C0"/>
    <w:rsid w:val="00792F29"/>
    <w:rsid w:val="00793945"/>
    <w:rsid w:val="00793D07"/>
    <w:rsid w:val="0079417F"/>
    <w:rsid w:val="00794582"/>
    <w:rsid w:val="00794691"/>
    <w:rsid w:val="007947D8"/>
    <w:rsid w:val="00794BA2"/>
    <w:rsid w:val="0079619C"/>
    <w:rsid w:val="0079727A"/>
    <w:rsid w:val="007A0315"/>
    <w:rsid w:val="007A1553"/>
    <w:rsid w:val="007A1823"/>
    <w:rsid w:val="007A26F4"/>
    <w:rsid w:val="007A4268"/>
    <w:rsid w:val="007A5CC5"/>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B6"/>
    <w:rsid w:val="007C10E9"/>
    <w:rsid w:val="007C1B8F"/>
    <w:rsid w:val="007C25E3"/>
    <w:rsid w:val="007C273E"/>
    <w:rsid w:val="007C2754"/>
    <w:rsid w:val="007C3BFC"/>
    <w:rsid w:val="007C6533"/>
    <w:rsid w:val="007D003B"/>
    <w:rsid w:val="007D0366"/>
    <w:rsid w:val="007D14B4"/>
    <w:rsid w:val="007D22EB"/>
    <w:rsid w:val="007D3216"/>
    <w:rsid w:val="007D410C"/>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7F783B"/>
    <w:rsid w:val="00800805"/>
    <w:rsid w:val="00800FEA"/>
    <w:rsid w:val="008027C0"/>
    <w:rsid w:val="008030CC"/>
    <w:rsid w:val="0080433B"/>
    <w:rsid w:val="00805A43"/>
    <w:rsid w:val="00805C85"/>
    <w:rsid w:val="00806937"/>
    <w:rsid w:val="00806948"/>
    <w:rsid w:val="00806DC2"/>
    <w:rsid w:val="008071E7"/>
    <w:rsid w:val="00807D71"/>
    <w:rsid w:val="00810773"/>
    <w:rsid w:val="008112F0"/>
    <w:rsid w:val="0081499E"/>
    <w:rsid w:val="00814B5C"/>
    <w:rsid w:val="00814FFF"/>
    <w:rsid w:val="00815385"/>
    <w:rsid w:val="008158A7"/>
    <w:rsid w:val="00815CB5"/>
    <w:rsid w:val="00817BDA"/>
    <w:rsid w:val="00820A0D"/>
    <w:rsid w:val="00820E4F"/>
    <w:rsid w:val="00821ECC"/>
    <w:rsid w:val="00823E93"/>
    <w:rsid w:val="008245FF"/>
    <w:rsid w:val="00824F93"/>
    <w:rsid w:val="00825ABE"/>
    <w:rsid w:val="0082608F"/>
    <w:rsid w:val="00826E1B"/>
    <w:rsid w:val="00827934"/>
    <w:rsid w:val="00827F4D"/>
    <w:rsid w:val="008317B0"/>
    <w:rsid w:val="00831B51"/>
    <w:rsid w:val="008335D2"/>
    <w:rsid w:val="0083490E"/>
    <w:rsid w:val="00842317"/>
    <w:rsid w:val="008438DA"/>
    <w:rsid w:val="00843C25"/>
    <w:rsid w:val="0084437A"/>
    <w:rsid w:val="008445B1"/>
    <w:rsid w:val="00844757"/>
    <w:rsid w:val="00845581"/>
    <w:rsid w:val="008459DE"/>
    <w:rsid w:val="00846E13"/>
    <w:rsid w:val="0084799C"/>
    <w:rsid w:val="0085055F"/>
    <w:rsid w:val="008506B0"/>
    <w:rsid w:val="008506CB"/>
    <w:rsid w:val="00850ED8"/>
    <w:rsid w:val="008516B1"/>
    <w:rsid w:val="008520BF"/>
    <w:rsid w:val="00852A2F"/>
    <w:rsid w:val="008538F4"/>
    <w:rsid w:val="00854B12"/>
    <w:rsid w:val="00854D54"/>
    <w:rsid w:val="008567FD"/>
    <w:rsid w:val="00857454"/>
    <w:rsid w:val="008600FC"/>
    <w:rsid w:val="00860446"/>
    <w:rsid w:val="008607A4"/>
    <w:rsid w:val="00862009"/>
    <w:rsid w:val="00862026"/>
    <w:rsid w:val="00863146"/>
    <w:rsid w:val="00863167"/>
    <w:rsid w:val="008636DC"/>
    <w:rsid w:val="00864DF4"/>
    <w:rsid w:val="00865716"/>
    <w:rsid w:val="00865CB6"/>
    <w:rsid w:val="008666D5"/>
    <w:rsid w:val="0086677E"/>
    <w:rsid w:val="00867948"/>
    <w:rsid w:val="00870522"/>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AC3"/>
    <w:rsid w:val="008A2FBA"/>
    <w:rsid w:val="008A33DF"/>
    <w:rsid w:val="008A39C1"/>
    <w:rsid w:val="008A4414"/>
    <w:rsid w:val="008A577F"/>
    <w:rsid w:val="008A5D21"/>
    <w:rsid w:val="008A665F"/>
    <w:rsid w:val="008A6B4B"/>
    <w:rsid w:val="008A6F2E"/>
    <w:rsid w:val="008A7F32"/>
    <w:rsid w:val="008B024B"/>
    <w:rsid w:val="008B16D7"/>
    <w:rsid w:val="008B216B"/>
    <w:rsid w:val="008B3242"/>
    <w:rsid w:val="008B3521"/>
    <w:rsid w:val="008B40E5"/>
    <w:rsid w:val="008B53D1"/>
    <w:rsid w:val="008B5995"/>
    <w:rsid w:val="008B67D8"/>
    <w:rsid w:val="008B6BE0"/>
    <w:rsid w:val="008B6F10"/>
    <w:rsid w:val="008C0B15"/>
    <w:rsid w:val="008C26ED"/>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07D3"/>
    <w:rsid w:val="008E10EF"/>
    <w:rsid w:val="008E306D"/>
    <w:rsid w:val="008E3658"/>
    <w:rsid w:val="008E3CFD"/>
    <w:rsid w:val="008E4D71"/>
    <w:rsid w:val="008E660E"/>
    <w:rsid w:val="008E6679"/>
    <w:rsid w:val="008E6A79"/>
    <w:rsid w:val="008E7012"/>
    <w:rsid w:val="008F02B4"/>
    <w:rsid w:val="008F03B9"/>
    <w:rsid w:val="008F04CE"/>
    <w:rsid w:val="008F0E3D"/>
    <w:rsid w:val="008F1412"/>
    <w:rsid w:val="008F1CA6"/>
    <w:rsid w:val="008F3D39"/>
    <w:rsid w:val="008F4285"/>
    <w:rsid w:val="008F498D"/>
    <w:rsid w:val="008F5238"/>
    <w:rsid w:val="008F61FB"/>
    <w:rsid w:val="008F687C"/>
    <w:rsid w:val="008F698C"/>
    <w:rsid w:val="008F6D90"/>
    <w:rsid w:val="00901433"/>
    <w:rsid w:val="009014D1"/>
    <w:rsid w:val="00902A72"/>
    <w:rsid w:val="009048BC"/>
    <w:rsid w:val="009052AB"/>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720"/>
    <w:rsid w:val="00921A47"/>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3F40"/>
    <w:rsid w:val="00954A09"/>
    <w:rsid w:val="00954CB9"/>
    <w:rsid w:val="00956659"/>
    <w:rsid w:val="00957041"/>
    <w:rsid w:val="009604DD"/>
    <w:rsid w:val="00960827"/>
    <w:rsid w:val="0096203A"/>
    <w:rsid w:val="00962052"/>
    <w:rsid w:val="00962171"/>
    <w:rsid w:val="009621FD"/>
    <w:rsid w:val="009629C2"/>
    <w:rsid w:val="00962DD8"/>
    <w:rsid w:val="00962F70"/>
    <w:rsid w:val="00963115"/>
    <w:rsid w:val="00965C56"/>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2DAA"/>
    <w:rsid w:val="009A3100"/>
    <w:rsid w:val="009A5C82"/>
    <w:rsid w:val="009A7AA4"/>
    <w:rsid w:val="009A7BC1"/>
    <w:rsid w:val="009A7D42"/>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19A8"/>
    <w:rsid w:val="009C2037"/>
    <w:rsid w:val="009C25C6"/>
    <w:rsid w:val="009C311D"/>
    <w:rsid w:val="009C3896"/>
    <w:rsid w:val="009C3EAF"/>
    <w:rsid w:val="009C43C5"/>
    <w:rsid w:val="009C5855"/>
    <w:rsid w:val="009C59AD"/>
    <w:rsid w:val="009C7A83"/>
    <w:rsid w:val="009D0133"/>
    <w:rsid w:val="009D02E4"/>
    <w:rsid w:val="009D17DE"/>
    <w:rsid w:val="009D2A8A"/>
    <w:rsid w:val="009D31A6"/>
    <w:rsid w:val="009D37D5"/>
    <w:rsid w:val="009D3C88"/>
    <w:rsid w:val="009D3E81"/>
    <w:rsid w:val="009D3F62"/>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C93"/>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2EAA"/>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42A1"/>
    <w:rsid w:val="00A443C3"/>
    <w:rsid w:val="00A44D1D"/>
    <w:rsid w:val="00A44ED6"/>
    <w:rsid w:val="00A46938"/>
    <w:rsid w:val="00A47028"/>
    <w:rsid w:val="00A503BD"/>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2C47"/>
    <w:rsid w:val="00A63CE4"/>
    <w:rsid w:val="00A660F1"/>
    <w:rsid w:val="00A661DF"/>
    <w:rsid w:val="00A6728F"/>
    <w:rsid w:val="00A672FF"/>
    <w:rsid w:val="00A67341"/>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0169"/>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70"/>
    <w:rsid w:val="00AC3DF9"/>
    <w:rsid w:val="00AC51AB"/>
    <w:rsid w:val="00AC563B"/>
    <w:rsid w:val="00AC609A"/>
    <w:rsid w:val="00AC6E4F"/>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527"/>
    <w:rsid w:val="00AD3736"/>
    <w:rsid w:val="00AD3A4F"/>
    <w:rsid w:val="00AD4575"/>
    <w:rsid w:val="00AD49BF"/>
    <w:rsid w:val="00AD4A1D"/>
    <w:rsid w:val="00AD4D85"/>
    <w:rsid w:val="00AD5346"/>
    <w:rsid w:val="00AD5769"/>
    <w:rsid w:val="00AD58A6"/>
    <w:rsid w:val="00AD6582"/>
    <w:rsid w:val="00AD6E46"/>
    <w:rsid w:val="00AD704B"/>
    <w:rsid w:val="00AD7F1D"/>
    <w:rsid w:val="00AE1D76"/>
    <w:rsid w:val="00AE2F08"/>
    <w:rsid w:val="00AE2F9B"/>
    <w:rsid w:val="00AE33E5"/>
    <w:rsid w:val="00AE36A6"/>
    <w:rsid w:val="00AE3A15"/>
    <w:rsid w:val="00AE4528"/>
    <w:rsid w:val="00AE472D"/>
    <w:rsid w:val="00AE4AFD"/>
    <w:rsid w:val="00AE5603"/>
    <w:rsid w:val="00AE565B"/>
    <w:rsid w:val="00AE5708"/>
    <w:rsid w:val="00AE579B"/>
    <w:rsid w:val="00AE6598"/>
    <w:rsid w:val="00AE6CED"/>
    <w:rsid w:val="00AE7CAF"/>
    <w:rsid w:val="00AE7E8C"/>
    <w:rsid w:val="00AF0D40"/>
    <w:rsid w:val="00AF13E6"/>
    <w:rsid w:val="00AF1566"/>
    <w:rsid w:val="00AF34DC"/>
    <w:rsid w:val="00AF3DFC"/>
    <w:rsid w:val="00AF4A45"/>
    <w:rsid w:val="00AF5B55"/>
    <w:rsid w:val="00AF612A"/>
    <w:rsid w:val="00AF6E55"/>
    <w:rsid w:val="00AF6FB0"/>
    <w:rsid w:val="00AF727F"/>
    <w:rsid w:val="00AF77F1"/>
    <w:rsid w:val="00B00A97"/>
    <w:rsid w:val="00B01751"/>
    <w:rsid w:val="00B018B2"/>
    <w:rsid w:val="00B01B45"/>
    <w:rsid w:val="00B01B64"/>
    <w:rsid w:val="00B0210D"/>
    <w:rsid w:val="00B029FA"/>
    <w:rsid w:val="00B061E2"/>
    <w:rsid w:val="00B067EF"/>
    <w:rsid w:val="00B06A45"/>
    <w:rsid w:val="00B06EE8"/>
    <w:rsid w:val="00B1125F"/>
    <w:rsid w:val="00B11A6D"/>
    <w:rsid w:val="00B11D0E"/>
    <w:rsid w:val="00B129C0"/>
    <w:rsid w:val="00B1312D"/>
    <w:rsid w:val="00B13302"/>
    <w:rsid w:val="00B14274"/>
    <w:rsid w:val="00B14558"/>
    <w:rsid w:val="00B14A65"/>
    <w:rsid w:val="00B151A4"/>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5022F"/>
    <w:rsid w:val="00B52E4E"/>
    <w:rsid w:val="00B5383F"/>
    <w:rsid w:val="00B53B69"/>
    <w:rsid w:val="00B54B8E"/>
    <w:rsid w:val="00B55FD9"/>
    <w:rsid w:val="00B563A1"/>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269C"/>
    <w:rsid w:val="00B7287D"/>
    <w:rsid w:val="00B7360C"/>
    <w:rsid w:val="00B736A4"/>
    <w:rsid w:val="00B73AF1"/>
    <w:rsid w:val="00B73D1A"/>
    <w:rsid w:val="00B74E70"/>
    <w:rsid w:val="00B74F97"/>
    <w:rsid w:val="00B75000"/>
    <w:rsid w:val="00B750E4"/>
    <w:rsid w:val="00B76574"/>
    <w:rsid w:val="00B77DC4"/>
    <w:rsid w:val="00B77DDF"/>
    <w:rsid w:val="00B77DE3"/>
    <w:rsid w:val="00B811BB"/>
    <w:rsid w:val="00B82C55"/>
    <w:rsid w:val="00B83F5F"/>
    <w:rsid w:val="00B84059"/>
    <w:rsid w:val="00B8478A"/>
    <w:rsid w:val="00B861F7"/>
    <w:rsid w:val="00B86CB0"/>
    <w:rsid w:val="00B87C3F"/>
    <w:rsid w:val="00B912CE"/>
    <w:rsid w:val="00B9228D"/>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603"/>
    <w:rsid w:val="00BA2856"/>
    <w:rsid w:val="00BA31B3"/>
    <w:rsid w:val="00BA5813"/>
    <w:rsid w:val="00BA637B"/>
    <w:rsid w:val="00BA73C8"/>
    <w:rsid w:val="00BA74C9"/>
    <w:rsid w:val="00BB0B0A"/>
    <w:rsid w:val="00BB0D13"/>
    <w:rsid w:val="00BB10F7"/>
    <w:rsid w:val="00BB13A9"/>
    <w:rsid w:val="00BB146E"/>
    <w:rsid w:val="00BB1555"/>
    <w:rsid w:val="00BB178E"/>
    <w:rsid w:val="00BB1D5C"/>
    <w:rsid w:val="00BB235F"/>
    <w:rsid w:val="00BB2784"/>
    <w:rsid w:val="00BB2BB9"/>
    <w:rsid w:val="00BB3156"/>
    <w:rsid w:val="00BB383A"/>
    <w:rsid w:val="00BB563D"/>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27FF"/>
    <w:rsid w:val="00BD4C2D"/>
    <w:rsid w:val="00BD7B1C"/>
    <w:rsid w:val="00BE01B3"/>
    <w:rsid w:val="00BE01B7"/>
    <w:rsid w:val="00BE04D3"/>
    <w:rsid w:val="00BE177E"/>
    <w:rsid w:val="00BE2453"/>
    <w:rsid w:val="00BE37C4"/>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564"/>
    <w:rsid w:val="00C04AD8"/>
    <w:rsid w:val="00C04EB5"/>
    <w:rsid w:val="00C05150"/>
    <w:rsid w:val="00C0609A"/>
    <w:rsid w:val="00C06A9F"/>
    <w:rsid w:val="00C072C8"/>
    <w:rsid w:val="00C077C8"/>
    <w:rsid w:val="00C07A41"/>
    <w:rsid w:val="00C07F84"/>
    <w:rsid w:val="00C103BC"/>
    <w:rsid w:val="00C1053E"/>
    <w:rsid w:val="00C11065"/>
    <w:rsid w:val="00C1223F"/>
    <w:rsid w:val="00C134ED"/>
    <w:rsid w:val="00C13A8A"/>
    <w:rsid w:val="00C13CD2"/>
    <w:rsid w:val="00C14FC6"/>
    <w:rsid w:val="00C1700F"/>
    <w:rsid w:val="00C20E5D"/>
    <w:rsid w:val="00C210FC"/>
    <w:rsid w:val="00C223F3"/>
    <w:rsid w:val="00C2256B"/>
    <w:rsid w:val="00C226A7"/>
    <w:rsid w:val="00C22F13"/>
    <w:rsid w:val="00C22F3D"/>
    <w:rsid w:val="00C232A5"/>
    <w:rsid w:val="00C238E8"/>
    <w:rsid w:val="00C23C26"/>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D"/>
    <w:rsid w:val="00C37296"/>
    <w:rsid w:val="00C37342"/>
    <w:rsid w:val="00C40422"/>
    <w:rsid w:val="00C40487"/>
    <w:rsid w:val="00C4091C"/>
    <w:rsid w:val="00C40AA3"/>
    <w:rsid w:val="00C420DA"/>
    <w:rsid w:val="00C43714"/>
    <w:rsid w:val="00C43B1A"/>
    <w:rsid w:val="00C43DB4"/>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02"/>
    <w:rsid w:val="00C60FF2"/>
    <w:rsid w:val="00C61416"/>
    <w:rsid w:val="00C6163A"/>
    <w:rsid w:val="00C619E7"/>
    <w:rsid w:val="00C62213"/>
    <w:rsid w:val="00C62373"/>
    <w:rsid w:val="00C62A9C"/>
    <w:rsid w:val="00C62AFB"/>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BD7"/>
    <w:rsid w:val="00C77C94"/>
    <w:rsid w:val="00C77E37"/>
    <w:rsid w:val="00C80032"/>
    <w:rsid w:val="00C8036B"/>
    <w:rsid w:val="00C80A74"/>
    <w:rsid w:val="00C8139E"/>
    <w:rsid w:val="00C81DB9"/>
    <w:rsid w:val="00C8384F"/>
    <w:rsid w:val="00C84DF1"/>
    <w:rsid w:val="00C850BB"/>
    <w:rsid w:val="00C858D6"/>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BFF"/>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B7E"/>
    <w:rsid w:val="00CC0909"/>
    <w:rsid w:val="00CC0B64"/>
    <w:rsid w:val="00CC1CD2"/>
    <w:rsid w:val="00CC2448"/>
    <w:rsid w:val="00CC2E74"/>
    <w:rsid w:val="00CC3C08"/>
    <w:rsid w:val="00CC4048"/>
    <w:rsid w:val="00CC534C"/>
    <w:rsid w:val="00CC5EEA"/>
    <w:rsid w:val="00CC66F3"/>
    <w:rsid w:val="00CC723C"/>
    <w:rsid w:val="00CC738F"/>
    <w:rsid w:val="00CD0076"/>
    <w:rsid w:val="00CD0364"/>
    <w:rsid w:val="00CD3150"/>
    <w:rsid w:val="00CD3CD9"/>
    <w:rsid w:val="00CD5274"/>
    <w:rsid w:val="00CD52FB"/>
    <w:rsid w:val="00CD5BB7"/>
    <w:rsid w:val="00CD5BEA"/>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2B3"/>
    <w:rsid w:val="00CF3443"/>
    <w:rsid w:val="00CF3D6E"/>
    <w:rsid w:val="00CF497C"/>
    <w:rsid w:val="00CF544D"/>
    <w:rsid w:val="00CF5C7B"/>
    <w:rsid w:val="00CF6C5F"/>
    <w:rsid w:val="00CF6CF5"/>
    <w:rsid w:val="00CF73B6"/>
    <w:rsid w:val="00CF74F8"/>
    <w:rsid w:val="00CF799D"/>
    <w:rsid w:val="00CF79F1"/>
    <w:rsid w:val="00D01283"/>
    <w:rsid w:val="00D0174E"/>
    <w:rsid w:val="00D01D0C"/>
    <w:rsid w:val="00D0236A"/>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77F87"/>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0AC"/>
    <w:rsid w:val="00D9447D"/>
    <w:rsid w:val="00D947EB"/>
    <w:rsid w:val="00D949F3"/>
    <w:rsid w:val="00D94FBF"/>
    <w:rsid w:val="00D95CBE"/>
    <w:rsid w:val="00D96678"/>
    <w:rsid w:val="00D97157"/>
    <w:rsid w:val="00D97E9F"/>
    <w:rsid w:val="00DA1B4F"/>
    <w:rsid w:val="00DA1E94"/>
    <w:rsid w:val="00DA1F98"/>
    <w:rsid w:val="00DA2F1F"/>
    <w:rsid w:val="00DA36BA"/>
    <w:rsid w:val="00DA3855"/>
    <w:rsid w:val="00DA3F55"/>
    <w:rsid w:val="00DA43ED"/>
    <w:rsid w:val="00DA4658"/>
    <w:rsid w:val="00DA5012"/>
    <w:rsid w:val="00DA569E"/>
    <w:rsid w:val="00DA66B3"/>
    <w:rsid w:val="00DA6DCE"/>
    <w:rsid w:val="00DA7168"/>
    <w:rsid w:val="00DA72BF"/>
    <w:rsid w:val="00DA77B1"/>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E1517"/>
    <w:rsid w:val="00DE211B"/>
    <w:rsid w:val="00DE5401"/>
    <w:rsid w:val="00DE5E8B"/>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6AE"/>
    <w:rsid w:val="00E067FA"/>
    <w:rsid w:val="00E10446"/>
    <w:rsid w:val="00E11124"/>
    <w:rsid w:val="00E11844"/>
    <w:rsid w:val="00E1185B"/>
    <w:rsid w:val="00E11D6E"/>
    <w:rsid w:val="00E11EBC"/>
    <w:rsid w:val="00E12150"/>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5E4"/>
    <w:rsid w:val="00E45B11"/>
    <w:rsid w:val="00E45FD0"/>
    <w:rsid w:val="00E50B38"/>
    <w:rsid w:val="00E5141B"/>
    <w:rsid w:val="00E5165A"/>
    <w:rsid w:val="00E51EEA"/>
    <w:rsid w:val="00E550A4"/>
    <w:rsid w:val="00E5596F"/>
    <w:rsid w:val="00E55A93"/>
    <w:rsid w:val="00E55BDD"/>
    <w:rsid w:val="00E55F87"/>
    <w:rsid w:val="00E560A1"/>
    <w:rsid w:val="00E56647"/>
    <w:rsid w:val="00E5798B"/>
    <w:rsid w:val="00E6045C"/>
    <w:rsid w:val="00E60E73"/>
    <w:rsid w:val="00E6172F"/>
    <w:rsid w:val="00E618DD"/>
    <w:rsid w:val="00E62863"/>
    <w:rsid w:val="00E633CF"/>
    <w:rsid w:val="00E639AB"/>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12CD"/>
    <w:rsid w:val="00E81A39"/>
    <w:rsid w:val="00E8353B"/>
    <w:rsid w:val="00E83A8B"/>
    <w:rsid w:val="00E83D87"/>
    <w:rsid w:val="00E83F3C"/>
    <w:rsid w:val="00E84C72"/>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2FC9"/>
    <w:rsid w:val="00E93506"/>
    <w:rsid w:val="00E93985"/>
    <w:rsid w:val="00E93B5A"/>
    <w:rsid w:val="00E93D34"/>
    <w:rsid w:val="00E93E4F"/>
    <w:rsid w:val="00E9440A"/>
    <w:rsid w:val="00E94839"/>
    <w:rsid w:val="00E94D5D"/>
    <w:rsid w:val="00E9527B"/>
    <w:rsid w:val="00E96E8C"/>
    <w:rsid w:val="00E97F45"/>
    <w:rsid w:val="00EA01A8"/>
    <w:rsid w:val="00EA01CD"/>
    <w:rsid w:val="00EA0AD2"/>
    <w:rsid w:val="00EA1CBA"/>
    <w:rsid w:val="00EA2235"/>
    <w:rsid w:val="00EA322B"/>
    <w:rsid w:val="00EA32C5"/>
    <w:rsid w:val="00EA3515"/>
    <w:rsid w:val="00EA39AB"/>
    <w:rsid w:val="00EA3ABE"/>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4FAF"/>
    <w:rsid w:val="00EC5E06"/>
    <w:rsid w:val="00EC67B6"/>
    <w:rsid w:val="00EC704E"/>
    <w:rsid w:val="00EC757D"/>
    <w:rsid w:val="00ED0BFE"/>
    <w:rsid w:val="00ED0DB5"/>
    <w:rsid w:val="00ED1023"/>
    <w:rsid w:val="00ED1728"/>
    <w:rsid w:val="00ED1DDE"/>
    <w:rsid w:val="00ED216B"/>
    <w:rsid w:val="00ED3B13"/>
    <w:rsid w:val="00ED3EB1"/>
    <w:rsid w:val="00ED4A0E"/>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4038"/>
    <w:rsid w:val="00F0478D"/>
    <w:rsid w:val="00F06780"/>
    <w:rsid w:val="00F06CD1"/>
    <w:rsid w:val="00F079B2"/>
    <w:rsid w:val="00F07F9F"/>
    <w:rsid w:val="00F10313"/>
    <w:rsid w:val="00F1094A"/>
    <w:rsid w:val="00F109B9"/>
    <w:rsid w:val="00F11CA5"/>
    <w:rsid w:val="00F12711"/>
    <w:rsid w:val="00F1480F"/>
    <w:rsid w:val="00F15599"/>
    <w:rsid w:val="00F16014"/>
    <w:rsid w:val="00F16019"/>
    <w:rsid w:val="00F16082"/>
    <w:rsid w:val="00F17371"/>
    <w:rsid w:val="00F17784"/>
    <w:rsid w:val="00F17F28"/>
    <w:rsid w:val="00F2016A"/>
    <w:rsid w:val="00F20941"/>
    <w:rsid w:val="00F2154A"/>
    <w:rsid w:val="00F21A52"/>
    <w:rsid w:val="00F21E7B"/>
    <w:rsid w:val="00F230B7"/>
    <w:rsid w:val="00F251E8"/>
    <w:rsid w:val="00F2536C"/>
    <w:rsid w:val="00F27386"/>
    <w:rsid w:val="00F2760E"/>
    <w:rsid w:val="00F27CB0"/>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5126"/>
    <w:rsid w:val="00F55DCC"/>
    <w:rsid w:val="00F56559"/>
    <w:rsid w:val="00F5671B"/>
    <w:rsid w:val="00F57860"/>
    <w:rsid w:val="00F57CDB"/>
    <w:rsid w:val="00F60200"/>
    <w:rsid w:val="00F60D70"/>
    <w:rsid w:val="00F616DA"/>
    <w:rsid w:val="00F616FD"/>
    <w:rsid w:val="00F6177E"/>
    <w:rsid w:val="00F61B43"/>
    <w:rsid w:val="00F62208"/>
    <w:rsid w:val="00F62E55"/>
    <w:rsid w:val="00F63CE9"/>
    <w:rsid w:val="00F646ED"/>
    <w:rsid w:val="00F647A3"/>
    <w:rsid w:val="00F64D08"/>
    <w:rsid w:val="00F65028"/>
    <w:rsid w:val="00F6510F"/>
    <w:rsid w:val="00F65376"/>
    <w:rsid w:val="00F653BC"/>
    <w:rsid w:val="00F65B00"/>
    <w:rsid w:val="00F66B0B"/>
    <w:rsid w:val="00F67CD1"/>
    <w:rsid w:val="00F70552"/>
    <w:rsid w:val="00F70813"/>
    <w:rsid w:val="00F70DDD"/>
    <w:rsid w:val="00F71247"/>
    <w:rsid w:val="00F71AF2"/>
    <w:rsid w:val="00F7224E"/>
    <w:rsid w:val="00F72514"/>
    <w:rsid w:val="00F72F6F"/>
    <w:rsid w:val="00F73E11"/>
    <w:rsid w:val="00F74656"/>
    <w:rsid w:val="00F763EA"/>
    <w:rsid w:val="00F7723A"/>
    <w:rsid w:val="00F80A0C"/>
    <w:rsid w:val="00F81842"/>
    <w:rsid w:val="00F82756"/>
    <w:rsid w:val="00F82A9C"/>
    <w:rsid w:val="00F83452"/>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60E2"/>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5361"/>
    <w:rsid w:val="00FC6C39"/>
    <w:rsid w:val="00FC6C95"/>
    <w:rsid w:val="00FC7751"/>
    <w:rsid w:val="00FD032D"/>
    <w:rsid w:val="00FD063D"/>
    <w:rsid w:val="00FD06C2"/>
    <w:rsid w:val="00FD06C5"/>
    <w:rsid w:val="00FD0D2B"/>
    <w:rsid w:val="00FD1372"/>
    <w:rsid w:val="00FD1CCA"/>
    <w:rsid w:val="00FD20C8"/>
    <w:rsid w:val="00FD292A"/>
    <w:rsid w:val="00FD392A"/>
    <w:rsid w:val="00FD472C"/>
    <w:rsid w:val="00FD5941"/>
    <w:rsid w:val="00FD59C1"/>
    <w:rsid w:val="00FD6775"/>
    <w:rsid w:val="00FD6E46"/>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28"/>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C0A87BED-1517-4AB4-806B-32E3F5F81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43DC"/>
    <w:rPr>
      <w:rFonts w:ascii="Arial" w:hAnsi="Arial"/>
    </w:rPr>
  </w:style>
  <w:style w:type="paragraph" w:styleId="Heading1">
    <w:name w:val="heading 1"/>
    <w:basedOn w:val="Normal"/>
    <w:next w:val="nobreak"/>
    <w:link w:val="Heading1Char"/>
    <w:uiPriority w:val="9"/>
    <w:qFormat/>
    <w:rsid w:val="00DB3ECF"/>
    <w:pPr>
      <w:keepNext/>
      <w:numPr>
        <w:numId w:val="1"/>
      </w:numPr>
      <w:spacing w:before="120" w:after="60"/>
      <w:outlineLvl w:val="0"/>
    </w:pPr>
    <w:rPr>
      <w:b/>
      <w:bCs/>
      <w:kern w:val="32"/>
      <w:sz w:val="28"/>
      <w:szCs w:val="32"/>
      <w:lang w:val="en-US" w:eastAsia="en-US"/>
    </w:rPr>
  </w:style>
  <w:style w:type="paragraph" w:styleId="Heading2">
    <w:name w:val="heading 2"/>
    <w:basedOn w:val="Normal"/>
    <w:next w:val="nobreak"/>
    <w:link w:val="Heading2Char"/>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Heading3">
    <w:name w:val="heading 3"/>
    <w:basedOn w:val="Normal"/>
    <w:next w:val="nobreak"/>
    <w:link w:val="Heading3Char"/>
    <w:uiPriority w:val="9"/>
    <w:qFormat/>
    <w:rsid w:val="00DB3ECF"/>
    <w:pPr>
      <w:keepNext/>
      <w:numPr>
        <w:ilvl w:val="2"/>
        <w:numId w:val="1"/>
      </w:numPr>
      <w:outlineLvl w:val="2"/>
    </w:pPr>
    <w:rPr>
      <w:rFonts w:ascii="Helvetica" w:hAnsi="Helvetica"/>
      <w:b/>
      <w:bCs/>
      <w:szCs w:val="26"/>
      <w:lang w:val="en-US" w:eastAsia="en-US"/>
    </w:rPr>
  </w:style>
  <w:style w:type="paragraph" w:styleId="Heading4">
    <w:name w:val="heading 4"/>
    <w:basedOn w:val="Normal"/>
    <w:next w:val="Normal"/>
    <w:link w:val="Heading4Char"/>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pPr>
      <w:keepNext/>
    </w:p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Hyperlink">
    <w:name w:val="Hyperlink"/>
    <w:uiPriority w:val="99"/>
    <w:rPr>
      <w:color w:val="0000FF"/>
      <w:u w:val="single"/>
    </w:rPr>
  </w:style>
  <w:style w:type="character" w:styleId="PageNumber">
    <w:name w:val="page number"/>
    <w:basedOn w:val="DefaultParagraphFont"/>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pPr>
      <w:spacing w:before="120" w:after="120"/>
    </w:pPr>
    <w:rPr>
      <w:b/>
      <w:bCs/>
    </w:rPr>
  </w:style>
  <w:style w:type="paragraph" w:styleId="NormalWeb">
    <w:name w:val="Normal (Web)"/>
    <w:basedOn w:val="Normal"/>
    <w:uiPriority w:val="99"/>
    <w:rPr>
      <w:rFonts w:ascii="Times New Roman" w:hAnsi="Times New Roman"/>
      <w:sz w:val="24"/>
    </w:rPr>
  </w:style>
  <w:style w:type="paragraph" w:styleId="PlainText">
    <w:name w:val="Plain Text"/>
    <w:basedOn w:val="Normal"/>
    <w:link w:val="PlainTextChar"/>
    <w:uiPriority w:val="99"/>
    <w:pPr>
      <w:ind w:left="720"/>
    </w:pPr>
    <w:rPr>
      <w:rFonts w:ascii="Courier New" w:hAnsi="Courier New"/>
      <w:lang w:val="en-US" w:eastAsia="en-US"/>
    </w:r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losing">
    <w:name w:val="Closing"/>
    <w:basedOn w:val="Normal"/>
    <w:pPr>
      <w:ind w:left="4320"/>
    </w:pPr>
  </w:style>
  <w:style w:type="paragraph" w:styleId="CommentText">
    <w:name w:val="annotation text"/>
    <w:basedOn w:val="Normal"/>
    <w:link w:val="CommentTextChar"/>
    <w:uiPriority w:val="99"/>
    <w:rPr>
      <w:lang w:val="x-none" w:eastAsia="x-none"/>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cs="Arial"/>
      <w:sz w:val="24"/>
    </w:rPr>
  </w:style>
  <w:style w:type="paragraph" w:styleId="EnvelopeReturn">
    <w:name w:val="envelope return"/>
    <w:basedOn w:val="Normal"/>
    <w:rPr>
      <w:rFonts w:cs="Arial"/>
    </w:rPr>
  </w:style>
  <w:style w:type="paragraph" w:styleId="FootnoteText">
    <w:name w:val="footnote text"/>
    <w:basedOn w:val="Normal"/>
    <w:semiHidden/>
  </w:style>
  <w:style w:type="paragraph" w:styleId="HTMLAddress">
    <w:name w:val="HTML Address"/>
    <w:basedOn w:val="Normal"/>
    <w:rPr>
      <w:i/>
      <w:iCs/>
    </w:rPr>
  </w:style>
  <w:style w:type="paragraph" w:styleId="HTMLPreformatted">
    <w:name w:val="HTML Preformatted"/>
    <w:basedOn w:val="Normal"/>
    <w:link w:val="HTMLPreformattedChar"/>
    <w:uiPriority w:val="99"/>
    <w:rsid w:val="00AE565B"/>
    <w:rPr>
      <w:rFonts w:ascii="Courier New" w:hAnsi="Courier New"/>
      <w:sz w:val="14"/>
      <w:lang w:val="en-US" w:eastAsia="en-US"/>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cs="Arial"/>
      <w:b/>
      <w:bCs/>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2"/>
      </w:numPr>
    </w:pPr>
  </w:style>
  <w:style w:type="paragraph" w:styleId="ListBullet2">
    <w:name w:val="List Bullet 2"/>
    <w:basedOn w:val="Normal"/>
    <w:autoRedefine/>
    <w:pPr>
      <w:numPr>
        <w:numId w:val="3"/>
      </w:numPr>
    </w:pPr>
  </w:style>
  <w:style w:type="paragraph" w:styleId="ListBullet3">
    <w:name w:val="List Bullet 3"/>
    <w:basedOn w:val="Normal"/>
    <w:autoRedefine/>
    <w:pPr>
      <w:numPr>
        <w:numId w:val="4"/>
      </w:numPr>
    </w:pPr>
  </w:style>
  <w:style w:type="paragraph" w:styleId="ListBullet4">
    <w:name w:val="List Bullet 4"/>
    <w:basedOn w:val="Normal"/>
    <w:autoRedefine/>
    <w:pPr>
      <w:numPr>
        <w:numId w:val="5"/>
      </w:numPr>
    </w:pPr>
  </w:style>
  <w:style w:type="paragraph" w:styleId="ListBullet5">
    <w:name w:val="List Bullet 5"/>
    <w:basedOn w:val="Normal"/>
    <w:autoRedefine/>
    <w:pPr>
      <w:numPr>
        <w:numId w:val="6"/>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7"/>
      </w:numPr>
    </w:pPr>
  </w:style>
  <w:style w:type="paragraph" w:styleId="ListNumber2">
    <w:name w:val="List Number 2"/>
    <w:basedOn w:val="Normal"/>
    <w:pPr>
      <w:numPr>
        <w:numId w:val="8"/>
      </w:numPr>
    </w:pPr>
  </w:style>
  <w:style w:type="paragraph" w:styleId="ListNumber3">
    <w:name w:val="List Number 3"/>
    <w:basedOn w:val="Normal"/>
    <w:pPr>
      <w:numPr>
        <w:numId w:val="9"/>
      </w:numPr>
    </w:pPr>
  </w:style>
  <w:style w:type="paragraph" w:styleId="ListNumber4">
    <w:name w:val="List Number 4"/>
    <w:basedOn w:val="Normal"/>
    <w:pPr>
      <w:numPr>
        <w:numId w:val="10"/>
      </w:numPr>
    </w:pPr>
  </w:style>
  <w:style w:type="paragraph" w:styleId="ListNumber5">
    <w:name w:val="List Number 5"/>
    <w:basedOn w:val="Normal"/>
    <w:pPr>
      <w:numPr>
        <w:numId w:val="11"/>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cs="Arial"/>
      <w:sz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itle">
    <w:name w:val="Title"/>
    <w:basedOn w:val="Normal"/>
    <w:qFormat/>
    <w:pPr>
      <w:spacing w:before="240" w:after="60"/>
      <w:jc w:val="center"/>
      <w:outlineLvl w:val="0"/>
    </w:pPr>
    <w:rPr>
      <w:rFonts w:cs="Arial"/>
      <w:b/>
      <w:bCs/>
      <w:kern w:val="28"/>
      <w:sz w:val="32"/>
      <w:szCs w:val="32"/>
    </w:rPr>
  </w:style>
  <w:style w:type="paragraph" w:styleId="TOAHeading">
    <w:name w:val="toa heading"/>
    <w:basedOn w:val="Normal"/>
    <w:next w:val="Normal"/>
    <w:semiHidden/>
    <w:pPr>
      <w:spacing w:before="120"/>
    </w:pPr>
    <w:rPr>
      <w:rFonts w:cs="Arial"/>
      <w:b/>
      <w:bCs/>
      <w:sz w:val="24"/>
    </w:rPr>
  </w:style>
  <w:style w:type="paragraph" w:styleId="TOC1">
    <w:name w:val="toc 1"/>
    <w:basedOn w:val="Normal"/>
    <w:next w:val="Normal"/>
    <w:autoRedefine/>
    <w:uiPriority w:val="39"/>
  </w:style>
  <w:style w:type="paragraph" w:styleId="TOC2">
    <w:name w:val="toc 2"/>
    <w:basedOn w:val="Normal"/>
    <w:next w:val="Normal"/>
    <w:autoRedefine/>
    <w:uiPriority w:val="39"/>
    <w:rsid w:val="00462541"/>
    <w:pPr>
      <w:tabs>
        <w:tab w:val="left" w:pos="800"/>
        <w:tab w:val="right" w:leader="dot" w:pos="9962"/>
      </w:tabs>
      <w:ind w:left="198"/>
    </w:pPr>
  </w:style>
  <w:style w:type="paragraph" w:styleId="TOC3">
    <w:name w:val="toc 3"/>
    <w:basedOn w:val="Normal"/>
    <w:next w:val="Normal"/>
    <w:autoRedefine/>
    <w:uiPriority w:val="39"/>
    <w:pPr>
      <w:ind w:left="400"/>
    </w:pPr>
  </w:style>
  <w:style w:type="paragraph" w:styleId="TOC4">
    <w:name w:val="toc 4"/>
    <w:basedOn w:val="Normal"/>
    <w:next w:val="Normal"/>
    <w:autoRedefine/>
    <w:uiPriority w:val="39"/>
    <w:pPr>
      <w:ind w:left="600"/>
    </w:pPr>
  </w:style>
  <w:style w:type="paragraph" w:styleId="TOC5">
    <w:name w:val="toc 5"/>
    <w:basedOn w:val="Normal"/>
    <w:next w:val="Normal"/>
    <w:autoRedefine/>
    <w:uiPriority w:val="39"/>
    <w:pPr>
      <w:ind w:left="800"/>
    </w:pPr>
  </w:style>
  <w:style w:type="paragraph" w:styleId="TOC6">
    <w:name w:val="toc 6"/>
    <w:basedOn w:val="Normal"/>
    <w:next w:val="Normal"/>
    <w:autoRedefine/>
    <w:uiPriority w:val="39"/>
    <w:pPr>
      <w:ind w:left="1000"/>
    </w:pPr>
  </w:style>
  <w:style w:type="paragraph" w:styleId="TOC7">
    <w:name w:val="toc 7"/>
    <w:basedOn w:val="Normal"/>
    <w:next w:val="Normal"/>
    <w:autoRedefine/>
    <w:uiPriority w:val="39"/>
    <w:pPr>
      <w:ind w:left="1200"/>
    </w:pPr>
  </w:style>
  <w:style w:type="paragraph" w:styleId="TOC8">
    <w:name w:val="toc 8"/>
    <w:basedOn w:val="Normal"/>
    <w:next w:val="Normal"/>
    <w:autoRedefine/>
    <w:uiPriority w:val="39"/>
    <w:pPr>
      <w:ind w:left="1400"/>
    </w:pPr>
  </w:style>
  <w:style w:type="paragraph" w:styleId="TOC9">
    <w:name w:val="toc 9"/>
    <w:basedOn w:val="Normal"/>
    <w:next w:val="Normal"/>
    <w:autoRedefine/>
    <w:uiPriority w:val="39"/>
    <w:pPr>
      <w:ind w:left="1600"/>
    </w:pPr>
  </w:style>
  <w:style w:type="character" w:styleId="FollowedHyperlink">
    <w:name w:val="FollowedHyperlink"/>
    <w:uiPriority w:val="99"/>
    <w:rPr>
      <w:color w:val="800080"/>
      <w:u w:val="single"/>
    </w:rPr>
  </w:style>
  <w:style w:type="paragraph" w:styleId="BalloonText">
    <w:name w:val="Balloon Text"/>
    <w:basedOn w:val="Normal"/>
    <w:link w:val="BalloonTextChar"/>
    <w:uiPriority w:val="99"/>
    <w:semiHidden/>
    <w:rPr>
      <w:rFonts w:ascii="Tahoma" w:hAnsi="Tahoma"/>
      <w:sz w:val="16"/>
      <w:szCs w:val="16"/>
      <w:lang w:val="en-US" w:eastAsia="en-US"/>
    </w:rPr>
  </w:style>
  <w:style w:type="paragraph" w:styleId="CommentSubject">
    <w:name w:val="annotation subject"/>
    <w:basedOn w:val="CommentText"/>
    <w:next w:val="CommentText"/>
    <w:semiHidden/>
    <w:rPr>
      <w:b/>
      <w:bCs/>
    </w:rPr>
  </w:style>
  <w:style w:type="character" w:styleId="FootnoteReference">
    <w:name w:val="footnote reference"/>
    <w:semiHidden/>
    <w:rsid w:val="00BF739C"/>
    <w:rPr>
      <w:vertAlign w:val="superscript"/>
    </w:rPr>
  </w:style>
  <w:style w:type="character" w:styleId="CommentReference">
    <w:name w:val="annotation reference"/>
    <w:uiPriority w:val="99"/>
    <w:rsid w:val="00463D05"/>
    <w:rPr>
      <w:sz w:val="16"/>
      <w:szCs w:val="16"/>
    </w:rPr>
  </w:style>
  <w:style w:type="table" w:styleId="TableGrid">
    <w:name w:val="Table Grid"/>
    <w:basedOn w:val="TableNormal"/>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8E6A79"/>
    <w:rPr>
      <w:rFonts w:ascii="Arial" w:hAnsi="Arial" w:cs="Arial"/>
      <w:b/>
      <w:bCs/>
      <w:kern w:val="32"/>
      <w:sz w:val="28"/>
      <w:szCs w:val="32"/>
      <w:lang w:val="en-US" w:eastAsia="en-US"/>
    </w:rPr>
  </w:style>
  <w:style w:type="character" w:customStyle="1" w:styleId="Heading2Char">
    <w:name w:val="Heading 2 Char"/>
    <w:link w:val="Heading2"/>
    <w:uiPriority w:val="9"/>
    <w:rsid w:val="009C311D"/>
    <w:rPr>
      <w:rFonts w:ascii="Arial" w:hAnsi="Arial" w:cs="Arial"/>
      <w:b/>
      <w:bCs/>
      <w:iCs/>
      <w:sz w:val="24"/>
      <w:szCs w:val="28"/>
      <w:lang w:val="en-US" w:eastAsia="en-US"/>
    </w:rPr>
  </w:style>
  <w:style w:type="character" w:customStyle="1" w:styleId="Heading3Char">
    <w:name w:val="Heading 3 Char"/>
    <w:link w:val="Heading3"/>
    <w:uiPriority w:val="9"/>
    <w:rsid w:val="008E6A79"/>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TableNormal"/>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CommentTextChar">
    <w:name w:val="Comment Text Char"/>
    <w:link w:val="CommentText"/>
    <w:uiPriority w:val="99"/>
    <w:rsid w:val="002157BF"/>
    <w:rPr>
      <w:rFonts w:ascii="Arial" w:hAnsi="Arial"/>
    </w:rPr>
  </w:style>
  <w:style w:type="paragraph" w:customStyle="1" w:styleId="ColorfulShading-Accent11">
    <w:name w:val="Colorful Shading - Accent 11"/>
    <w:hidden/>
    <w:uiPriority w:val="99"/>
    <w:semiHidden/>
    <w:rsid w:val="00F07F9F"/>
    <w:rPr>
      <w:rFonts w:ascii="Arial" w:hAnsi="Arial"/>
    </w:rPr>
  </w:style>
  <w:style w:type="table" w:styleId="MediumGrid1-Accent1">
    <w:name w:val="Medium Grid 1 Accent 1"/>
    <w:basedOn w:val="TableNormal"/>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Revision">
    <w:name w:val="Revision"/>
    <w:hidden/>
    <w:uiPriority w:val="99"/>
    <w:semiHidden/>
    <w:rsid w:val="00FF75C6"/>
    <w:rPr>
      <w:rFonts w:ascii="Arial" w:hAnsi="Arial"/>
    </w:rPr>
  </w:style>
  <w:style w:type="paragraph" w:customStyle="1" w:styleId="EndNoteBibliographyTitle">
    <w:name w:val="EndNote Bibliography Title"/>
    <w:basedOn w:val="Normal"/>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lang w:val="en-GB" w:eastAsia="en-GB"/>
    </w:rPr>
  </w:style>
  <w:style w:type="paragraph" w:customStyle="1" w:styleId="EndNoteBibliography">
    <w:name w:val="EndNote Bibliography"/>
    <w:basedOn w:val="Normal"/>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lang w:val="en-GB" w:eastAsia="en-GB"/>
    </w:rPr>
  </w:style>
  <w:style w:type="character" w:styleId="HTMLCode">
    <w:name w:val="HTML Code"/>
    <w:uiPriority w:val="99"/>
    <w:unhideWhenUsed/>
    <w:rsid w:val="004C4F1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71589999">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67683330">
      <w:bodyDiv w:val="1"/>
      <w:marLeft w:val="0"/>
      <w:marRight w:val="0"/>
      <w:marTop w:val="0"/>
      <w:marBottom w:val="0"/>
      <w:divBdr>
        <w:top w:val="none" w:sz="0" w:space="0" w:color="auto"/>
        <w:left w:val="none" w:sz="0" w:space="0" w:color="auto"/>
        <w:bottom w:val="none" w:sz="0" w:space="0" w:color="auto"/>
        <w:right w:val="none" w:sz="0" w:space="0" w:color="auto"/>
      </w:divBdr>
      <w:divsChild>
        <w:div w:id="1537277979">
          <w:marLeft w:val="0"/>
          <w:marRight w:val="0"/>
          <w:marTop w:val="0"/>
          <w:marBottom w:val="0"/>
          <w:divBdr>
            <w:top w:val="none" w:sz="0" w:space="0" w:color="auto"/>
            <w:left w:val="none" w:sz="0" w:space="0" w:color="auto"/>
            <w:bottom w:val="none" w:sz="0" w:space="0" w:color="auto"/>
            <w:right w:val="none" w:sz="0" w:space="0" w:color="auto"/>
          </w:divBdr>
          <w:divsChild>
            <w:div w:id="109413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68714802">
      <w:bodyDiv w:val="1"/>
      <w:marLeft w:val="0"/>
      <w:marRight w:val="0"/>
      <w:marTop w:val="0"/>
      <w:marBottom w:val="0"/>
      <w:divBdr>
        <w:top w:val="none" w:sz="0" w:space="0" w:color="auto"/>
        <w:left w:val="none" w:sz="0" w:space="0" w:color="auto"/>
        <w:bottom w:val="none" w:sz="0" w:space="0" w:color="auto"/>
        <w:right w:val="none" w:sz="0" w:space="0" w:color="auto"/>
      </w:divBdr>
      <w:divsChild>
        <w:div w:id="234167066">
          <w:marLeft w:val="0"/>
          <w:marRight w:val="0"/>
          <w:marTop w:val="0"/>
          <w:marBottom w:val="0"/>
          <w:divBdr>
            <w:top w:val="none" w:sz="0" w:space="0" w:color="auto"/>
            <w:left w:val="none" w:sz="0" w:space="0" w:color="auto"/>
            <w:bottom w:val="none" w:sz="0" w:space="0" w:color="auto"/>
            <w:right w:val="none" w:sz="0" w:space="0" w:color="auto"/>
          </w:divBdr>
          <w:divsChild>
            <w:div w:id="3791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 w:id="213740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ebi.ac.uk/ols/beta/ontologies/ms/terms?iri=http://purl.obolibrary.org/obo/MS_1001513" TargetMode="External"/><Relationship Id="rId299" Type="http://schemas.openxmlformats.org/officeDocument/2006/relationships/hyperlink" Target="http://www.ebi.ac.uk/ols/beta/ontologies/ms/terms?iri=http://purl.obolibrary.org/obo/MS_1001023" TargetMode="External"/><Relationship Id="rId21" Type="http://schemas.openxmlformats.org/officeDocument/2006/relationships/hyperlink" Target="http://psidev.cvs.sourceforge.net/viewvc/psidev/psi/mod/data/PSI-MOD.obo" TargetMode="External"/><Relationship Id="rId63" Type="http://schemas.openxmlformats.org/officeDocument/2006/relationships/hyperlink" Target="http://www.ebi.ac.uk/ols/beta/ontologies/ms/terms?iri=http://purl.obolibrary.org/obo/MS_1001042" TargetMode="External"/><Relationship Id="rId159" Type="http://schemas.openxmlformats.org/officeDocument/2006/relationships/hyperlink" Target="http://www.ebi.ac.uk/ols/beta/ontologies/ms/terms?iri=http://purl.obolibrary.org/obo/MS_1001412" TargetMode="External"/><Relationship Id="rId324" Type="http://schemas.openxmlformats.org/officeDocument/2006/relationships/hyperlink" Target="http://www.ebi.ac.uk/ols/beta/ontologies/ms/terms?iri=http://purl.obolibrary.org/obo/MS_1001083" TargetMode="External"/><Relationship Id="rId366" Type="http://schemas.openxmlformats.org/officeDocument/2006/relationships/hyperlink" Target="http://www.ebi.ac.uk/ols/beta/ontologies/ms/terms?iri=http://purl.obolibrary.org/obo/MS_1001035" TargetMode="External"/><Relationship Id="rId170" Type="http://schemas.openxmlformats.org/officeDocument/2006/relationships/hyperlink" Target="http://www.ebi.ac.uk/ols/beta/ontologies/ms/terms?iri=http://purl.obolibrary.org/obo/MS_1001470" TargetMode="External"/><Relationship Id="rId226" Type="http://schemas.openxmlformats.org/officeDocument/2006/relationships/hyperlink" Target="http://www.ebi.ac.uk/ols/beta/ontologies/ms/terms?iri=http://purl.obolibrary.org/obo/MS_1001154" TargetMode="External"/><Relationship Id="rId433" Type="http://schemas.openxmlformats.org/officeDocument/2006/relationships/hyperlink" Target="http://www.ebi.ac.uk/ols/beta/ontologies/ms/terms?iri=http://purl.obolibrary.org/obo/MS_1001032" TargetMode="External"/><Relationship Id="rId268" Type="http://schemas.openxmlformats.org/officeDocument/2006/relationships/image" Target="media/image10.png"/><Relationship Id="rId32" Type="http://schemas.openxmlformats.org/officeDocument/2006/relationships/image" Target="http://www.peptideatlas.org/PSI/schemas/mzIdentML/1.2/figures/MzIdentML1.1.png" TargetMode="External"/><Relationship Id="rId74" Type="http://schemas.openxmlformats.org/officeDocument/2006/relationships/hyperlink" Target="http://www.ebi.ac.uk/ols/beta/ontologies/ms/terms?iri=http://purl.obolibrary.org/obo/MS_1001288" TargetMode="External"/><Relationship Id="rId128" Type="http://schemas.openxmlformats.org/officeDocument/2006/relationships/hyperlink" Target="http://www.ebi.ac.uk/ols/beta/ontologies/ms/terms?iri=http://purl.obolibrary.org/obo/MS_1002660" TargetMode="External"/><Relationship Id="rId335" Type="http://schemas.openxmlformats.org/officeDocument/2006/relationships/hyperlink" Target="http://www.ebi.ac.uk/ols/beta/ontologies/ms/terms?iri=http://purl.obolibrary.org/obo/MS_1000533" TargetMode="External"/><Relationship Id="rId377" Type="http://schemas.openxmlformats.org/officeDocument/2006/relationships/hyperlink" Target="http://www.ebi.ac.uk/ols/beta/ontologies/ms/terms?iri=http://purl.obolibrary.org/obo/MS_1000798" TargetMode="External"/><Relationship Id="rId5" Type="http://schemas.openxmlformats.org/officeDocument/2006/relationships/webSettings" Target="webSettings.xml"/><Relationship Id="rId181" Type="http://schemas.openxmlformats.org/officeDocument/2006/relationships/hyperlink" Target="http://www.ebi.ac.uk/ols/beta/ontologies/ms/terms?iri=http://purl.obolibrary.org/obo/MS_1001225" TargetMode="External"/><Relationship Id="rId237" Type="http://schemas.openxmlformats.org/officeDocument/2006/relationships/hyperlink" Target="http://www.ebi.ac.uk/ols/beta/ontologies/ms/terms?iri=http://purl.obolibrary.org/obo/MS_1001060" TargetMode="External"/><Relationship Id="rId402" Type="http://schemas.openxmlformats.org/officeDocument/2006/relationships/hyperlink" Target="http://www.ebi.ac.uk/ols/beta/ontologies/ms/terms?iri=http://purl.obolibrary.org/obo/MS_1001005" TargetMode="External"/><Relationship Id="rId279" Type="http://schemas.openxmlformats.org/officeDocument/2006/relationships/hyperlink" Target="http://www.ebi.ac.uk/ols/beta/ontologies/ms/terms?iri=http://purl.obolibrary.org/obo/MS_1001269" TargetMode="External"/><Relationship Id="rId444" Type="http://schemas.openxmlformats.org/officeDocument/2006/relationships/hyperlink" Target="http://www.ebi.ac.uk/ols/beta/ontologies/ms/terms?iri=http://purl.obolibrary.org/obo/MS_1001158" TargetMode="External"/><Relationship Id="rId43" Type="http://schemas.openxmlformats.org/officeDocument/2006/relationships/hyperlink" Target="http://www.ebi.ac.uk/ols/beta/ontologies/ms/terms?iri=http://purl.obolibrary.org/obo/MS_1001046" TargetMode="External"/><Relationship Id="rId139" Type="http://schemas.openxmlformats.org/officeDocument/2006/relationships/hyperlink" Target="http://www.ebi.ac.uk/ols/beta/ontologies/ms/terms?iri=http://purl.obolibrary.org/obo/MS_1001400" TargetMode="External"/><Relationship Id="rId290" Type="http://schemas.openxmlformats.org/officeDocument/2006/relationships/hyperlink" Target="http://www.ebi.ac.uk/ols/beta/ontologies/ms/terms?iri=http://purl.obolibrary.org/obo/MS_1000569" TargetMode="External"/><Relationship Id="rId304" Type="http://schemas.openxmlformats.org/officeDocument/2006/relationships/hyperlink" Target="http://www.ebi.ac.uk/ols/beta/ontologies/ms/terms?iri=http://purl.obolibrary.org/obo/MS_1002510" TargetMode="External"/><Relationship Id="rId346" Type="http://schemas.openxmlformats.org/officeDocument/2006/relationships/hyperlink" Target="http://www.ebi.ac.uk/ols/beta/ontologies/ms/terms?iri=http://purl.obolibrary.org/obo/MS_1000568" TargetMode="External"/><Relationship Id="rId388" Type="http://schemas.openxmlformats.org/officeDocument/2006/relationships/hyperlink" Target="http://www.ebi.ac.uk/ols/beta/ontologies/ms/terms?iri=http://purl.obolibrary.org/obo/MS_1000770" TargetMode="External"/><Relationship Id="rId85" Type="http://schemas.openxmlformats.org/officeDocument/2006/relationships/hyperlink" Target="http://www.ebi.ac.uk/ols/beta/ontologies/ms/terms?iri=http://purl.obolibrary.org/obo/MS_1001467" TargetMode="External"/><Relationship Id="rId150" Type="http://schemas.openxmlformats.org/officeDocument/2006/relationships/hyperlink" Target="http://www.ebi.ac.uk/ols/beta/ontologies/ms/terms?iri=http://purl.obolibrary.org/obo/MS_1000613" TargetMode="External"/><Relationship Id="rId192" Type="http://schemas.openxmlformats.org/officeDocument/2006/relationships/hyperlink" Target="http://www.ebi.ac.uk/ols/beta/ontologies/ms/terms?iri=http://purl.obolibrary.org/obo/MS_1000589" TargetMode="External"/><Relationship Id="rId206" Type="http://schemas.openxmlformats.org/officeDocument/2006/relationships/hyperlink" Target="http://www.ebi.ac.uk/ols/beta/ontologies/ms/terms?iri=http://purl.obolibrary.org/obo/MS_1002407" TargetMode="External"/><Relationship Id="rId413" Type="http://schemas.openxmlformats.org/officeDocument/2006/relationships/hyperlink" Target="http://www.ebi.ac.uk/ols/beta/ontologies/ms/terms?iri=http://purl.obolibrary.org/obo/MS_1001153" TargetMode="External"/><Relationship Id="rId248" Type="http://schemas.openxmlformats.org/officeDocument/2006/relationships/hyperlink" Target="http://www.ebi.ac.uk/ols/beta/ontologies/ms/terms?iri=http://purl.obolibrary.org/obo/MS_1001060" TargetMode="External"/><Relationship Id="rId455" Type="http://schemas.openxmlformats.org/officeDocument/2006/relationships/hyperlink" Target="http://www.ebi.ac.uk/ols/beta/ontologies/ms/terms?iri=http://purl.obolibrary.org/obo/MS_1001423" TargetMode="External"/><Relationship Id="rId12" Type="http://schemas.openxmlformats.org/officeDocument/2006/relationships/hyperlink" Target="http://www.psidev.info/mzml" TargetMode="External"/><Relationship Id="rId108" Type="http://schemas.openxmlformats.org/officeDocument/2006/relationships/hyperlink" Target="http://www.ebi.ac.uk/ols/beta/ontologies/ms/terms?iri=http://purl.obolibrary.org/obo/MS_1001090" TargetMode="External"/><Relationship Id="rId315" Type="http://schemas.openxmlformats.org/officeDocument/2006/relationships/hyperlink" Target="http://www.ebi.ac.uk/ols/beta/ontologies/ms/terms?iri=http://purl.obolibrary.org/obo/XLMOD:00002" TargetMode="External"/><Relationship Id="rId357" Type="http://schemas.openxmlformats.org/officeDocument/2006/relationships/hyperlink" Target="http://www.ebi.ac.uk/ols/beta/ontologies/ms/terms?iri=http://purl.obolibrary.org/obo/MS_1001405" TargetMode="External"/><Relationship Id="rId54" Type="http://schemas.openxmlformats.org/officeDocument/2006/relationships/hyperlink" Target="http://www.ebi.ac.uk/ols/beta/ontologies/ms/terms?iri=http://purl.obolibrary.org/obo/MS_1001302" TargetMode="External"/><Relationship Id="rId96" Type="http://schemas.openxmlformats.org/officeDocument/2006/relationships/hyperlink" Target="http://www.ebi.ac.uk/ols/beta/ontologies/ms/terms?iri=http://purl.obolibrary.org/obo/MS_1001091" TargetMode="External"/><Relationship Id="rId161" Type="http://schemas.openxmlformats.org/officeDocument/2006/relationships/hyperlink" Target="http://www.ebi.ac.uk/ols/beta/ontologies/ms/terms?iri=http://purl.obolibrary.org/obo/MS_1001512" TargetMode="External"/><Relationship Id="rId217" Type="http://schemas.openxmlformats.org/officeDocument/2006/relationships/hyperlink" Target="http://www.ebi.ac.uk/ols/beta/ontologies/ms/terms?iri=http://purl.obolibrary.org/obo/MS_1001099" TargetMode="External"/><Relationship Id="rId399" Type="http://schemas.openxmlformats.org/officeDocument/2006/relationships/hyperlink" Target="http://www.ebi.ac.uk/ols/beta/ontologies/ms/terms?iri=http://purl.obolibrary.org/obo/MS_1001531" TargetMode="External"/><Relationship Id="rId259" Type="http://schemas.openxmlformats.org/officeDocument/2006/relationships/hyperlink" Target="http://www.ebi.ac.uk/ols/beta/ontologies/ms/terms?iri=http://purl.obolibrary.org/obo/MS_1002213" TargetMode="External"/><Relationship Id="rId424" Type="http://schemas.openxmlformats.org/officeDocument/2006/relationships/hyperlink" Target="http://www.ebi.ac.uk/ols/beta/ontologies/ms/terms?iri=http://purl.obolibrary.org/obo/MS_1001153" TargetMode="External"/><Relationship Id="rId23" Type="http://schemas.openxmlformats.org/officeDocument/2006/relationships/hyperlink" Target="http://psidev-ms-vocab@lists.sourceforge.net" TargetMode="External"/><Relationship Id="rId119" Type="http://schemas.openxmlformats.org/officeDocument/2006/relationships/hyperlink" Target="http://www.ebi.ac.uk/ols/beta/ontologies/ms/terms?iri=http://purl.obolibrary.org/obo/MS_1001347" TargetMode="External"/><Relationship Id="rId270" Type="http://schemas.openxmlformats.org/officeDocument/2006/relationships/hyperlink" Target="http://www.ebi.ac.uk/ols/beta/ontologies/ms/terms?iri=http://purl.obolibrary.org/obo/MS_1001266" TargetMode="External"/><Relationship Id="rId326" Type="http://schemas.openxmlformats.org/officeDocument/2006/relationships/hyperlink" Target="http://www.ebi.ac.uk/ols/beta/ontologies/ms/terms?iri=http://purl.obolibrary.org/obo/MS_1002490" TargetMode="External"/><Relationship Id="rId65" Type="http://schemas.openxmlformats.org/officeDocument/2006/relationships/hyperlink" Target="http://www.ebi.ac.uk/ols/beta/ontologies/ms/terms?iri=http://purl.obolibrary.org/obo/MS_1001302" TargetMode="External"/><Relationship Id="rId130" Type="http://schemas.openxmlformats.org/officeDocument/2006/relationships/hyperlink" Target="http://www.ebi.ac.uk/ols/beta/ontologies/ms/terms?iri=http://purl.obolibrary.org/obo/MS_1000742" TargetMode="External"/><Relationship Id="rId368" Type="http://schemas.openxmlformats.org/officeDocument/2006/relationships/hyperlink" Target="http://www.ebi.ac.uk/ols/beta/ontologies/ms/terms?iri=http://purl.obolibrary.org/obo/MS_1001405" TargetMode="External"/><Relationship Id="rId172" Type="http://schemas.openxmlformats.org/officeDocument/2006/relationships/hyperlink" Target="http://www.ebi.ac.uk/ols/beta/ontologies/ms/terms?iri=http://purl.obolibrary.org/obo/MS_1001512" TargetMode="External"/><Relationship Id="rId228" Type="http://schemas.openxmlformats.org/officeDocument/2006/relationships/hyperlink" Target="http://www.ebi.ac.uk/ols/beta/ontologies/ms/terms?iri=http://purl.obolibrary.org/obo/MS_1001156" TargetMode="External"/><Relationship Id="rId435" Type="http://schemas.openxmlformats.org/officeDocument/2006/relationships/hyperlink" Target="http://www.ebi.ac.uk/ols/beta/ontologies/ms/terms?iri=http://purl.obolibrary.org/obo/MS_1001038" TargetMode="External"/><Relationship Id="rId281" Type="http://schemas.openxmlformats.org/officeDocument/2006/relationships/hyperlink" Target="http://www.ebi.ac.uk/ols/beta/ontologies/ms/terms?iri=http://purl.obolibrary.org/obo/MS_1001271" TargetMode="External"/><Relationship Id="rId337" Type="http://schemas.openxmlformats.org/officeDocument/2006/relationships/hyperlink" Target="http://www.ebi.ac.uk/ols/beta/ontologies/ms/terms?iri=http://purl.obolibrary.org/obo/MS_1000535" TargetMode="External"/><Relationship Id="rId34" Type="http://schemas.openxmlformats.org/officeDocument/2006/relationships/hyperlink" Target="http://www.ebi.ac.uk/ols/beta/ontologies/ms/terms?iri=http://purl.obolibrary.org/obo/MS_1001005" TargetMode="External"/><Relationship Id="rId76" Type="http://schemas.openxmlformats.org/officeDocument/2006/relationships/hyperlink" Target="http://www.ebi.ac.uk/ols/beta/ontologies/ms/terms?iri=http://purl.obolibrary.org/obo/MS_1001290" TargetMode="External"/><Relationship Id="rId141" Type="http://schemas.openxmlformats.org/officeDocument/2006/relationships/hyperlink" Target="http://www.ebi.ac.uk/ols/beta/ontologies/ms/terms?iri=http://purl.obolibrary.org/obo/MS_1000560" TargetMode="External"/><Relationship Id="rId379" Type="http://schemas.openxmlformats.org/officeDocument/2006/relationships/hyperlink" Target="http://www.ebi.ac.uk/ols/beta/ontologies/ms/terms?iri=http://purl.obolibrary.org/obo/MS_1000904" TargetMode="External"/><Relationship Id="rId7" Type="http://schemas.openxmlformats.org/officeDocument/2006/relationships/endnotes" Target="endnotes.xml"/><Relationship Id="rId183" Type="http://schemas.openxmlformats.org/officeDocument/2006/relationships/hyperlink" Target="http://www.ebi.ac.uk/ols/beta/ontologies/ms/terms?iri=http://purl.obolibrary.org/obo/MS_1001228" TargetMode="External"/><Relationship Id="rId239" Type="http://schemas.openxmlformats.org/officeDocument/2006/relationships/hyperlink" Target="http://www.ebi.ac.uk/ols/beta/ontologies/ms/terms?iri=http://purl.obolibrary.org/obo/MS_1001194" TargetMode="External"/><Relationship Id="rId390" Type="http://schemas.openxmlformats.org/officeDocument/2006/relationships/hyperlink" Target="http://www.ebi.ac.uk/ols/beta/ontologies/ms/terms?iri=http://purl.obolibrary.org/obo/MS_1000772" TargetMode="External"/><Relationship Id="rId404" Type="http://schemas.openxmlformats.org/officeDocument/2006/relationships/hyperlink" Target="http://www.ebi.ac.uk/ols/beta/ontologies/ms/terms?iri=http://purl.obolibrary.org/obo/MS_1001009" TargetMode="External"/><Relationship Id="rId446" Type="http://schemas.openxmlformats.org/officeDocument/2006/relationships/hyperlink" Target="http://www.ebi.ac.uk/ols/beta/ontologies/ms/terms?iri=http://purl.obolibrary.org/obo/MS_1001160" TargetMode="External"/><Relationship Id="rId250" Type="http://schemas.openxmlformats.org/officeDocument/2006/relationships/hyperlink" Target="http://www.ebi.ac.uk/ols/beta/ontologies/ms/terms?iri=http://purl.obolibrary.org/obo/MS_1001591" TargetMode="External"/><Relationship Id="rId292" Type="http://schemas.openxmlformats.org/officeDocument/2006/relationships/hyperlink" Target="http://www.ebi.ac.uk/ols/beta/ontologies/ms/terms?iri=http://purl.obolibrary.org/obo/MS_1001014" TargetMode="External"/><Relationship Id="rId306" Type="http://schemas.openxmlformats.org/officeDocument/2006/relationships/hyperlink" Target="http://www.ebi.ac.uk/ols/beta/ontologies/ms/terms?iri=http://purl.obolibrary.org/obo/MS_1001471" TargetMode="External"/><Relationship Id="rId45" Type="http://schemas.openxmlformats.org/officeDocument/2006/relationships/hyperlink" Target="http://www.ebi.ac.uk/ols/beta/ontologies/ms/terms?iri=http://purl.obolibrary.org/obo/MS_1001066" TargetMode="External"/><Relationship Id="rId87" Type="http://schemas.openxmlformats.org/officeDocument/2006/relationships/hyperlink" Target="http://www.ebi.ac.uk/ols/beta/ontologies/ms/terms?iri=http://purl.obolibrary.org/obo/MS_1001469" TargetMode="External"/><Relationship Id="rId110" Type="http://schemas.openxmlformats.org/officeDocument/2006/relationships/hyperlink" Target="http://www.ebi.ac.uk/ols/beta/ontologies/ms/terms?iri=http://purl.obolibrary.org/obo/MS_1001202" TargetMode="External"/><Relationship Id="rId348" Type="http://schemas.openxmlformats.org/officeDocument/2006/relationships/hyperlink" Target="http://www.ebi.ac.uk/ols/beta/ontologies/ms/terms?iri=http://purl.obolibrary.org/obo/MS_1001056" TargetMode="External"/><Relationship Id="rId152" Type="http://schemas.openxmlformats.org/officeDocument/2006/relationships/hyperlink" Target="http://www.ebi.ac.uk/ols/beta/ontologies/ms/terms?iri=http://purl.obolibrary.org/obo/MS_1000560" TargetMode="External"/><Relationship Id="rId194" Type="http://schemas.openxmlformats.org/officeDocument/2006/relationships/hyperlink" Target="http://www.ebi.ac.uk/ols/beta/ontologies/ms/terms?iri=http://purl.obolibrary.org/obo/MS_1001412" TargetMode="External"/><Relationship Id="rId208" Type="http://schemas.openxmlformats.org/officeDocument/2006/relationships/hyperlink" Target="http://www.ebi.ac.uk/ols/beta/ontologies/ms/terms?iri=http://purl.obolibrary.org/obo/MS_1002474" TargetMode="External"/><Relationship Id="rId415" Type="http://schemas.openxmlformats.org/officeDocument/2006/relationships/hyperlink" Target="http://www.ebi.ac.uk/ols/beta/ontologies/ms/terms?iri=http://purl.obolibrary.org/obo/MS_1001155" TargetMode="External"/><Relationship Id="rId457" Type="http://schemas.openxmlformats.org/officeDocument/2006/relationships/hyperlink" Target="http://www.matrixscience.com/help/fragmentation_help.html" TargetMode="External"/><Relationship Id="rId261" Type="http://schemas.openxmlformats.org/officeDocument/2006/relationships/hyperlink" Target="http://www.ebi.ac.uk/ols/beta/ontologies/ms/terms?iri=http://purl.obolibrary.org/obo/MS_1002401" TargetMode="External"/><Relationship Id="rId14" Type="http://schemas.openxmlformats.org/officeDocument/2006/relationships/hyperlink" Target="http://www.psidev.info/mztab" TargetMode="External"/><Relationship Id="rId56" Type="http://schemas.openxmlformats.org/officeDocument/2006/relationships/hyperlink" Target="http://www.ebi.ac.uk/ols/beta/ontologies/ms/terms?iri=http://purl.obolibrary.org/obo/MS_1001007" TargetMode="External"/><Relationship Id="rId317" Type="http://schemas.openxmlformats.org/officeDocument/2006/relationships/hyperlink" Target="http://www.ebi.ac.uk/ols/beta/ontologies/ms/terms?iri=http://purl.obolibrary.org/obo/XLMOD:00004" TargetMode="External"/><Relationship Id="rId359" Type="http://schemas.openxmlformats.org/officeDocument/2006/relationships/hyperlink" Target="http://www.ebi.ac.uk/ols/beta/ontologies/ms/terms?iri=http://purl.obolibrary.org/obo/MS_1000796" TargetMode="External"/><Relationship Id="rId98" Type="http://schemas.openxmlformats.org/officeDocument/2006/relationships/hyperlink" Target="http://www.ebi.ac.uk/ols/beta/ontologies/ms/terms?iri=http://purl.obolibrary.org/obo/MS_1001303" TargetMode="External"/><Relationship Id="rId121" Type="http://schemas.openxmlformats.org/officeDocument/2006/relationships/hyperlink" Target="http://www.ebi.ac.uk/ols/beta/ontologies/ms/terms?iri=http://purl.obolibrary.org/obo/MS_1001349" TargetMode="External"/><Relationship Id="rId163" Type="http://schemas.openxmlformats.org/officeDocument/2006/relationships/hyperlink" Target="http://www.ebi.ac.uk/ols/beta/ontologies/ms/terms?iri=http://purl.obolibrary.org/obo/MS_1001201" TargetMode="External"/><Relationship Id="rId219" Type="http://schemas.openxmlformats.org/officeDocument/2006/relationships/hyperlink" Target="http://www.ebi.ac.uk/ols/beta/ontologies/ms/terms?iri=http://purl.obolibrary.org/obo/MS_1001125" TargetMode="External"/><Relationship Id="rId370" Type="http://schemas.openxmlformats.org/officeDocument/2006/relationships/image" Target="http://www.peptideatlas.org/PSI/schemas/mzIdentML/1.2/figures/SpectrumIdentificationList.png" TargetMode="External"/><Relationship Id="rId426" Type="http://schemas.openxmlformats.org/officeDocument/2006/relationships/hyperlink" Target="http://www.ebi.ac.uk/ols/beta/ontologies/ms/terms?iri=http://purl.obolibrary.org/obo/MS_1001448" TargetMode="External"/><Relationship Id="rId230" Type="http://schemas.openxmlformats.org/officeDocument/2006/relationships/hyperlink" Target="http://www.ebi.ac.uk/ols/beta/ontologies/ms/terms?iri=http://purl.obolibrary.org/obo/MS_1001158" TargetMode="External"/><Relationship Id="rId25" Type="http://schemas.openxmlformats.org/officeDocument/2006/relationships/image" Target="media/image3.emf"/><Relationship Id="rId67" Type="http://schemas.openxmlformats.org/officeDocument/2006/relationships/hyperlink" Target="http://www.ebi.ac.uk/ols/beta/ontologies/ms/terms?iri=http://purl.obolibrary.org/obo/MS_1001013" TargetMode="External"/><Relationship Id="rId272" Type="http://schemas.openxmlformats.org/officeDocument/2006/relationships/hyperlink" Target="http://www.ebi.ac.uk/ols/beta/ontologies/ms/terms?iri=http://purl.obolibrary.org/obo/MS_1001268" TargetMode="External"/><Relationship Id="rId328" Type="http://schemas.openxmlformats.org/officeDocument/2006/relationships/hyperlink" Target="http://www.ebi.ac.uk/ols/beta/ontologies/ms/terms?iri=http://purl.obolibrary.org/obo/MS_1002492" TargetMode="External"/><Relationship Id="rId132" Type="http://schemas.openxmlformats.org/officeDocument/2006/relationships/hyperlink" Target="http://www.ebi.ac.uk/ols/beta/ontologies/ms/terms?iri=http://purl.obolibrary.org/obo/MS_1001199" TargetMode="External"/><Relationship Id="rId174" Type="http://schemas.openxmlformats.org/officeDocument/2006/relationships/hyperlink" Target="http://www.ebi.ac.uk/ols/beta/ontologies/ms/terms?iri=http://purl.obolibrary.org/obo/MS_1000903" TargetMode="External"/><Relationship Id="rId381" Type="http://schemas.openxmlformats.org/officeDocument/2006/relationships/hyperlink" Target="http://www.ebi.ac.uk/ols/beta/ontologies/ms/terms?iri=http://purl.obolibrary.org/obo/MS_1001030" TargetMode="External"/><Relationship Id="rId241" Type="http://schemas.openxmlformats.org/officeDocument/2006/relationships/hyperlink" Target="http://www.ebi.ac.uk/ols/beta/ontologies/ms/terms?iri=http://purl.obolibrary.org/obo/MS_1001447" TargetMode="External"/><Relationship Id="rId437" Type="http://schemas.openxmlformats.org/officeDocument/2006/relationships/hyperlink" Target="http://www.ebi.ac.uk/ols/beta/ontologies/ms/terms?iri=http://purl.obolibrary.org/obo/MS_1001046" TargetMode="External"/><Relationship Id="rId36" Type="http://schemas.openxmlformats.org/officeDocument/2006/relationships/hyperlink" Target="http://www.ebi.ac.uk/ols/beta/ontologies/ms/terms?iri=http://purl.obolibrary.org/obo/MS_1001009" TargetMode="External"/><Relationship Id="rId283" Type="http://schemas.openxmlformats.org/officeDocument/2006/relationships/hyperlink" Target="http://www.ebi.ac.uk/ols/beta/ontologies/ms/terms?iri=http://purl.obolibrary.org/obo/MS_1001267" TargetMode="External"/><Relationship Id="rId339" Type="http://schemas.openxmlformats.org/officeDocument/2006/relationships/hyperlink" Target="http://www.ebi.ac.uk/ols/beta/ontologies/ms/terms?iri=http://purl.obolibrary.org/obo/MS_1000537" TargetMode="External"/><Relationship Id="rId78" Type="http://schemas.openxmlformats.org/officeDocument/2006/relationships/image" Target="media/image9.png"/><Relationship Id="rId101" Type="http://schemas.openxmlformats.org/officeDocument/2006/relationships/hyperlink" Target="http://www.ebi.ac.uk/ols/beta/ontologies/ms/terms?iri=http://purl.obolibrary.org/obo/MS_1001306" TargetMode="External"/><Relationship Id="rId143" Type="http://schemas.openxmlformats.org/officeDocument/2006/relationships/hyperlink" Target="http://www.ebi.ac.uk/ols/beta/ontologies/ms/terms?iri=http://purl.obolibrary.org/obo/MS_1000562" TargetMode="External"/><Relationship Id="rId185" Type="http://schemas.openxmlformats.org/officeDocument/2006/relationships/hyperlink" Target="http://www.ebi.ac.uk/ols/beta/ontologies/ms/terms?iri=http://purl.obolibrary.org/obo/MS_1001354" TargetMode="External"/><Relationship Id="rId350" Type="http://schemas.openxmlformats.org/officeDocument/2006/relationships/hyperlink" Target="http://www.ebi.ac.uk/ols/beta/ontologies/ms/terms?iri=http://purl.obolibrary.org/obo/MS_1001190" TargetMode="External"/><Relationship Id="rId406" Type="http://schemas.openxmlformats.org/officeDocument/2006/relationships/hyperlink" Target="http://www.ebi.ac.uk/ols/beta/ontologies/ms/terms?iri=http://purl.obolibrary.org/obo/MS_1001028" TargetMode="External"/><Relationship Id="rId9" Type="http://schemas.openxmlformats.org/officeDocument/2006/relationships/hyperlink" Target="http://www.w3.org/XML/Schema" TargetMode="External"/><Relationship Id="rId210" Type="http://schemas.openxmlformats.org/officeDocument/2006/relationships/hyperlink" Target="http://www.ebi.ac.uk/ols/beta/ontologies/ms/terms?iri=http://purl.obolibrary.org/obo/MS_1002663" TargetMode="External"/><Relationship Id="rId392" Type="http://schemas.openxmlformats.org/officeDocument/2006/relationships/hyperlink" Target="http://www.ebi.ac.uk/ols/beta/ontologies/ms/terms?iri=http://purl.obolibrary.org/obo/MS_1000774" TargetMode="External"/><Relationship Id="rId448" Type="http://schemas.openxmlformats.org/officeDocument/2006/relationships/hyperlink" Target="http://www.ebi.ac.uk/ols/beta/ontologies/ms/terms?iri=http://purl.obolibrary.org/obo/MS_1001162" TargetMode="External"/><Relationship Id="rId252" Type="http://schemas.openxmlformats.org/officeDocument/2006/relationships/hyperlink" Target="http://www.ebi.ac.uk/ols/beta/ontologies/ms/terms?iri=http://purl.obolibrary.org/obo/MS_1001593" TargetMode="External"/><Relationship Id="rId294" Type="http://schemas.openxmlformats.org/officeDocument/2006/relationships/hyperlink" Target="http://www.ebi.ac.uk/ols/beta/ontologies/ms/terms?iri=http://purl.obolibrary.org/obo/MS_1001016" TargetMode="External"/><Relationship Id="rId308" Type="http://schemas.openxmlformats.org/officeDocument/2006/relationships/hyperlink" Target="http://www.ebi.ac.uk/ols/beta/ontologies/ms/terms?iri=http://purl.obolibrary.org/obo/MS_1001524" TargetMode="External"/><Relationship Id="rId47" Type="http://schemas.openxmlformats.org/officeDocument/2006/relationships/hyperlink" Target="http://www.ebi.ac.uk/ols/beta/ontologies/ms/terms?iri=http://purl.obolibrary.org/obo/MS_1001211" TargetMode="External"/><Relationship Id="rId89" Type="http://schemas.openxmlformats.org/officeDocument/2006/relationships/hyperlink" Target="http://www.ebi.ac.uk/ols/beta/ontologies/ms/terms?iri=http://purl.obolibrary.org/obo/MS_1001089" TargetMode="External"/><Relationship Id="rId112" Type="http://schemas.openxmlformats.org/officeDocument/2006/relationships/hyperlink" Target="http://www.ebi.ac.uk/ols/beta/ontologies/ms/terms?iri=http://purl.obolibrary.org/obo/MS_1001204" TargetMode="External"/><Relationship Id="rId154" Type="http://schemas.openxmlformats.org/officeDocument/2006/relationships/hyperlink" Target="http://www.ebi.ac.uk/ols/beta/ontologies/ms/terms?iri=http://purl.obolibrary.org/obo/MS_1001020" TargetMode="External"/><Relationship Id="rId361" Type="http://schemas.openxmlformats.org/officeDocument/2006/relationships/hyperlink" Target="http://www.ebi.ac.uk/ols/beta/ontologies/ms/terms?iri=http://purl.obolibrary.org/obo/MS_1000798" TargetMode="External"/><Relationship Id="rId196" Type="http://schemas.openxmlformats.org/officeDocument/2006/relationships/hyperlink" Target="http://www.ebi.ac.uk/ols/beta/ontologies/ms/terms?iri=http://purl.obolibrary.org/obo/MS_1001355" TargetMode="External"/><Relationship Id="rId417" Type="http://schemas.openxmlformats.org/officeDocument/2006/relationships/hyperlink" Target="http://www.ebi.ac.uk/ols/beta/ontologies/ms/terms?iri=http://purl.obolibrary.org/obo/MS_1001157" TargetMode="External"/><Relationship Id="rId459" Type="http://schemas.openxmlformats.org/officeDocument/2006/relationships/hyperlink" Target="mailto:andrew.jones@liv.ac.uk" TargetMode="External"/><Relationship Id="rId16" Type="http://schemas.openxmlformats.org/officeDocument/2006/relationships/hyperlink" Target="mailto:psidev-ms-vocab@lists.sourceforge.net" TargetMode="External"/><Relationship Id="rId221" Type="http://schemas.openxmlformats.org/officeDocument/2006/relationships/hyperlink" Target="http://www.ebi.ac.uk/ols/beta/ontologies/ms/terms?iri=http://purl.obolibrary.org/obo/MS_1001158" TargetMode="External"/><Relationship Id="rId263" Type="http://schemas.openxmlformats.org/officeDocument/2006/relationships/hyperlink" Target="http://www.ebi.ac.uk/ols/beta/ontologies/ms/terms?iri=http://purl.obolibrary.org/obo/MS_1001035" TargetMode="External"/><Relationship Id="rId319" Type="http://schemas.openxmlformats.org/officeDocument/2006/relationships/hyperlink" Target="http://www.ebi.ac.uk/ols/beta/ontologies/ms/terms?iri=http://purl.obolibrary.org/obo/MS_1001080" TargetMode="External"/><Relationship Id="rId58" Type="http://schemas.openxmlformats.org/officeDocument/2006/relationships/hyperlink" Target="http://www.ebi.ac.uk/ols/beta/ontologies/ms/terms?iri=http://purl.obolibrary.org/obo/MS_1001026" TargetMode="External"/><Relationship Id="rId123" Type="http://schemas.openxmlformats.org/officeDocument/2006/relationships/hyperlink" Target="http://www.ebi.ac.uk/ols/beta/ontologies/ms/terms?iri=http://purl.obolibrary.org/obo/MS_1001351" TargetMode="External"/><Relationship Id="rId330" Type="http://schemas.openxmlformats.org/officeDocument/2006/relationships/hyperlink" Target="http://www.ebi.ac.uk/ols/beta/ontologies/ms/terms?iri=http://purl.obolibrary.org/obo/MS_1001080" TargetMode="External"/><Relationship Id="rId165" Type="http://schemas.openxmlformats.org/officeDocument/2006/relationships/hyperlink" Target="http://www.ebi.ac.uk/ols/beta/ontologies/ms/terms?iri=http://purl.obolibrary.org/obo/MS_1001203" TargetMode="External"/><Relationship Id="rId372" Type="http://schemas.openxmlformats.org/officeDocument/2006/relationships/image" Target="http://www.peptideatlas.org/PSI/schemas/mzIdentML/1.2/figures/SpectrumIdentificationProtocol.png" TargetMode="External"/><Relationship Id="rId428" Type="http://schemas.openxmlformats.org/officeDocument/2006/relationships/hyperlink" Target="http://www.ebi.ac.uk/ols/beta/ontologies/ms/terms?iri=http://purl.obolibrary.org/obo/MS_1001005" TargetMode="External"/><Relationship Id="rId232" Type="http://schemas.openxmlformats.org/officeDocument/2006/relationships/hyperlink" Target="http://www.ebi.ac.uk/ols/beta/ontologies/ms/terms?iri=http://purl.obolibrary.org/obo/MS_1001160" TargetMode="External"/><Relationship Id="rId274" Type="http://schemas.openxmlformats.org/officeDocument/2006/relationships/hyperlink" Target="http://www.ebi.ac.uk/ols/beta/ontologies/ms/terms?iri=http://purl.obolibrary.org/obo/MS_1001270" TargetMode="External"/><Relationship Id="rId27" Type="http://schemas.openxmlformats.org/officeDocument/2006/relationships/image" Target="media/image5.emf"/><Relationship Id="rId69" Type="http://schemas.openxmlformats.org/officeDocument/2006/relationships/hyperlink" Target="http://www.ebi.ac.uk/ols/beta/ontologies/ms/terms?iri=http://purl.obolibrary.org/obo/MS_1001104" TargetMode="External"/><Relationship Id="rId134" Type="http://schemas.openxmlformats.org/officeDocument/2006/relationships/hyperlink" Target="http://www.ebi.ac.uk/ols/beta/ontologies/ms/terms?iri=http://purl.obolibrary.org/obo/MS_1001242" TargetMode="External"/><Relationship Id="rId80" Type="http://schemas.openxmlformats.org/officeDocument/2006/relationships/hyperlink" Target="http://www.ebi.ac.uk/ols/beta/ontologies/ms/terms?iri=http://purl.obolibrary.org/obo/MS_1001342" TargetMode="External"/><Relationship Id="rId176" Type="http://schemas.openxmlformats.org/officeDocument/2006/relationships/hyperlink" Target="http://www.ebi.ac.uk/ols/beta/ontologies/ms/terms?iri=http://purl.obolibrary.org/obo/MS_1000926" TargetMode="External"/><Relationship Id="rId341" Type="http://schemas.openxmlformats.org/officeDocument/2006/relationships/hyperlink" Target="http://www.ebi.ac.uk/ols/beta/ontologies/ms/terms?iri=http://purl.obolibrary.org/obo/MS_1000551" TargetMode="External"/><Relationship Id="rId383" Type="http://schemas.openxmlformats.org/officeDocument/2006/relationships/hyperlink" Target="http://www.ebi.ac.uk/ols/beta/ontologies/ms/terms?iri=http://purl.obolibrary.org/obo/MS_1001036" TargetMode="External"/><Relationship Id="rId439" Type="http://schemas.openxmlformats.org/officeDocument/2006/relationships/hyperlink" Target="http://www.ebi.ac.uk/ols/beta/ontologies/ms/terms?iri=http://purl.obolibrary.org/obo/MS_1001153" TargetMode="External"/><Relationship Id="rId201" Type="http://schemas.openxmlformats.org/officeDocument/2006/relationships/hyperlink" Target="http://www.ebi.ac.uk/ols/beta/ontologies/ms/terms?iri=http://purl.obolibrary.org/obo/MS_1001147" TargetMode="External"/><Relationship Id="rId243" Type="http://schemas.openxmlformats.org/officeDocument/2006/relationships/hyperlink" Target="http://www.ebi.ac.uk/ols/beta/ontologies/ms/terms?iri=http://purl.obolibrary.org/obo/MS_1001454" TargetMode="External"/><Relationship Id="rId285" Type="http://schemas.openxmlformats.org/officeDocument/2006/relationships/hyperlink" Target="http://www.ebi.ac.uk/ols/beta/ontologies/ms/terms?iri=http://purl.obolibrary.org/obo/MS_1001269" TargetMode="External"/><Relationship Id="rId450" Type="http://schemas.openxmlformats.org/officeDocument/2006/relationships/hyperlink" Target="http://www.ebi.ac.uk/ols/beta/ontologies/ms/terms?iri=http://purl.obolibrary.org/obo/MS_1001153" TargetMode="External"/><Relationship Id="rId38" Type="http://schemas.openxmlformats.org/officeDocument/2006/relationships/hyperlink" Target="http://www.ebi.ac.uk/ols/beta/ontologies/ms/terms?iri=http://purl.obolibrary.org/obo/MS_1001028" TargetMode="External"/><Relationship Id="rId103" Type="http://schemas.openxmlformats.org/officeDocument/2006/relationships/hyperlink" Target="http://www.ebi.ac.uk/ols/beta/ontologies/ms/terms?iri=http://purl.obolibrary.org/obo/MS_1001308" TargetMode="External"/><Relationship Id="rId310" Type="http://schemas.openxmlformats.org/officeDocument/2006/relationships/hyperlink" Target="http://www.ebi.ac.uk/ols/beta/ontologies/ms/terms?iri=http://purl.obolibrary.org/obo/MS_1001972" TargetMode="External"/><Relationship Id="rId91" Type="http://schemas.openxmlformats.org/officeDocument/2006/relationships/hyperlink" Target="http://www.ebi.ac.uk/ols/beta/ontologies/ms/terms?iri=http://purl.obolibrary.org/obo/MS_1001467" TargetMode="External"/><Relationship Id="rId145" Type="http://schemas.openxmlformats.org/officeDocument/2006/relationships/hyperlink" Target="http://www.ebi.ac.uk/ols/beta/ontologies/ms/terms?iri=http://purl.obolibrary.org/obo/MS_1000564" TargetMode="External"/><Relationship Id="rId187" Type="http://schemas.openxmlformats.org/officeDocument/2006/relationships/hyperlink" Target="http://www.ebi.ac.uk/ols/beta/ontologies/ms/terms?iri=http://purl.obolibrary.org/obo/MS_1001226" TargetMode="External"/><Relationship Id="rId352" Type="http://schemas.openxmlformats.org/officeDocument/2006/relationships/hyperlink" Target="http://www.ebi.ac.uk/ols/beta/ontologies/ms/terms?iri=http://purl.obolibrary.org/obo/MS_1001876" TargetMode="External"/><Relationship Id="rId394" Type="http://schemas.openxmlformats.org/officeDocument/2006/relationships/hyperlink" Target="http://www.ebi.ac.uk/ols/beta/ontologies/ms/terms?iri=http://purl.obolibrary.org/obo/MS_1000776" TargetMode="External"/><Relationship Id="rId408" Type="http://schemas.openxmlformats.org/officeDocument/2006/relationships/hyperlink" Target="http://www.ebi.ac.uk/ols/beta/ontologies/ms/terms?iri=http://purl.obolibrary.org/obo/MS_1001037" TargetMode="External"/><Relationship Id="rId212" Type="http://schemas.openxmlformats.org/officeDocument/2006/relationships/hyperlink" Target="http://www.ebi.ac.uk/ols/beta/ontologies/ms/terms?iri=http://purl.obolibrary.org/obo/MS_1001116" TargetMode="External"/><Relationship Id="rId254" Type="http://schemas.openxmlformats.org/officeDocument/2006/relationships/hyperlink" Target="http://www.ebi.ac.uk/ols/beta/ontologies/ms/terms?iri=http://purl.obolibrary.org/obo/MS_1001595" TargetMode="External"/><Relationship Id="rId49" Type="http://schemas.openxmlformats.org/officeDocument/2006/relationships/hyperlink" Target="http://www.ebi.ac.uk/ols/beta/ontologies/ms/terms?iri=http://purl.obolibrary.org/obo/MS_1001255" TargetMode="External"/><Relationship Id="rId114" Type="http://schemas.openxmlformats.org/officeDocument/2006/relationships/hyperlink" Target="http://www.ebi.ac.uk/ols/beta/ontologies/ms/terms?iri=http://purl.obolibrary.org/obo/MS_1001468" TargetMode="External"/><Relationship Id="rId296" Type="http://schemas.openxmlformats.org/officeDocument/2006/relationships/hyperlink" Target="http://www.ebi.ac.uk/ols/beta/ontologies/ms/terms?iri=http://purl.obolibrary.org/obo/MS_1001020" TargetMode="External"/><Relationship Id="rId461" Type="http://schemas.openxmlformats.org/officeDocument/2006/relationships/footer" Target="footer1.xml"/><Relationship Id="rId60" Type="http://schemas.openxmlformats.org/officeDocument/2006/relationships/hyperlink" Target="http://www.ebi.ac.uk/ols/beta/ontologies/ms/terms?iri=http://purl.obolibrary.org/obo/MS_1001032" TargetMode="External"/><Relationship Id="rId156" Type="http://schemas.openxmlformats.org/officeDocument/2006/relationships/hyperlink" Target="http://www.ebi.ac.uk/ols/beta/ontologies/ms/terms?iri=http://purl.obolibrary.org/obo/MS_1001022" TargetMode="External"/><Relationship Id="rId198" Type="http://schemas.openxmlformats.org/officeDocument/2006/relationships/hyperlink" Target="http://www.ebi.ac.uk/ols/beta/ontologies/ms/terms?iri=http://purl.obolibrary.org/obo/MS_1000587" TargetMode="External"/><Relationship Id="rId321" Type="http://schemas.openxmlformats.org/officeDocument/2006/relationships/hyperlink" Target="http://www.ebi.ac.uk/ols/beta/ontologies/ms/terms?iri=http://purl.obolibrary.org/obo/MS_1001031" TargetMode="External"/><Relationship Id="rId363" Type="http://schemas.openxmlformats.org/officeDocument/2006/relationships/hyperlink" Target="http://www.ebi.ac.uk/ols/beta/ontologies/ms/terms?iri=http://purl.obolibrary.org/obo/MS_1000904" TargetMode="External"/><Relationship Id="rId419" Type="http://schemas.openxmlformats.org/officeDocument/2006/relationships/hyperlink" Target="http://www.ebi.ac.uk/ols/beta/ontologies/ms/terms?iri=http://purl.obolibrary.org/obo/MS_1001159" TargetMode="External"/><Relationship Id="rId223" Type="http://schemas.openxmlformats.org/officeDocument/2006/relationships/hyperlink" Target="http://www.ebi.ac.uk/ols/beta/ontologies/ms/terms?iri=http://purl.obolibrary.org/obo/MS_1001116" TargetMode="External"/><Relationship Id="rId430" Type="http://schemas.openxmlformats.org/officeDocument/2006/relationships/hyperlink" Target="http://www.ebi.ac.uk/ols/beta/ontologies/ms/terms?iri=http://purl.obolibrary.org/obo/MS_1001009" TargetMode="External"/><Relationship Id="rId18" Type="http://schemas.openxmlformats.org/officeDocument/2006/relationships/hyperlink" Target="https://raw.githubusercontent.com/HUPO-PSI/mzIdentML/master/cv/XLMOD.obo" TargetMode="External"/><Relationship Id="rId265" Type="http://schemas.openxmlformats.org/officeDocument/2006/relationships/hyperlink" Target="http://www.ebi.ac.uk/ols/beta/ontologies/ms/terms?iri=http://purl.obolibrary.org/obo/MS_1001177" TargetMode="External"/><Relationship Id="rId125" Type="http://schemas.openxmlformats.org/officeDocument/2006/relationships/hyperlink" Target="http://www.ebi.ac.uk/ols/beta/ontologies/ms/terms?iri=http://purl.obolibrary.org/obo/MS_1001353" TargetMode="External"/><Relationship Id="rId167" Type="http://schemas.openxmlformats.org/officeDocument/2006/relationships/hyperlink" Target="http://www.ebi.ac.uk/ols/beta/ontologies/ms/terms?iri=http://purl.obolibrary.org/obo/MS_1001467" TargetMode="External"/><Relationship Id="rId332" Type="http://schemas.openxmlformats.org/officeDocument/2006/relationships/image" Target="http://www.peptideatlas.org/PSI/schemas/mzIdentML/1.2/figures/SequenceCollection.png" TargetMode="External"/><Relationship Id="rId374" Type="http://schemas.openxmlformats.org/officeDocument/2006/relationships/hyperlink" Target="http://www.ebi.ac.uk/ols/beta/ontologies/ms/terms?iri=http://purl.obolibrary.org/obo/MS_1000016" TargetMode="External"/><Relationship Id="rId71" Type="http://schemas.openxmlformats.org/officeDocument/2006/relationships/hyperlink" Target="http://www.ebi.ac.uk/ols/beta/ontologies/ms/terms?iri=http://purl.obolibrary.org/obo/MS_1001285" TargetMode="External"/><Relationship Id="rId234" Type="http://schemas.openxmlformats.org/officeDocument/2006/relationships/hyperlink" Target="http://www.ebi.ac.uk/ols/beta/ontologies/ms/terms?iri=http://purl.obolibrary.org/obo/MS_1001162" TargetMode="External"/><Relationship Id="rId2" Type="http://schemas.openxmlformats.org/officeDocument/2006/relationships/numbering" Target="numbering.xml"/><Relationship Id="rId29" Type="http://schemas.openxmlformats.org/officeDocument/2006/relationships/hyperlink" Target="https://github.com/HUPO-PSI/mzIdentML/tree/master/examples/1_2examples" TargetMode="External"/><Relationship Id="rId276" Type="http://schemas.openxmlformats.org/officeDocument/2006/relationships/hyperlink" Target="http://www.ebi.ac.uk/ols/beta/ontologies/ms/terms?iri=http://purl.obolibrary.org/obo/MS_1001266" TargetMode="External"/><Relationship Id="rId441" Type="http://schemas.openxmlformats.org/officeDocument/2006/relationships/hyperlink" Target="http://www.ebi.ac.uk/ols/beta/ontologies/ms/terms?iri=http://purl.obolibrary.org/obo/MS_1001155" TargetMode="External"/><Relationship Id="rId40" Type="http://schemas.openxmlformats.org/officeDocument/2006/relationships/hyperlink" Target="http://www.ebi.ac.uk/ols/beta/ontologies/ms/terms?iri=http://purl.obolibrary.org/obo/MS_1001037" TargetMode="External"/><Relationship Id="rId115" Type="http://schemas.openxmlformats.org/officeDocument/2006/relationships/hyperlink" Target="http://www.ebi.ac.uk/ols/beta/ontologies/ms/terms?iri=http://purl.obolibrary.org/obo/MS_1001469" TargetMode="External"/><Relationship Id="rId136" Type="http://schemas.openxmlformats.org/officeDocument/2006/relationships/hyperlink" Target="http://www.ebi.ac.uk/ols/beta/ontologies/ms/terms?iri=http://purl.obolibrary.org/obo/MS_1001275" TargetMode="External"/><Relationship Id="rId157" Type="http://schemas.openxmlformats.org/officeDocument/2006/relationships/hyperlink" Target="http://www.ebi.ac.uk/ols/beta/ontologies/ms/terms?iri=http://purl.obolibrary.org/obo/MS_1001023" TargetMode="External"/><Relationship Id="rId178" Type="http://schemas.openxmlformats.org/officeDocument/2006/relationships/hyperlink" Target="http://www.ebi.ac.uk/ols/beta/ontologies/ms/terms?iri=http://purl.obolibrary.org/obo/MS_1001222" TargetMode="External"/><Relationship Id="rId301" Type="http://schemas.openxmlformats.org/officeDocument/2006/relationships/hyperlink" Target="http://www.ebi.ac.uk/ols/beta/ontologies/ms/terms?iri=http://purl.obolibrary.org/obo/MS_1001025" TargetMode="External"/><Relationship Id="rId322" Type="http://schemas.openxmlformats.org/officeDocument/2006/relationships/hyperlink" Target="http://www.ebi.ac.uk/ols/beta/ontologies/ms/terms?iri=http://purl.obolibrary.org/obo/MS_1001081" TargetMode="External"/><Relationship Id="rId343" Type="http://schemas.openxmlformats.org/officeDocument/2006/relationships/hyperlink" Target="http://www.ebi.ac.uk/ols/beta/ontologies/ms/terms?iri=http://purl.obolibrary.org/obo/MS_1000601" TargetMode="External"/><Relationship Id="rId364" Type="http://schemas.openxmlformats.org/officeDocument/2006/relationships/hyperlink" Target="http://www.ebi.ac.uk/ols/beta/ontologies/ms/terms?iri=http://purl.obolibrary.org/obo/MS_1000926" TargetMode="External"/><Relationship Id="rId61" Type="http://schemas.openxmlformats.org/officeDocument/2006/relationships/hyperlink" Target="http://www.ebi.ac.uk/ols/beta/ontologies/ms/terms?iri=http://purl.obolibrary.org/obo/MS_1001037" TargetMode="External"/><Relationship Id="rId82" Type="http://schemas.openxmlformats.org/officeDocument/2006/relationships/hyperlink" Target="http://www.ebi.ac.uk/ols/beta/ontologies/ms/terms?iri=http://purl.obolibrary.org/obo/MS_1001090" TargetMode="External"/><Relationship Id="rId199" Type="http://schemas.openxmlformats.org/officeDocument/2006/relationships/hyperlink" Target="http://www.ebi.ac.uk/ols/beta/ontologies/ms/terms?iri=http://purl.obolibrary.org/obo/MS_1000589" TargetMode="External"/><Relationship Id="rId203" Type="http://schemas.openxmlformats.org/officeDocument/2006/relationships/hyperlink" Target="http://www.ebi.ac.uk/ols/beta/ontologies/ms/terms?iri=http://purl.obolibrary.org/obo/MS_1001165" TargetMode="External"/><Relationship Id="rId385" Type="http://schemas.openxmlformats.org/officeDocument/2006/relationships/hyperlink" Target="http://www.ebi.ac.uk/ols/beta/ontologies/ms/terms?iri=http://purl.obolibrary.org/obo/MS_1000767" TargetMode="External"/><Relationship Id="rId19" Type="http://schemas.openxmlformats.org/officeDocument/2006/relationships/hyperlink" Target="http://bioportal.bioontology.org/ontologies/UO?p=classes&amp;conceptid=root" TargetMode="External"/><Relationship Id="rId224" Type="http://schemas.openxmlformats.org/officeDocument/2006/relationships/hyperlink" Target="http://www.ebi.ac.uk/ols/beta/ontologies/ms/terms?iri=http://purl.obolibrary.org/obo/MS_1002402" TargetMode="External"/><Relationship Id="rId245" Type="http://schemas.openxmlformats.org/officeDocument/2006/relationships/hyperlink" Target="http://www.ebi.ac.uk/ols/beta/ontologies/ms/terms?iri=http://purl.obolibrary.org/obo/MS_1001494" TargetMode="External"/><Relationship Id="rId266" Type="http://schemas.openxmlformats.org/officeDocument/2006/relationships/hyperlink" Target="http://www.ebi.ac.uk/ols/beta/ontologies/ms/terms?iri=http://purl.obolibrary.org/obo/MS_1002404" TargetMode="External"/><Relationship Id="rId287" Type="http://schemas.openxmlformats.org/officeDocument/2006/relationships/hyperlink" Target="http://www.ebi.ac.uk/ols/beta/ontologies/ms/terms?iri=http://purl.obolibrary.org/obo/MS_1001271" TargetMode="External"/><Relationship Id="rId410" Type="http://schemas.openxmlformats.org/officeDocument/2006/relationships/hyperlink" Target="http://www.ebi.ac.uk/ols/beta/ontologies/ms/terms?iri=http://purl.obolibrary.org/obo/MS_1001042" TargetMode="External"/><Relationship Id="rId431" Type="http://schemas.openxmlformats.org/officeDocument/2006/relationships/hyperlink" Target="http://www.ebi.ac.uk/ols/beta/ontologies/ms/terms?iri=http://purl.obolibrary.org/obo/MS_1001026" TargetMode="External"/><Relationship Id="rId452" Type="http://schemas.openxmlformats.org/officeDocument/2006/relationships/hyperlink" Target="http://www.ebi.ac.uk/ols/beta/ontologies/ms/terms?iri=http://purl.obolibrary.org/obo/MS_1001494" TargetMode="External"/><Relationship Id="rId30" Type="http://schemas.openxmlformats.org/officeDocument/2006/relationships/image" Target="media/image7.emf"/><Relationship Id="rId105" Type="http://schemas.openxmlformats.org/officeDocument/2006/relationships/hyperlink" Target="http://www.ebi.ac.uk/ols/beta/ontologies/ms/terms?iri=http://purl.obolibrary.org/obo/MS_1001310" TargetMode="External"/><Relationship Id="rId126" Type="http://schemas.openxmlformats.org/officeDocument/2006/relationships/hyperlink" Target="http://www.ebi.ac.uk/ols/beta/ontologies/ms/terms?iri=http://purl.obolibrary.org/obo/MS_1001462" TargetMode="External"/><Relationship Id="rId147" Type="http://schemas.openxmlformats.org/officeDocument/2006/relationships/hyperlink" Target="http://www.ebi.ac.uk/ols/beta/ontologies/ms/terms?iri=http://purl.obolibrary.org/obo/MS_1000566" TargetMode="External"/><Relationship Id="rId168" Type="http://schemas.openxmlformats.org/officeDocument/2006/relationships/hyperlink" Target="http://www.ebi.ac.uk/ols/beta/ontologies/ms/terms?iri=http://purl.obolibrary.org/obo/MS_1001468" TargetMode="External"/><Relationship Id="rId312" Type="http://schemas.openxmlformats.org/officeDocument/2006/relationships/hyperlink" Target="http://www.ebi.ac.uk/ols/beta/ontologies/ms/terms?iri=http://purl.obolibrary.org/obo/MS_1002029" TargetMode="External"/><Relationship Id="rId333" Type="http://schemas.openxmlformats.org/officeDocument/2006/relationships/hyperlink" Target="http://www.ebi.ac.uk/ols/beta/ontologies/ms/terms?iri=http://purl.obolibrary.org/obo/MS_1001456" TargetMode="External"/><Relationship Id="rId354" Type="http://schemas.openxmlformats.org/officeDocument/2006/relationships/hyperlink" Target="http://www.ebi.ac.uk/ols/beta/ontologies/ms/terms?iri=http://purl.obolibrary.org/obo/MS_1002058" TargetMode="External"/><Relationship Id="rId51" Type="http://schemas.openxmlformats.org/officeDocument/2006/relationships/hyperlink" Target="http://www.ebi.ac.uk/ols/beta/ontologies/ms/terms?iri=http://purl.obolibrary.org/obo/MS_1001359" TargetMode="External"/><Relationship Id="rId72" Type="http://schemas.openxmlformats.org/officeDocument/2006/relationships/hyperlink" Target="http://www.ebi.ac.uk/ols/beta/ontologies/ms/terms?iri=http://purl.obolibrary.org/obo/MS_1001286" TargetMode="External"/><Relationship Id="rId93" Type="http://schemas.openxmlformats.org/officeDocument/2006/relationships/hyperlink" Target="http://www.ebi.ac.uk/ols/beta/ontologies/ms/terms?iri=http://purl.obolibrary.org/obo/MS_1001469" TargetMode="External"/><Relationship Id="rId189" Type="http://schemas.openxmlformats.org/officeDocument/2006/relationships/hyperlink" Target="http://www.ebi.ac.uk/ols/beta/ontologies/ms/terms?iri=http://purl.obolibrary.org/obo/MS_1001227" TargetMode="External"/><Relationship Id="rId375" Type="http://schemas.openxmlformats.org/officeDocument/2006/relationships/hyperlink" Target="http://www.ebi.ac.uk/ols/beta/ontologies/ms/terms?iri=http://purl.obolibrary.org/obo/MS_1000796" TargetMode="External"/><Relationship Id="rId396" Type="http://schemas.openxmlformats.org/officeDocument/2006/relationships/hyperlink" Target="http://www.ebi.ac.uk/ols/beta/ontologies/ms/terms?iri=http://purl.obolibrary.org/obo/MS_1000767" TargetMode="External"/><Relationship Id="rId3" Type="http://schemas.openxmlformats.org/officeDocument/2006/relationships/styles" Target="styles.xml"/><Relationship Id="rId214" Type="http://schemas.openxmlformats.org/officeDocument/2006/relationships/hyperlink" Target="http://www.ebi.ac.uk/ols/beta/ontologies/ms/terms?iri=http://purl.obolibrary.org/obo/MS_1001093" TargetMode="External"/><Relationship Id="rId235" Type="http://schemas.openxmlformats.org/officeDocument/2006/relationships/hyperlink" Target="http://www.ebi.ac.uk/ols/beta/ontologies/ms/terms?iri=http://purl.obolibrary.org/obo/MS_1001163" TargetMode="External"/><Relationship Id="rId256" Type="http://schemas.openxmlformats.org/officeDocument/2006/relationships/hyperlink" Target="http://www.ebi.ac.uk/ols/beta/ontologies/ms/terms?iri=http://purl.obolibrary.org/obo/MS_1001597" TargetMode="External"/><Relationship Id="rId277" Type="http://schemas.openxmlformats.org/officeDocument/2006/relationships/hyperlink" Target="http://www.ebi.ac.uk/ols/beta/ontologies/ms/terms?iri=http://purl.obolibrary.org/obo/MS_1001267" TargetMode="External"/><Relationship Id="rId298" Type="http://schemas.openxmlformats.org/officeDocument/2006/relationships/hyperlink" Target="http://www.ebi.ac.uk/ols/beta/ontologies/ms/terms?iri=http://purl.obolibrary.org/obo/MS_1001022" TargetMode="External"/><Relationship Id="rId400" Type="http://schemas.openxmlformats.org/officeDocument/2006/relationships/hyperlink" Target="http://www.ebi.ac.uk/ols/beta/ontologies/ms/terms?iri=http://purl.obolibrary.org/obo/MS_1001532" TargetMode="External"/><Relationship Id="rId421" Type="http://schemas.openxmlformats.org/officeDocument/2006/relationships/hyperlink" Target="http://www.ebi.ac.uk/ols/beta/ontologies/ms/terms?iri=http://purl.obolibrary.org/obo/MS_1001161" TargetMode="External"/><Relationship Id="rId442" Type="http://schemas.openxmlformats.org/officeDocument/2006/relationships/hyperlink" Target="http://www.ebi.ac.uk/ols/beta/ontologies/ms/terms?iri=http://purl.obolibrary.org/obo/MS_1001156" TargetMode="External"/><Relationship Id="rId463" Type="http://schemas.openxmlformats.org/officeDocument/2006/relationships/fontTable" Target="fontTable.xml"/><Relationship Id="rId116" Type="http://schemas.openxmlformats.org/officeDocument/2006/relationships/hyperlink" Target="http://www.ebi.ac.uk/ols/beta/ontologies/ms/terms?iri=http://purl.obolibrary.org/obo/MS_1001470" TargetMode="External"/><Relationship Id="rId137" Type="http://schemas.openxmlformats.org/officeDocument/2006/relationships/hyperlink" Target="http://www.ebi.ac.uk/ols/beta/ontologies/ms/terms?iri=http://purl.obolibrary.org/obo/MS_1001276" TargetMode="External"/><Relationship Id="rId158" Type="http://schemas.openxmlformats.org/officeDocument/2006/relationships/hyperlink" Target="http://www.ebi.ac.uk/ols/beta/ontologies/ms/terms?iri=http://purl.obolibrary.org/obo/MS_1001027" TargetMode="External"/><Relationship Id="rId302" Type="http://schemas.openxmlformats.org/officeDocument/2006/relationships/hyperlink" Target="http://www.ebi.ac.uk/ols/beta/ontologies/ms/terms?iri=http://purl.obolibrary.org/obo/MS_1001011" TargetMode="External"/><Relationship Id="rId323" Type="http://schemas.openxmlformats.org/officeDocument/2006/relationships/hyperlink" Target="http://www.ebi.ac.uk/ols/beta/ontologies/ms/terms?iri=http://purl.obolibrary.org/obo/MS_1001082" TargetMode="External"/><Relationship Id="rId344" Type="http://schemas.openxmlformats.org/officeDocument/2006/relationships/hyperlink" Target="http://www.ebi.ac.uk/ols/beta/ontologies/ms/terms?iri=http://purl.obolibrary.org/obo/MS_1001456" TargetMode="External"/><Relationship Id="rId20" Type="http://schemas.openxmlformats.org/officeDocument/2006/relationships/hyperlink" Target="http://www.ebi.ac.uk/chebi/" TargetMode="External"/><Relationship Id="rId41" Type="http://schemas.openxmlformats.org/officeDocument/2006/relationships/hyperlink" Target="http://www.ebi.ac.uk/ols/beta/ontologies/ms/terms?iri=http://purl.obolibrary.org/obo/MS_1001038" TargetMode="External"/><Relationship Id="rId62" Type="http://schemas.openxmlformats.org/officeDocument/2006/relationships/hyperlink" Target="http://www.ebi.ac.uk/ols/beta/ontologies/ms/terms?iri=http://purl.obolibrary.org/obo/MS_1001038" TargetMode="External"/><Relationship Id="rId83" Type="http://schemas.openxmlformats.org/officeDocument/2006/relationships/hyperlink" Target="http://www.ebi.ac.uk/ols/beta/ontologies/ms/terms?iri=http://purl.obolibrary.org/obo/MS_1001343" TargetMode="External"/><Relationship Id="rId179" Type="http://schemas.openxmlformats.org/officeDocument/2006/relationships/hyperlink" Target="http://www.ebi.ac.uk/ols/beta/ontologies/ms/terms?iri=http://purl.obolibrary.org/obo/MS_1001223" TargetMode="External"/><Relationship Id="rId365" Type="http://schemas.openxmlformats.org/officeDocument/2006/relationships/hyperlink" Target="http://www.ebi.ac.uk/ols/beta/ontologies/ms/terms?iri=http://purl.obolibrary.org/obo/MS_1001030" TargetMode="External"/><Relationship Id="rId386" Type="http://schemas.openxmlformats.org/officeDocument/2006/relationships/hyperlink" Target="http://www.ebi.ac.uk/ols/beta/ontologies/ms/terms?iri=http://purl.obolibrary.org/obo/MS_1000768" TargetMode="External"/><Relationship Id="rId190" Type="http://schemas.openxmlformats.org/officeDocument/2006/relationships/hyperlink" Target="http://www.ebi.ac.uk/ols/beta/ontologies/ms/terms?iri=http://purl.obolibrary.org/obo/MS_1000588" TargetMode="External"/><Relationship Id="rId204" Type="http://schemas.openxmlformats.org/officeDocument/2006/relationships/hyperlink" Target="http://www.ebi.ac.uk/ols/beta/ontologies/ms/terms?iri=http://purl.obolibrary.org/obo/MS_1001301" TargetMode="External"/><Relationship Id="rId225" Type="http://schemas.openxmlformats.org/officeDocument/2006/relationships/hyperlink" Target="http://www.ebi.ac.uk/ols/beta/ontologies/ms/terms?iri=http://purl.obolibrary.org/obo/MS_1001153" TargetMode="External"/><Relationship Id="rId246" Type="http://schemas.openxmlformats.org/officeDocument/2006/relationships/hyperlink" Target="http://www.ebi.ac.uk/ols/beta/ontologies/ms/terms?iri=http://purl.obolibrary.org/obo/MS_1001574" TargetMode="External"/><Relationship Id="rId267" Type="http://schemas.openxmlformats.org/officeDocument/2006/relationships/hyperlink" Target="http://www.ebi.ac.uk/ols/beta/ontologies/ms/terms?iri=http://purl.obolibrary.org/obo/MS_1002404" TargetMode="External"/><Relationship Id="rId288" Type="http://schemas.openxmlformats.org/officeDocument/2006/relationships/hyperlink" Target="http://www.ebi.ac.uk/ols/beta/ontologies/ms/terms?iri=http://purl.obolibrary.org/obo/MS_1000561" TargetMode="External"/><Relationship Id="rId411" Type="http://schemas.openxmlformats.org/officeDocument/2006/relationships/hyperlink" Target="http://www.ebi.ac.uk/ols/beta/ontologies/ms/terms?iri=http://purl.obolibrary.org/obo/MS_1001046" TargetMode="External"/><Relationship Id="rId432" Type="http://schemas.openxmlformats.org/officeDocument/2006/relationships/hyperlink" Target="http://www.ebi.ac.uk/ols/beta/ontologies/ms/terms?iri=http://purl.obolibrary.org/obo/MS_1001028" TargetMode="External"/><Relationship Id="rId453" Type="http://schemas.openxmlformats.org/officeDocument/2006/relationships/hyperlink" Target="http://www.ebi.ac.uk/ols/beta/ontologies/ms/terms?iri=http://purl.obolibrary.org/obo/MS_1001410" TargetMode="External"/><Relationship Id="rId106" Type="http://schemas.openxmlformats.org/officeDocument/2006/relationships/hyperlink" Target="http://www.ebi.ac.uk/ols/beta/ontologies/ms/terms?iri=http://purl.obolibrary.org/obo/MS_1001045" TargetMode="External"/><Relationship Id="rId127" Type="http://schemas.openxmlformats.org/officeDocument/2006/relationships/hyperlink" Target="http://www.ebi.ac.uk/ols/beta/ontologies/ms/terms?iri=http://purl.obolibrary.org/obo/MS_1002659" TargetMode="External"/><Relationship Id="rId313" Type="http://schemas.openxmlformats.org/officeDocument/2006/relationships/hyperlink" Target="http://www.ebi.ac.uk/ols/beta/ontologies/ms/terms?iri=http://purl.obolibrary.org/obo/MS_1002030" TargetMode="External"/><Relationship Id="rId10" Type="http://schemas.openxmlformats.org/officeDocument/2006/relationships/hyperlink" Target="http://www.ietf.org/rfc/rfc2119.txt" TargetMode="External"/><Relationship Id="rId31" Type="http://schemas.openxmlformats.org/officeDocument/2006/relationships/image" Target="media/image8.png"/><Relationship Id="rId52" Type="http://schemas.openxmlformats.org/officeDocument/2006/relationships/hyperlink" Target="http://www.ebi.ac.uk/ols/beta/ontologies/ms/terms?iri=http://purl.obolibrary.org/obo/MS_1001360" TargetMode="External"/><Relationship Id="rId73" Type="http://schemas.openxmlformats.org/officeDocument/2006/relationships/hyperlink" Target="http://www.ebi.ac.uk/ols/beta/ontologies/ms/terms?iri=http://purl.obolibrary.org/obo/MS_1001287" TargetMode="External"/><Relationship Id="rId94" Type="http://schemas.openxmlformats.org/officeDocument/2006/relationships/hyperlink" Target="http://www.ebi.ac.uk/ols/beta/ontologies/ms/terms?iri=http://purl.obolibrary.org/obo/MS_1001470" TargetMode="External"/><Relationship Id="rId148" Type="http://schemas.openxmlformats.org/officeDocument/2006/relationships/hyperlink" Target="http://www.ebi.ac.uk/ols/beta/ontologies/ms/terms?iri=http://purl.obolibrary.org/obo/MS_1000567" TargetMode="External"/><Relationship Id="rId169" Type="http://schemas.openxmlformats.org/officeDocument/2006/relationships/hyperlink" Target="http://www.ebi.ac.uk/ols/beta/ontologies/ms/terms?iri=http://purl.obolibrary.org/obo/MS_1001469" TargetMode="External"/><Relationship Id="rId334" Type="http://schemas.openxmlformats.org/officeDocument/2006/relationships/hyperlink" Target="http://www.ebi.ac.uk/ols/beta/ontologies/ms/terms?iri=http://purl.obolibrary.org/obo/MS_1000532" TargetMode="External"/><Relationship Id="rId355" Type="http://schemas.openxmlformats.org/officeDocument/2006/relationships/image" Target="media/image12.png"/><Relationship Id="rId376" Type="http://schemas.openxmlformats.org/officeDocument/2006/relationships/hyperlink" Target="http://www.ebi.ac.uk/ols/beta/ontologies/ms/terms?iri=http://purl.obolibrary.org/obo/MS_1000797" TargetMode="External"/><Relationship Id="rId397" Type="http://schemas.openxmlformats.org/officeDocument/2006/relationships/hyperlink" Target="http://www.ebi.ac.uk/ols/beta/ontologies/ms/terms?iri=http://purl.obolibrary.org/obo/MS_1001529" TargetMode="External"/><Relationship Id="rId4" Type="http://schemas.openxmlformats.org/officeDocument/2006/relationships/settings" Target="settings.xml"/><Relationship Id="rId180" Type="http://schemas.openxmlformats.org/officeDocument/2006/relationships/hyperlink" Target="http://www.ebi.ac.uk/ols/beta/ontologies/ms/terms?iri=http://purl.obolibrary.org/obo/MS_1001224" TargetMode="External"/><Relationship Id="rId215" Type="http://schemas.openxmlformats.org/officeDocument/2006/relationships/hyperlink" Target="http://www.ebi.ac.uk/ols/beta/ontologies/ms/terms?iri=http://purl.obolibrary.org/obo/MS_1001097" TargetMode="External"/><Relationship Id="rId236" Type="http://schemas.openxmlformats.org/officeDocument/2006/relationships/hyperlink" Target="http://www.ebi.ac.uk/ols/beta/ontologies/ms/terms?iri=http://purl.obolibrary.org/obo/MS_1001153" TargetMode="External"/><Relationship Id="rId257" Type="http://schemas.openxmlformats.org/officeDocument/2006/relationships/hyperlink" Target="http://www.ebi.ac.uk/ols/beta/ontologies/ms/terms?iri=http://purl.obolibrary.org/obo/MS_1001598" TargetMode="External"/><Relationship Id="rId278" Type="http://schemas.openxmlformats.org/officeDocument/2006/relationships/hyperlink" Target="http://www.ebi.ac.uk/ols/beta/ontologies/ms/terms?iri=http://purl.obolibrary.org/obo/MS_1001268" TargetMode="External"/><Relationship Id="rId401" Type="http://schemas.openxmlformats.org/officeDocument/2006/relationships/hyperlink" Target="http://www.ebi.ac.uk/ols/beta/ontologies/ms/terms?iri=http://purl.obolibrary.org/obo/MS_1001302" TargetMode="External"/><Relationship Id="rId422" Type="http://schemas.openxmlformats.org/officeDocument/2006/relationships/hyperlink" Target="http://www.ebi.ac.uk/ols/beta/ontologies/ms/terms?iri=http://purl.obolibrary.org/obo/MS_1001162" TargetMode="External"/><Relationship Id="rId443" Type="http://schemas.openxmlformats.org/officeDocument/2006/relationships/hyperlink" Target="http://www.ebi.ac.uk/ols/beta/ontologies/ms/terms?iri=http://purl.obolibrary.org/obo/MS_1001157" TargetMode="External"/><Relationship Id="rId464" Type="http://schemas.openxmlformats.org/officeDocument/2006/relationships/theme" Target="theme/theme1.xml"/><Relationship Id="rId303" Type="http://schemas.openxmlformats.org/officeDocument/2006/relationships/hyperlink" Target="http://www.ebi.ac.uk/ols/beta/ontologies/ms/terms?iri=http://purl.obolibrary.org/obo/MS_1002509" TargetMode="External"/><Relationship Id="rId42" Type="http://schemas.openxmlformats.org/officeDocument/2006/relationships/hyperlink" Target="http://www.ebi.ac.uk/ols/beta/ontologies/ms/terms?iri=http://purl.obolibrary.org/obo/MS_1001042" TargetMode="External"/><Relationship Id="rId84" Type="http://schemas.openxmlformats.org/officeDocument/2006/relationships/hyperlink" Target="http://www.ebi.ac.uk/ols/beta/ontologies/ms/terms?iri=http://purl.obolibrary.org/obo/MS_1001344" TargetMode="External"/><Relationship Id="rId138" Type="http://schemas.openxmlformats.org/officeDocument/2006/relationships/hyperlink" Target="http://www.ebi.ac.uk/ols/beta/ontologies/ms/terms?iri=http://purl.obolibrary.org/obo/MS_1001399" TargetMode="External"/><Relationship Id="rId345" Type="http://schemas.openxmlformats.org/officeDocument/2006/relationships/hyperlink" Target="http://www.ebi.ac.uk/ols/beta/ontologies/ms/terms?iri=http://purl.obolibrary.org/obo/MS_1000561" TargetMode="External"/><Relationship Id="rId387" Type="http://schemas.openxmlformats.org/officeDocument/2006/relationships/hyperlink" Target="http://www.ebi.ac.uk/ols/beta/ontologies/ms/terms?iri=http://purl.obolibrary.org/obo/MS_1000769" TargetMode="External"/><Relationship Id="rId191" Type="http://schemas.openxmlformats.org/officeDocument/2006/relationships/hyperlink" Target="http://www.ebi.ac.uk/ols/beta/ontologies/ms/terms?iri=http://purl.obolibrary.org/obo/MS_1000587" TargetMode="External"/><Relationship Id="rId205" Type="http://schemas.openxmlformats.org/officeDocument/2006/relationships/hyperlink" Target="http://www.ebi.ac.uk/ols/beta/ontologies/ms/terms?iri=http://purl.obolibrary.org/obo/MS_1002236" TargetMode="External"/><Relationship Id="rId247" Type="http://schemas.openxmlformats.org/officeDocument/2006/relationships/hyperlink" Target="http://www.ebi.ac.uk/ols/beta/ontologies/ms/terms?iri=http://purl.obolibrary.org/obo/MS_1002055" TargetMode="External"/><Relationship Id="rId412" Type="http://schemas.openxmlformats.org/officeDocument/2006/relationships/hyperlink" Target="http://www.ebi.ac.uk/ols/beta/ontologies/ms/terms?iri=http://purl.obolibrary.org/obo/MS_1001302" TargetMode="External"/><Relationship Id="rId107" Type="http://schemas.openxmlformats.org/officeDocument/2006/relationships/hyperlink" Target="http://www.ebi.ac.uk/ols/beta/ontologies/ms/terms?iri=http://purl.obolibrary.org/obo/MS_1001512" TargetMode="External"/><Relationship Id="rId289" Type="http://schemas.openxmlformats.org/officeDocument/2006/relationships/hyperlink" Target="http://www.ebi.ac.uk/ols/beta/ontologies/ms/terms?iri=http://purl.obolibrary.org/obo/MS_1000568" TargetMode="External"/><Relationship Id="rId454" Type="http://schemas.openxmlformats.org/officeDocument/2006/relationships/hyperlink" Target="http://www.ebi.ac.uk/ols/beta/ontologies/ms/terms?iri=http://purl.obolibrary.org/obo/MS_1001025" TargetMode="External"/><Relationship Id="rId11" Type="http://schemas.openxmlformats.org/officeDocument/2006/relationships/hyperlink" Target="http://www.psidev.info/groups/miape" TargetMode="External"/><Relationship Id="rId53" Type="http://schemas.openxmlformats.org/officeDocument/2006/relationships/hyperlink" Target="http://www.ebi.ac.uk/ols/beta/ontologies/ms/terms?iri=http://purl.obolibrary.org/obo/MS_1001361" TargetMode="External"/><Relationship Id="rId149" Type="http://schemas.openxmlformats.org/officeDocument/2006/relationships/hyperlink" Target="http://www.ebi.ac.uk/ols/beta/ontologies/ms/terms?iri=http://purl.obolibrary.org/obo/MS_1000584" TargetMode="External"/><Relationship Id="rId314" Type="http://schemas.openxmlformats.org/officeDocument/2006/relationships/hyperlink" Target="http://www.ebi.ac.uk/ols/beta/ontologies/ms/terms?iri=http://purl.obolibrary.org/obo/MS_1001460" TargetMode="External"/><Relationship Id="rId356" Type="http://schemas.openxmlformats.org/officeDocument/2006/relationships/image" Target="http://www.peptideatlas.org/PSI/schemas/mzIdentML/1.2/figures/SpectrumIdentificationItem.png" TargetMode="External"/><Relationship Id="rId398" Type="http://schemas.openxmlformats.org/officeDocument/2006/relationships/hyperlink" Target="http://www.ebi.ac.uk/ols/beta/ontologies/ms/terms?iri=http://purl.obolibrary.org/obo/MS_1001530" TargetMode="External"/><Relationship Id="rId95" Type="http://schemas.openxmlformats.org/officeDocument/2006/relationships/hyperlink" Target="http://www.ebi.ac.uk/ols/beta/ontologies/ms/terms?iri=http://purl.obolibrary.org/obo/MS_1001045" TargetMode="External"/><Relationship Id="rId160" Type="http://schemas.openxmlformats.org/officeDocument/2006/relationships/hyperlink" Target="http://www.ebi.ac.uk/ols/beta/ontologies/ms/terms?iri=http://purl.obolibrary.org/obo/MS_1001413" TargetMode="External"/><Relationship Id="rId216" Type="http://schemas.openxmlformats.org/officeDocument/2006/relationships/hyperlink" Target="http://www.ebi.ac.uk/ols/beta/ontologies/ms/terms?iri=http://purl.obolibrary.org/obo/MS_1001098" TargetMode="External"/><Relationship Id="rId423" Type="http://schemas.openxmlformats.org/officeDocument/2006/relationships/hyperlink" Target="http://www.ebi.ac.uk/ols/beta/ontologies/ms/terms?iri=http://purl.obolibrary.org/obo/MS_1001163" TargetMode="External"/><Relationship Id="rId258" Type="http://schemas.openxmlformats.org/officeDocument/2006/relationships/hyperlink" Target="http://www.ebi.ac.uk/ols/beta/ontologies/ms/terms?iri=http://purl.obolibrary.org/obo/MS_1001599" TargetMode="External"/><Relationship Id="rId22" Type="http://schemas.openxmlformats.org/officeDocument/2006/relationships/hyperlink" Target="http://www.psidev.info/mzidentml" TargetMode="External"/><Relationship Id="rId64" Type="http://schemas.openxmlformats.org/officeDocument/2006/relationships/hyperlink" Target="http://www.ebi.ac.uk/ols/beta/ontologies/ms/terms?iri=http://purl.obolibrary.org/obo/MS_1001046" TargetMode="External"/><Relationship Id="rId118" Type="http://schemas.openxmlformats.org/officeDocument/2006/relationships/hyperlink" Target="http://www.ebi.ac.uk/ols/beta/ontologies/ms/terms?iri=http://purl.obolibrary.org/obo/MS_1001512" TargetMode="External"/><Relationship Id="rId325" Type="http://schemas.openxmlformats.org/officeDocument/2006/relationships/hyperlink" Target="http://www.ebi.ac.uk/ols/beta/ontologies/ms/terms?iri=http://purl.obolibrary.org/obo/MS_1001584" TargetMode="External"/><Relationship Id="rId367" Type="http://schemas.openxmlformats.org/officeDocument/2006/relationships/hyperlink" Target="http://www.ebi.ac.uk/ols/beta/ontologies/ms/terms?iri=http://purl.obolibrary.org/obo/MS_1001036" TargetMode="External"/><Relationship Id="rId171" Type="http://schemas.openxmlformats.org/officeDocument/2006/relationships/hyperlink" Target="http://www.ebi.ac.uk/ols/beta/ontologies/ms/terms?iri=http://purl.obolibrary.org/obo/MS_1001513" TargetMode="External"/><Relationship Id="rId227" Type="http://schemas.openxmlformats.org/officeDocument/2006/relationships/hyperlink" Target="http://www.ebi.ac.uk/ols/beta/ontologies/ms/terms?iri=http://purl.obolibrary.org/obo/MS_1001155" TargetMode="External"/><Relationship Id="rId269" Type="http://schemas.openxmlformats.org/officeDocument/2006/relationships/image" Target="http://www.peptideatlas.org/PSI/schemas/mzIdentML/1.2/figures/ProteinDetectionProtocol.png" TargetMode="External"/><Relationship Id="rId434" Type="http://schemas.openxmlformats.org/officeDocument/2006/relationships/hyperlink" Target="http://www.ebi.ac.uk/ols/beta/ontologies/ms/terms?iri=http://purl.obolibrary.org/obo/MS_1001037" TargetMode="External"/><Relationship Id="rId33" Type="http://schemas.openxmlformats.org/officeDocument/2006/relationships/hyperlink" Target="http://www.ebi.ac.uk/ols/beta/ontologies/ms/terms?iri=http://purl.obolibrary.org/obo/MS_1001302" TargetMode="External"/><Relationship Id="rId129" Type="http://schemas.openxmlformats.org/officeDocument/2006/relationships/hyperlink" Target="http://www.ebi.ac.uk/ols/beta/ontologies/ms/terms?iri=http://purl.obolibrary.org/obo/MS_1001040" TargetMode="External"/><Relationship Id="rId280" Type="http://schemas.openxmlformats.org/officeDocument/2006/relationships/hyperlink" Target="http://www.ebi.ac.uk/ols/beta/ontologies/ms/terms?iri=http://purl.obolibrary.org/obo/MS_1001270" TargetMode="External"/><Relationship Id="rId336" Type="http://schemas.openxmlformats.org/officeDocument/2006/relationships/hyperlink" Target="http://www.ebi.ac.uk/ols/beta/ontologies/ms/terms?iri=http://purl.obolibrary.org/obo/MS_1000534" TargetMode="External"/><Relationship Id="rId75" Type="http://schemas.openxmlformats.org/officeDocument/2006/relationships/hyperlink" Target="http://www.ebi.ac.uk/ols/beta/ontologies/ms/terms?iri=http://purl.obolibrary.org/obo/MS_1001289" TargetMode="External"/><Relationship Id="rId140" Type="http://schemas.openxmlformats.org/officeDocument/2006/relationships/hyperlink" Target="http://www.ebi.ac.uk/ols/beta/ontologies/ms/terms?iri=http://purl.obolibrary.org/obo/MS_1001040" TargetMode="External"/><Relationship Id="rId182" Type="http://schemas.openxmlformats.org/officeDocument/2006/relationships/hyperlink" Target="http://www.ebi.ac.uk/ols/beta/ontologies/ms/terms?iri=http://purl.obolibrary.org/obo/MS_1001227" TargetMode="External"/><Relationship Id="rId378" Type="http://schemas.openxmlformats.org/officeDocument/2006/relationships/hyperlink" Target="http://www.ebi.ac.uk/ols/beta/ontologies/ms/terms?iri=http://purl.obolibrary.org/obo/MS_1000903" TargetMode="External"/><Relationship Id="rId403" Type="http://schemas.openxmlformats.org/officeDocument/2006/relationships/hyperlink" Target="http://www.ebi.ac.uk/ols/beta/ontologies/ms/terms?iri=http://purl.obolibrary.org/obo/MS_1001007" TargetMode="External"/><Relationship Id="rId6" Type="http://schemas.openxmlformats.org/officeDocument/2006/relationships/footnotes" Target="footnotes.xml"/><Relationship Id="rId238" Type="http://schemas.openxmlformats.org/officeDocument/2006/relationships/hyperlink" Target="http://www.ebi.ac.uk/ols/beta/ontologies/ms/terms?iri=http://purl.obolibrary.org/obo/MS_1001058" TargetMode="External"/><Relationship Id="rId445" Type="http://schemas.openxmlformats.org/officeDocument/2006/relationships/hyperlink" Target="http://www.ebi.ac.uk/ols/beta/ontologies/ms/terms?iri=http://purl.obolibrary.org/obo/MS_1001159" TargetMode="External"/><Relationship Id="rId291" Type="http://schemas.openxmlformats.org/officeDocument/2006/relationships/hyperlink" Target="http://www.ebi.ac.uk/ols/beta/ontologies/ms/terms?iri=http://purl.obolibrary.org/obo/MS_1001011" TargetMode="External"/><Relationship Id="rId305" Type="http://schemas.openxmlformats.org/officeDocument/2006/relationships/hyperlink" Target="http://www.ebi.ac.uk/ols/beta/ontologies/ms/terms?iri=http://purl.obolibrary.org/obo/UNIMOD:0" TargetMode="External"/><Relationship Id="rId347" Type="http://schemas.openxmlformats.org/officeDocument/2006/relationships/hyperlink" Target="http://www.ebi.ac.uk/ols/beta/ontologies/ms/terms?iri=http://purl.obolibrary.org/obo/MS_1000569" TargetMode="External"/><Relationship Id="rId44" Type="http://schemas.openxmlformats.org/officeDocument/2006/relationships/hyperlink" Target="http://www.ebi.ac.uk/ols/beta/ontologies/ms/terms?iri=http://purl.obolibrary.org/obo/MS_1001302" TargetMode="External"/><Relationship Id="rId86" Type="http://schemas.openxmlformats.org/officeDocument/2006/relationships/hyperlink" Target="http://www.ebi.ac.uk/ols/beta/ontologies/ms/terms?iri=http://purl.obolibrary.org/obo/MS_1001468" TargetMode="External"/><Relationship Id="rId151" Type="http://schemas.openxmlformats.org/officeDocument/2006/relationships/hyperlink" Target="http://www.ebi.ac.uk/ols/beta/ontologies/ms/terms?iri=http://purl.obolibrary.org/obo/MS_1000614" TargetMode="External"/><Relationship Id="rId389" Type="http://schemas.openxmlformats.org/officeDocument/2006/relationships/hyperlink" Target="http://www.ebi.ac.uk/ols/beta/ontologies/ms/terms?iri=http://purl.obolibrary.org/obo/MS_1000771" TargetMode="External"/><Relationship Id="rId193" Type="http://schemas.openxmlformats.org/officeDocument/2006/relationships/hyperlink" Target="http://www.ebi.ac.uk/ols/beta/ontologies/ms/terms?iri=http://purl.obolibrary.org/obo/MS_1000586" TargetMode="External"/><Relationship Id="rId207" Type="http://schemas.openxmlformats.org/officeDocument/2006/relationships/hyperlink" Target="http://www.ebi.ac.uk/ols/beta/ontologies/ms/terms?iri=http://purl.obolibrary.org/obo/MS_1002415" TargetMode="External"/><Relationship Id="rId249" Type="http://schemas.openxmlformats.org/officeDocument/2006/relationships/hyperlink" Target="http://www.ebi.ac.uk/ols/beta/ontologies/ms/terms?iri=http://purl.obolibrary.org/obo/MS_1001101" TargetMode="External"/><Relationship Id="rId414" Type="http://schemas.openxmlformats.org/officeDocument/2006/relationships/hyperlink" Target="http://www.ebi.ac.uk/ols/beta/ontologies/ms/terms?iri=http://purl.obolibrary.org/obo/MS_1001154" TargetMode="External"/><Relationship Id="rId456" Type="http://schemas.openxmlformats.org/officeDocument/2006/relationships/hyperlink" Target="http://www.ncbi.nlm.nih.gov/IEB/ToolBox/SDKDOCS/SEQFEAT.HTML" TargetMode="External"/><Relationship Id="rId13" Type="http://schemas.openxmlformats.org/officeDocument/2006/relationships/hyperlink" Target="http://www.psidev.info/mzquantml" TargetMode="External"/><Relationship Id="rId109" Type="http://schemas.openxmlformats.org/officeDocument/2006/relationships/hyperlink" Target="http://www.ebi.ac.uk/ols/beta/ontologies/ms/terms?iri=http://purl.obolibrary.org/obo/MS_1001201" TargetMode="External"/><Relationship Id="rId260" Type="http://schemas.openxmlformats.org/officeDocument/2006/relationships/hyperlink" Target="http://www.ebi.ac.uk/ols/beta/ontologies/ms/terms?iri=http://purl.obolibrary.org/obo/MS_1001101" TargetMode="External"/><Relationship Id="rId316" Type="http://schemas.openxmlformats.org/officeDocument/2006/relationships/hyperlink" Target="http://www.ebi.ac.uk/ols/beta/ontologies/ms/terms?iri=http://purl.obolibrary.org/obo/MS_1002504" TargetMode="External"/><Relationship Id="rId55" Type="http://schemas.openxmlformats.org/officeDocument/2006/relationships/hyperlink" Target="http://www.ebi.ac.uk/ols/beta/ontologies/ms/terms?iri=http://purl.obolibrary.org/obo/MS_1001005" TargetMode="External"/><Relationship Id="rId97" Type="http://schemas.openxmlformats.org/officeDocument/2006/relationships/hyperlink" Target="http://www.ebi.ac.uk/ols/beta/ontologies/ms/terms?iri=http://purl.obolibrary.org/obo/MS_1001251" TargetMode="External"/><Relationship Id="rId120" Type="http://schemas.openxmlformats.org/officeDocument/2006/relationships/hyperlink" Target="http://www.ebi.ac.uk/ols/beta/ontologies/ms/terms?iri=http://purl.obolibrary.org/obo/MS_1001348" TargetMode="External"/><Relationship Id="rId358" Type="http://schemas.openxmlformats.org/officeDocument/2006/relationships/hyperlink" Target="http://www.ebi.ac.uk/ols/beta/ontologies/ms/terms?iri=http://purl.obolibrary.org/obo/MS_1000016" TargetMode="External"/><Relationship Id="rId162" Type="http://schemas.openxmlformats.org/officeDocument/2006/relationships/hyperlink" Target="http://www.ebi.ac.uk/ols/beta/ontologies/ms/terms?iri=http://purl.obolibrary.org/obo/MS_1001090" TargetMode="External"/><Relationship Id="rId218" Type="http://schemas.openxmlformats.org/officeDocument/2006/relationships/hyperlink" Target="http://www.ebi.ac.uk/ols/beta/ontologies/ms/terms?iri=http://purl.obolibrary.org/obo/MS_1001100" TargetMode="External"/><Relationship Id="rId425" Type="http://schemas.openxmlformats.org/officeDocument/2006/relationships/hyperlink" Target="http://www.ebi.ac.uk/ols/beta/ontologies/ms/terms?iri=http://purl.obolibrary.org/obo/MS_1001494" TargetMode="External"/><Relationship Id="rId271" Type="http://schemas.openxmlformats.org/officeDocument/2006/relationships/hyperlink" Target="http://www.ebi.ac.uk/ols/beta/ontologies/ms/terms?iri=http://purl.obolibrary.org/obo/MS_1001267" TargetMode="External"/><Relationship Id="rId24" Type="http://schemas.openxmlformats.org/officeDocument/2006/relationships/image" Target="media/image2.emf"/><Relationship Id="rId66" Type="http://schemas.openxmlformats.org/officeDocument/2006/relationships/hyperlink" Target="http://www.ebi.ac.uk/ols/beta/ontologies/ms/terms?iri=http://purl.obolibrary.org/obo/MS_1001194" TargetMode="External"/><Relationship Id="rId131" Type="http://schemas.openxmlformats.org/officeDocument/2006/relationships/hyperlink" Target="http://www.ebi.ac.uk/ols/beta/ontologies/ms/terms?iri=http://purl.obolibrary.org/obo/MS_1001107" TargetMode="External"/><Relationship Id="rId327" Type="http://schemas.openxmlformats.org/officeDocument/2006/relationships/hyperlink" Target="http://www.ebi.ac.uk/ols/beta/ontologies/ms/terms?iri=http://purl.obolibrary.org/obo/MS_1002491" TargetMode="External"/><Relationship Id="rId369" Type="http://schemas.openxmlformats.org/officeDocument/2006/relationships/image" Target="media/image13.png"/><Relationship Id="rId173" Type="http://schemas.openxmlformats.org/officeDocument/2006/relationships/hyperlink" Target="http://www.ebi.ac.uk/ols/beta/ontologies/ms/terms?iri=http://purl.obolibrary.org/obo/MS_1001221" TargetMode="External"/><Relationship Id="rId229" Type="http://schemas.openxmlformats.org/officeDocument/2006/relationships/hyperlink" Target="http://www.ebi.ac.uk/ols/beta/ontologies/ms/terms?iri=http://purl.obolibrary.org/obo/MS_1001157" TargetMode="External"/><Relationship Id="rId380" Type="http://schemas.openxmlformats.org/officeDocument/2006/relationships/hyperlink" Target="http://www.ebi.ac.uk/ols/beta/ontologies/ms/terms?iri=http://purl.obolibrary.org/obo/MS_1000926" TargetMode="External"/><Relationship Id="rId436" Type="http://schemas.openxmlformats.org/officeDocument/2006/relationships/hyperlink" Target="http://www.ebi.ac.uk/ols/beta/ontologies/ms/terms?iri=http://purl.obolibrary.org/obo/MS_1001042" TargetMode="External"/><Relationship Id="rId240" Type="http://schemas.openxmlformats.org/officeDocument/2006/relationships/hyperlink" Target="http://www.ebi.ac.uk/ols/beta/ontologies/ms/terms?iri=http://purl.obolibrary.org/obo/MS_1001364" TargetMode="External"/><Relationship Id="rId35" Type="http://schemas.openxmlformats.org/officeDocument/2006/relationships/hyperlink" Target="http://www.ebi.ac.uk/ols/beta/ontologies/ms/terms?iri=http://purl.obolibrary.org/obo/MS_1001007" TargetMode="External"/><Relationship Id="rId77" Type="http://schemas.openxmlformats.org/officeDocument/2006/relationships/hyperlink" Target="http://www.ebi.ac.uk/ols/beta/ontologies/ms/terms?iri=http://purl.obolibrary.org/obo/MS_1002060" TargetMode="External"/><Relationship Id="rId100" Type="http://schemas.openxmlformats.org/officeDocument/2006/relationships/hyperlink" Target="http://www.ebi.ac.uk/ols/beta/ontologies/ms/terms?iri=http://purl.obolibrary.org/obo/MS_1001305" TargetMode="External"/><Relationship Id="rId282" Type="http://schemas.openxmlformats.org/officeDocument/2006/relationships/hyperlink" Target="http://www.ebi.ac.uk/ols/beta/ontologies/ms/terms?iri=http://purl.obolibrary.org/obo/MS_1001266" TargetMode="External"/><Relationship Id="rId338" Type="http://schemas.openxmlformats.org/officeDocument/2006/relationships/hyperlink" Target="http://www.ebi.ac.uk/ols/beta/ontologies/ms/terms?iri=http://purl.obolibrary.org/obo/MS_1000536" TargetMode="External"/><Relationship Id="rId8" Type="http://schemas.openxmlformats.org/officeDocument/2006/relationships/hyperlink" Target="http://www.psidev.info/mzidentml" TargetMode="External"/><Relationship Id="rId142" Type="http://schemas.openxmlformats.org/officeDocument/2006/relationships/hyperlink" Target="http://www.ebi.ac.uk/ols/beta/ontologies/ms/terms?iri=http://purl.obolibrary.org/obo/MS_1000526" TargetMode="External"/><Relationship Id="rId184" Type="http://schemas.openxmlformats.org/officeDocument/2006/relationships/hyperlink" Target="http://www.ebi.ac.uk/ols/beta/ontologies/ms/terms?iri=http://purl.obolibrary.org/obo/MS_1001221" TargetMode="External"/><Relationship Id="rId391" Type="http://schemas.openxmlformats.org/officeDocument/2006/relationships/hyperlink" Target="http://www.ebi.ac.uk/ols/beta/ontologies/ms/terms?iri=http://purl.obolibrary.org/obo/MS_1000773" TargetMode="External"/><Relationship Id="rId405" Type="http://schemas.openxmlformats.org/officeDocument/2006/relationships/hyperlink" Target="http://www.ebi.ac.uk/ols/beta/ontologies/ms/terms?iri=http://purl.obolibrary.org/obo/MS_1001026" TargetMode="External"/><Relationship Id="rId447" Type="http://schemas.openxmlformats.org/officeDocument/2006/relationships/hyperlink" Target="http://www.ebi.ac.uk/ols/beta/ontologies/ms/terms?iri=http://purl.obolibrary.org/obo/MS_1001161" TargetMode="External"/><Relationship Id="rId251" Type="http://schemas.openxmlformats.org/officeDocument/2006/relationships/hyperlink" Target="http://www.ebi.ac.uk/ols/beta/ontologies/ms/terms?iri=http://purl.obolibrary.org/obo/MS_1001592" TargetMode="External"/><Relationship Id="rId46" Type="http://schemas.openxmlformats.org/officeDocument/2006/relationships/hyperlink" Target="http://www.ebi.ac.uk/ols/beta/ontologies/ms/terms?iri=http://purl.obolibrary.org/obo/MS_1001210" TargetMode="External"/><Relationship Id="rId293" Type="http://schemas.openxmlformats.org/officeDocument/2006/relationships/hyperlink" Target="http://www.ebi.ac.uk/ols/beta/ontologies/ms/terms?iri=http://purl.obolibrary.org/obo/MS_1001015" TargetMode="External"/><Relationship Id="rId307" Type="http://schemas.openxmlformats.org/officeDocument/2006/relationships/hyperlink" Target="http://www.ebi.ac.uk/ols/beta/ontologies/ms/terms?iri=http://purl.obolibrary.org/obo/MS_1001460" TargetMode="External"/><Relationship Id="rId349" Type="http://schemas.openxmlformats.org/officeDocument/2006/relationships/hyperlink" Target="http://www.ebi.ac.uk/ols/beta/ontologies/ms/terms?iri=http://purl.obolibrary.org/obo/MS_1001189" TargetMode="External"/><Relationship Id="rId88" Type="http://schemas.openxmlformats.org/officeDocument/2006/relationships/hyperlink" Target="http://www.ebi.ac.uk/ols/beta/ontologies/ms/terms?iri=http://purl.obolibrary.org/obo/MS_1001470" TargetMode="External"/><Relationship Id="rId111" Type="http://schemas.openxmlformats.org/officeDocument/2006/relationships/hyperlink" Target="http://www.ebi.ac.uk/ols/beta/ontologies/ms/terms?iri=http://purl.obolibrary.org/obo/MS_1001203" TargetMode="External"/><Relationship Id="rId153" Type="http://schemas.openxmlformats.org/officeDocument/2006/relationships/hyperlink" Target="http://www.ebi.ac.uk/ols/beta/ontologies/ms/terms?iri=http://purl.obolibrary.org/obo/MS_1001511" TargetMode="External"/><Relationship Id="rId195" Type="http://schemas.openxmlformats.org/officeDocument/2006/relationships/hyperlink" Target="http://www.ebi.ac.uk/ols/beta/ontologies/ms/terms?iri=http://purl.obolibrary.org/obo/MS_1001413" TargetMode="External"/><Relationship Id="rId209" Type="http://schemas.openxmlformats.org/officeDocument/2006/relationships/hyperlink" Target="http://www.ebi.ac.uk/ols/beta/ontologies/ms/terms?iri=http://purl.obolibrary.org/obo/MS_1002475" TargetMode="External"/><Relationship Id="rId360" Type="http://schemas.openxmlformats.org/officeDocument/2006/relationships/hyperlink" Target="http://www.ebi.ac.uk/ols/beta/ontologies/ms/terms?iri=http://purl.obolibrary.org/obo/MS_1000797" TargetMode="External"/><Relationship Id="rId416" Type="http://schemas.openxmlformats.org/officeDocument/2006/relationships/hyperlink" Target="http://www.ebi.ac.uk/ols/beta/ontologies/ms/terms?iri=http://purl.obolibrary.org/obo/MS_1001156" TargetMode="External"/><Relationship Id="rId220" Type="http://schemas.openxmlformats.org/officeDocument/2006/relationships/hyperlink" Target="http://www.ebi.ac.uk/ols/beta/ontologies/ms/terms?iri=http://purl.obolibrary.org/obo/MS_1001157" TargetMode="External"/><Relationship Id="rId458" Type="http://schemas.openxmlformats.org/officeDocument/2006/relationships/hyperlink" Target="http://www.pcre.org" TargetMode="External"/><Relationship Id="rId15" Type="http://schemas.openxmlformats.org/officeDocument/2006/relationships/hyperlink" Target="http://www.psidev.info/groups/molecular-interactions" TargetMode="External"/><Relationship Id="rId57" Type="http://schemas.openxmlformats.org/officeDocument/2006/relationships/hyperlink" Target="http://www.ebi.ac.uk/ols/beta/ontologies/ms/terms?iri=http://purl.obolibrary.org/obo/MS_1001009" TargetMode="External"/><Relationship Id="rId262" Type="http://schemas.openxmlformats.org/officeDocument/2006/relationships/hyperlink" Target="http://www.ebi.ac.uk/ols/beta/ontologies/ms/terms?iri=http://purl.obolibrary.org/obo/MS_1001184" TargetMode="External"/><Relationship Id="rId318" Type="http://schemas.openxmlformats.org/officeDocument/2006/relationships/hyperlink" Target="http://www.ebi.ac.uk/ols/beta/ontologies/ms/terms?iri=http://purl.obolibrary.org/obo/MOD:00000" TargetMode="External"/><Relationship Id="rId99" Type="http://schemas.openxmlformats.org/officeDocument/2006/relationships/hyperlink" Target="http://www.ebi.ac.uk/ols/beta/ontologies/ms/terms?iri=http://purl.obolibrary.org/obo/MS_1001304" TargetMode="External"/><Relationship Id="rId122" Type="http://schemas.openxmlformats.org/officeDocument/2006/relationships/hyperlink" Target="http://www.ebi.ac.uk/ols/beta/ontologies/ms/terms?iri=http://purl.obolibrary.org/obo/MS_1001350" TargetMode="External"/><Relationship Id="rId164" Type="http://schemas.openxmlformats.org/officeDocument/2006/relationships/hyperlink" Target="http://www.ebi.ac.uk/ols/beta/ontologies/ms/terms?iri=http://purl.obolibrary.org/obo/MS_1001202" TargetMode="External"/><Relationship Id="rId371" Type="http://schemas.openxmlformats.org/officeDocument/2006/relationships/image" Target="media/image14.png"/><Relationship Id="rId427" Type="http://schemas.openxmlformats.org/officeDocument/2006/relationships/hyperlink" Target="http://www.ebi.ac.uk/ols/beta/ontologies/ms/terms?iri=http://purl.obolibrary.org/obo/MS_1001302" TargetMode="External"/><Relationship Id="rId26" Type="http://schemas.openxmlformats.org/officeDocument/2006/relationships/image" Target="media/image4.emf"/><Relationship Id="rId231" Type="http://schemas.openxmlformats.org/officeDocument/2006/relationships/hyperlink" Target="http://www.ebi.ac.uk/ols/beta/ontologies/ms/terms?iri=http://purl.obolibrary.org/obo/MS_1001159" TargetMode="External"/><Relationship Id="rId273" Type="http://schemas.openxmlformats.org/officeDocument/2006/relationships/hyperlink" Target="http://www.ebi.ac.uk/ols/beta/ontologies/ms/terms?iri=http://purl.obolibrary.org/obo/MS_1001269" TargetMode="External"/><Relationship Id="rId329" Type="http://schemas.openxmlformats.org/officeDocument/2006/relationships/hyperlink" Target="http://www.ebi.ac.uk/ols/beta/ontologies/ms/terms?iri=http://purl.obolibrary.org/obo/MS_1002493" TargetMode="External"/><Relationship Id="rId68" Type="http://schemas.openxmlformats.org/officeDocument/2006/relationships/hyperlink" Target="http://www.ebi.ac.uk/ols/beta/ontologies/ms/terms?iri=http://purl.obolibrary.org/obo/MS_1001084" TargetMode="External"/><Relationship Id="rId133" Type="http://schemas.openxmlformats.org/officeDocument/2006/relationships/hyperlink" Target="http://www.ebi.ac.uk/ols/beta/ontologies/ms/terms?iri=http://purl.obolibrary.org/obo/MS_1001200" TargetMode="External"/><Relationship Id="rId175" Type="http://schemas.openxmlformats.org/officeDocument/2006/relationships/hyperlink" Target="http://www.ebi.ac.uk/ols/beta/ontologies/ms/terms?iri=http://purl.obolibrary.org/obo/MS_1000904" TargetMode="External"/><Relationship Id="rId340" Type="http://schemas.openxmlformats.org/officeDocument/2006/relationships/hyperlink" Target="http://www.ebi.ac.uk/ols/beta/ontologies/ms/terms?iri=http://purl.obolibrary.org/obo/MS_1000539" TargetMode="External"/><Relationship Id="rId200" Type="http://schemas.openxmlformats.org/officeDocument/2006/relationships/hyperlink" Target="http://www.ebi.ac.uk/ols/beta/ontologies/ms/terms?iri=http://purl.obolibrary.org/obo/MS_1002415" TargetMode="External"/><Relationship Id="rId382" Type="http://schemas.openxmlformats.org/officeDocument/2006/relationships/hyperlink" Target="http://www.ebi.ac.uk/ols/beta/ontologies/ms/terms?iri=http://purl.obolibrary.org/obo/MS_1001035" TargetMode="External"/><Relationship Id="rId438" Type="http://schemas.openxmlformats.org/officeDocument/2006/relationships/hyperlink" Target="http://www.ebi.ac.uk/ols/beta/ontologies/ms/terms?iri=http://purl.obolibrary.org/obo/MS_1001302" TargetMode="External"/><Relationship Id="rId242" Type="http://schemas.openxmlformats.org/officeDocument/2006/relationships/hyperlink" Target="http://www.ebi.ac.uk/ols/beta/ontologies/ms/terms?iri=http://purl.obolibrary.org/obo/MS_1001448" TargetMode="External"/><Relationship Id="rId284" Type="http://schemas.openxmlformats.org/officeDocument/2006/relationships/hyperlink" Target="http://www.ebi.ac.uk/ols/beta/ontologies/ms/terms?iri=http://purl.obolibrary.org/obo/MS_1001268" TargetMode="External"/><Relationship Id="rId37" Type="http://schemas.openxmlformats.org/officeDocument/2006/relationships/hyperlink" Target="http://www.ebi.ac.uk/ols/beta/ontologies/ms/terms?iri=http://purl.obolibrary.org/obo/MS_1001026" TargetMode="External"/><Relationship Id="rId79" Type="http://schemas.openxmlformats.org/officeDocument/2006/relationships/image" Target="http://www.peptideatlas.org/PSI/schemas/mzIdentML/1.2/figures/DataCollection.png" TargetMode="External"/><Relationship Id="rId102" Type="http://schemas.openxmlformats.org/officeDocument/2006/relationships/hyperlink" Target="http://www.ebi.ac.uk/ols/beta/ontologies/ms/terms?iri=http://purl.obolibrary.org/obo/MS_1001307" TargetMode="External"/><Relationship Id="rId144" Type="http://schemas.openxmlformats.org/officeDocument/2006/relationships/hyperlink" Target="http://www.ebi.ac.uk/ols/beta/ontologies/ms/terms?iri=http://purl.obolibrary.org/obo/MS_1000563" TargetMode="External"/><Relationship Id="rId90" Type="http://schemas.openxmlformats.org/officeDocument/2006/relationships/hyperlink" Target="http://www.ebi.ac.uk/ols/beta/ontologies/ms/terms?iri=http://purl.obolibrary.org/obo/MS_1001090" TargetMode="External"/><Relationship Id="rId186" Type="http://schemas.openxmlformats.org/officeDocument/2006/relationships/hyperlink" Target="http://www.ebi.ac.uk/ols/beta/ontologies/ms/terms?iri=http://purl.obolibrary.org/obo/MS_1001346" TargetMode="External"/><Relationship Id="rId351" Type="http://schemas.openxmlformats.org/officeDocument/2006/relationships/hyperlink" Target="http://www.ebi.ac.uk/ols/beta/ontologies/ms/terms?iri=http://purl.obolibrary.org/obo/MS_1001875" TargetMode="External"/><Relationship Id="rId393" Type="http://schemas.openxmlformats.org/officeDocument/2006/relationships/hyperlink" Target="http://www.ebi.ac.uk/ols/beta/ontologies/ms/terms?iri=http://purl.obolibrary.org/obo/MS_1000775" TargetMode="External"/><Relationship Id="rId407" Type="http://schemas.openxmlformats.org/officeDocument/2006/relationships/hyperlink" Target="http://www.ebi.ac.uk/ols/beta/ontologies/ms/terms?iri=http://purl.obolibrary.org/obo/MS_1001032" TargetMode="External"/><Relationship Id="rId449" Type="http://schemas.openxmlformats.org/officeDocument/2006/relationships/hyperlink" Target="http://www.ebi.ac.uk/ols/beta/ontologies/ms/terms?iri=http://purl.obolibrary.org/obo/MS_1001163" TargetMode="External"/><Relationship Id="rId211" Type="http://schemas.openxmlformats.org/officeDocument/2006/relationships/hyperlink" Target="http://www.ebi.ac.uk/ols/beta/ontologies/ms/terms?iri=http://purl.obolibrary.org/obo/MS_1002403" TargetMode="External"/><Relationship Id="rId253" Type="http://schemas.openxmlformats.org/officeDocument/2006/relationships/hyperlink" Target="http://www.ebi.ac.uk/ols/beta/ontologies/ms/terms?iri=http://purl.obolibrary.org/obo/MS_1001594" TargetMode="External"/><Relationship Id="rId295" Type="http://schemas.openxmlformats.org/officeDocument/2006/relationships/hyperlink" Target="http://www.ebi.ac.uk/ols/beta/ontologies/ms/terms?iri=http://purl.obolibrary.org/obo/MS_1001017" TargetMode="External"/><Relationship Id="rId309" Type="http://schemas.openxmlformats.org/officeDocument/2006/relationships/hyperlink" Target="http://www.ebi.ac.uk/ols/beta/ontologies/ms/terms?iri=http://purl.obolibrary.org/obo/MS_1001525" TargetMode="External"/><Relationship Id="rId460" Type="http://schemas.openxmlformats.org/officeDocument/2006/relationships/header" Target="header1.xml"/><Relationship Id="rId48" Type="http://schemas.openxmlformats.org/officeDocument/2006/relationships/hyperlink" Target="http://www.ebi.ac.uk/ols/beta/ontologies/ms/terms?iri=http://purl.obolibrary.org/obo/MS_1001212" TargetMode="External"/><Relationship Id="rId113" Type="http://schemas.openxmlformats.org/officeDocument/2006/relationships/hyperlink" Target="http://www.ebi.ac.uk/ols/beta/ontologies/ms/terms?iri=http://purl.obolibrary.org/obo/MS_1001467" TargetMode="External"/><Relationship Id="rId320" Type="http://schemas.openxmlformats.org/officeDocument/2006/relationships/hyperlink" Target="http://www.ebi.ac.uk/ols/beta/ontologies/ms/terms?iri=http://purl.obolibrary.org/obo/MS_1001010" TargetMode="External"/><Relationship Id="rId155" Type="http://schemas.openxmlformats.org/officeDocument/2006/relationships/hyperlink" Target="http://www.ebi.ac.uk/ols/beta/ontologies/ms/terms?iri=http://purl.obolibrary.org/obo/MS_1001021" TargetMode="External"/><Relationship Id="rId197" Type="http://schemas.openxmlformats.org/officeDocument/2006/relationships/hyperlink" Target="http://www.ebi.ac.uk/ols/beta/ontologies/ms/terms?iri=http://purl.obolibrary.org/obo/MS_1000588" TargetMode="External"/><Relationship Id="rId362" Type="http://schemas.openxmlformats.org/officeDocument/2006/relationships/hyperlink" Target="http://www.ebi.ac.uk/ols/beta/ontologies/ms/terms?iri=http://purl.obolibrary.org/obo/MS_1000903" TargetMode="External"/><Relationship Id="rId418" Type="http://schemas.openxmlformats.org/officeDocument/2006/relationships/hyperlink" Target="http://www.ebi.ac.uk/ols/beta/ontologies/ms/terms?iri=http://purl.obolibrary.org/obo/MS_1001158" TargetMode="External"/><Relationship Id="rId222" Type="http://schemas.openxmlformats.org/officeDocument/2006/relationships/hyperlink" Target="http://www.ebi.ac.uk/ols/beta/ontologies/ms/terms?iri=http://purl.obolibrary.org/obo/MS_1001169" TargetMode="External"/><Relationship Id="rId264" Type="http://schemas.openxmlformats.org/officeDocument/2006/relationships/hyperlink" Target="http://www.ebi.ac.uk/ols/beta/ontologies/ms/terms?iri=http://purl.obolibrary.org/obo/MS_1001036" TargetMode="External"/><Relationship Id="rId17" Type="http://schemas.openxmlformats.org/officeDocument/2006/relationships/hyperlink" Target="http://www.unimod.org/obo/unimod.obo" TargetMode="External"/><Relationship Id="rId59" Type="http://schemas.openxmlformats.org/officeDocument/2006/relationships/hyperlink" Target="http://www.ebi.ac.uk/ols/beta/ontologies/ms/terms?iri=http://purl.obolibrary.org/obo/MS_1001028" TargetMode="External"/><Relationship Id="rId124" Type="http://schemas.openxmlformats.org/officeDocument/2006/relationships/hyperlink" Target="http://www.ebi.ac.uk/ols/beta/ontologies/ms/terms?iri=http://purl.obolibrary.org/obo/MS_1001352" TargetMode="External"/><Relationship Id="rId70" Type="http://schemas.openxmlformats.org/officeDocument/2006/relationships/hyperlink" Target="http://www.ebi.ac.uk/ols/beta/ontologies/ms/terms?iri=http://purl.obolibrary.org/obo/MS_1001142" TargetMode="External"/><Relationship Id="rId166" Type="http://schemas.openxmlformats.org/officeDocument/2006/relationships/hyperlink" Target="http://www.ebi.ac.uk/ols/beta/ontologies/ms/terms?iri=http://purl.obolibrary.org/obo/MS_1001204" TargetMode="External"/><Relationship Id="rId331" Type="http://schemas.openxmlformats.org/officeDocument/2006/relationships/image" Target="media/image11.png"/><Relationship Id="rId373" Type="http://schemas.openxmlformats.org/officeDocument/2006/relationships/hyperlink" Target="http://www.ebi.ac.uk/ols/beta/ontologies/ms/terms?iri=http://purl.obolibrary.org/obo/MS_1001405" TargetMode="External"/><Relationship Id="rId429" Type="http://schemas.openxmlformats.org/officeDocument/2006/relationships/hyperlink" Target="http://www.ebi.ac.uk/ols/beta/ontologies/ms/terms?iri=http://purl.obolibrary.org/obo/MS_1001007" TargetMode="External"/><Relationship Id="rId1" Type="http://schemas.openxmlformats.org/officeDocument/2006/relationships/customXml" Target="../customXml/item1.xml"/><Relationship Id="rId233" Type="http://schemas.openxmlformats.org/officeDocument/2006/relationships/hyperlink" Target="http://www.ebi.ac.uk/ols/beta/ontologies/ms/terms?iri=http://purl.obolibrary.org/obo/MS_1001161" TargetMode="External"/><Relationship Id="rId440" Type="http://schemas.openxmlformats.org/officeDocument/2006/relationships/hyperlink" Target="http://www.ebi.ac.uk/ols/beta/ontologies/ms/terms?iri=http://purl.obolibrary.org/obo/MS_1001154" TargetMode="External"/><Relationship Id="rId28" Type="http://schemas.openxmlformats.org/officeDocument/2006/relationships/image" Target="media/image6.png"/><Relationship Id="rId275" Type="http://schemas.openxmlformats.org/officeDocument/2006/relationships/hyperlink" Target="http://www.ebi.ac.uk/ols/beta/ontologies/ms/terms?iri=http://purl.obolibrary.org/obo/MS_1001271" TargetMode="External"/><Relationship Id="rId300" Type="http://schemas.openxmlformats.org/officeDocument/2006/relationships/hyperlink" Target="http://www.ebi.ac.uk/ols/beta/ontologies/ms/terms?iri=http://purl.obolibrary.org/obo/MS_1001024" TargetMode="External"/><Relationship Id="rId81" Type="http://schemas.openxmlformats.org/officeDocument/2006/relationships/hyperlink" Target="http://www.ebi.ac.uk/ols/beta/ontologies/ms/terms?iri=http://purl.obolibrary.org/obo/MS_1001088" TargetMode="External"/><Relationship Id="rId135" Type="http://schemas.openxmlformats.org/officeDocument/2006/relationships/hyperlink" Target="http://www.ebi.ac.uk/ols/beta/ontologies/ms/terms?iri=http://purl.obolibrary.org/obo/MS_1001243" TargetMode="External"/><Relationship Id="rId177" Type="http://schemas.openxmlformats.org/officeDocument/2006/relationships/hyperlink" Target="http://www.ebi.ac.uk/ols/beta/ontologies/ms/terms?iri=http://purl.obolibrary.org/obo/MS_1001220" TargetMode="External"/><Relationship Id="rId342" Type="http://schemas.openxmlformats.org/officeDocument/2006/relationships/hyperlink" Target="http://www.ebi.ac.uk/ols/beta/ontologies/ms/terms?iri=http://purl.obolibrary.org/obo/MS_1000600" TargetMode="External"/><Relationship Id="rId384" Type="http://schemas.openxmlformats.org/officeDocument/2006/relationships/hyperlink" Target="http://www.ebi.ac.uk/ols/beta/ontologies/ms/terms?iri=http://purl.obolibrary.org/obo/MS_1001405" TargetMode="External"/><Relationship Id="rId202" Type="http://schemas.openxmlformats.org/officeDocument/2006/relationships/hyperlink" Target="http://www.ebi.ac.uk/ols/beta/ontologies/ms/terms?iri=http://purl.obolibrary.org/obo/MS_1001164" TargetMode="External"/><Relationship Id="rId244" Type="http://schemas.openxmlformats.org/officeDocument/2006/relationships/hyperlink" Target="http://www.ebi.ac.uk/ols/beta/ontologies/ms/terms?iri=http://purl.obolibrary.org/obo/MS_1001491" TargetMode="External"/><Relationship Id="rId39" Type="http://schemas.openxmlformats.org/officeDocument/2006/relationships/hyperlink" Target="http://www.ebi.ac.uk/ols/beta/ontologies/ms/terms?iri=http://purl.obolibrary.org/obo/MS_1001032" TargetMode="External"/><Relationship Id="rId286" Type="http://schemas.openxmlformats.org/officeDocument/2006/relationships/hyperlink" Target="http://www.ebi.ac.uk/ols/beta/ontologies/ms/terms?iri=http://purl.obolibrary.org/obo/MS_1001270" TargetMode="External"/><Relationship Id="rId451" Type="http://schemas.openxmlformats.org/officeDocument/2006/relationships/hyperlink" Target="http://www.ebi.ac.uk/ols/beta/ontologies/ms/terms?iri=http://purl.obolibrary.org/obo/MS_1001447" TargetMode="External"/><Relationship Id="rId50" Type="http://schemas.openxmlformats.org/officeDocument/2006/relationships/hyperlink" Target="http://www.ebi.ac.uk/ols/beta/ontologies/ms/terms?iri=http://purl.obolibrary.org/obo/MS_1001256" TargetMode="External"/><Relationship Id="rId104" Type="http://schemas.openxmlformats.org/officeDocument/2006/relationships/hyperlink" Target="http://www.ebi.ac.uk/ols/beta/ontologies/ms/terms?iri=http://purl.obolibrary.org/obo/MS_1001309" TargetMode="External"/><Relationship Id="rId146" Type="http://schemas.openxmlformats.org/officeDocument/2006/relationships/hyperlink" Target="http://www.ebi.ac.uk/ols/beta/ontologies/ms/terms?iri=http://purl.obolibrary.org/obo/MS_1000565" TargetMode="External"/><Relationship Id="rId188" Type="http://schemas.openxmlformats.org/officeDocument/2006/relationships/hyperlink" Target="http://www.ebi.ac.uk/ols/beta/ontologies/ms/terms?iri=http://purl.obolibrary.org/obo/MS_1001225" TargetMode="External"/><Relationship Id="rId311" Type="http://schemas.openxmlformats.org/officeDocument/2006/relationships/hyperlink" Target="http://www.ebi.ac.uk/ols/beta/ontologies/ms/terms?iri=http://purl.obolibrary.org/obo/MS_1002028" TargetMode="External"/><Relationship Id="rId353" Type="http://schemas.openxmlformats.org/officeDocument/2006/relationships/hyperlink" Target="http://www.ebi.ac.uk/ols/beta/ontologies/ms/terms?iri=http://purl.obolibrary.org/obo/MS_1002057" TargetMode="External"/><Relationship Id="rId395" Type="http://schemas.openxmlformats.org/officeDocument/2006/relationships/hyperlink" Target="http://www.ebi.ac.uk/ols/beta/ontologies/ms/terms?iri=http://purl.obolibrary.org/obo/MS_1000777" TargetMode="External"/><Relationship Id="rId409" Type="http://schemas.openxmlformats.org/officeDocument/2006/relationships/hyperlink" Target="http://www.ebi.ac.uk/ols/beta/ontologies/ms/terms?iri=http://purl.obolibrary.org/obo/MS_1001038" TargetMode="External"/><Relationship Id="rId92" Type="http://schemas.openxmlformats.org/officeDocument/2006/relationships/hyperlink" Target="http://www.ebi.ac.uk/ols/beta/ontologies/ms/terms?iri=http://purl.obolibrary.org/obo/MS_1001468" TargetMode="External"/><Relationship Id="rId213" Type="http://schemas.openxmlformats.org/officeDocument/2006/relationships/hyperlink" Target="http://www.ebi.ac.uk/ols/beta/ontologies/ms/terms?iri=http://purl.obolibrary.org/obo/MS_1001088" TargetMode="External"/><Relationship Id="rId420" Type="http://schemas.openxmlformats.org/officeDocument/2006/relationships/hyperlink" Target="http://www.ebi.ac.uk/ols/beta/ontologies/ms/terms?iri=http://purl.obolibrary.org/obo/MS_1001160" TargetMode="External"/><Relationship Id="rId255" Type="http://schemas.openxmlformats.org/officeDocument/2006/relationships/hyperlink" Target="http://www.ebi.ac.uk/ols/beta/ontologies/ms/terms?iri=http://purl.obolibrary.org/obo/MS_1001596" TargetMode="External"/><Relationship Id="rId297" Type="http://schemas.openxmlformats.org/officeDocument/2006/relationships/hyperlink" Target="http://www.ebi.ac.uk/ols/beta/ontologies/ms/terms?iri=http://purl.obolibrary.org/obo/MS_1001021" TargetMode="External"/><Relationship Id="rId462"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F2F0C9-A1A3-480F-A3F6-CFD84F33F0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49630</Words>
  <Characters>282897</Characters>
  <Application>Microsoft Office Word</Application>
  <DocSecurity>0</DocSecurity>
  <Lines>2357</Lines>
  <Paragraphs>66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nalysisXML specification document</vt:lpstr>
      <vt:lpstr>analysisXML specification document</vt:lpstr>
    </vt:vector>
  </TitlesOfParts>
  <Company>The University of Liverpool</Company>
  <LinksUpToDate>false</LinksUpToDate>
  <CharactersWithSpaces>331864</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Jones, Andy</cp:lastModifiedBy>
  <cp:revision>11</cp:revision>
  <cp:lastPrinted>2016-04-25T09:30:00Z</cp:lastPrinted>
  <dcterms:created xsi:type="dcterms:W3CDTF">2016-07-19T12:30:00Z</dcterms:created>
  <dcterms:modified xsi:type="dcterms:W3CDTF">2016-07-25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